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3.xml" ContentType="application/vnd.openxmlformats-officedocument.wordprocessingml.footer+xml"/>
  <Override PartName="/word/footer4.xml" ContentType="application/vnd.openxmlformats-officedocument.wordprocessingml.foot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55645A" w14:textId="77777777" w:rsidR="00BC14A8" w:rsidRPr="007B1436" w:rsidRDefault="00BC14A8" w:rsidP="00BC14A8">
      <w:pPr>
        <w:rPr>
          <w:rFonts w:asciiTheme="minorHAnsi" w:hAnsiTheme="minorHAnsi" w:cs="Arial"/>
        </w:rPr>
      </w:pPr>
    </w:p>
    <w:p w14:paraId="0BF7BE3E" w14:textId="12F2EE97" w:rsidR="00BC14A8" w:rsidRPr="007B1436" w:rsidRDefault="006A5CF4" w:rsidP="00BC14A8">
      <w:pPr>
        <w:pStyle w:val="Title"/>
        <w:rPr>
          <w:rFonts w:asciiTheme="minorHAnsi" w:hAnsiTheme="minorHAnsi" w:cs="Arial"/>
          <w:color w:val="auto"/>
        </w:rPr>
      </w:pPr>
      <w:r>
        <w:rPr>
          <w:rFonts w:asciiTheme="minorHAnsi" w:hAnsiTheme="minorHAnsi" w:cs="Arial"/>
          <w:color w:val="auto"/>
        </w:rPr>
        <w:t>Establishing a method to transport and deliver adipose derived stem cells to chronic wounds</w:t>
      </w:r>
    </w:p>
    <w:p w14:paraId="3A4A196E" w14:textId="656263DF" w:rsidR="00BC14A8" w:rsidRPr="007B1436" w:rsidRDefault="00BC14A8" w:rsidP="00BC14A8">
      <w:pPr>
        <w:jc w:val="right"/>
        <w:rPr>
          <w:rFonts w:asciiTheme="minorHAnsi" w:hAnsiTheme="minorHAnsi" w:cs="Arial"/>
        </w:rPr>
      </w:pPr>
      <w:r w:rsidRPr="007B1436">
        <w:rPr>
          <w:rFonts w:asciiTheme="minorHAnsi" w:hAnsiTheme="minorHAnsi" w:cs="Arial"/>
        </w:rPr>
        <w:t>Sam Beckett</w:t>
      </w:r>
      <w:r w:rsidR="00935070">
        <w:rPr>
          <w:rFonts w:asciiTheme="minorHAnsi" w:hAnsiTheme="minorHAnsi" w:cs="Arial"/>
        </w:rPr>
        <w:t xml:space="preserve"> BEng</w:t>
      </w:r>
    </w:p>
    <w:p w14:paraId="2D44B6DB" w14:textId="77777777" w:rsidR="0039343A" w:rsidRDefault="0039343A" w:rsidP="0039343A">
      <w:pPr>
        <w:pStyle w:val="Heading1"/>
        <w:rPr>
          <w:noProof/>
        </w:rPr>
      </w:pPr>
      <w:r>
        <w:br w:type="column"/>
      </w:r>
      <w:bookmarkStart w:id="0" w:name="_Toc362553962"/>
      <w:r w:rsidRPr="00872642">
        <w:rPr>
          <w:noProof/>
          <w:color w:val="auto"/>
        </w:rPr>
        <w:lastRenderedPageBreak/>
        <w:t>Abstract</w:t>
      </w:r>
      <w:r>
        <w:rPr>
          <w:noProof/>
        </w:rPr>
        <w:t>:</w:t>
      </w:r>
      <w:bookmarkEnd w:id="0"/>
    </w:p>
    <w:p w14:paraId="4027AE59" w14:textId="77777777" w:rsidR="0039343A" w:rsidRPr="00872642" w:rsidRDefault="0039343A" w:rsidP="0039343A">
      <w:pPr>
        <w:rPr>
          <w:noProof/>
        </w:rPr>
      </w:pPr>
    </w:p>
    <w:p w14:paraId="4D586E6A" w14:textId="77777777" w:rsidR="0039343A" w:rsidRDefault="0039343A" w:rsidP="0039343A">
      <w:pPr>
        <w:rPr>
          <w:rFonts w:asciiTheme="minorHAnsi" w:hAnsiTheme="minorHAnsi"/>
          <w:noProof/>
        </w:rPr>
      </w:pPr>
      <w:r>
        <w:rPr>
          <w:rFonts w:asciiTheme="minorHAnsi" w:hAnsiTheme="minorHAnsi"/>
          <w:noProof/>
        </w:rPr>
        <w:t>Chronic wounds present a challenge to heal due to the surrounding complications they often present with. These wounds are both debilitating and distressing to patients and can lead to amputation of the afflicted limb. Stem cell therapy is currently being investigated as a method of healing these wounds, however delivery and transport methods of stem cells are not universally agreed on.</w:t>
      </w:r>
    </w:p>
    <w:p w14:paraId="5490A96E" w14:textId="77777777" w:rsidR="0039343A" w:rsidRDefault="0039343A" w:rsidP="0039343A">
      <w:pPr>
        <w:rPr>
          <w:rFonts w:asciiTheme="minorHAnsi" w:hAnsiTheme="minorHAnsi"/>
          <w:noProof/>
        </w:rPr>
      </w:pPr>
      <w:r>
        <w:rPr>
          <w:rFonts w:asciiTheme="minorHAnsi" w:hAnsiTheme="minorHAnsi"/>
          <w:noProof/>
        </w:rPr>
        <w:t>The aim of this thesis was to present a method of delivering adipose derived stem cells to a human skin model, keeping cells viable whilst out of conventional culture conditions in a ‘ready to use’ product requiring no further processing at point of use.</w:t>
      </w:r>
    </w:p>
    <w:p w14:paraId="4CC0C165" w14:textId="77777777" w:rsidR="0039343A" w:rsidRDefault="0039343A" w:rsidP="0039343A">
      <w:pPr>
        <w:rPr>
          <w:rFonts w:asciiTheme="minorHAnsi" w:hAnsiTheme="minorHAnsi"/>
          <w:noProof/>
        </w:rPr>
      </w:pPr>
      <w:r>
        <w:rPr>
          <w:rFonts w:asciiTheme="minorHAnsi" w:hAnsiTheme="minorHAnsi"/>
          <w:noProof/>
        </w:rPr>
        <w:t xml:space="preserve">Specific objectives were to assess which biomaterials readily supported cells over a period of 3 days. In this investigation human derived keratinocytes, fibroblasts, adipose derived stem cells and bone marrow derived stem cells were seeded onto synthetic poly(lactic-co-glycolic acid) or encapsulated in fibrin gels and cell viability assessed using an MTT assay. </w:t>
      </w:r>
    </w:p>
    <w:p w14:paraId="19C810C4" w14:textId="77777777" w:rsidR="0039343A" w:rsidRDefault="0039343A" w:rsidP="0039343A">
      <w:pPr>
        <w:rPr>
          <w:rFonts w:asciiTheme="minorHAnsi" w:hAnsiTheme="minorHAnsi"/>
          <w:noProof/>
        </w:rPr>
      </w:pPr>
      <w:r>
        <w:rPr>
          <w:rFonts w:asciiTheme="minorHAnsi" w:hAnsiTheme="minorHAnsi"/>
          <w:noProof/>
        </w:rPr>
        <w:t>These cell and scaffold combinations were further assessed when in transport conditions, left in ambient conditions (</w:t>
      </w:r>
      <w:r>
        <w:rPr>
          <w:rFonts w:ascii="Cambria" w:hAnsi="Cambria"/>
          <w:noProof/>
        </w:rPr>
        <w:t>~</w:t>
      </w:r>
      <w:r>
        <w:rPr>
          <w:rFonts w:asciiTheme="minorHAnsi" w:hAnsiTheme="minorHAnsi"/>
          <w:noProof/>
        </w:rPr>
        <w:t>22</w:t>
      </w:r>
      <w:r>
        <w:rPr>
          <w:rFonts w:ascii="Cambria" w:hAnsi="Cambria"/>
          <w:noProof/>
        </w:rPr>
        <w:t>°</w:t>
      </w:r>
      <w:r>
        <w:rPr>
          <w:rFonts w:asciiTheme="minorHAnsi" w:hAnsiTheme="minorHAnsi"/>
          <w:noProof/>
        </w:rPr>
        <w:t>C) with or without supplementing airtight containers with 5% CO</w:t>
      </w:r>
      <w:r>
        <w:rPr>
          <w:rFonts w:asciiTheme="minorHAnsi" w:hAnsiTheme="minorHAnsi"/>
          <w:noProof/>
          <w:vertAlign w:val="subscript"/>
        </w:rPr>
        <w:t>2</w:t>
      </w:r>
      <w:r>
        <w:rPr>
          <w:rFonts w:asciiTheme="minorHAnsi" w:hAnsiTheme="minorHAnsi"/>
          <w:noProof/>
        </w:rPr>
        <w:t xml:space="preserve"> to aid the carbonate buffering of the cell media, compared to controls at 37</w:t>
      </w:r>
      <w:r>
        <w:rPr>
          <w:rFonts w:ascii="Cambria" w:hAnsi="Cambria"/>
          <w:noProof/>
        </w:rPr>
        <w:t>°</w:t>
      </w:r>
      <w:r>
        <w:rPr>
          <w:rFonts w:asciiTheme="minorHAnsi" w:hAnsiTheme="minorHAnsi"/>
          <w:noProof/>
        </w:rPr>
        <w:t>C in a conventional incubator with 5% CO</w:t>
      </w:r>
      <w:r>
        <w:rPr>
          <w:rFonts w:asciiTheme="minorHAnsi" w:hAnsiTheme="minorHAnsi"/>
          <w:noProof/>
          <w:vertAlign w:val="subscript"/>
        </w:rPr>
        <w:t>2</w:t>
      </w:r>
      <w:r>
        <w:rPr>
          <w:rFonts w:asciiTheme="minorHAnsi" w:hAnsiTheme="minorHAnsi"/>
          <w:noProof/>
        </w:rPr>
        <w:t xml:space="preserve"> supplementation. It was found that maintaining pH by use of 5% CO</w:t>
      </w:r>
      <w:r>
        <w:rPr>
          <w:rFonts w:asciiTheme="minorHAnsi" w:hAnsiTheme="minorHAnsi"/>
          <w:noProof/>
          <w:vertAlign w:val="subscript"/>
        </w:rPr>
        <w:t xml:space="preserve">2 </w:t>
      </w:r>
      <w:r>
        <w:rPr>
          <w:rFonts w:asciiTheme="minorHAnsi" w:hAnsiTheme="minorHAnsi"/>
          <w:noProof/>
        </w:rPr>
        <w:t>supplementation was a requirement for keeping these cell types viable over 3 days.</w:t>
      </w:r>
    </w:p>
    <w:p w14:paraId="2B37F736" w14:textId="77777777" w:rsidR="0039343A" w:rsidRDefault="0039343A" w:rsidP="0039343A">
      <w:pPr>
        <w:rPr>
          <w:rFonts w:asciiTheme="minorHAnsi" w:hAnsiTheme="minorHAnsi"/>
          <w:noProof/>
        </w:rPr>
      </w:pPr>
      <w:r>
        <w:rPr>
          <w:rFonts w:asciiTheme="minorHAnsi" w:hAnsiTheme="minorHAnsi"/>
          <w:noProof/>
        </w:rPr>
        <w:t>Finally, characteristics of adipose derived stem cells were investigated when encapsulated in fibrin gels after being in transport conditions for 48 hours by their ability to differentiate, ability to migrate to a skin wound mode and retention of common stem cell markers.</w:t>
      </w:r>
    </w:p>
    <w:p w14:paraId="1D139B73" w14:textId="77777777" w:rsidR="0039343A" w:rsidRDefault="0039343A" w:rsidP="0039343A">
      <w:pPr>
        <w:rPr>
          <w:rFonts w:asciiTheme="minorHAnsi" w:hAnsiTheme="minorHAnsi"/>
          <w:noProof/>
        </w:rPr>
      </w:pPr>
      <w:r w:rsidRPr="00935070">
        <w:rPr>
          <w:rFonts w:asciiTheme="minorHAnsi" w:hAnsiTheme="minorHAnsi"/>
          <w:noProof/>
        </w:rPr>
        <w:t xml:space="preserve">In summary, human cells can be supported and maintained when outside of conventional culture conditions providing that pH of cell media is maintained by supplementing air with 5% CO2. Furthermore, adipose derived stem cells </w:t>
      </w:r>
      <w:r>
        <w:rPr>
          <w:rFonts w:asciiTheme="minorHAnsi" w:hAnsiTheme="minorHAnsi"/>
          <w:noProof/>
        </w:rPr>
        <w:lastRenderedPageBreak/>
        <w:t>encapsulated in fibrin gels can be transported in these conditions whilst retaining common stem cell markers.</w:t>
      </w:r>
    </w:p>
    <w:p w14:paraId="143F5389" w14:textId="77777777" w:rsidR="0039343A" w:rsidRDefault="0039343A" w:rsidP="0039343A">
      <w:pPr>
        <w:rPr>
          <w:rFonts w:asciiTheme="minorHAnsi" w:hAnsiTheme="minorHAnsi"/>
          <w:noProof/>
        </w:rPr>
      </w:pPr>
      <w:r>
        <w:rPr>
          <w:rFonts w:asciiTheme="minorHAnsi" w:hAnsiTheme="minorHAnsi"/>
          <w:noProof/>
        </w:rPr>
        <w:br w:type="column"/>
      </w:r>
    </w:p>
    <w:p w14:paraId="5C74708E" w14:textId="77777777" w:rsidR="0039343A" w:rsidRDefault="0039343A" w:rsidP="0039343A">
      <w:pPr>
        <w:pStyle w:val="Heading1"/>
        <w:rPr>
          <w:noProof/>
          <w:color w:val="auto"/>
        </w:rPr>
      </w:pPr>
      <w:bookmarkStart w:id="1" w:name="_Toc362553963"/>
      <w:r>
        <w:rPr>
          <w:noProof/>
          <w:color w:val="auto"/>
        </w:rPr>
        <w:t>Ack</w:t>
      </w:r>
      <w:r w:rsidRPr="006A5CF4">
        <w:rPr>
          <w:noProof/>
          <w:color w:val="auto"/>
        </w:rPr>
        <w:t>nowledgements:</w:t>
      </w:r>
      <w:bookmarkEnd w:id="1"/>
    </w:p>
    <w:p w14:paraId="7A0EE3DB" w14:textId="77777777" w:rsidR="0039343A" w:rsidRDefault="0039343A" w:rsidP="0039343A">
      <w:pPr>
        <w:rPr>
          <w:noProof/>
        </w:rPr>
      </w:pPr>
    </w:p>
    <w:p w14:paraId="7325F49F" w14:textId="7DD8AD73" w:rsidR="00A05AE1" w:rsidRDefault="00A972AA" w:rsidP="0039343A">
      <w:pPr>
        <w:rPr>
          <w:rFonts w:asciiTheme="minorHAnsi" w:hAnsiTheme="minorHAnsi"/>
          <w:noProof/>
        </w:rPr>
      </w:pPr>
      <w:r>
        <w:rPr>
          <w:rFonts w:asciiTheme="minorHAnsi" w:hAnsiTheme="minorHAnsi"/>
          <w:noProof/>
        </w:rPr>
        <w:t>To Lizzie, my gorgeous and fantastic fianc</w:t>
      </w:r>
      <w:r w:rsidRPr="00A972AA">
        <w:rPr>
          <w:rFonts w:asciiTheme="minorHAnsi" w:hAnsiTheme="minorHAnsi"/>
          <w:noProof/>
        </w:rPr>
        <w:t>é</w:t>
      </w:r>
      <w:r w:rsidR="00F72E25">
        <w:rPr>
          <w:rFonts w:asciiTheme="minorHAnsi" w:hAnsiTheme="minorHAnsi"/>
          <w:noProof/>
        </w:rPr>
        <w:t>e</w:t>
      </w:r>
      <w:r>
        <w:rPr>
          <w:rFonts w:asciiTheme="minorHAnsi" w:hAnsiTheme="minorHAnsi"/>
          <w:noProof/>
        </w:rPr>
        <w:t>. T</w:t>
      </w:r>
      <w:r w:rsidR="0039343A">
        <w:rPr>
          <w:rFonts w:asciiTheme="minorHAnsi" w:hAnsiTheme="minorHAnsi"/>
          <w:noProof/>
        </w:rPr>
        <w:t xml:space="preserve">hank you for everything, I couldn’t </w:t>
      </w:r>
      <w:r w:rsidR="00A05AE1">
        <w:rPr>
          <w:rFonts w:asciiTheme="minorHAnsi" w:hAnsiTheme="minorHAnsi"/>
          <w:noProof/>
        </w:rPr>
        <w:t xml:space="preserve">have done this without </w:t>
      </w:r>
      <w:r w:rsidR="00D17671">
        <w:rPr>
          <w:rFonts w:asciiTheme="minorHAnsi" w:hAnsiTheme="minorHAnsi"/>
          <w:noProof/>
        </w:rPr>
        <w:t xml:space="preserve">your support and help. </w:t>
      </w:r>
      <w:r w:rsidR="00A05AE1">
        <w:rPr>
          <w:rFonts w:asciiTheme="minorHAnsi" w:hAnsiTheme="minorHAnsi"/>
          <w:noProof/>
        </w:rPr>
        <w:t>Ain’t nobody loves me better, makes me happy, makes me feel this way. Ain’t nobody loves</w:t>
      </w:r>
      <w:r w:rsidR="004C7F41">
        <w:rPr>
          <w:rFonts w:asciiTheme="minorHAnsi" w:hAnsiTheme="minorHAnsi"/>
          <w:noProof/>
        </w:rPr>
        <w:t xml:space="preserve"> me better than you</w:t>
      </w:r>
      <w:r w:rsidR="00D17671">
        <w:rPr>
          <w:rStyle w:val="FootnoteReference"/>
          <w:rFonts w:asciiTheme="minorHAnsi" w:hAnsiTheme="minorHAnsi"/>
          <w:noProof/>
        </w:rPr>
        <w:footnoteReference w:id="1"/>
      </w:r>
      <w:r w:rsidR="00D17671">
        <w:rPr>
          <w:rFonts w:asciiTheme="minorHAnsi" w:hAnsiTheme="minorHAnsi"/>
          <w:noProof/>
        </w:rPr>
        <w:t>.</w:t>
      </w:r>
    </w:p>
    <w:p w14:paraId="30408C9C" w14:textId="1DC342B9" w:rsidR="0039343A" w:rsidRDefault="0039343A" w:rsidP="0039343A">
      <w:pPr>
        <w:rPr>
          <w:rFonts w:asciiTheme="minorHAnsi" w:hAnsiTheme="minorHAnsi"/>
          <w:noProof/>
        </w:rPr>
      </w:pPr>
      <w:r>
        <w:rPr>
          <w:rFonts w:asciiTheme="minorHAnsi" w:hAnsiTheme="minorHAnsi"/>
          <w:noProof/>
        </w:rPr>
        <w:t>I love you x</w:t>
      </w:r>
    </w:p>
    <w:p w14:paraId="70CFE085" w14:textId="77777777" w:rsidR="0039343A" w:rsidRDefault="0039343A" w:rsidP="0039343A">
      <w:pPr>
        <w:rPr>
          <w:rFonts w:asciiTheme="minorHAnsi" w:hAnsiTheme="minorHAnsi"/>
          <w:noProof/>
        </w:rPr>
      </w:pPr>
    </w:p>
    <w:p w14:paraId="74B0CED5" w14:textId="66E37152" w:rsidR="0039343A" w:rsidRDefault="0039343A" w:rsidP="0039343A">
      <w:pPr>
        <w:rPr>
          <w:rFonts w:asciiTheme="minorHAnsi" w:hAnsiTheme="minorHAnsi"/>
          <w:noProof/>
        </w:rPr>
      </w:pPr>
      <w:r>
        <w:rPr>
          <w:rFonts w:asciiTheme="minorHAnsi" w:hAnsiTheme="minorHAnsi"/>
          <w:noProof/>
        </w:rPr>
        <w:t>Momma and Poppa B have also been invaluable with their dedication, support and guidance to push me through completing this (thank you for the gin guys).</w:t>
      </w:r>
    </w:p>
    <w:p w14:paraId="7E44029D" w14:textId="77777777" w:rsidR="0039343A" w:rsidRDefault="0039343A" w:rsidP="0039343A">
      <w:pPr>
        <w:rPr>
          <w:rFonts w:asciiTheme="minorHAnsi" w:hAnsiTheme="minorHAnsi"/>
          <w:noProof/>
        </w:rPr>
      </w:pPr>
    </w:p>
    <w:p w14:paraId="63459BFD" w14:textId="7FF5A5BA" w:rsidR="0039343A" w:rsidRDefault="0039343A" w:rsidP="0039343A">
      <w:pPr>
        <w:rPr>
          <w:rFonts w:asciiTheme="minorHAnsi" w:hAnsiTheme="minorHAnsi"/>
          <w:noProof/>
        </w:rPr>
      </w:pPr>
      <w:r>
        <w:rPr>
          <w:rFonts w:asciiTheme="minorHAnsi" w:hAnsiTheme="minorHAnsi"/>
          <w:noProof/>
        </w:rPr>
        <w:t xml:space="preserve"> I would</w:t>
      </w:r>
      <w:r>
        <w:rPr>
          <w:rFonts w:asciiTheme="minorHAnsi" w:hAnsiTheme="minorHAnsi"/>
          <w:noProof/>
        </w:rPr>
        <w:t xml:space="preserve"> also</w:t>
      </w:r>
      <w:r>
        <w:rPr>
          <w:rFonts w:asciiTheme="minorHAnsi" w:hAnsiTheme="minorHAnsi"/>
          <w:noProof/>
        </w:rPr>
        <w:t xml:space="preserve"> like to thank my friend</w:t>
      </w:r>
      <w:r w:rsidR="00711551">
        <w:rPr>
          <w:rFonts w:asciiTheme="minorHAnsi" w:hAnsiTheme="minorHAnsi"/>
          <w:noProof/>
        </w:rPr>
        <w:t>s;</w:t>
      </w:r>
      <w:r>
        <w:rPr>
          <w:rFonts w:asciiTheme="minorHAnsi" w:hAnsiTheme="minorHAnsi"/>
          <w:noProof/>
        </w:rPr>
        <w:t xml:space="preserve"> especially my band </w:t>
      </w:r>
      <w:r>
        <w:rPr>
          <w:rFonts w:asciiTheme="minorHAnsi" w:hAnsiTheme="minorHAnsi"/>
          <w:noProof/>
        </w:rPr>
        <w:t>One Year Dead</w:t>
      </w:r>
      <w:r>
        <w:rPr>
          <w:rFonts w:asciiTheme="minorHAnsi" w:hAnsiTheme="minorHAnsi"/>
          <w:noProof/>
        </w:rPr>
        <w:t xml:space="preserve">: </w:t>
      </w:r>
      <w:hyperlink r:id="rId9" w:history="1">
        <w:r w:rsidRPr="0039343A">
          <w:rPr>
            <w:rStyle w:val="Hyperlink"/>
            <w:rFonts w:asciiTheme="minorHAnsi" w:hAnsiTheme="minorHAnsi"/>
            <w:noProof/>
          </w:rPr>
          <w:t>www.facebook.com/oneyeardead</w:t>
        </w:r>
      </w:hyperlink>
      <w:r>
        <w:rPr>
          <w:rFonts w:asciiTheme="minorHAnsi" w:hAnsiTheme="minorHAnsi"/>
          <w:noProof/>
        </w:rPr>
        <w:t xml:space="preserve"> hit us up, we’ve got merch and CDs to sell.</w:t>
      </w:r>
    </w:p>
    <w:p w14:paraId="4C63FE86" w14:textId="77777777" w:rsidR="00711551" w:rsidRDefault="00711551" w:rsidP="0039343A">
      <w:pPr>
        <w:rPr>
          <w:rFonts w:asciiTheme="minorHAnsi" w:hAnsiTheme="minorHAnsi"/>
          <w:noProof/>
        </w:rPr>
      </w:pPr>
    </w:p>
    <w:p w14:paraId="4897508C" w14:textId="62E1BD00" w:rsidR="0039343A" w:rsidRDefault="0039343A" w:rsidP="0039343A">
      <w:pPr>
        <w:rPr>
          <w:rFonts w:asciiTheme="minorHAnsi" w:hAnsiTheme="minorHAnsi"/>
          <w:noProof/>
        </w:rPr>
      </w:pPr>
      <w:r w:rsidRPr="006A5CF4">
        <w:rPr>
          <w:rFonts w:asciiTheme="minorHAnsi" w:hAnsiTheme="minorHAnsi"/>
          <w:noProof/>
        </w:rPr>
        <w:t xml:space="preserve">I </w:t>
      </w:r>
      <w:r>
        <w:rPr>
          <w:rFonts w:asciiTheme="minorHAnsi" w:hAnsiTheme="minorHAnsi"/>
          <w:noProof/>
        </w:rPr>
        <w:t xml:space="preserve">would like to thank my supervisor, Professor Sheila MacNeil </w:t>
      </w:r>
      <w:r w:rsidR="00A972AA">
        <w:rPr>
          <w:rFonts w:asciiTheme="minorHAnsi" w:hAnsiTheme="minorHAnsi"/>
          <w:noProof/>
        </w:rPr>
        <w:t xml:space="preserve">and am </w:t>
      </w:r>
      <w:r>
        <w:rPr>
          <w:rFonts w:asciiTheme="minorHAnsi" w:hAnsiTheme="minorHAnsi"/>
          <w:bCs/>
          <w:noProof/>
        </w:rPr>
        <w:t>particularly</w:t>
      </w:r>
      <w:r>
        <w:rPr>
          <w:rFonts w:asciiTheme="minorHAnsi" w:hAnsiTheme="minorHAnsi"/>
          <w:noProof/>
        </w:rPr>
        <w:t xml:space="preserve"> thankful to the team at StromaLab in Toulouse, France for their help in assisting my research.</w:t>
      </w:r>
    </w:p>
    <w:p w14:paraId="1226AFD5" w14:textId="77777777" w:rsidR="0039343A" w:rsidRDefault="0039343A" w:rsidP="0039343A">
      <w:pPr>
        <w:rPr>
          <w:rFonts w:asciiTheme="minorHAnsi" w:hAnsiTheme="minorHAnsi"/>
          <w:noProof/>
        </w:rPr>
      </w:pPr>
    </w:p>
    <w:p w14:paraId="580C7D73" w14:textId="77777777" w:rsidR="00A80A39" w:rsidRDefault="00A80A39" w:rsidP="0039343A">
      <w:pPr>
        <w:rPr>
          <w:rFonts w:asciiTheme="minorHAnsi" w:hAnsiTheme="minorHAnsi"/>
          <w:noProof/>
        </w:rPr>
      </w:pPr>
    </w:p>
    <w:p w14:paraId="7359D34F" w14:textId="5086FFE2" w:rsidR="00A80A39" w:rsidRDefault="00A80A39" w:rsidP="0039343A">
      <w:pPr>
        <w:rPr>
          <w:rFonts w:asciiTheme="minorHAnsi" w:hAnsiTheme="minorHAnsi"/>
          <w:noProof/>
        </w:rPr>
      </w:pPr>
      <w:r>
        <w:rPr>
          <w:rFonts w:asciiTheme="minorHAnsi" w:hAnsiTheme="minorHAnsi"/>
          <w:noProof/>
        </w:rPr>
        <w:t>Before you begin</w:t>
      </w:r>
      <w:r w:rsidR="00D17671">
        <w:rPr>
          <w:rFonts w:asciiTheme="minorHAnsi" w:hAnsiTheme="minorHAnsi"/>
          <w:noProof/>
        </w:rPr>
        <w:t xml:space="preserve"> this whirlwind ride</w:t>
      </w:r>
      <w:r>
        <w:rPr>
          <w:rFonts w:asciiTheme="minorHAnsi" w:hAnsiTheme="minorHAnsi"/>
          <w:noProof/>
        </w:rPr>
        <w:t>, an inspirational quote:</w:t>
      </w:r>
    </w:p>
    <w:p w14:paraId="03452449" w14:textId="77777777" w:rsidR="00A80A39" w:rsidRDefault="00A80A39" w:rsidP="0039343A">
      <w:pPr>
        <w:rPr>
          <w:rFonts w:asciiTheme="minorHAnsi" w:hAnsiTheme="minorHAnsi"/>
          <w:noProof/>
        </w:rPr>
      </w:pPr>
    </w:p>
    <w:p w14:paraId="7C6387E9" w14:textId="77777777" w:rsidR="00A80A39" w:rsidRPr="002C61DC" w:rsidRDefault="00A80A39" w:rsidP="00A80A39">
      <w:pPr>
        <w:rPr>
          <w:rFonts w:ascii="Helvetica" w:eastAsia="Times New Roman" w:hAnsi="Helvetica" w:cs="Times New Roman"/>
          <w:b/>
          <w:color w:val="333333"/>
          <w:sz w:val="27"/>
          <w:szCs w:val="27"/>
          <w:shd w:val="clear" w:color="auto" w:fill="FFFFFF"/>
        </w:rPr>
      </w:pPr>
      <w:r w:rsidRPr="002C61DC">
        <w:rPr>
          <w:rFonts w:ascii="Helvetica" w:eastAsia="Times New Roman" w:hAnsi="Helvetica" w:cs="Times New Roman"/>
          <w:b/>
          <w:color w:val="333333"/>
          <w:sz w:val="27"/>
          <w:szCs w:val="27"/>
          <w:shd w:val="clear" w:color="auto" w:fill="FFFFFF"/>
        </w:rPr>
        <w:t>”You've got to reach for the stars, not for the ceiling.”</w:t>
      </w:r>
    </w:p>
    <w:p w14:paraId="375F189C" w14:textId="3D164D47" w:rsidR="0039343A" w:rsidRPr="002C61DC" w:rsidRDefault="00A80A39" w:rsidP="00A80A39">
      <w:pPr>
        <w:rPr>
          <w:rFonts w:eastAsia="Times New Roman" w:cs="Times New Roman"/>
        </w:rPr>
      </w:pPr>
      <w:r>
        <w:rPr>
          <w:rFonts w:ascii="Helvetica" w:eastAsia="Times New Roman" w:hAnsi="Helvetica" w:cs="Times New Roman"/>
          <w:color w:val="333333"/>
          <w:sz w:val="27"/>
          <w:szCs w:val="27"/>
          <w:shd w:val="clear" w:color="auto" w:fill="FFFFFF"/>
        </w:rPr>
        <w:tab/>
      </w:r>
      <w:r>
        <w:rPr>
          <w:rFonts w:ascii="Helvetica" w:eastAsia="Times New Roman" w:hAnsi="Helvetica" w:cs="Times New Roman"/>
          <w:color w:val="333333"/>
          <w:sz w:val="27"/>
          <w:szCs w:val="27"/>
          <w:shd w:val="clear" w:color="auto" w:fill="FFFFFF"/>
        </w:rPr>
        <w:tab/>
      </w:r>
      <w:r>
        <w:rPr>
          <w:rFonts w:ascii="Helvetica" w:eastAsia="Times New Roman" w:hAnsi="Helvetica" w:cs="Times New Roman"/>
          <w:color w:val="333333"/>
          <w:sz w:val="27"/>
          <w:szCs w:val="27"/>
          <w:shd w:val="clear" w:color="auto" w:fill="FFFFFF"/>
        </w:rPr>
        <w:tab/>
      </w:r>
      <w:r>
        <w:rPr>
          <w:rFonts w:ascii="Helvetica" w:eastAsia="Times New Roman" w:hAnsi="Helvetica" w:cs="Times New Roman"/>
          <w:color w:val="333333"/>
          <w:sz w:val="27"/>
          <w:szCs w:val="27"/>
          <w:shd w:val="clear" w:color="auto" w:fill="FFFFFF"/>
        </w:rPr>
        <w:tab/>
      </w:r>
      <w:r w:rsidRPr="002C61DC">
        <w:rPr>
          <w:rFonts w:ascii="Helvetica" w:eastAsia="Times New Roman" w:hAnsi="Helvetica" w:cs="Times New Roman"/>
          <w:color w:val="333333"/>
          <w:shd w:val="clear" w:color="auto" w:fill="FFFFFF"/>
        </w:rPr>
        <w:t>Dr Sam Beckett, Quant</w:t>
      </w:r>
      <w:r w:rsidRPr="00A972AA">
        <w:rPr>
          <w:rFonts w:ascii="Helvetica" w:eastAsia="Times New Roman" w:hAnsi="Helvetica" w:cs="Times New Roman"/>
          <w:color w:val="333333"/>
          <w:shd w:val="clear" w:color="auto" w:fill="FFFFFF"/>
        </w:rPr>
        <w:t>um Leap (1989 -</w:t>
      </w:r>
      <w:r w:rsidRPr="002C61DC">
        <w:rPr>
          <w:rFonts w:ascii="Helvetica" w:eastAsia="Times New Roman" w:hAnsi="Helvetica" w:cs="Times New Roman"/>
          <w:color w:val="333333"/>
          <w:shd w:val="clear" w:color="auto" w:fill="FFFFFF"/>
        </w:rPr>
        <w:t xml:space="preserve"> 1993)</w:t>
      </w:r>
      <w:r w:rsidR="0039343A" w:rsidRPr="00A80A39">
        <w:rPr>
          <w:rFonts w:asciiTheme="minorHAnsi" w:hAnsiTheme="minorHAnsi"/>
          <w:noProof/>
        </w:rPr>
        <w:br w:type="column"/>
      </w:r>
    </w:p>
    <w:p w14:paraId="5D42B0AC" w14:textId="77777777" w:rsidR="000A617A" w:rsidRDefault="000A617A">
      <w:pPr>
        <w:pStyle w:val="TOC1"/>
        <w:tabs>
          <w:tab w:val="right" w:leader="dot" w:pos="8290"/>
        </w:tabs>
        <w:rPr>
          <w:rFonts w:asciiTheme="minorHAnsi" w:hAnsiTheme="minorHAnsi"/>
          <w:b w:val="0"/>
          <w:caps w:val="0"/>
          <w:noProof/>
          <w:sz w:val="24"/>
          <w:szCs w:val="24"/>
          <w:lang w:eastAsia="ja-JP"/>
        </w:rPr>
      </w:pPr>
      <w:r>
        <w:fldChar w:fldCharType="begin"/>
      </w:r>
      <w:r>
        <w:instrText xml:space="preserve"> TOC \o "1-3" </w:instrText>
      </w:r>
      <w:r>
        <w:fldChar w:fldCharType="separate"/>
      </w:r>
      <w:r w:rsidRPr="002B5287">
        <w:rPr>
          <w:noProof/>
        </w:rPr>
        <w:t>Abstract</w:t>
      </w:r>
      <w:r>
        <w:rPr>
          <w:noProof/>
        </w:rPr>
        <w:t>:</w:t>
      </w:r>
      <w:r>
        <w:rPr>
          <w:noProof/>
        </w:rPr>
        <w:tab/>
      </w:r>
      <w:r>
        <w:rPr>
          <w:noProof/>
        </w:rPr>
        <w:fldChar w:fldCharType="begin"/>
      </w:r>
      <w:r>
        <w:rPr>
          <w:noProof/>
        </w:rPr>
        <w:instrText xml:space="preserve"> PAGEREF _Toc362553962 \h </w:instrText>
      </w:r>
      <w:r>
        <w:rPr>
          <w:noProof/>
        </w:rPr>
      </w:r>
      <w:r>
        <w:rPr>
          <w:noProof/>
        </w:rPr>
        <w:fldChar w:fldCharType="separate"/>
      </w:r>
      <w:r>
        <w:rPr>
          <w:noProof/>
        </w:rPr>
        <w:t>2</w:t>
      </w:r>
      <w:r>
        <w:rPr>
          <w:noProof/>
        </w:rPr>
        <w:fldChar w:fldCharType="end"/>
      </w:r>
    </w:p>
    <w:p w14:paraId="628090D9"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Acknowledgements:</w:t>
      </w:r>
      <w:r>
        <w:rPr>
          <w:noProof/>
        </w:rPr>
        <w:tab/>
      </w:r>
      <w:r>
        <w:rPr>
          <w:noProof/>
        </w:rPr>
        <w:fldChar w:fldCharType="begin"/>
      </w:r>
      <w:r>
        <w:rPr>
          <w:noProof/>
        </w:rPr>
        <w:instrText xml:space="preserve"> PAGEREF _Toc362553963 \h </w:instrText>
      </w:r>
      <w:r>
        <w:rPr>
          <w:noProof/>
        </w:rPr>
      </w:r>
      <w:r>
        <w:rPr>
          <w:noProof/>
        </w:rPr>
        <w:fldChar w:fldCharType="separate"/>
      </w:r>
      <w:r>
        <w:rPr>
          <w:noProof/>
        </w:rPr>
        <w:t>4</w:t>
      </w:r>
      <w:r>
        <w:rPr>
          <w:noProof/>
        </w:rPr>
        <w:fldChar w:fldCharType="end"/>
      </w:r>
    </w:p>
    <w:p w14:paraId="7941B0EA"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Abbreviations:</w:t>
      </w:r>
      <w:r>
        <w:rPr>
          <w:noProof/>
        </w:rPr>
        <w:tab/>
      </w:r>
      <w:r>
        <w:rPr>
          <w:noProof/>
        </w:rPr>
        <w:fldChar w:fldCharType="begin"/>
      </w:r>
      <w:r>
        <w:rPr>
          <w:noProof/>
        </w:rPr>
        <w:instrText xml:space="preserve"> PAGEREF _Toc362553964 \h </w:instrText>
      </w:r>
      <w:r>
        <w:rPr>
          <w:noProof/>
        </w:rPr>
      </w:r>
      <w:r>
        <w:rPr>
          <w:noProof/>
        </w:rPr>
        <w:fldChar w:fldCharType="separate"/>
      </w:r>
      <w:r>
        <w:rPr>
          <w:noProof/>
        </w:rPr>
        <w:t>8</w:t>
      </w:r>
      <w:r>
        <w:rPr>
          <w:noProof/>
        </w:rPr>
        <w:fldChar w:fldCharType="end"/>
      </w:r>
    </w:p>
    <w:p w14:paraId="682D0A46"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Aim:</w:t>
      </w:r>
      <w:r>
        <w:rPr>
          <w:noProof/>
        </w:rPr>
        <w:tab/>
      </w:r>
      <w:r>
        <w:rPr>
          <w:noProof/>
        </w:rPr>
        <w:fldChar w:fldCharType="begin"/>
      </w:r>
      <w:r>
        <w:rPr>
          <w:noProof/>
        </w:rPr>
        <w:instrText xml:space="preserve"> PAGEREF _Toc362553965 \h </w:instrText>
      </w:r>
      <w:r>
        <w:rPr>
          <w:noProof/>
        </w:rPr>
      </w:r>
      <w:r>
        <w:rPr>
          <w:noProof/>
        </w:rPr>
        <w:fldChar w:fldCharType="separate"/>
      </w:r>
      <w:r>
        <w:rPr>
          <w:noProof/>
        </w:rPr>
        <w:t>10</w:t>
      </w:r>
      <w:r>
        <w:rPr>
          <w:noProof/>
        </w:rPr>
        <w:fldChar w:fldCharType="end"/>
      </w:r>
    </w:p>
    <w:p w14:paraId="22F016A5"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Objectives:</w:t>
      </w:r>
      <w:r>
        <w:rPr>
          <w:noProof/>
        </w:rPr>
        <w:tab/>
      </w:r>
      <w:r>
        <w:rPr>
          <w:noProof/>
        </w:rPr>
        <w:fldChar w:fldCharType="begin"/>
      </w:r>
      <w:r>
        <w:rPr>
          <w:noProof/>
        </w:rPr>
        <w:instrText xml:space="preserve"> PAGEREF _Toc362553966 \h </w:instrText>
      </w:r>
      <w:r>
        <w:rPr>
          <w:noProof/>
        </w:rPr>
      </w:r>
      <w:r>
        <w:rPr>
          <w:noProof/>
        </w:rPr>
        <w:fldChar w:fldCharType="separate"/>
      </w:r>
      <w:r>
        <w:rPr>
          <w:noProof/>
        </w:rPr>
        <w:t>10</w:t>
      </w:r>
      <w:r>
        <w:rPr>
          <w:noProof/>
        </w:rPr>
        <w:fldChar w:fldCharType="end"/>
      </w:r>
    </w:p>
    <w:p w14:paraId="6FA16B0A"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hapter 1:</w:t>
      </w:r>
      <w:r>
        <w:rPr>
          <w:noProof/>
        </w:rPr>
        <w:tab/>
      </w:r>
      <w:r>
        <w:rPr>
          <w:noProof/>
        </w:rPr>
        <w:fldChar w:fldCharType="begin"/>
      </w:r>
      <w:r>
        <w:rPr>
          <w:noProof/>
        </w:rPr>
        <w:instrText xml:space="preserve"> PAGEREF _Toc362553967 \h </w:instrText>
      </w:r>
      <w:r>
        <w:rPr>
          <w:noProof/>
        </w:rPr>
      </w:r>
      <w:r>
        <w:rPr>
          <w:noProof/>
        </w:rPr>
        <w:fldChar w:fldCharType="separate"/>
      </w:r>
      <w:r>
        <w:rPr>
          <w:noProof/>
        </w:rPr>
        <w:t>11</w:t>
      </w:r>
      <w:r>
        <w:rPr>
          <w:noProof/>
        </w:rPr>
        <w:fldChar w:fldCharType="end"/>
      </w:r>
    </w:p>
    <w:p w14:paraId="1E945A31"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Introduction</w:t>
      </w:r>
      <w:r>
        <w:rPr>
          <w:noProof/>
        </w:rPr>
        <w:tab/>
      </w:r>
      <w:r>
        <w:rPr>
          <w:noProof/>
        </w:rPr>
        <w:fldChar w:fldCharType="begin"/>
      </w:r>
      <w:r>
        <w:rPr>
          <w:noProof/>
        </w:rPr>
        <w:instrText xml:space="preserve"> PAGEREF _Toc362553968 \h </w:instrText>
      </w:r>
      <w:r>
        <w:rPr>
          <w:noProof/>
        </w:rPr>
      </w:r>
      <w:r>
        <w:rPr>
          <w:noProof/>
        </w:rPr>
        <w:fldChar w:fldCharType="separate"/>
      </w:r>
      <w:r>
        <w:rPr>
          <w:noProof/>
        </w:rPr>
        <w:t>11</w:t>
      </w:r>
      <w:r>
        <w:rPr>
          <w:noProof/>
        </w:rPr>
        <w:fldChar w:fldCharType="end"/>
      </w:r>
    </w:p>
    <w:p w14:paraId="3C54D182"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Skin:</w:t>
      </w:r>
      <w:r>
        <w:rPr>
          <w:noProof/>
        </w:rPr>
        <w:tab/>
      </w:r>
      <w:r>
        <w:rPr>
          <w:noProof/>
        </w:rPr>
        <w:fldChar w:fldCharType="begin"/>
      </w:r>
      <w:r>
        <w:rPr>
          <w:noProof/>
        </w:rPr>
        <w:instrText xml:space="preserve"> PAGEREF _Toc362553969 \h </w:instrText>
      </w:r>
      <w:r>
        <w:rPr>
          <w:noProof/>
        </w:rPr>
      </w:r>
      <w:r>
        <w:rPr>
          <w:noProof/>
        </w:rPr>
        <w:fldChar w:fldCharType="separate"/>
      </w:r>
      <w:r>
        <w:rPr>
          <w:noProof/>
        </w:rPr>
        <w:t>12</w:t>
      </w:r>
      <w:r>
        <w:rPr>
          <w:noProof/>
        </w:rPr>
        <w:fldChar w:fldCharType="end"/>
      </w:r>
    </w:p>
    <w:p w14:paraId="1CF63B8D"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Skin structure:</w:t>
      </w:r>
      <w:r>
        <w:rPr>
          <w:noProof/>
        </w:rPr>
        <w:tab/>
      </w:r>
      <w:r>
        <w:rPr>
          <w:noProof/>
        </w:rPr>
        <w:fldChar w:fldCharType="begin"/>
      </w:r>
      <w:r>
        <w:rPr>
          <w:noProof/>
        </w:rPr>
        <w:instrText xml:space="preserve"> PAGEREF _Toc362553970 \h </w:instrText>
      </w:r>
      <w:r>
        <w:rPr>
          <w:noProof/>
        </w:rPr>
      </w:r>
      <w:r>
        <w:rPr>
          <w:noProof/>
        </w:rPr>
        <w:fldChar w:fldCharType="separate"/>
      </w:r>
      <w:r>
        <w:rPr>
          <w:noProof/>
        </w:rPr>
        <w:t>12</w:t>
      </w:r>
      <w:r>
        <w:rPr>
          <w:noProof/>
        </w:rPr>
        <w:fldChar w:fldCharType="end"/>
      </w:r>
    </w:p>
    <w:p w14:paraId="2D57431A"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Wound healing:</w:t>
      </w:r>
      <w:r>
        <w:rPr>
          <w:noProof/>
        </w:rPr>
        <w:tab/>
      </w:r>
      <w:r>
        <w:rPr>
          <w:noProof/>
        </w:rPr>
        <w:fldChar w:fldCharType="begin"/>
      </w:r>
      <w:r>
        <w:rPr>
          <w:noProof/>
        </w:rPr>
        <w:instrText xml:space="preserve"> PAGEREF _Toc362553971 \h </w:instrText>
      </w:r>
      <w:r>
        <w:rPr>
          <w:noProof/>
        </w:rPr>
      </w:r>
      <w:r>
        <w:rPr>
          <w:noProof/>
        </w:rPr>
        <w:fldChar w:fldCharType="separate"/>
      </w:r>
      <w:r>
        <w:rPr>
          <w:noProof/>
        </w:rPr>
        <w:t>16</w:t>
      </w:r>
      <w:r>
        <w:rPr>
          <w:noProof/>
        </w:rPr>
        <w:fldChar w:fldCharType="end"/>
      </w:r>
    </w:p>
    <w:p w14:paraId="07B5FCBD"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hronic wound formation:</w:t>
      </w:r>
      <w:r>
        <w:rPr>
          <w:noProof/>
        </w:rPr>
        <w:tab/>
      </w:r>
      <w:r>
        <w:rPr>
          <w:noProof/>
        </w:rPr>
        <w:fldChar w:fldCharType="begin"/>
      </w:r>
      <w:r>
        <w:rPr>
          <w:noProof/>
        </w:rPr>
        <w:instrText xml:space="preserve"> PAGEREF _Toc362553972 \h </w:instrText>
      </w:r>
      <w:r>
        <w:rPr>
          <w:noProof/>
        </w:rPr>
      </w:r>
      <w:r>
        <w:rPr>
          <w:noProof/>
        </w:rPr>
        <w:fldChar w:fldCharType="separate"/>
      </w:r>
      <w:r>
        <w:rPr>
          <w:noProof/>
        </w:rPr>
        <w:t>18</w:t>
      </w:r>
      <w:r>
        <w:rPr>
          <w:noProof/>
        </w:rPr>
        <w:fldChar w:fldCharType="end"/>
      </w:r>
    </w:p>
    <w:p w14:paraId="6BAD8C4A"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rFonts w:asciiTheme="minorHAnsi" w:hAnsiTheme="minorHAnsi" w:cs="Arial"/>
          <w:noProof/>
        </w:rPr>
        <w:t>Age:</w:t>
      </w:r>
      <w:r>
        <w:rPr>
          <w:noProof/>
        </w:rPr>
        <w:tab/>
      </w:r>
      <w:r>
        <w:rPr>
          <w:noProof/>
        </w:rPr>
        <w:fldChar w:fldCharType="begin"/>
      </w:r>
      <w:r>
        <w:rPr>
          <w:noProof/>
        </w:rPr>
        <w:instrText xml:space="preserve"> PAGEREF _Toc362553973 \h </w:instrText>
      </w:r>
      <w:r>
        <w:rPr>
          <w:noProof/>
        </w:rPr>
      </w:r>
      <w:r>
        <w:rPr>
          <w:noProof/>
        </w:rPr>
        <w:fldChar w:fldCharType="separate"/>
      </w:r>
      <w:r>
        <w:rPr>
          <w:noProof/>
        </w:rPr>
        <w:t>18</w:t>
      </w:r>
      <w:r>
        <w:rPr>
          <w:noProof/>
        </w:rPr>
        <w:fldChar w:fldCharType="end"/>
      </w:r>
    </w:p>
    <w:p w14:paraId="7BEBE479"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Inflammation and skin ageing:</w:t>
      </w:r>
      <w:r>
        <w:rPr>
          <w:noProof/>
        </w:rPr>
        <w:tab/>
      </w:r>
      <w:r>
        <w:rPr>
          <w:noProof/>
        </w:rPr>
        <w:fldChar w:fldCharType="begin"/>
      </w:r>
      <w:r>
        <w:rPr>
          <w:noProof/>
        </w:rPr>
        <w:instrText xml:space="preserve"> PAGEREF _Toc362553974 \h </w:instrText>
      </w:r>
      <w:r>
        <w:rPr>
          <w:noProof/>
        </w:rPr>
      </w:r>
      <w:r>
        <w:rPr>
          <w:noProof/>
        </w:rPr>
        <w:fldChar w:fldCharType="separate"/>
      </w:r>
      <w:r>
        <w:rPr>
          <w:noProof/>
        </w:rPr>
        <w:t>18</w:t>
      </w:r>
      <w:r>
        <w:rPr>
          <w:noProof/>
        </w:rPr>
        <w:fldChar w:fldCharType="end"/>
      </w:r>
    </w:p>
    <w:p w14:paraId="23A8DDE2"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Photoageing:</w:t>
      </w:r>
      <w:r>
        <w:rPr>
          <w:noProof/>
        </w:rPr>
        <w:tab/>
      </w:r>
      <w:r>
        <w:rPr>
          <w:noProof/>
        </w:rPr>
        <w:fldChar w:fldCharType="begin"/>
      </w:r>
      <w:r>
        <w:rPr>
          <w:noProof/>
        </w:rPr>
        <w:instrText xml:space="preserve"> PAGEREF _Toc362553975 \h </w:instrText>
      </w:r>
      <w:r>
        <w:rPr>
          <w:noProof/>
        </w:rPr>
      </w:r>
      <w:r>
        <w:rPr>
          <w:noProof/>
        </w:rPr>
        <w:fldChar w:fldCharType="separate"/>
      </w:r>
      <w:r>
        <w:rPr>
          <w:noProof/>
        </w:rPr>
        <w:t>19</w:t>
      </w:r>
      <w:r>
        <w:rPr>
          <w:noProof/>
        </w:rPr>
        <w:fldChar w:fldCharType="end"/>
      </w:r>
    </w:p>
    <w:p w14:paraId="2054FE8C"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Vascular insufficiencies:</w:t>
      </w:r>
      <w:r>
        <w:rPr>
          <w:noProof/>
        </w:rPr>
        <w:tab/>
      </w:r>
      <w:r>
        <w:rPr>
          <w:noProof/>
        </w:rPr>
        <w:fldChar w:fldCharType="begin"/>
      </w:r>
      <w:r>
        <w:rPr>
          <w:noProof/>
        </w:rPr>
        <w:instrText xml:space="preserve"> PAGEREF _Toc362553976 \h </w:instrText>
      </w:r>
      <w:r>
        <w:rPr>
          <w:noProof/>
        </w:rPr>
      </w:r>
      <w:r>
        <w:rPr>
          <w:noProof/>
        </w:rPr>
        <w:fldChar w:fldCharType="separate"/>
      </w:r>
      <w:r>
        <w:rPr>
          <w:noProof/>
        </w:rPr>
        <w:t>20</w:t>
      </w:r>
      <w:r>
        <w:rPr>
          <w:noProof/>
        </w:rPr>
        <w:fldChar w:fldCharType="end"/>
      </w:r>
    </w:p>
    <w:p w14:paraId="77B5F35C"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Diabetes:</w:t>
      </w:r>
      <w:r>
        <w:rPr>
          <w:noProof/>
        </w:rPr>
        <w:tab/>
      </w:r>
      <w:r>
        <w:rPr>
          <w:noProof/>
        </w:rPr>
        <w:fldChar w:fldCharType="begin"/>
      </w:r>
      <w:r>
        <w:rPr>
          <w:noProof/>
        </w:rPr>
        <w:instrText xml:space="preserve"> PAGEREF _Toc362553977 \h </w:instrText>
      </w:r>
      <w:r>
        <w:rPr>
          <w:noProof/>
        </w:rPr>
      </w:r>
      <w:r>
        <w:rPr>
          <w:noProof/>
        </w:rPr>
        <w:fldChar w:fldCharType="separate"/>
      </w:r>
      <w:r>
        <w:rPr>
          <w:noProof/>
        </w:rPr>
        <w:t>21</w:t>
      </w:r>
      <w:r>
        <w:rPr>
          <w:noProof/>
        </w:rPr>
        <w:fldChar w:fldCharType="end"/>
      </w:r>
    </w:p>
    <w:p w14:paraId="1A45FA99"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Bacterial infections:</w:t>
      </w:r>
      <w:r>
        <w:rPr>
          <w:noProof/>
        </w:rPr>
        <w:tab/>
      </w:r>
      <w:r>
        <w:rPr>
          <w:noProof/>
        </w:rPr>
        <w:fldChar w:fldCharType="begin"/>
      </w:r>
      <w:r>
        <w:rPr>
          <w:noProof/>
        </w:rPr>
        <w:instrText xml:space="preserve"> PAGEREF _Toc362553978 \h </w:instrText>
      </w:r>
      <w:r>
        <w:rPr>
          <w:noProof/>
        </w:rPr>
      </w:r>
      <w:r>
        <w:rPr>
          <w:noProof/>
        </w:rPr>
        <w:fldChar w:fldCharType="separate"/>
      </w:r>
      <w:r>
        <w:rPr>
          <w:noProof/>
        </w:rPr>
        <w:t>22</w:t>
      </w:r>
      <w:r>
        <w:rPr>
          <w:noProof/>
        </w:rPr>
        <w:fldChar w:fldCharType="end"/>
      </w:r>
    </w:p>
    <w:p w14:paraId="09AB81E6"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Serum iron:</w:t>
      </w:r>
      <w:r>
        <w:rPr>
          <w:noProof/>
        </w:rPr>
        <w:tab/>
      </w:r>
      <w:r>
        <w:rPr>
          <w:noProof/>
        </w:rPr>
        <w:fldChar w:fldCharType="begin"/>
      </w:r>
      <w:r>
        <w:rPr>
          <w:noProof/>
        </w:rPr>
        <w:instrText xml:space="preserve"> PAGEREF _Toc362553979 \h </w:instrText>
      </w:r>
      <w:r>
        <w:rPr>
          <w:noProof/>
        </w:rPr>
      </w:r>
      <w:r>
        <w:rPr>
          <w:noProof/>
        </w:rPr>
        <w:fldChar w:fldCharType="separate"/>
      </w:r>
      <w:r>
        <w:rPr>
          <w:noProof/>
        </w:rPr>
        <w:t>22</w:t>
      </w:r>
      <w:r>
        <w:rPr>
          <w:noProof/>
        </w:rPr>
        <w:fldChar w:fldCharType="end"/>
      </w:r>
    </w:p>
    <w:p w14:paraId="13A2FE84"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urrent treatments for diabetic ulcers:</w:t>
      </w:r>
      <w:r>
        <w:rPr>
          <w:noProof/>
        </w:rPr>
        <w:tab/>
      </w:r>
      <w:r>
        <w:rPr>
          <w:noProof/>
        </w:rPr>
        <w:fldChar w:fldCharType="begin"/>
      </w:r>
      <w:r>
        <w:rPr>
          <w:noProof/>
        </w:rPr>
        <w:instrText xml:space="preserve"> PAGEREF _Toc362553980 \h </w:instrText>
      </w:r>
      <w:r>
        <w:rPr>
          <w:noProof/>
        </w:rPr>
      </w:r>
      <w:r>
        <w:rPr>
          <w:noProof/>
        </w:rPr>
        <w:fldChar w:fldCharType="separate"/>
      </w:r>
      <w:r>
        <w:rPr>
          <w:noProof/>
        </w:rPr>
        <w:t>24</w:t>
      </w:r>
      <w:r>
        <w:rPr>
          <w:noProof/>
        </w:rPr>
        <w:fldChar w:fldCharType="end"/>
      </w:r>
    </w:p>
    <w:p w14:paraId="6F0ADD00"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Future treatments for chronic ulcers:</w:t>
      </w:r>
      <w:r>
        <w:rPr>
          <w:noProof/>
        </w:rPr>
        <w:tab/>
      </w:r>
      <w:r>
        <w:rPr>
          <w:noProof/>
        </w:rPr>
        <w:fldChar w:fldCharType="begin"/>
      </w:r>
      <w:r>
        <w:rPr>
          <w:noProof/>
        </w:rPr>
        <w:instrText xml:space="preserve"> PAGEREF _Toc362553981 \h </w:instrText>
      </w:r>
      <w:r>
        <w:rPr>
          <w:noProof/>
        </w:rPr>
      </w:r>
      <w:r>
        <w:rPr>
          <w:noProof/>
        </w:rPr>
        <w:fldChar w:fldCharType="separate"/>
      </w:r>
      <w:r>
        <w:rPr>
          <w:noProof/>
        </w:rPr>
        <w:t>25</w:t>
      </w:r>
      <w:r>
        <w:rPr>
          <w:noProof/>
        </w:rPr>
        <w:fldChar w:fldCharType="end"/>
      </w:r>
    </w:p>
    <w:p w14:paraId="0ECD3B0B"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Bacteriophage therapies:</w:t>
      </w:r>
      <w:r>
        <w:rPr>
          <w:noProof/>
        </w:rPr>
        <w:tab/>
      </w:r>
      <w:r>
        <w:rPr>
          <w:noProof/>
        </w:rPr>
        <w:fldChar w:fldCharType="begin"/>
      </w:r>
      <w:r>
        <w:rPr>
          <w:noProof/>
        </w:rPr>
        <w:instrText xml:space="preserve"> PAGEREF _Toc362553982 \h </w:instrText>
      </w:r>
      <w:r>
        <w:rPr>
          <w:noProof/>
        </w:rPr>
      </w:r>
      <w:r>
        <w:rPr>
          <w:noProof/>
        </w:rPr>
        <w:fldChar w:fldCharType="separate"/>
      </w:r>
      <w:r>
        <w:rPr>
          <w:noProof/>
        </w:rPr>
        <w:t>25</w:t>
      </w:r>
      <w:r>
        <w:rPr>
          <w:noProof/>
        </w:rPr>
        <w:fldChar w:fldCharType="end"/>
      </w:r>
    </w:p>
    <w:p w14:paraId="725EDA27"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Mesenchymal stem cell therapy:</w:t>
      </w:r>
      <w:r>
        <w:rPr>
          <w:noProof/>
        </w:rPr>
        <w:tab/>
      </w:r>
      <w:r>
        <w:rPr>
          <w:noProof/>
        </w:rPr>
        <w:fldChar w:fldCharType="begin"/>
      </w:r>
      <w:r>
        <w:rPr>
          <w:noProof/>
        </w:rPr>
        <w:instrText xml:space="preserve"> PAGEREF _Toc362553983 \h </w:instrText>
      </w:r>
      <w:r>
        <w:rPr>
          <w:noProof/>
        </w:rPr>
      </w:r>
      <w:r>
        <w:rPr>
          <w:noProof/>
        </w:rPr>
        <w:fldChar w:fldCharType="separate"/>
      </w:r>
      <w:r>
        <w:rPr>
          <w:noProof/>
        </w:rPr>
        <w:t>26</w:t>
      </w:r>
      <w:r>
        <w:rPr>
          <w:noProof/>
        </w:rPr>
        <w:fldChar w:fldCharType="end"/>
      </w:r>
    </w:p>
    <w:p w14:paraId="3BE3FD1C"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rFonts w:asciiTheme="minorHAnsi" w:hAnsiTheme="minorHAnsi" w:cs="Arial"/>
          <w:noProof/>
        </w:rPr>
        <w:t>Beneficial effects of mesenchymal stem cells on surrounding cells and tissues:</w:t>
      </w:r>
      <w:r>
        <w:rPr>
          <w:noProof/>
        </w:rPr>
        <w:tab/>
      </w:r>
      <w:r>
        <w:rPr>
          <w:noProof/>
        </w:rPr>
        <w:fldChar w:fldCharType="begin"/>
      </w:r>
      <w:r>
        <w:rPr>
          <w:noProof/>
        </w:rPr>
        <w:instrText xml:space="preserve"> PAGEREF _Toc362553984 \h </w:instrText>
      </w:r>
      <w:r>
        <w:rPr>
          <w:noProof/>
        </w:rPr>
      </w:r>
      <w:r>
        <w:rPr>
          <w:noProof/>
        </w:rPr>
        <w:fldChar w:fldCharType="separate"/>
      </w:r>
      <w:r>
        <w:rPr>
          <w:noProof/>
        </w:rPr>
        <w:t>27</w:t>
      </w:r>
      <w:r>
        <w:rPr>
          <w:noProof/>
        </w:rPr>
        <w:fldChar w:fldCharType="end"/>
      </w:r>
    </w:p>
    <w:p w14:paraId="3471E73A"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Mesenchymal stem cells increase wound healing:</w:t>
      </w:r>
      <w:r>
        <w:rPr>
          <w:noProof/>
        </w:rPr>
        <w:tab/>
      </w:r>
      <w:r>
        <w:rPr>
          <w:noProof/>
        </w:rPr>
        <w:fldChar w:fldCharType="begin"/>
      </w:r>
      <w:r>
        <w:rPr>
          <w:noProof/>
        </w:rPr>
        <w:instrText xml:space="preserve"> PAGEREF _Toc362553985 \h </w:instrText>
      </w:r>
      <w:r>
        <w:rPr>
          <w:noProof/>
        </w:rPr>
      </w:r>
      <w:r>
        <w:rPr>
          <w:noProof/>
        </w:rPr>
        <w:fldChar w:fldCharType="separate"/>
      </w:r>
      <w:r>
        <w:rPr>
          <w:noProof/>
        </w:rPr>
        <w:t>28</w:t>
      </w:r>
      <w:r>
        <w:rPr>
          <w:noProof/>
        </w:rPr>
        <w:fldChar w:fldCharType="end"/>
      </w:r>
    </w:p>
    <w:p w14:paraId="10C05D90"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urrent models for wound healing:</w:t>
      </w:r>
      <w:r>
        <w:rPr>
          <w:noProof/>
        </w:rPr>
        <w:tab/>
      </w:r>
      <w:r>
        <w:rPr>
          <w:noProof/>
        </w:rPr>
        <w:fldChar w:fldCharType="begin"/>
      </w:r>
      <w:r>
        <w:rPr>
          <w:noProof/>
        </w:rPr>
        <w:instrText xml:space="preserve"> PAGEREF _Toc362553986 \h </w:instrText>
      </w:r>
      <w:r>
        <w:rPr>
          <w:noProof/>
        </w:rPr>
      </w:r>
      <w:r>
        <w:rPr>
          <w:noProof/>
        </w:rPr>
        <w:fldChar w:fldCharType="separate"/>
      </w:r>
      <w:r>
        <w:rPr>
          <w:noProof/>
        </w:rPr>
        <w:t>29</w:t>
      </w:r>
      <w:r>
        <w:rPr>
          <w:noProof/>
        </w:rPr>
        <w:fldChar w:fldCharType="end"/>
      </w:r>
    </w:p>
    <w:p w14:paraId="3ED20759"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Chronic wound models:</w:t>
      </w:r>
      <w:r>
        <w:rPr>
          <w:noProof/>
        </w:rPr>
        <w:tab/>
      </w:r>
      <w:r>
        <w:rPr>
          <w:noProof/>
        </w:rPr>
        <w:fldChar w:fldCharType="begin"/>
      </w:r>
      <w:r>
        <w:rPr>
          <w:noProof/>
        </w:rPr>
        <w:instrText xml:space="preserve"> PAGEREF _Toc362553987 \h </w:instrText>
      </w:r>
      <w:r>
        <w:rPr>
          <w:noProof/>
        </w:rPr>
      </w:r>
      <w:r>
        <w:rPr>
          <w:noProof/>
        </w:rPr>
        <w:fldChar w:fldCharType="separate"/>
      </w:r>
      <w:r>
        <w:rPr>
          <w:noProof/>
        </w:rPr>
        <w:t>29</w:t>
      </w:r>
      <w:r>
        <w:rPr>
          <w:noProof/>
        </w:rPr>
        <w:fldChar w:fldCharType="end"/>
      </w:r>
    </w:p>
    <w:p w14:paraId="1A70B75A"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Ischemia:</w:t>
      </w:r>
      <w:r>
        <w:rPr>
          <w:noProof/>
        </w:rPr>
        <w:tab/>
      </w:r>
      <w:r>
        <w:rPr>
          <w:noProof/>
        </w:rPr>
        <w:fldChar w:fldCharType="begin"/>
      </w:r>
      <w:r>
        <w:rPr>
          <w:noProof/>
        </w:rPr>
        <w:instrText xml:space="preserve"> PAGEREF _Toc362553988 \h </w:instrText>
      </w:r>
      <w:r>
        <w:rPr>
          <w:noProof/>
        </w:rPr>
      </w:r>
      <w:r>
        <w:rPr>
          <w:noProof/>
        </w:rPr>
        <w:fldChar w:fldCharType="separate"/>
      </w:r>
      <w:r>
        <w:rPr>
          <w:noProof/>
        </w:rPr>
        <w:t>29</w:t>
      </w:r>
      <w:r>
        <w:rPr>
          <w:noProof/>
        </w:rPr>
        <w:fldChar w:fldCharType="end"/>
      </w:r>
    </w:p>
    <w:p w14:paraId="7136BF40"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Diabetes:</w:t>
      </w:r>
      <w:r>
        <w:rPr>
          <w:noProof/>
        </w:rPr>
        <w:tab/>
      </w:r>
      <w:r>
        <w:rPr>
          <w:noProof/>
        </w:rPr>
        <w:fldChar w:fldCharType="begin"/>
      </w:r>
      <w:r>
        <w:rPr>
          <w:noProof/>
        </w:rPr>
        <w:instrText xml:space="preserve"> PAGEREF _Toc362553989 \h </w:instrText>
      </w:r>
      <w:r>
        <w:rPr>
          <w:noProof/>
        </w:rPr>
      </w:r>
      <w:r>
        <w:rPr>
          <w:noProof/>
        </w:rPr>
        <w:fldChar w:fldCharType="separate"/>
      </w:r>
      <w:r>
        <w:rPr>
          <w:noProof/>
        </w:rPr>
        <w:t>30</w:t>
      </w:r>
      <w:r>
        <w:rPr>
          <w:noProof/>
        </w:rPr>
        <w:fldChar w:fldCharType="end"/>
      </w:r>
    </w:p>
    <w:p w14:paraId="5C53E5FF"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Age:</w:t>
      </w:r>
      <w:r>
        <w:rPr>
          <w:noProof/>
        </w:rPr>
        <w:tab/>
      </w:r>
      <w:r>
        <w:rPr>
          <w:noProof/>
        </w:rPr>
        <w:fldChar w:fldCharType="begin"/>
      </w:r>
      <w:r>
        <w:rPr>
          <w:noProof/>
        </w:rPr>
        <w:instrText xml:space="preserve"> PAGEREF _Toc362553990 \h </w:instrText>
      </w:r>
      <w:r>
        <w:rPr>
          <w:noProof/>
        </w:rPr>
      </w:r>
      <w:r>
        <w:rPr>
          <w:noProof/>
        </w:rPr>
        <w:fldChar w:fldCharType="separate"/>
      </w:r>
      <w:r>
        <w:rPr>
          <w:noProof/>
        </w:rPr>
        <w:t>30</w:t>
      </w:r>
      <w:r>
        <w:rPr>
          <w:noProof/>
        </w:rPr>
        <w:fldChar w:fldCharType="end"/>
      </w:r>
    </w:p>
    <w:p w14:paraId="19AB4945"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Bacterial infection:</w:t>
      </w:r>
      <w:r>
        <w:rPr>
          <w:noProof/>
        </w:rPr>
        <w:tab/>
      </w:r>
      <w:r>
        <w:rPr>
          <w:noProof/>
        </w:rPr>
        <w:fldChar w:fldCharType="begin"/>
      </w:r>
      <w:r>
        <w:rPr>
          <w:noProof/>
        </w:rPr>
        <w:instrText xml:space="preserve"> PAGEREF _Toc362553991 \h </w:instrText>
      </w:r>
      <w:r>
        <w:rPr>
          <w:noProof/>
        </w:rPr>
      </w:r>
      <w:r>
        <w:rPr>
          <w:noProof/>
        </w:rPr>
        <w:fldChar w:fldCharType="separate"/>
      </w:r>
      <w:r>
        <w:rPr>
          <w:noProof/>
        </w:rPr>
        <w:t>30</w:t>
      </w:r>
      <w:r>
        <w:rPr>
          <w:noProof/>
        </w:rPr>
        <w:fldChar w:fldCharType="end"/>
      </w:r>
    </w:p>
    <w:p w14:paraId="5B26A98A"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rFonts w:cs="Arial"/>
          <w:noProof/>
        </w:rPr>
        <w:t>Skin substitutes for wound healing models:</w:t>
      </w:r>
      <w:r>
        <w:rPr>
          <w:noProof/>
        </w:rPr>
        <w:tab/>
      </w:r>
      <w:r>
        <w:rPr>
          <w:noProof/>
        </w:rPr>
        <w:fldChar w:fldCharType="begin"/>
      </w:r>
      <w:r>
        <w:rPr>
          <w:noProof/>
        </w:rPr>
        <w:instrText xml:space="preserve"> PAGEREF _Toc362553992 \h </w:instrText>
      </w:r>
      <w:r>
        <w:rPr>
          <w:noProof/>
        </w:rPr>
      </w:r>
      <w:r>
        <w:rPr>
          <w:noProof/>
        </w:rPr>
        <w:fldChar w:fldCharType="separate"/>
      </w:r>
      <w:r>
        <w:rPr>
          <w:noProof/>
        </w:rPr>
        <w:t>31</w:t>
      </w:r>
      <w:r>
        <w:rPr>
          <w:noProof/>
        </w:rPr>
        <w:fldChar w:fldCharType="end"/>
      </w:r>
    </w:p>
    <w:p w14:paraId="75430C4A"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Summary:</w:t>
      </w:r>
      <w:r>
        <w:rPr>
          <w:noProof/>
        </w:rPr>
        <w:tab/>
      </w:r>
      <w:r>
        <w:rPr>
          <w:noProof/>
        </w:rPr>
        <w:fldChar w:fldCharType="begin"/>
      </w:r>
      <w:r>
        <w:rPr>
          <w:noProof/>
        </w:rPr>
        <w:instrText xml:space="preserve"> PAGEREF _Toc362553993 \h </w:instrText>
      </w:r>
      <w:r>
        <w:rPr>
          <w:noProof/>
        </w:rPr>
      </w:r>
      <w:r>
        <w:rPr>
          <w:noProof/>
        </w:rPr>
        <w:fldChar w:fldCharType="separate"/>
      </w:r>
      <w:r>
        <w:rPr>
          <w:noProof/>
        </w:rPr>
        <w:t>31</w:t>
      </w:r>
      <w:r>
        <w:rPr>
          <w:noProof/>
        </w:rPr>
        <w:fldChar w:fldCharType="end"/>
      </w:r>
    </w:p>
    <w:p w14:paraId="283B6813"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Delivery of cells to wounds:</w:t>
      </w:r>
      <w:r>
        <w:rPr>
          <w:noProof/>
        </w:rPr>
        <w:tab/>
      </w:r>
      <w:r>
        <w:rPr>
          <w:noProof/>
        </w:rPr>
        <w:fldChar w:fldCharType="begin"/>
      </w:r>
      <w:r>
        <w:rPr>
          <w:noProof/>
        </w:rPr>
        <w:instrText xml:space="preserve"> PAGEREF _Toc362553994 \h </w:instrText>
      </w:r>
      <w:r>
        <w:rPr>
          <w:noProof/>
        </w:rPr>
      </w:r>
      <w:r>
        <w:rPr>
          <w:noProof/>
        </w:rPr>
        <w:fldChar w:fldCharType="separate"/>
      </w:r>
      <w:r>
        <w:rPr>
          <w:noProof/>
        </w:rPr>
        <w:t>33</w:t>
      </w:r>
      <w:r>
        <w:rPr>
          <w:noProof/>
        </w:rPr>
        <w:fldChar w:fldCharType="end"/>
      </w:r>
    </w:p>
    <w:p w14:paraId="0A1457AE"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Fabrication methods:</w:t>
      </w:r>
      <w:r>
        <w:rPr>
          <w:noProof/>
        </w:rPr>
        <w:tab/>
      </w:r>
      <w:r>
        <w:rPr>
          <w:noProof/>
        </w:rPr>
        <w:fldChar w:fldCharType="begin"/>
      </w:r>
      <w:r>
        <w:rPr>
          <w:noProof/>
        </w:rPr>
        <w:instrText xml:space="preserve"> PAGEREF _Toc362553995 \h </w:instrText>
      </w:r>
      <w:r>
        <w:rPr>
          <w:noProof/>
        </w:rPr>
      </w:r>
      <w:r>
        <w:rPr>
          <w:noProof/>
        </w:rPr>
        <w:fldChar w:fldCharType="separate"/>
      </w:r>
      <w:r>
        <w:rPr>
          <w:noProof/>
        </w:rPr>
        <w:t>33</w:t>
      </w:r>
      <w:r>
        <w:rPr>
          <w:noProof/>
        </w:rPr>
        <w:fldChar w:fldCharType="end"/>
      </w:r>
    </w:p>
    <w:p w14:paraId="49745938"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Electrospinning:</w:t>
      </w:r>
      <w:r>
        <w:rPr>
          <w:noProof/>
        </w:rPr>
        <w:tab/>
      </w:r>
      <w:r>
        <w:rPr>
          <w:noProof/>
        </w:rPr>
        <w:fldChar w:fldCharType="begin"/>
      </w:r>
      <w:r>
        <w:rPr>
          <w:noProof/>
        </w:rPr>
        <w:instrText xml:space="preserve"> PAGEREF _Toc362553996 \h </w:instrText>
      </w:r>
      <w:r>
        <w:rPr>
          <w:noProof/>
        </w:rPr>
      </w:r>
      <w:r>
        <w:rPr>
          <w:noProof/>
        </w:rPr>
        <w:fldChar w:fldCharType="separate"/>
      </w:r>
      <w:r>
        <w:rPr>
          <w:noProof/>
        </w:rPr>
        <w:t>33</w:t>
      </w:r>
      <w:r>
        <w:rPr>
          <w:noProof/>
        </w:rPr>
        <w:fldChar w:fldCharType="end"/>
      </w:r>
    </w:p>
    <w:p w14:paraId="0F8F9D3A"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Natural materials:</w:t>
      </w:r>
      <w:r>
        <w:rPr>
          <w:noProof/>
        </w:rPr>
        <w:tab/>
      </w:r>
      <w:r>
        <w:rPr>
          <w:noProof/>
        </w:rPr>
        <w:fldChar w:fldCharType="begin"/>
      </w:r>
      <w:r>
        <w:rPr>
          <w:noProof/>
        </w:rPr>
        <w:instrText xml:space="preserve"> PAGEREF _Toc362553997 \h </w:instrText>
      </w:r>
      <w:r>
        <w:rPr>
          <w:noProof/>
        </w:rPr>
      </w:r>
      <w:r>
        <w:rPr>
          <w:noProof/>
        </w:rPr>
        <w:fldChar w:fldCharType="separate"/>
      </w:r>
      <w:r>
        <w:rPr>
          <w:noProof/>
        </w:rPr>
        <w:t>35</w:t>
      </w:r>
      <w:r>
        <w:rPr>
          <w:noProof/>
        </w:rPr>
        <w:fldChar w:fldCharType="end"/>
      </w:r>
    </w:p>
    <w:p w14:paraId="138F726B"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Fibrin:</w:t>
      </w:r>
      <w:r>
        <w:rPr>
          <w:noProof/>
        </w:rPr>
        <w:tab/>
      </w:r>
      <w:r>
        <w:rPr>
          <w:noProof/>
        </w:rPr>
        <w:fldChar w:fldCharType="begin"/>
      </w:r>
      <w:r>
        <w:rPr>
          <w:noProof/>
        </w:rPr>
        <w:instrText xml:space="preserve"> PAGEREF _Toc362553998 \h </w:instrText>
      </w:r>
      <w:r>
        <w:rPr>
          <w:noProof/>
        </w:rPr>
      </w:r>
      <w:r>
        <w:rPr>
          <w:noProof/>
        </w:rPr>
        <w:fldChar w:fldCharType="separate"/>
      </w:r>
      <w:r>
        <w:rPr>
          <w:noProof/>
        </w:rPr>
        <w:t>35</w:t>
      </w:r>
      <w:r>
        <w:rPr>
          <w:noProof/>
        </w:rPr>
        <w:fldChar w:fldCharType="end"/>
      </w:r>
    </w:p>
    <w:p w14:paraId="01253D21"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ommon fibrin uses:</w:t>
      </w:r>
      <w:r>
        <w:rPr>
          <w:noProof/>
        </w:rPr>
        <w:tab/>
      </w:r>
      <w:r>
        <w:rPr>
          <w:noProof/>
        </w:rPr>
        <w:fldChar w:fldCharType="begin"/>
      </w:r>
      <w:r>
        <w:rPr>
          <w:noProof/>
        </w:rPr>
        <w:instrText xml:space="preserve"> PAGEREF _Toc362553999 \h </w:instrText>
      </w:r>
      <w:r>
        <w:rPr>
          <w:noProof/>
        </w:rPr>
      </w:r>
      <w:r>
        <w:rPr>
          <w:noProof/>
        </w:rPr>
        <w:fldChar w:fldCharType="separate"/>
      </w:r>
      <w:r>
        <w:rPr>
          <w:noProof/>
        </w:rPr>
        <w:t>36</w:t>
      </w:r>
      <w:r>
        <w:rPr>
          <w:noProof/>
        </w:rPr>
        <w:fldChar w:fldCharType="end"/>
      </w:r>
    </w:p>
    <w:p w14:paraId="0CA6CEB1"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Surgical glue:</w:t>
      </w:r>
      <w:r>
        <w:rPr>
          <w:noProof/>
        </w:rPr>
        <w:tab/>
      </w:r>
      <w:r>
        <w:rPr>
          <w:noProof/>
        </w:rPr>
        <w:fldChar w:fldCharType="begin"/>
      </w:r>
      <w:r>
        <w:rPr>
          <w:noProof/>
        </w:rPr>
        <w:instrText xml:space="preserve"> PAGEREF _Toc362554000 \h </w:instrText>
      </w:r>
      <w:r>
        <w:rPr>
          <w:noProof/>
        </w:rPr>
      </w:r>
      <w:r>
        <w:rPr>
          <w:noProof/>
        </w:rPr>
        <w:fldChar w:fldCharType="separate"/>
      </w:r>
      <w:r>
        <w:rPr>
          <w:noProof/>
        </w:rPr>
        <w:t>36</w:t>
      </w:r>
      <w:r>
        <w:rPr>
          <w:noProof/>
        </w:rPr>
        <w:fldChar w:fldCharType="end"/>
      </w:r>
    </w:p>
    <w:p w14:paraId="76541C83"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Fibrin in bioengineering:</w:t>
      </w:r>
      <w:r>
        <w:rPr>
          <w:noProof/>
        </w:rPr>
        <w:tab/>
      </w:r>
      <w:r>
        <w:rPr>
          <w:noProof/>
        </w:rPr>
        <w:fldChar w:fldCharType="begin"/>
      </w:r>
      <w:r>
        <w:rPr>
          <w:noProof/>
        </w:rPr>
        <w:instrText xml:space="preserve"> PAGEREF _Toc362554001 \h </w:instrText>
      </w:r>
      <w:r>
        <w:rPr>
          <w:noProof/>
        </w:rPr>
      </w:r>
      <w:r>
        <w:rPr>
          <w:noProof/>
        </w:rPr>
        <w:fldChar w:fldCharType="separate"/>
      </w:r>
      <w:r>
        <w:rPr>
          <w:noProof/>
        </w:rPr>
        <w:t>37</w:t>
      </w:r>
      <w:r>
        <w:rPr>
          <w:noProof/>
        </w:rPr>
        <w:fldChar w:fldCharType="end"/>
      </w:r>
    </w:p>
    <w:p w14:paraId="13D6CC7C"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Fibrin as a cell delivery vehicle:</w:t>
      </w:r>
      <w:r>
        <w:rPr>
          <w:noProof/>
        </w:rPr>
        <w:tab/>
      </w:r>
      <w:r>
        <w:rPr>
          <w:noProof/>
        </w:rPr>
        <w:fldChar w:fldCharType="begin"/>
      </w:r>
      <w:r>
        <w:rPr>
          <w:noProof/>
        </w:rPr>
        <w:instrText xml:space="preserve"> PAGEREF _Toc362554002 \h </w:instrText>
      </w:r>
      <w:r>
        <w:rPr>
          <w:noProof/>
        </w:rPr>
      </w:r>
      <w:r>
        <w:rPr>
          <w:noProof/>
        </w:rPr>
        <w:fldChar w:fldCharType="separate"/>
      </w:r>
      <w:r>
        <w:rPr>
          <w:noProof/>
        </w:rPr>
        <w:t>40</w:t>
      </w:r>
      <w:r>
        <w:rPr>
          <w:noProof/>
        </w:rPr>
        <w:fldChar w:fldCharType="end"/>
      </w:r>
    </w:p>
    <w:p w14:paraId="326F68B8"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Synthetic materials:</w:t>
      </w:r>
      <w:r>
        <w:rPr>
          <w:noProof/>
        </w:rPr>
        <w:tab/>
      </w:r>
      <w:r>
        <w:rPr>
          <w:noProof/>
        </w:rPr>
        <w:fldChar w:fldCharType="begin"/>
      </w:r>
      <w:r>
        <w:rPr>
          <w:noProof/>
        </w:rPr>
        <w:instrText xml:space="preserve"> PAGEREF _Toc362554003 \h </w:instrText>
      </w:r>
      <w:r>
        <w:rPr>
          <w:noProof/>
        </w:rPr>
      </w:r>
      <w:r>
        <w:rPr>
          <w:noProof/>
        </w:rPr>
        <w:fldChar w:fldCharType="separate"/>
      </w:r>
      <w:r>
        <w:rPr>
          <w:noProof/>
        </w:rPr>
        <w:t>41</w:t>
      </w:r>
      <w:r>
        <w:rPr>
          <w:noProof/>
        </w:rPr>
        <w:fldChar w:fldCharType="end"/>
      </w:r>
    </w:p>
    <w:p w14:paraId="7711331B"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PLGA:</w:t>
      </w:r>
      <w:r>
        <w:rPr>
          <w:noProof/>
        </w:rPr>
        <w:tab/>
      </w:r>
      <w:r>
        <w:rPr>
          <w:noProof/>
        </w:rPr>
        <w:fldChar w:fldCharType="begin"/>
      </w:r>
      <w:r>
        <w:rPr>
          <w:noProof/>
        </w:rPr>
        <w:instrText xml:space="preserve"> PAGEREF _Toc362554004 \h </w:instrText>
      </w:r>
      <w:r>
        <w:rPr>
          <w:noProof/>
        </w:rPr>
      </w:r>
      <w:r>
        <w:rPr>
          <w:noProof/>
        </w:rPr>
        <w:fldChar w:fldCharType="separate"/>
      </w:r>
      <w:r>
        <w:rPr>
          <w:noProof/>
        </w:rPr>
        <w:t>41</w:t>
      </w:r>
      <w:r>
        <w:rPr>
          <w:noProof/>
        </w:rPr>
        <w:fldChar w:fldCharType="end"/>
      </w:r>
    </w:p>
    <w:p w14:paraId="69E291F6"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PGA:</w:t>
      </w:r>
      <w:r>
        <w:rPr>
          <w:noProof/>
        </w:rPr>
        <w:tab/>
      </w:r>
      <w:r>
        <w:rPr>
          <w:noProof/>
        </w:rPr>
        <w:fldChar w:fldCharType="begin"/>
      </w:r>
      <w:r>
        <w:rPr>
          <w:noProof/>
        </w:rPr>
        <w:instrText xml:space="preserve"> PAGEREF _Toc362554005 \h </w:instrText>
      </w:r>
      <w:r>
        <w:rPr>
          <w:noProof/>
        </w:rPr>
      </w:r>
      <w:r>
        <w:rPr>
          <w:noProof/>
        </w:rPr>
        <w:fldChar w:fldCharType="separate"/>
      </w:r>
      <w:r>
        <w:rPr>
          <w:noProof/>
        </w:rPr>
        <w:t>41</w:t>
      </w:r>
      <w:r>
        <w:rPr>
          <w:noProof/>
        </w:rPr>
        <w:fldChar w:fldCharType="end"/>
      </w:r>
    </w:p>
    <w:p w14:paraId="34066DA6"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PLA:</w:t>
      </w:r>
      <w:r>
        <w:rPr>
          <w:noProof/>
        </w:rPr>
        <w:tab/>
      </w:r>
      <w:r>
        <w:rPr>
          <w:noProof/>
        </w:rPr>
        <w:fldChar w:fldCharType="begin"/>
      </w:r>
      <w:r>
        <w:rPr>
          <w:noProof/>
        </w:rPr>
        <w:instrText xml:space="preserve"> PAGEREF _Toc362554006 \h </w:instrText>
      </w:r>
      <w:r>
        <w:rPr>
          <w:noProof/>
        </w:rPr>
      </w:r>
      <w:r>
        <w:rPr>
          <w:noProof/>
        </w:rPr>
        <w:fldChar w:fldCharType="separate"/>
      </w:r>
      <w:r>
        <w:rPr>
          <w:noProof/>
        </w:rPr>
        <w:t>41</w:t>
      </w:r>
      <w:r>
        <w:rPr>
          <w:noProof/>
        </w:rPr>
        <w:fldChar w:fldCharType="end"/>
      </w:r>
    </w:p>
    <w:p w14:paraId="75A946A1"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ell response to PLGA scaffolds:</w:t>
      </w:r>
      <w:r>
        <w:rPr>
          <w:noProof/>
        </w:rPr>
        <w:tab/>
      </w:r>
      <w:r>
        <w:rPr>
          <w:noProof/>
        </w:rPr>
        <w:fldChar w:fldCharType="begin"/>
      </w:r>
      <w:r>
        <w:rPr>
          <w:noProof/>
        </w:rPr>
        <w:instrText xml:space="preserve"> PAGEREF _Toc362554007 \h </w:instrText>
      </w:r>
      <w:r>
        <w:rPr>
          <w:noProof/>
        </w:rPr>
      </w:r>
      <w:r>
        <w:rPr>
          <w:noProof/>
        </w:rPr>
        <w:fldChar w:fldCharType="separate"/>
      </w:r>
      <w:r>
        <w:rPr>
          <w:noProof/>
        </w:rPr>
        <w:t>42</w:t>
      </w:r>
      <w:r>
        <w:rPr>
          <w:noProof/>
        </w:rPr>
        <w:fldChar w:fldCharType="end"/>
      </w:r>
    </w:p>
    <w:p w14:paraId="7A0779B5"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Loading PLGA scaffolds:</w:t>
      </w:r>
      <w:r>
        <w:rPr>
          <w:noProof/>
        </w:rPr>
        <w:tab/>
      </w:r>
      <w:r>
        <w:rPr>
          <w:noProof/>
        </w:rPr>
        <w:fldChar w:fldCharType="begin"/>
      </w:r>
      <w:r>
        <w:rPr>
          <w:noProof/>
        </w:rPr>
        <w:instrText xml:space="preserve"> PAGEREF _Toc362554008 \h </w:instrText>
      </w:r>
      <w:r>
        <w:rPr>
          <w:noProof/>
        </w:rPr>
      </w:r>
      <w:r>
        <w:rPr>
          <w:noProof/>
        </w:rPr>
        <w:fldChar w:fldCharType="separate"/>
      </w:r>
      <w:r>
        <w:rPr>
          <w:noProof/>
        </w:rPr>
        <w:t>43</w:t>
      </w:r>
      <w:r>
        <w:rPr>
          <w:noProof/>
        </w:rPr>
        <w:fldChar w:fldCharType="end"/>
      </w:r>
    </w:p>
    <w:p w14:paraId="0BD51243"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Transportation of cells:</w:t>
      </w:r>
      <w:r>
        <w:rPr>
          <w:noProof/>
        </w:rPr>
        <w:tab/>
      </w:r>
      <w:r>
        <w:rPr>
          <w:noProof/>
        </w:rPr>
        <w:fldChar w:fldCharType="begin"/>
      </w:r>
      <w:r>
        <w:rPr>
          <w:noProof/>
        </w:rPr>
        <w:instrText xml:space="preserve"> PAGEREF _Toc362554009 \h </w:instrText>
      </w:r>
      <w:r>
        <w:rPr>
          <w:noProof/>
        </w:rPr>
      </w:r>
      <w:r>
        <w:rPr>
          <w:noProof/>
        </w:rPr>
        <w:fldChar w:fldCharType="separate"/>
      </w:r>
      <w:r>
        <w:rPr>
          <w:noProof/>
        </w:rPr>
        <w:t>44</w:t>
      </w:r>
      <w:r>
        <w:rPr>
          <w:noProof/>
        </w:rPr>
        <w:fldChar w:fldCharType="end"/>
      </w:r>
    </w:p>
    <w:p w14:paraId="082A5169"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Transporting frozen cells:</w:t>
      </w:r>
      <w:r>
        <w:rPr>
          <w:noProof/>
        </w:rPr>
        <w:tab/>
      </w:r>
      <w:r>
        <w:rPr>
          <w:noProof/>
        </w:rPr>
        <w:fldChar w:fldCharType="begin"/>
      </w:r>
      <w:r>
        <w:rPr>
          <w:noProof/>
        </w:rPr>
        <w:instrText xml:space="preserve"> PAGEREF _Toc362554010 \h </w:instrText>
      </w:r>
      <w:r>
        <w:rPr>
          <w:noProof/>
        </w:rPr>
      </w:r>
      <w:r>
        <w:rPr>
          <w:noProof/>
        </w:rPr>
        <w:fldChar w:fldCharType="separate"/>
      </w:r>
      <w:r>
        <w:rPr>
          <w:noProof/>
        </w:rPr>
        <w:t>44</w:t>
      </w:r>
      <w:r>
        <w:rPr>
          <w:noProof/>
        </w:rPr>
        <w:fldChar w:fldCharType="end"/>
      </w:r>
    </w:p>
    <w:p w14:paraId="5A81DE0B"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Transporting cells at ambient temperatures:</w:t>
      </w:r>
      <w:r>
        <w:rPr>
          <w:noProof/>
        </w:rPr>
        <w:tab/>
      </w:r>
      <w:r>
        <w:rPr>
          <w:noProof/>
        </w:rPr>
        <w:fldChar w:fldCharType="begin"/>
      </w:r>
      <w:r>
        <w:rPr>
          <w:noProof/>
        </w:rPr>
        <w:instrText xml:space="preserve"> PAGEREF _Toc362554011 \h </w:instrText>
      </w:r>
      <w:r>
        <w:rPr>
          <w:noProof/>
        </w:rPr>
      </w:r>
      <w:r>
        <w:rPr>
          <w:noProof/>
        </w:rPr>
        <w:fldChar w:fldCharType="separate"/>
      </w:r>
      <w:r>
        <w:rPr>
          <w:noProof/>
        </w:rPr>
        <w:t>44</w:t>
      </w:r>
      <w:r>
        <w:rPr>
          <w:noProof/>
        </w:rPr>
        <w:fldChar w:fldCharType="end"/>
      </w:r>
    </w:p>
    <w:p w14:paraId="43302EFA" w14:textId="77777777" w:rsidR="000A617A" w:rsidRDefault="000A617A">
      <w:pPr>
        <w:pStyle w:val="TOC3"/>
        <w:tabs>
          <w:tab w:val="right" w:leader="dot" w:pos="8290"/>
        </w:tabs>
        <w:rPr>
          <w:rFonts w:asciiTheme="minorHAnsi" w:hAnsiTheme="minorHAnsi"/>
          <w:i w:val="0"/>
          <w:noProof/>
          <w:sz w:val="24"/>
          <w:szCs w:val="24"/>
          <w:lang w:eastAsia="ja-JP"/>
        </w:rPr>
      </w:pPr>
      <w:r w:rsidRPr="002B5287">
        <w:rPr>
          <w:noProof/>
        </w:rPr>
        <w:t>Transporting cells at ambient temperatures on a carrier:</w:t>
      </w:r>
      <w:r>
        <w:rPr>
          <w:noProof/>
        </w:rPr>
        <w:tab/>
      </w:r>
      <w:r>
        <w:rPr>
          <w:noProof/>
        </w:rPr>
        <w:fldChar w:fldCharType="begin"/>
      </w:r>
      <w:r>
        <w:rPr>
          <w:noProof/>
        </w:rPr>
        <w:instrText xml:space="preserve"> PAGEREF _Toc362554012 \h </w:instrText>
      </w:r>
      <w:r>
        <w:rPr>
          <w:noProof/>
        </w:rPr>
      </w:r>
      <w:r>
        <w:rPr>
          <w:noProof/>
        </w:rPr>
        <w:fldChar w:fldCharType="separate"/>
      </w:r>
      <w:r>
        <w:rPr>
          <w:noProof/>
        </w:rPr>
        <w:t>45</w:t>
      </w:r>
      <w:r>
        <w:rPr>
          <w:noProof/>
        </w:rPr>
        <w:fldChar w:fldCharType="end"/>
      </w:r>
    </w:p>
    <w:p w14:paraId="2A8704A3"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Summary:</w:t>
      </w:r>
      <w:r>
        <w:rPr>
          <w:noProof/>
        </w:rPr>
        <w:tab/>
      </w:r>
      <w:r>
        <w:rPr>
          <w:noProof/>
        </w:rPr>
        <w:fldChar w:fldCharType="begin"/>
      </w:r>
      <w:r>
        <w:rPr>
          <w:noProof/>
        </w:rPr>
        <w:instrText xml:space="preserve"> PAGEREF _Toc362554013 \h </w:instrText>
      </w:r>
      <w:r>
        <w:rPr>
          <w:noProof/>
        </w:rPr>
      </w:r>
      <w:r>
        <w:rPr>
          <w:noProof/>
        </w:rPr>
        <w:fldChar w:fldCharType="separate"/>
      </w:r>
      <w:r>
        <w:rPr>
          <w:noProof/>
        </w:rPr>
        <w:t>46</w:t>
      </w:r>
      <w:r>
        <w:rPr>
          <w:noProof/>
        </w:rPr>
        <w:fldChar w:fldCharType="end"/>
      </w:r>
    </w:p>
    <w:p w14:paraId="18C9B690"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hapter 2:</w:t>
      </w:r>
      <w:r>
        <w:rPr>
          <w:noProof/>
        </w:rPr>
        <w:tab/>
      </w:r>
      <w:r>
        <w:rPr>
          <w:noProof/>
        </w:rPr>
        <w:fldChar w:fldCharType="begin"/>
      </w:r>
      <w:r>
        <w:rPr>
          <w:noProof/>
        </w:rPr>
        <w:instrText xml:space="preserve"> PAGEREF _Toc362554014 \h </w:instrText>
      </w:r>
      <w:r>
        <w:rPr>
          <w:noProof/>
        </w:rPr>
      </w:r>
      <w:r>
        <w:rPr>
          <w:noProof/>
        </w:rPr>
        <w:fldChar w:fldCharType="separate"/>
      </w:r>
      <w:r>
        <w:rPr>
          <w:noProof/>
        </w:rPr>
        <w:t>48</w:t>
      </w:r>
      <w:r>
        <w:rPr>
          <w:noProof/>
        </w:rPr>
        <w:fldChar w:fldCharType="end"/>
      </w:r>
    </w:p>
    <w:p w14:paraId="0D6D6185"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Materials and Methods</w:t>
      </w:r>
      <w:r>
        <w:rPr>
          <w:noProof/>
        </w:rPr>
        <w:tab/>
      </w:r>
      <w:r>
        <w:rPr>
          <w:noProof/>
        </w:rPr>
        <w:fldChar w:fldCharType="begin"/>
      </w:r>
      <w:r>
        <w:rPr>
          <w:noProof/>
        </w:rPr>
        <w:instrText xml:space="preserve"> PAGEREF _Toc362554015 \h </w:instrText>
      </w:r>
      <w:r>
        <w:rPr>
          <w:noProof/>
        </w:rPr>
      </w:r>
      <w:r>
        <w:rPr>
          <w:noProof/>
        </w:rPr>
        <w:fldChar w:fldCharType="separate"/>
      </w:r>
      <w:r>
        <w:rPr>
          <w:noProof/>
        </w:rPr>
        <w:t>48</w:t>
      </w:r>
      <w:r>
        <w:rPr>
          <w:noProof/>
        </w:rPr>
        <w:fldChar w:fldCharType="end"/>
      </w:r>
    </w:p>
    <w:p w14:paraId="3842EF6D"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Preparation of culture medium:</w:t>
      </w:r>
      <w:r>
        <w:rPr>
          <w:noProof/>
        </w:rPr>
        <w:tab/>
      </w:r>
      <w:r>
        <w:rPr>
          <w:noProof/>
        </w:rPr>
        <w:fldChar w:fldCharType="begin"/>
      </w:r>
      <w:r>
        <w:rPr>
          <w:noProof/>
        </w:rPr>
        <w:instrText xml:space="preserve"> PAGEREF _Toc362554016 \h </w:instrText>
      </w:r>
      <w:r>
        <w:rPr>
          <w:noProof/>
        </w:rPr>
      </w:r>
      <w:r>
        <w:rPr>
          <w:noProof/>
        </w:rPr>
        <w:fldChar w:fldCharType="separate"/>
      </w:r>
      <w:r>
        <w:rPr>
          <w:noProof/>
        </w:rPr>
        <w:t>49</w:t>
      </w:r>
      <w:r>
        <w:rPr>
          <w:noProof/>
        </w:rPr>
        <w:fldChar w:fldCharType="end"/>
      </w:r>
    </w:p>
    <w:p w14:paraId="7AE806B4"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ell isolation:</w:t>
      </w:r>
      <w:r>
        <w:rPr>
          <w:noProof/>
        </w:rPr>
        <w:tab/>
      </w:r>
      <w:r>
        <w:rPr>
          <w:noProof/>
        </w:rPr>
        <w:fldChar w:fldCharType="begin"/>
      </w:r>
      <w:r>
        <w:rPr>
          <w:noProof/>
        </w:rPr>
        <w:instrText xml:space="preserve"> PAGEREF _Toc362554017 \h </w:instrText>
      </w:r>
      <w:r>
        <w:rPr>
          <w:noProof/>
        </w:rPr>
      </w:r>
      <w:r>
        <w:rPr>
          <w:noProof/>
        </w:rPr>
        <w:fldChar w:fldCharType="separate"/>
      </w:r>
      <w:r>
        <w:rPr>
          <w:noProof/>
        </w:rPr>
        <w:t>51</w:t>
      </w:r>
      <w:r>
        <w:rPr>
          <w:noProof/>
        </w:rPr>
        <w:fldChar w:fldCharType="end"/>
      </w:r>
    </w:p>
    <w:p w14:paraId="32562CFD"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Preparation of de-epidermised dermis:</w:t>
      </w:r>
      <w:r>
        <w:rPr>
          <w:noProof/>
        </w:rPr>
        <w:tab/>
      </w:r>
      <w:r>
        <w:rPr>
          <w:noProof/>
        </w:rPr>
        <w:fldChar w:fldCharType="begin"/>
      </w:r>
      <w:r>
        <w:rPr>
          <w:noProof/>
        </w:rPr>
        <w:instrText xml:space="preserve"> PAGEREF _Toc362554018 \h </w:instrText>
      </w:r>
      <w:r>
        <w:rPr>
          <w:noProof/>
        </w:rPr>
      </w:r>
      <w:r>
        <w:rPr>
          <w:noProof/>
        </w:rPr>
        <w:fldChar w:fldCharType="separate"/>
      </w:r>
      <w:r>
        <w:rPr>
          <w:noProof/>
        </w:rPr>
        <w:t>55</w:t>
      </w:r>
      <w:r>
        <w:rPr>
          <w:noProof/>
        </w:rPr>
        <w:fldChar w:fldCharType="end"/>
      </w:r>
    </w:p>
    <w:p w14:paraId="2F08BAA8"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MTT assay:</w:t>
      </w:r>
      <w:r>
        <w:rPr>
          <w:noProof/>
        </w:rPr>
        <w:tab/>
      </w:r>
      <w:r>
        <w:rPr>
          <w:noProof/>
        </w:rPr>
        <w:fldChar w:fldCharType="begin"/>
      </w:r>
      <w:r>
        <w:rPr>
          <w:noProof/>
        </w:rPr>
        <w:instrText xml:space="preserve"> PAGEREF _Toc362554019 \h </w:instrText>
      </w:r>
      <w:r>
        <w:rPr>
          <w:noProof/>
        </w:rPr>
      </w:r>
      <w:r>
        <w:rPr>
          <w:noProof/>
        </w:rPr>
        <w:fldChar w:fldCharType="separate"/>
      </w:r>
      <w:r>
        <w:rPr>
          <w:noProof/>
        </w:rPr>
        <w:t>56</w:t>
      </w:r>
      <w:r>
        <w:rPr>
          <w:noProof/>
        </w:rPr>
        <w:fldChar w:fldCharType="end"/>
      </w:r>
    </w:p>
    <w:p w14:paraId="7CED8336"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Statistical Analysis:</w:t>
      </w:r>
      <w:r>
        <w:rPr>
          <w:noProof/>
        </w:rPr>
        <w:tab/>
      </w:r>
      <w:r>
        <w:rPr>
          <w:noProof/>
        </w:rPr>
        <w:fldChar w:fldCharType="begin"/>
      </w:r>
      <w:r>
        <w:rPr>
          <w:noProof/>
        </w:rPr>
        <w:instrText xml:space="preserve"> PAGEREF _Toc362554020 \h </w:instrText>
      </w:r>
      <w:r>
        <w:rPr>
          <w:noProof/>
        </w:rPr>
      </w:r>
      <w:r>
        <w:rPr>
          <w:noProof/>
        </w:rPr>
        <w:fldChar w:fldCharType="separate"/>
      </w:r>
      <w:r>
        <w:rPr>
          <w:noProof/>
        </w:rPr>
        <w:t>57</w:t>
      </w:r>
      <w:r>
        <w:rPr>
          <w:noProof/>
        </w:rPr>
        <w:fldChar w:fldCharType="end"/>
      </w:r>
    </w:p>
    <w:p w14:paraId="3ECFBA0F" w14:textId="77777777" w:rsidR="000A617A" w:rsidRDefault="000A617A">
      <w:pPr>
        <w:pStyle w:val="TOC1"/>
        <w:tabs>
          <w:tab w:val="right" w:leader="dot" w:pos="8290"/>
        </w:tabs>
        <w:rPr>
          <w:rFonts w:asciiTheme="minorHAnsi" w:hAnsiTheme="minorHAnsi"/>
          <w:b w:val="0"/>
          <w:caps w:val="0"/>
          <w:noProof/>
          <w:sz w:val="24"/>
          <w:szCs w:val="24"/>
          <w:lang w:eastAsia="ja-JP"/>
        </w:rPr>
      </w:pPr>
      <w:r>
        <w:rPr>
          <w:noProof/>
        </w:rPr>
        <w:t>A statistically different result determins that instead the alternative hypothesis is correct (H</w:t>
      </w:r>
      <w:r w:rsidRPr="002B5287">
        <w:rPr>
          <w:noProof/>
          <w:vertAlign w:val="subscript"/>
        </w:rPr>
        <w:t>A</w:t>
      </w:r>
      <w:r>
        <w:rPr>
          <w:noProof/>
        </w:rPr>
        <w:t>) and at least two of the groups are statistically different to each other.</w:t>
      </w:r>
      <w:r>
        <w:rPr>
          <w:noProof/>
        </w:rPr>
        <w:tab/>
      </w:r>
      <w:r>
        <w:rPr>
          <w:noProof/>
        </w:rPr>
        <w:fldChar w:fldCharType="begin"/>
      </w:r>
      <w:r>
        <w:rPr>
          <w:noProof/>
        </w:rPr>
        <w:instrText xml:space="preserve"> PAGEREF _Toc362554021 \h </w:instrText>
      </w:r>
      <w:r>
        <w:rPr>
          <w:noProof/>
        </w:rPr>
      </w:r>
      <w:r>
        <w:rPr>
          <w:noProof/>
        </w:rPr>
        <w:fldChar w:fldCharType="separate"/>
      </w:r>
      <w:r>
        <w:rPr>
          <w:noProof/>
        </w:rPr>
        <w:t>57</w:t>
      </w:r>
      <w:r>
        <w:rPr>
          <w:noProof/>
        </w:rPr>
        <w:fldChar w:fldCharType="end"/>
      </w:r>
    </w:p>
    <w:p w14:paraId="4221ACA3"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hapter 3:</w:t>
      </w:r>
      <w:r>
        <w:rPr>
          <w:noProof/>
        </w:rPr>
        <w:tab/>
      </w:r>
      <w:r>
        <w:rPr>
          <w:noProof/>
        </w:rPr>
        <w:fldChar w:fldCharType="begin"/>
      </w:r>
      <w:r>
        <w:rPr>
          <w:noProof/>
        </w:rPr>
        <w:instrText xml:space="preserve"> PAGEREF _Toc362554022 \h </w:instrText>
      </w:r>
      <w:r>
        <w:rPr>
          <w:noProof/>
        </w:rPr>
      </w:r>
      <w:r>
        <w:rPr>
          <w:noProof/>
        </w:rPr>
        <w:fldChar w:fldCharType="separate"/>
      </w:r>
      <w:r>
        <w:rPr>
          <w:noProof/>
        </w:rPr>
        <w:t>58</w:t>
      </w:r>
      <w:r>
        <w:rPr>
          <w:noProof/>
        </w:rPr>
        <w:fldChar w:fldCharType="end"/>
      </w:r>
    </w:p>
    <w:p w14:paraId="20E8C53B"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Effect of cell viability when seeded on natural or synthetic biomaterials</w:t>
      </w:r>
      <w:r>
        <w:rPr>
          <w:noProof/>
        </w:rPr>
        <w:tab/>
      </w:r>
      <w:r>
        <w:rPr>
          <w:noProof/>
        </w:rPr>
        <w:fldChar w:fldCharType="begin"/>
      </w:r>
      <w:r>
        <w:rPr>
          <w:noProof/>
        </w:rPr>
        <w:instrText xml:space="preserve"> PAGEREF _Toc362554023 \h </w:instrText>
      </w:r>
      <w:r>
        <w:rPr>
          <w:noProof/>
        </w:rPr>
      </w:r>
      <w:r>
        <w:rPr>
          <w:noProof/>
        </w:rPr>
        <w:fldChar w:fldCharType="separate"/>
      </w:r>
      <w:r>
        <w:rPr>
          <w:noProof/>
        </w:rPr>
        <w:t>58</w:t>
      </w:r>
      <w:r>
        <w:rPr>
          <w:noProof/>
        </w:rPr>
        <w:fldChar w:fldCharType="end"/>
      </w:r>
    </w:p>
    <w:p w14:paraId="1CE31E03"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Aim:</w:t>
      </w:r>
      <w:r>
        <w:rPr>
          <w:noProof/>
        </w:rPr>
        <w:tab/>
      </w:r>
      <w:r>
        <w:rPr>
          <w:noProof/>
        </w:rPr>
        <w:fldChar w:fldCharType="begin"/>
      </w:r>
      <w:r>
        <w:rPr>
          <w:noProof/>
        </w:rPr>
        <w:instrText xml:space="preserve"> PAGEREF _Toc362554024 \h </w:instrText>
      </w:r>
      <w:r>
        <w:rPr>
          <w:noProof/>
        </w:rPr>
      </w:r>
      <w:r>
        <w:rPr>
          <w:noProof/>
        </w:rPr>
        <w:fldChar w:fldCharType="separate"/>
      </w:r>
      <w:r>
        <w:rPr>
          <w:noProof/>
        </w:rPr>
        <w:t>59</w:t>
      </w:r>
      <w:r>
        <w:rPr>
          <w:noProof/>
        </w:rPr>
        <w:fldChar w:fldCharType="end"/>
      </w:r>
    </w:p>
    <w:p w14:paraId="500307B2"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Experimental protocol:</w:t>
      </w:r>
      <w:r>
        <w:rPr>
          <w:noProof/>
        </w:rPr>
        <w:tab/>
      </w:r>
      <w:r>
        <w:rPr>
          <w:noProof/>
        </w:rPr>
        <w:fldChar w:fldCharType="begin"/>
      </w:r>
      <w:r>
        <w:rPr>
          <w:noProof/>
        </w:rPr>
        <w:instrText xml:space="preserve"> PAGEREF _Toc362554025 \h </w:instrText>
      </w:r>
      <w:r>
        <w:rPr>
          <w:noProof/>
        </w:rPr>
      </w:r>
      <w:r>
        <w:rPr>
          <w:noProof/>
        </w:rPr>
        <w:fldChar w:fldCharType="separate"/>
      </w:r>
      <w:r>
        <w:rPr>
          <w:noProof/>
        </w:rPr>
        <w:t>59</w:t>
      </w:r>
      <w:r>
        <w:rPr>
          <w:noProof/>
        </w:rPr>
        <w:fldChar w:fldCharType="end"/>
      </w:r>
    </w:p>
    <w:p w14:paraId="1F4B10C2"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Results:</w:t>
      </w:r>
      <w:r>
        <w:rPr>
          <w:noProof/>
        </w:rPr>
        <w:tab/>
      </w:r>
      <w:r>
        <w:rPr>
          <w:noProof/>
        </w:rPr>
        <w:fldChar w:fldCharType="begin"/>
      </w:r>
      <w:r>
        <w:rPr>
          <w:noProof/>
        </w:rPr>
        <w:instrText xml:space="preserve"> PAGEREF _Toc362554026 \h </w:instrText>
      </w:r>
      <w:r>
        <w:rPr>
          <w:noProof/>
        </w:rPr>
      </w:r>
      <w:r>
        <w:rPr>
          <w:noProof/>
        </w:rPr>
        <w:fldChar w:fldCharType="separate"/>
      </w:r>
      <w:r>
        <w:rPr>
          <w:noProof/>
        </w:rPr>
        <w:t>61</w:t>
      </w:r>
      <w:r>
        <w:rPr>
          <w:noProof/>
        </w:rPr>
        <w:fldChar w:fldCharType="end"/>
      </w:r>
    </w:p>
    <w:p w14:paraId="1DCE94D5"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lang w:val="en-US"/>
        </w:rPr>
        <w:t>Handling cells encapsulated in fibrin:</w:t>
      </w:r>
      <w:r>
        <w:rPr>
          <w:noProof/>
        </w:rPr>
        <w:tab/>
      </w:r>
      <w:r>
        <w:rPr>
          <w:noProof/>
        </w:rPr>
        <w:fldChar w:fldCharType="begin"/>
      </w:r>
      <w:r>
        <w:rPr>
          <w:noProof/>
        </w:rPr>
        <w:instrText xml:space="preserve"> PAGEREF _Toc362554027 \h </w:instrText>
      </w:r>
      <w:r>
        <w:rPr>
          <w:noProof/>
        </w:rPr>
      </w:r>
      <w:r>
        <w:rPr>
          <w:noProof/>
        </w:rPr>
        <w:fldChar w:fldCharType="separate"/>
      </w:r>
      <w:r>
        <w:rPr>
          <w:noProof/>
        </w:rPr>
        <w:t>72</w:t>
      </w:r>
      <w:r>
        <w:rPr>
          <w:noProof/>
        </w:rPr>
        <w:fldChar w:fldCharType="end"/>
      </w:r>
    </w:p>
    <w:p w14:paraId="19306541"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lang w:val="en-US"/>
        </w:rPr>
        <w:t>Discussion:</w:t>
      </w:r>
      <w:r>
        <w:rPr>
          <w:noProof/>
        </w:rPr>
        <w:tab/>
      </w:r>
      <w:r>
        <w:rPr>
          <w:noProof/>
        </w:rPr>
        <w:fldChar w:fldCharType="begin"/>
      </w:r>
      <w:r>
        <w:rPr>
          <w:noProof/>
        </w:rPr>
        <w:instrText xml:space="preserve"> PAGEREF _Toc362554028 \h </w:instrText>
      </w:r>
      <w:r>
        <w:rPr>
          <w:noProof/>
        </w:rPr>
      </w:r>
      <w:r>
        <w:rPr>
          <w:noProof/>
        </w:rPr>
        <w:fldChar w:fldCharType="separate"/>
      </w:r>
      <w:r>
        <w:rPr>
          <w:noProof/>
        </w:rPr>
        <w:t>73</w:t>
      </w:r>
      <w:r>
        <w:rPr>
          <w:noProof/>
        </w:rPr>
        <w:fldChar w:fldCharType="end"/>
      </w:r>
    </w:p>
    <w:p w14:paraId="70A93917"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lang w:val="en-US"/>
        </w:rPr>
        <w:t>Conclusion</w:t>
      </w:r>
      <w:r>
        <w:rPr>
          <w:noProof/>
        </w:rPr>
        <w:tab/>
      </w:r>
      <w:r>
        <w:rPr>
          <w:noProof/>
        </w:rPr>
        <w:fldChar w:fldCharType="begin"/>
      </w:r>
      <w:r>
        <w:rPr>
          <w:noProof/>
        </w:rPr>
        <w:instrText xml:space="preserve"> PAGEREF _Toc362554029 \h </w:instrText>
      </w:r>
      <w:r>
        <w:rPr>
          <w:noProof/>
        </w:rPr>
      </w:r>
      <w:r>
        <w:rPr>
          <w:noProof/>
        </w:rPr>
        <w:fldChar w:fldCharType="separate"/>
      </w:r>
      <w:r>
        <w:rPr>
          <w:noProof/>
        </w:rPr>
        <w:t>75</w:t>
      </w:r>
      <w:r>
        <w:rPr>
          <w:noProof/>
        </w:rPr>
        <w:fldChar w:fldCharType="end"/>
      </w:r>
    </w:p>
    <w:p w14:paraId="27001653"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lang w:val="en-US"/>
        </w:rPr>
        <w:t>Chapter 4:</w:t>
      </w:r>
      <w:r>
        <w:rPr>
          <w:noProof/>
        </w:rPr>
        <w:tab/>
      </w:r>
      <w:r>
        <w:rPr>
          <w:noProof/>
        </w:rPr>
        <w:fldChar w:fldCharType="begin"/>
      </w:r>
      <w:r>
        <w:rPr>
          <w:noProof/>
        </w:rPr>
        <w:instrText xml:space="preserve"> PAGEREF _Toc362554030 \h </w:instrText>
      </w:r>
      <w:r>
        <w:rPr>
          <w:noProof/>
        </w:rPr>
      </w:r>
      <w:r>
        <w:rPr>
          <w:noProof/>
        </w:rPr>
        <w:fldChar w:fldCharType="separate"/>
      </w:r>
      <w:r>
        <w:rPr>
          <w:noProof/>
        </w:rPr>
        <w:t>76</w:t>
      </w:r>
      <w:r>
        <w:rPr>
          <w:noProof/>
        </w:rPr>
        <w:fldChar w:fldCharType="end"/>
      </w:r>
    </w:p>
    <w:p w14:paraId="49654871"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Effect of transport conditions on cell viability</w:t>
      </w:r>
      <w:r>
        <w:rPr>
          <w:noProof/>
        </w:rPr>
        <w:tab/>
      </w:r>
      <w:r>
        <w:rPr>
          <w:noProof/>
        </w:rPr>
        <w:fldChar w:fldCharType="begin"/>
      </w:r>
      <w:r>
        <w:rPr>
          <w:noProof/>
        </w:rPr>
        <w:instrText xml:space="preserve"> PAGEREF _Toc362554031 \h </w:instrText>
      </w:r>
      <w:r>
        <w:rPr>
          <w:noProof/>
        </w:rPr>
      </w:r>
      <w:r>
        <w:rPr>
          <w:noProof/>
        </w:rPr>
        <w:fldChar w:fldCharType="separate"/>
      </w:r>
      <w:r>
        <w:rPr>
          <w:noProof/>
        </w:rPr>
        <w:t>76</w:t>
      </w:r>
      <w:r>
        <w:rPr>
          <w:noProof/>
        </w:rPr>
        <w:fldChar w:fldCharType="end"/>
      </w:r>
    </w:p>
    <w:p w14:paraId="4D98EC2B"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rFonts w:cs="Times New Roman"/>
          <w:noProof/>
        </w:rPr>
        <w:t>Aim:</w:t>
      </w:r>
      <w:r>
        <w:rPr>
          <w:noProof/>
        </w:rPr>
        <w:tab/>
      </w:r>
      <w:r>
        <w:rPr>
          <w:noProof/>
        </w:rPr>
        <w:fldChar w:fldCharType="begin"/>
      </w:r>
      <w:r>
        <w:rPr>
          <w:noProof/>
        </w:rPr>
        <w:instrText xml:space="preserve"> PAGEREF _Toc362554032 \h </w:instrText>
      </w:r>
      <w:r>
        <w:rPr>
          <w:noProof/>
        </w:rPr>
      </w:r>
      <w:r>
        <w:rPr>
          <w:noProof/>
        </w:rPr>
        <w:fldChar w:fldCharType="separate"/>
      </w:r>
      <w:r>
        <w:rPr>
          <w:noProof/>
        </w:rPr>
        <w:t>77</w:t>
      </w:r>
      <w:r>
        <w:rPr>
          <w:noProof/>
        </w:rPr>
        <w:fldChar w:fldCharType="end"/>
      </w:r>
    </w:p>
    <w:p w14:paraId="7EA914A5"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rFonts w:cs="Times New Roman"/>
          <w:noProof/>
        </w:rPr>
        <w:t>Experimental protocol:</w:t>
      </w:r>
      <w:r>
        <w:rPr>
          <w:noProof/>
        </w:rPr>
        <w:tab/>
      </w:r>
      <w:r>
        <w:rPr>
          <w:noProof/>
        </w:rPr>
        <w:fldChar w:fldCharType="begin"/>
      </w:r>
      <w:r>
        <w:rPr>
          <w:noProof/>
        </w:rPr>
        <w:instrText xml:space="preserve"> PAGEREF _Toc362554033 \h </w:instrText>
      </w:r>
      <w:r>
        <w:rPr>
          <w:noProof/>
        </w:rPr>
      </w:r>
      <w:r>
        <w:rPr>
          <w:noProof/>
        </w:rPr>
        <w:fldChar w:fldCharType="separate"/>
      </w:r>
      <w:r>
        <w:rPr>
          <w:noProof/>
        </w:rPr>
        <w:t>77</w:t>
      </w:r>
      <w:r>
        <w:rPr>
          <w:noProof/>
        </w:rPr>
        <w:fldChar w:fldCharType="end"/>
      </w:r>
    </w:p>
    <w:p w14:paraId="3789F4C7"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Hypothesis:</w:t>
      </w:r>
      <w:r>
        <w:rPr>
          <w:noProof/>
        </w:rPr>
        <w:tab/>
      </w:r>
      <w:r>
        <w:rPr>
          <w:noProof/>
        </w:rPr>
        <w:fldChar w:fldCharType="begin"/>
      </w:r>
      <w:r>
        <w:rPr>
          <w:noProof/>
        </w:rPr>
        <w:instrText xml:space="preserve"> PAGEREF _Toc362554034 \h </w:instrText>
      </w:r>
      <w:r>
        <w:rPr>
          <w:noProof/>
        </w:rPr>
      </w:r>
      <w:r>
        <w:rPr>
          <w:noProof/>
        </w:rPr>
        <w:fldChar w:fldCharType="separate"/>
      </w:r>
      <w:r>
        <w:rPr>
          <w:noProof/>
        </w:rPr>
        <w:t>81</w:t>
      </w:r>
      <w:r>
        <w:rPr>
          <w:noProof/>
        </w:rPr>
        <w:fldChar w:fldCharType="end"/>
      </w:r>
    </w:p>
    <w:p w14:paraId="4280536E"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Results:</w:t>
      </w:r>
      <w:r>
        <w:rPr>
          <w:noProof/>
        </w:rPr>
        <w:tab/>
      </w:r>
      <w:r>
        <w:rPr>
          <w:noProof/>
        </w:rPr>
        <w:fldChar w:fldCharType="begin"/>
      </w:r>
      <w:r>
        <w:rPr>
          <w:noProof/>
        </w:rPr>
        <w:instrText xml:space="preserve"> PAGEREF _Toc362554035 \h </w:instrText>
      </w:r>
      <w:r>
        <w:rPr>
          <w:noProof/>
        </w:rPr>
      </w:r>
      <w:r>
        <w:rPr>
          <w:noProof/>
        </w:rPr>
        <w:fldChar w:fldCharType="separate"/>
      </w:r>
      <w:r>
        <w:rPr>
          <w:noProof/>
        </w:rPr>
        <w:t>81</w:t>
      </w:r>
      <w:r>
        <w:rPr>
          <w:noProof/>
        </w:rPr>
        <w:fldChar w:fldCharType="end"/>
      </w:r>
    </w:p>
    <w:p w14:paraId="500D7455"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ell delivery to DED after 48 hours in container:</w:t>
      </w:r>
      <w:r>
        <w:rPr>
          <w:noProof/>
        </w:rPr>
        <w:tab/>
      </w:r>
      <w:r>
        <w:rPr>
          <w:noProof/>
        </w:rPr>
        <w:fldChar w:fldCharType="begin"/>
      </w:r>
      <w:r>
        <w:rPr>
          <w:noProof/>
        </w:rPr>
        <w:instrText xml:space="preserve"> PAGEREF _Toc362554036 \h </w:instrText>
      </w:r>
      <w:r>
        <w:rPr>
          <w:noProof/>
        </w:rPr>
      </w:r>
      <w:r>
        <w:rPr>
          <w:noProof/>
        </w:rPr>
        <w:fldChar w:fldCharType="separate"/>
      </w:r>
      <w:r>
        <w:rPr>
          <w:noProof/>
        </w:rPr>
        <w:t>89</w:t>
      </w:r>
      <w:r>
        <w:rPr>
          <w:noProof/>
        </w:rPr>
        <w:fldChar w:fldCharType="end"/>
      </w:r>
    </w:p>
    <w:p w14:paraId="2F34C4C2"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onclusion:</w:t>
      </w:r>
      <w:r>
        <w:rPr>
          <w:noProof/>
        </w:rPr>
        <w:tab/>
      </w:r>
      <w:r>
        <w:rPr>
          <w:noProof/>
        </w:rPr>
        <w:fldChar w:fldCharType="begin"/>
      </w:r>
      <w:r>
        <w:rPr>
          <w:noProof/>
        </w:rPr>
        <w:instrText xml:space="preserve"> PAGEREF _Toc362554037 \h </w:instrText>
      </w:r>
      <w:r>
        <w:rPr>
          <w:noProof/>
        </w:rPr>
      </w:r>
      <w:r>
        <w:rPr>
          <w:noProof/>
        </w:rPr>
        <w:fldChar w:fldCharType="separate"/>
      </w:r>
      <w:r>
        <w:rPr>
          <w:noProof/>
        </w:rPr>
        <w:t>93</w:t>
      </w:r>
      <w:r>
        <w:rPr>
          <w:noProof/>
        </w:rPr>
        <w:fldChar w:fldCharType="end"/>
      </w:r>
    </w:p>
    <w:p w14:paraId="166D2530"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hapter 5:</w:t>
      </w:r>
      <w:r>
        <w:rPr>
          <w:noProof/>
        </w:rPr>
        <w:tab/>
      </w:r>
      <w:r>
        <w:rPr>
          <w:noProof/>
        </w:rPr>
        <w:fldChar w:fldCharType="begin"/>
      </w:r>
      <w:r>
        <w:rPr>
          <w:noProof/>
        </w:rPr>
        <w:instrText xml:space="preserve"> PAGEREF _Toc362554038 \h </w:instrText>
      </w:r>
      <w:r>
        <w:rPr>
          <w:noProof/>
        </w:rPr>
      </w:r>
      <w:r>
        <w:rPr>
          <w:noProof/>
        </w:rPr>
        <w:fldChar w:fldCharType="separate"/>
      </w:r>
      <w:r>
        <w:rPr>
          <w:noProof/>
        </w:rPr>
        <w:t>94</w:t>
      </w:r>
      <w:r>
        <w:rPr>
          <w:noProof/>
        </w:rPr>
        <w:fldChar w:fldCharType="end"/>
      </w:r>
    </w:p>
    <w:p w14:paraId="74386CB0"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Post transport effect on adipose derived stem cells</w:t>
      </w:r>
      <w:r>
        <w:rPr>
          <w:noProof/>
        </w:rPr>
        <w:tab/>
      </w:r>
      <w:r>
        <w:rPr>
          <w:noProof/>
        </w:rPr>
        <w:fldChar w:fldCharType="begin"/>
      </w:r>
      <w:r>
        <w:rPr>
          <w:noProof/>
        </w:rPr>
        <w:instrText xml:space="preserve"> PAGEREF _Toc362554039 \h </w:instrText>
      </w:r>
      <w:r>
        <w:rPr>
          <w:noProof/>
        </w:rPr>
      </w:r>
      <w:r>
        <w:rPr>
          <w:noProof/>
        </w:rPr>
        <w:fldChar w:fldCharType="separate"/>
      </w:r>
      <w:r>
        <w:rPr>
          <w:noProof/>
        </w:rPr>
        <w:t>94</w:t>
      </w:r>
      <w:r>
        <w:rPr>
          <w:noProof/>
        </w:rPr>
        <w:fldChar w:fldCharType="end"/>
      </w:r>
    </w:p>
    <w:p w14:paraId="33AE9C5E"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Aim:</w:t>
      </w:r>
      <w:r>
        <w:rPr>
          <w:noProof/>
        </w:rPr>
        <w:tab/>
      </w:r>
      <w:r>
        <w:rPr>
          <w:noProof/>
        </w:rPr>
        <w:fldChar w:fldCharType="begin"/>
      </w:r>
      <w:r>
        <w:rPr>
          <w:noProof/>
        </w:rPr>
        <w:instrText xml:space="preserve"> PAGEREF _Toc362554040 \h </w:instrText>
      </w:r>
      <w:r>
        <w:rPr>
          <w:noProof/>
        </w:rPr>
      </w:r>
      <w:r>
        <w:rPr>
          <w:noProof/>
        </w:rPr>
        <w:fldChar w:fldCharType="separate"/>
      </w:r>
      <w:r>
        <w:rPr>
          <w:noProof/>
        </w:rPr>
        <w:t>95</w:t>
      </w:r>
      <w:r>
        <w:rPr>
          <w:noProof/>
        </w:rPr>
        <w:fldChar w:fldCharType="end"/>
      </w:r>
    </w:p>
    <w:p w14:paraId="4CB18283"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Experimental plan:</w:t>
      </w:r>
      <w:r>
        <w:rPr>
          <w:noProof/>
        </w:rPr>
        <w:tab/>
      </w:r>
      <w:r>
        <w:rPr>
          <w:noProof/>
        </w:rPr>
        <w:fldChar w:fldCharType="begin"/>
      </w:r>
      <w:r>
        <w:rPr>
          <w:noProof/>
        </w:rPr>
        <w:instrText xml:space="preserve"> PAGEREF _Toc362554041 \h </w:instrText>
      </w:r>
      <w:r>
        <w:rPr>
          <w:noProof/>
        </w:rPr>
      </w:r>
      <w:r>
        <w:rPr>
          <w:noProof/>
        </w:rPr>
        <w:fldChar w:fldCharType="separate"/>
      </w:r>
      <w:r>
        <w:rPr>
          <w:noProof/>
        </w:rPr>
        <w:t>95</w:t>
      </w:r>
      <w:r>
        <w:rPr>
          <w:noProof/>
        </w:rPr>
        <w:fldChar w:fldCharType="end"/>
      </w:r>
    </w:p>
    <w:p w14:paraId="50E8B68D"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Results:</w:t>
      </w:r>
      <w:r>
        <w:rPr>
          <w:noProof/>
        </w:rPr>
        <w:tab/>
      </w:r>
      <w:r>
        <w:rPr>
          <w:noProof/>
        </w:rPr>
        <w:fldChar w:fldCharType="begin"/>
      </w:r>
      <w:r>
        <w:rPr>
          <w:noProof/>
        </w:rPr>
        <w:instrText xml:space="preserve"> PAGEREF _Toc362554042 \h </w:instrText>
      </w:r>
      <w:r>
        <w:rPr>
          <w:noProof/>
        </w:rPr>
      </w:r>
      <w:r>
        <w:rPr>
          <w:noProof/>
        </w:rPr>
        <w:fldChar w:fldCharType="separate"/>
      </w:r>
      <w:r>
        <w:rPr>
          <w:noProof/>
        </w:rPr>
        <w:t>98</w:t>
      </w:r>
      <w:r>
        <w:rPr>
          <w:noProof/>
        </w:rPr>
        <w:fldChar w:fldCharType="end"/>
      </w:r>
    </w:p>
    <w:p w14:paraId="0AB02CB2"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Discussion:</w:t>
      </w:r>
      <w:r>
        <w:rPr>
          <w:noProof/>
        </w:rPr>
        <w:tab/>
      </w:r>
      <w:r>
        <w:rPr>
          <w:noProof/>
        </w:rPr>
        <w:fldChar w:fldCharType="begin"/>
      </w:r>
      <w:r>
        <w:rPr>
          <w:noProof/>
        </w:rPr>
        <w:instrText xml:space="preserve"> PAGEREF _Toc362554043 \h </w:instrText>
      </w:r>
      <w:r>
        <w:rPr>
          <w:noProof/>
        </w:rPr>
      </w:r>
      <w:r>
        <w:rPr>
          <w:noProof/>
        </w:rPr>
        <w:fldChar w:fldCharType="separate"/>
      </w:r>
      <w:r>
        <w:rPr>
          <w:noProof/>
        </w:rPr>
        <w:t>112</w:t>
      </w:r>
      <w:r>
        <w:rPr>
          <w:noProof/>
        </w:rPr>
        <w:fldChar w:fldCharType="end"/>
      </w:r>
    </w:p>
    <w:p w14:paraId="23AF6A9A" w14:textId="77777777" w:rsidR="000A617A" w:rsidRDefault="000A617A">
      <w:pPr>
        <w:pStyle w:val="TOC2"/>
        <w:tabs>
          <w:tab w:val="right" w:leader="dot" w:pos="8290"/>
        </w:tabs>
        <w:rPr>
          <w:rFonts w:asciiTheme="minorHAnsi" w:hAnsiTheme="minorHAnsi"/>
          <w:smallCaps w:val="0"/>
          <w:noProof/>
          <w:sz w:val="24"/>
          <w:szCs w:val="24"/>
          <w:lang w:eastAsia="ja-JP"/>
        </w:rPr>
      </w:pPr>
      <w:r w:rsidRPr="002B5287">
        <w:rPr>
          <w:noProof/>
        </w:rPr>
        <w:t>Conclusion</w:t>
      </w:r>
      <w:r>
        <w:rPr>
          <w:noProof/>
        </w:rPr>
        <w:tab/>
      </w:r>
      <w:r>
        <w:rPr>
          <w:noProof/>
        </w:rPr>
        <w:fldChar w:fldCharType="begin"/>
      </w:r>
      <w:r>
        <w:rPr>
          <w:noProof/>
        </w:rPr>
        <w:instrText xml:space="preserve"> PAGEREF _Toc362554044 \h </w:instrText>
      </w:r>
      <w:r>
        <w:rPr>
          <w:noProof/>
        </w:rPr>
      </w:r>
      <w:r>
        <w:rPr>
          <w:noProof/>
        </w:rPr>
        <w:fldChar w:fldCharType="separate"/>
      </w:r>
      <w:r>
        <w:rPr>
          <w:noProof/>
        </w:rPr>
        <w:t>115</w:t>
      </w:r>
      <w:r>
        <w:rPr>
          <w:noProof/>
        </w:rPr>
        <w:fldChar w:fldCharType="end"/>
      </w:r>
    </w:p>
    <w:p w14:paraId="1B9969CB"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Chapter 6:</w:t>
      </w:r>
      <w:r>
        <w:rPr>
          <w:noProof/>
        </w:rPr>
        <w:tab/>
      </w:r>
      <w:r>
        <w:rPr>
          <w:noProof/>
        </w:rPr>
        <w:fldChar w:fldCharType="begin"/>
      </w:r>
      <w:r>
        <w:rPr>
          <w:noProof/>
        </w:rPr>
        <w:instrText xml:space="preserve"> PAGEREF _Toc362554045 \h </w:instrText>
      </w:r>
      <w:r>
        <w:rPr>
          <w:noProof/>
        </w:rPr>
      </w:r>
      <w:r>
        <w:rPr>
          <w:noProof/>
        </w:rPr>
        <w:fldChar w:fldCharType="separate"/>
      </w:r>
      <w:r>
        <w:rPr>
          <w:noProof/>
        </w:rPr>
        <w:t>116</w:t>
      </w:r>
      <w:r>
        <w:rPr>
          <w:noProof/>
        </w:rPr>
        <w:fldChar w:fldCharType="end"/>
      </w:r>
    </w:p>
    <w:p w14:paraId="677C4E09"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Summary</w:t>
      </w:r>
      <w:r>
        <w:rPr>
          <w:noProof/>
        </w:rPr>
        <w:tab/>
      </w:r>
      <w:r>
        <w:rPr>
          <w:noProof/>
        </w:rPr>
        <w:fldChar w:fldCharType="begin"/>
      </w:r>
      <w:r>
        <w:rPr>
          <w:noProof/>
        </w:rPr>
        <w:instrText xml:space="preserve"> PAGEREF _Toc362554046 \h </w:instrText>
      </w:r>
      <w:r>
        <w:rPr>
          <w:noProof/>
        </w:rPr>
      </w:r>
      <w:r>
        <w:rPr>
          <w:noProof/>
        </w:rPr>
        <w:fldChar w:fldCharType="separate"/>
      </w:r>
      <w:r>
        <w:rPr>
          <w:noProof/>
        </w:rPr>
        <w:t>116</w:t>
      </w:r>
      <w:r>
        <w:rPr>
          <w:noProof/>
        </w:rPr>
        <w:fldChar w:fldCharType="end"/>
      </w:r>
    </w:p>
    <w:p w14:paraId="26CA9F70"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References:</w:t>
      </w:r>
      <w:r>
        <w:rPr>
          <w:noProof/>
        </w:rPr>
        <w:tab/>
      </w:r>
      <w:r>
        <w:rPr>
          <w:noProof/>
        </w:rPr>
        <w:fldChar w:fldCharType="begin"/>
      </w:r>
      <w:r>
        <w:rPr>
          <w:noProof/>
        </w:rPr>
        <w:instrText xml:space="preserve"> PAGEREF _Toc362554047 \h </w:instrText>
      </w:r>
      <w:r>
        <w:rPr>
          <w:noProof/>
        </w:rPr>
      </w:r>
      <w:r>
        <w:rPr>
          <w:noProof/>
        </w:rPr>
        <w:fldChar w:fldCharType="separate"/>
      </w:r>
      <w:r>
        <w:rPr>
          <w:noProof/>
        </w:rPr>
        <w:t>121</w:t>
      </w:r>
      <w:r>
        <w:rPr>
          <w:noProof/>
        </w:rPr>
        <w:fldChar w:fldCharType="end"/>
      </w:r>
    </w:p>
    <w:p w14:paraId="4653624E" w14:textId="77777777" w:rsidR="000A617A" w:rsidRDefault="000A617A">
      <w:pPr>
        <w:pStyle w:val="TOC1"/>
        <w:tabs>
          <w:tab w:val="right" w:leader="dot" w:pos="8290"/>
        </w:tabs>
        <w:rPr>
          <w:rFonts w:asciiTheme="minorHAnsi" w:hAnsiTheme="minorHAnsi"/>
          <w:b w:val="0"/>
          <w:caps w:val="0"/>
          <w:noProof/>
          <w:sz w:val="24"/>
          <w:szCs w:val="24"/>
          <w:lang w:eastAsia="ja-JP"/>
        </w:rPr>
      </w:pPr>
      <w:r w:rsidRPr="002B5287">
        <w:rPr>
          <w:noProof/>
        </w:rPr>
        <w:t>Appendix:</w:t>
      </w:r>
      <w:r>
        <w:rPr>
          <w:noProof/>
        </w:rPr>
        <w:tab/>
      </w:r>
      <w:r>
        <w:rPr>
          <w:noProof/>
        </w:rPr>
        <w:fldChar w:fldCharType="begin"/>
      </w:r>
      <w:r>
        <w:rPr>
          <w:noProof/>
        </w:rPr>
        <w:instrText xml:space="preserve"> PAGEREF _Toc362554048 \h </w:instrText>
      </w:r>
      <w:r>
        <w:rPr>
          <w:noProof/>
        </w:rPr>
      </w:r>
      <w:r>
        <w:rPr>
          <w:noProof/>
        </w:rPr>
        <w:fldChar w:fldCharType="separate"/>
      </w:r>
      <w:r>
        <w:rPr>
          <w:noProof/>
        </w:rPr>
        <w:t>132</w:t>
      </w:r>
      <w:r>
        <w:rPr>
          <w:noProof/>
        </w:rPr>
        <w:fldChar w:fldCharType="end"/>
      </w:r>
    </w:p>
    <w:p w14:paraId="176E926C" w14:textId="28D562E5" w:rsidR="00C17DF2" w:rsidRPr="007B1436" w:rsidRDefault="000A617A" w:rsidP="00C17DF2">
      <w:pPr>
        <w:pStyle w:val="Heading1"/>
        <w:rPr>
          <w:color w:val="auto"/>
        </w:rPr>
      </w:pPr>
      <w:r>
        <w:rPr>
          <w:color w:val="auto"/>
        </w:rPr>
        <w:fldChar w:fldCharType="end"/>
      </w:r>
      <w:r w:rsidR="00BC14A8" w:rsidRPr="007B1436">
        <w:rPr>
          <w:color w:val="auto"/>
        </w:rPr>
        <w:br w:type="column"/>
      </w:r>
      <w:bookmarkStart w:id="3" w:name="_Toc358625742"/>
      <w:bookmarkStart w:id="4" w:name="_Toc362553964"/>
      <w:r w:rsidR="00C17DF2" w:rsidRPr="007B1436">
        <w:rPr>
          <w:color w:val="auto"/>
        </w:rPr>
        <w:t>Abbreviations:</w:t>
      </w:r>
      <w:bookmarkEnd w:id="3"/>
      <w:bookmarkEnd w:id="4"/>
    </w:p>
    <w:p w14:paraId="07F3FB40" w14:textId="77777777" w:rsidR="00C17DF2" w:rsidRPr="007B1436" w:rsidRDefault="00C17DF2" w:rsidP="00C17DF2">
      <w:pPr>
        <w:rPr>
          <w:rFonts w:asciiTheme="minorHAnsi" w:hAnsiTheme="minorHAnsi"/>
        </w:rPr>
      </w:pPr>
    </w:p>
    <w:tbl>
      <w:tblPr>
        <w:tblW w:w="9513" w:type="dxa"/>
        <w:tblInd w:w="93" w:type="dxa"/>
        <w:tblLayout w:type="fixed"/>
        <w:tblLook w:val="04A0" w:firstRow="1" w:lastRow="0" w:firstColumn="1" w:lastColumn="0" w:noHBand="0" w:noVBand="1"/>
      </w:tblPr>
      <w:tblGrid>
        <w:gridCol w:w="2283"/>
        <w:gridCol w:w="7230"/>
      </w:tblGrid>
      <w:tr w:rsidR="00C17DF2" w:rsidRPr="007B1436" w14:paraId="30B5D27E" w14:textId="77777777" w:rsidTr="00C17DF2">
        <w:trPr>
          <w:trHeight w:val="300"/>
        </w:trPr>
        <w:tc>
          <w:tcPr>
            <w:tcW w:w="2283" w:type="dxa"/>
            <w:tcBorders>
              <w:top w:val="nil"/>
              <w:left w:val="nil"/>
              <w:bottom w:val="nil"/>
              <w:right w:val="nil"/>
            </w:tcBorders>
            <w:shd w:val="clear" w:color="auto" w:fill="auto"/>
            <w:noWrap/>
            <w:vAlign w:val="bottom"/>
            <w:hideMark/>
          </w:tcPr>
          <w:p w14:paraId="35FA7AB3"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ADSC</w:t>
            </w:r>
          </w:p>
        </w:tc>
        <w:tc>
          <w:tcPr>
            <w:tcW w:w="7230" w:type="dxa"/>
            <w:tcBorders>
              <w:top w:val="nil"/>
              <w:left w:val="nil"/>
              <w:bottom w:val="nil"/>
              <w:right w:val="nil"/>
            </w:tcBorders>
            <w:shd w:val="clear" w:color="auto" w:fill="auto"/>
            <w:noWrap/>
            <w:vAlign w:val="bottom"/>
            <w:hideMark/>
          </w:tcPr>
          <w:p w14:paraId="6542048F"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Adipose Derived Stem Cell</w:t>
            </w:r>
          </w:p>
        </w:tc>
      </w:tr>
      <w:tr w:rsidR="00C17DF2" w:rsidRPr="007B1436" w14:paraId="6B40A3FB" w14:textId="77777777" w:rsidTr="00C17DF2">
        <w:trPr>
          <w:trHeight w:val="300"/>
        </w:trPr>
        <w:tc>
          <w:tcPr>
            <w:tcW w:w="2283" w:type="dxa"/>
            <w:tcBorders>
              <w:top w:val="nil"/>
              <w:left w:val="nil"/>
              <w:bottom w:val="nil"/>
              <w:right w:val="nil"/>
            </w:tcBorders>
            <w:shd w:val="clear" w:color="auto" w:fill="auto"/>
            <w:noWrap/>
            <w:vAlign w:val="bottom"/>
            <w:hideMark/>
          </w:tcPr>
          <w:p w14:paraId="4A58FED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Alpha MEM</w:t>
            </w:r>
          </w:p>
        </w:tc>
        <w:tc>
          <w:tcPr>
            <w:tcW w:w="7230" w:type="dxa"/>
            <w:tcBorders>
              <w:top w:val="nil"/>
              <w:left w:val="nil"/>
              <w:bottom w:val="nil"/>
              <w:right w:val="nil"/>
            </w:tcBorders>
            <w:shd w:val="clear" w:color="auto" w:fill="auto"/>
            <w:noWrap/>
            <w:vAlign w:val="bottom"/>
            <w:hideMark/>
          </w:tcPr>
          <w:p w14:paraId="53367558"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Minimum Essential Medium Eagle - Alpha Modification</w:t>
            </w:r>
          </w:p>
        </w:tc>
      </w:tr>
      <w:tr w:rsidR="00C17DF2" w:rsidRPr="007B1436" w14:paraId="4BADAD83" w14:textId="77777777" w:rsidTr="00C17DF2">
        <w:trPr>
          <w:trHeight w:val="300"/>
        </w:trPr>
        <w:tc>
          <w:tcPr>
            <w:tcW w:w="2283" w:type="dxa"/>
            <w:tcBorders>
              <w:top w:val="nil"/>
              <w:left w:val="nil"/>
              <w:bottom w:val="nil"/>
              <w:right w:val="nil"/>
            </w:tcBorders>
            <w:shd w:val="clear" w:color="auto" w:fill="auto"/>
            <w:noWrap/>
            <w:vAlign w:val="bottom"/>
            <w:hideMark/>
          </w:tcPr>
          <w:p w14:paraId="29DFCD6B"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AP2</w:t>
            </w:r>
          </w:p>
        </w:tc>
        <w:tc>
          <w:tcPr>
            <w:tcW w:w="7230" w:type="dxa"/>
            <w:tcBorders>
              <w:top w:val="nil"/>
              <w:left w:val="nil"/>
              <w:bottom w:val="nil"/>
              <w:right w:val="nil"/>
            </w:tcBorders>
            <w:shd w:val="clear" w:color="auto" w:fill="auto"/>
            <w:noWrap/>
            <w:vAlign w:val="bottom"/>
            <w:hideMark/>
          </w:tcPr>
          <w:p w14:paraId="09D857D1"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Apidocyte protein 2</w:t>
            </w:r>
          </w:p>
        </w:tc>
      </w:tr>
      <w:tr w:rsidR="00C17DF2" w:rsidRPr="007B1436" w14:paraId="3FF1A919" w14:textId="77777777" w:rsidTr="00C17DF2">
        <w:trPr>
          <w:trHeight w:val="300"/>
        </w:trPr>
        <w:tc>
          <w:tcPr>
            <w:tcW w:w="2283" w:type="dxa"/>
            <w:tcBorders>
              <w:top w:val="nil"/>
              <w:left w:val="nil"/>
              <w:bottom w:val="nil"/>
              <w:right w:val="nil"/>
            </w:tcBorders>
            <w:shd w:val="clear" w:color="auto" w:fill="auto"/>
            <w:noWrap/>
            <w:vAlign w:val="bottom"/>
            <w:hideMark/>
          </w:tcPr>
          <w:p w14:paraId="60E66A75"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BMSC</w:t>
            </w:r>
          </w:p>
        </w:tc>
        <w:tc>
          <w:tcPr>
            <w:tcW w:w="7230" w:type="dxa"/>
            <w:tcBorders>
              <w:top w:val="nil"/>
              <w:left w:val="nil"/>
              <w:bottom w:val="nil"/>
              <w:right w:val="nil"/>
            </w:tcBorders>
            <w:shd w:val="clear" w:color="auto" w:fill="auto"/>
            <w:noWrap/>
            <w:vAlign w:val="bottom"/>
            <w:hideMark/>
          </w:tcPr>
          <w:p w14:paraId="028EEB9D"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Bone Marrow Derived Stem Cell</w:t>
            </w:r>
          </w:p>
        </w:tc>
      </w:tr>
      <w:tr w:rsidR="00C17DF2" w:rsidRPr="007B1436" w14:paraId="324035A2" w14:textId="77777777" w:rsidTr="00C17DF2">
        <w:trPr>
          <w:trHeight w:val="300"/>
        </w:trPr>
        <w:tc>
          <w:tcPr>
            <w:tcW w:w="2283" w:type="dxa"/>
            <w:tcBorders>
              <w:top w:val="nil"/>
              <w:left w:val="nil"/>
              <w:bottom w:val="nil"/>
              <w:right w:val="nil"/>
            </w:tcBorders>
            <w:shd w:val="clear" w:color="auto" w:fill="auto"/>
            <w:noWrap/>
            <w:vAlign w:val="bottom"/>
            <w:hideMark/>
          </w:tcPr>
          <w:p w14:paraId="34F0ED5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CD</w:t>
            </w:r>
          </w:p>
        </w:tc>
        <w:tc>
          <w:tcPr>
            <w:tcW w:w="7230" w:type="dxa"/>
            <w:tcBorders>
              <w:top w:val="nil"/>
              <w:left w:val="nil"/>
              <w:bottom w:val="nil"/>
              <w:right w:val="nil"/>
            </w:tcBorders>
            <w:shd w:val="clear" w:color="auto" w:fill="auto"/>
            <w:noWrap/>
            <w:vAlign w:val="bottom"/>
            <w:hideMark/>
          </w:tcPr>
          <w:p w14:paraId="19CEEBF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Clusters of differentiation</w:t>
            </w:r>
          </w:p>
        </w:tc>
      </w:tr>
      <w:tr w:rsidR="00C17DF2" w:rsidRPr="007B1436" w14:paraId="4FF2DC72" w14:textId="77777777" w:rsidTr="00C17DF2">
        <w:trPr>
          <w:trHeight w:val="300"/>
        </w:trPr>
        <w:tc>
          <w:tcPr>
            <w:tcW w:w="2283" w:type="dxa"/>
            <w:tcBorders>
              <w:top w:val="nil"/>
              <w:left w:val="nil"/>
              <w:bottom w:val="nil"/>
              <w:right w:val="nil"/>
            </w:tcBorders>
            <w:shd w:val="clear" w:color="auto" w:fill="auto"/>
            <w:noWrap/>
            <w:vAlign w:val="bottom"/>
            <w:hideMark/>
          </w:tcPr>
          <w:p w14:paraId="645650D4"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CEPBα</w:t>
            </w:r>
          </w:p>
        </w:tc>
        <w:tc>
          <w:tcPr>
            <w:tcW w:w="7230" w:type="dxa"/>
            <w:tcBorders>
              <w:top w:val="nil"/>
              <w:left w:val="nil"/>
              <w:bottom w:val="nil"/>
              <w:right w:val="nil"/>
            </w:tcBorders>
            <w:shd w:val="clear" w:color="auto" w:fill="auto"/>
            <w:noWrap/>
            <w:vAlign w:val="bottom"/>
            <w:hideMark/>
          </w:tcPr>
          <w:p w14:paraId="5E67D212"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CCAAT/enhancer-binding protein alpha</w:t>
            </w:r>
          </w:p>
        </w:tc>
      </w:tr>
      <w:tr w:rsidR="00C17DF2" w:rsidRPr="007B1436" w14:paraId="667F93EB" w14:textId="77777777" w:rsidTr="00C17DF2">
        <w:trPr>
          <w:trHeight w:val="300"/>
        </w:trPr>
        <w:tc>
          <w:tcPr>
            <w:tcW w:w="2283" w:type="dxa"/>
            <w:tcBorders>
              <w:top w:val="nil"/>
              <w:left w:val="nil"/>
              <w:bottom w:val="nil"/>
              <w:right w:val="nil"/>
            </w:tcBorders>
            <w:shd w:val="clear" w:color="auto" w:fill="auto"/>
            <w:noWrap/>
            <w:vAlign w:val="bottom"/>
            <w:hideMark/>
          </w:tcPr>
          <w:p w14:paraId="32FFEE70"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CM</w:t>
            </w:r>
          </w:p>
        </w:tc>
        <w:tc>
          <w:tcPr>
            <w:tcW w:w="7230" w:type="dxa"/>
            <w:tcBorders>
              <w:top w:val="nil"/>
              <w:left w:val="nil"/>
              <w:bottom w:val="nil"/>
              <w:right w:val="nil"/>
            </w:tcBorders>
            <w:shd w:val="clear" w:color="auto" w:fill="auto"/>
            <w:noWrap/>
            <w:vAlign w:val="bottom"/>
            <w:hideMark/>
          </w:tcPr>
          <w:p w14:paraId="1F6AFD2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ichloromethane</w:t>
            </w:r>
          </w:p>
        </w:tc>
      </w:tr>
      <w:tr w:rsidR="00C17DF2" w:rsidRPr="007B1436" w14:paraId="66AE943A" w14:textId="77777777" w:rsidTr="00C17DF2">
        <w:trPr>
          <w:trHeight w:val="300"/>
        </w:trPr>
        <w:tc>
          <w:tcPr>
            <w:tcW w:w="2283" w:type="dxa"/>
            <w:tcBorders>
              <w:top w:val="nil"/>
              <w:left w:val="nil"/>
              <w:bottom w:val="nil"/>
              <w:right w:val="nil"/>
            </w:tcBorders>
            <w:shd w:val="clear" w:color="auto" w:fill="auto"/>
            <w:noWrap/>
            <w:vAlign w:val="bottom"/>
            <w:hideMark/>
          </w:tcPr>
          <w:p w14:paraId="475A7FC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ED</w:t>
            </w:r>
          </w:p>
        </w:tc>
        <w:tc>
          <w:tcPr>
            <w:tcW w:w="7230" w:type="dxa"/>
            <w:tcBorders>
              <w:top w:val="nil"/>
              <w:left w:val="nil"/>
              <w:bottom w:val="nil"/>
              <w:right w:val="nil"/>
            </w:tcBorders>
            <w:shd w:val="clear" w:color="auto" w:fill="auto"/>
            <w:noWrap/>
            <w:vAlign w:val="bottom"/>
            <w:hideMark/>
          </w:tcPr>
          <w:p w14:paraId="75E4D439"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e-epidermised Dermis</w:t>
            </w:r>
          </w:p>
        </w:tc>
      </w:tr>
      <w:tr w:rsidR="00C17DF2" w:rsidRPr="007B1436" w14:paraId="33FE2054" w14:textId="77777777" w:rsidTr="00C17DF2">
        <w:trPr>
          <w:trHeight w:val="300"/>
        </w:trPr>
        <w:tc>
          <w:tcPr>
            <w:tcW w:w="2283" w:type="dxa"/>
            <w:tcBorders>
              <w:top w:val="nil"/>
              <w:left w:val="nil"/>
              <w:bottom w:val="nil"/>
              <w:right w:val="nil"/>
            </w:tcBorders>
            <w:shd w:val="clear" w:color="auto" w:fill="auto"/>
            <w:noWrap/>
            <w:vAlign w:val="bottom"/>
            <w:hideMark/>
          </w:tcPr>
          <w:p w14:paraId="52796949"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LX5</w:t>
            </w:r>
          </w:p>
        </w:tc>
        <w:tc>
          <w:tcPr>
            <w:tcW w:w="7230" w:type="dxa"/>
            <w:tcBorders>
              <w:top w:val="nil"/>
              <w:left w:val="nil"/>
              <w:bottom w:val="nil"/>
              <w:right w:val="nil"/>
            </w:tcBorders>
            <w:shd w:val="clear" w:color="auto" w:fill="auto"/>
            <w:noWrap/>
            <w:vAlign w:val="bottom"/>
            <w:hideMark/>
          </w:tcPr>
          <w:p w14:paraId="16C8E4C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istal-Less Homeobox 5</w:t>
            </w:r>
          </w:p>
        </w:tc>
      </w:tr>
      <w:tr w:rsidR="00C17DF2" w:rsidRPr="007B1436" w14:paraId="25971DC8" w14:textId="77777777" w:rsidTr="00C17DF2">
        <w:trPr>
          <w:trHeight w:val="300"/>
        </w:trPr>
        <w:tc>
          <w:tcPr>
            <w:tcW w:w="2283" w:type="dxa"/>
            <w:tcBorders>
              <w:top w:val="nil"/>
              <w:left w:val="nil"/>
              <w:bottom w:val="nil"/>
              <w:right w:val="nil"/>
            </w:tcBorders>
            <w:shd w:val="clear" w:color="auto" w:fill="auto"/>
            <w:noWrap/>
            <w:vAlign w:val="bottom"/>
            <w:hideMark/>
          </w:tcPr>
          <w:p w14:paraId="372B158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MEM</w:t>
            </w:r>
          </w:p>
        </w:tc>
        <w:tc>
          <w:tcPr>
            <w:tcW w:w="7230" w:type="dxa"/>
            <w:tcBorders>
              <w:top w:val="nil"/>
              <w:left w:val="nil"/>
              <w:bottom w:val="nil"/>
              <w:right w:val="nil"/>
            </w:tcBorders>
            <w:shd w:val="clear" w:color="auto" w:fill="auto"/>
            <w:noWrap/>
            <w:vAlign w:val="bottom"/>
            <w:hideMark/>
          </w:tcPr>
          <w:p w14:paraId="0AE59BCF"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ulbecco's Modified Eagle's Medium</w:t>
            </w:r>
          </w:p>
        </w:tc>
      </w:tr>
      <w:tr w:rsidR="00C17DF2" w:rsidRPr="007B1436" w14:paraId="4CA6F5CB" w14:textId="77777777" w:rsidTr="00C17DF2">
        <w:trPr>
          <w:trHeight w:val="300"/>
        </w:trPr>
        <w:tc>
          <w:tcPr>
            <w:tcW w:w="2283" w:type="dxa"/>
            <w:tcBorders>
              <w:top w:val="nil"/>
              <w:left w:val="nil"/>
              <w:bottom w:val="nil"/>
              <w:right w:val="nil"/>
            </w:tcBorders>
            <w:shd w:val="clear" w:color="auto" w:fill="auto"/>
            <w:noWrap/>
            <w:vAlign w:val="bottom"/>
            <w:hideMark/>
          </w:tcPr>
          <w:p w14:paraId="315E435F"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MSO</w:t>
            </w:r>
          </w:p>
        </w:tc>
        <w:tc>
          <w:tcPr>
            <w:tcW w:w="7230" w:type="dxa"/>
            <w:tcBorders>
              <w:top w:val="nil"/>
              <w:left w:val="nil"/>
              <w:bottom w:val="nil"/>
              <w:right w:val="nil"/>
            </w:tcBorders>
            <w:shd w:val="clear" w:color="auto" w:fill="auto"/>
            <w:noWrap/>
            <w:vAlign w:val="bottom"/>
            <w:hideMark/>
          </w:tcPr>
          <w:p w14:paraId="084B5275"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Dimethyl Sulphoxide</w:t>
            </w:r>
          </w:p>
        </w:tc>
      </w:tr>
      <w:tr w:rsidR="00C17DF2" w:rsidRPr="007B1436" w14:paraId="3B99C5B5" w14:textId="77777777" w:rsidTr="00C17DF2">
        <w:trPr>
          <w:trHeight w:val="300"/>
        </w:trPr>
        <w:tc>
          <w:tcPr>
            <w:tcW w:w="2283" w:type="dxa"/>
            <w:tcBorders>
              <w:top w:val="nil"/>
              <w:left w:val="nil"/>
              <w:bottom w:val="nil"/>
              <w:right w:val="nil"/>
            </w:tcBorders>
            <w:shd w:val="clear" w:color="auto" w:fill="auto"/>
            <w:noWrap/>
            <w:vAlign w:val="bottom"/>
            <w:hideMark/>
          </w:tcPr>
          <w:p w14:paraId="3C305BCA"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EDTA</w:t>
            </w:r>
          </w:p>
        </w:tc>
        <w:tc>
          <w:tcPr>
            <w:tcW w:w="7230" w:type="dxa"/>
            <w:tcBorders>
              <w:top w:val="nil"/>
              <w:left w:val="nil"/>
              <w:bottom w:val="nil"/>
              <w:right w:val="nil"/>
            </w:tcBorders>
            <w:shd w:val="clear" w:color="auto" w:fill="auto"/>
            <w:noWrap/>
            <w:vAlign w:val="bottom"/>
            <w:hideMark/>
          </w:tcPr>
          <w:p w14:paraId="263E3591"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Ethylenediaminetetraacetic acid</w:t>
            </w:r>
          </w:p>
        </w:tc>
      </w:tr>
      <w:tr w:rsidR="00C17DF2" w:rsidRPr="007B1436" w14:paraId="22E36C66" w14:textId="77777777" w:rsidTr="00C17DF2">
        <w:trPr>
          <w:trHeight w:val="300"/>
        </w:trPr>
        <w:tc>
          <w:tcPr>
            <w:tcW w:w="2283" w:type="dxa"/>
            <w:tcBorders>
              <w:top w:val="nil"/>
              <w:left w:val="nil"/>
              <w:bottom w:val="nil"/>
              <w:right w:val="nil"/>
            </w:tcBorders>
            <w:shd w:val="clear" w:color="auto" w:fill="auto"/>
            <w:noWrap/>
            <w:vAlign w:val="bottom"/>
            <w:hideMark/>
          </w:tcPr>
          <w:p w14:paraId="154275EA"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FACS</w:t>
            </w:r>
          </w:p>
        </w:tc>
        <w:tc>
          <w:tcPr>
            <w:tcW w:w="7230" w:type="dxa"/>
            <w:tcBorders>
              <w:top w:val="nil"/>
              <w:left w:val="nil"/>
              <w:bottom w:val="nil"/>
              <w:right w:val="nil"/>
            </w:tcBorders>
            <w:shd w:val="clear" w:color="auto" w:fill="auto"/>
            <w:noWrap/>
            <w:vAlign w:val="bottom"/>
            <w:hideMark/>
          </w:tcPr>
          <w:p w14:paraId="31B25E96"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Fluorescence-activated cell sorting</w:t>
            </w:r>
          </w:p>
        </w:tc>
      </w:tr>
      <w:tr w:rsidR="00C17DF2" w:rsidRPr="007B1436" w14:paraId="26CDC18C" w14:textId="77777777" w:rsidTr="00C17DF2">
        <w:trPr>
          <w:trHeight w:val="300"/>
        </w:trPr>
        <w:tc>
          <w:tcPr>
            <w:tcW w:w="2283" w:type="dxa"/>
            <w:tcBorders>
              <w:top w:val="nil"/>
              <w:left w:val="nil"/>
              <w:bottom w:val="nil"/>
              <w:right w:val="nil"/>
            </w:tcBorders>
            <w:shd w:val="clear" w:color="auto" w:fill="auto"/>
            <w:noWrap/>
            <w:vAlign w:val="bottom"/>
            <w:hideMark/>
          </w:tcPr>
          <w:p w14:paraId="09C2389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FBS</w:t>
            </w:r>
          </w:p>
        </w:tc>
        <w:tc>
          <w:tcPr>
            <w:tcW w:w="7230" w:type="dxa"/>
            <w:tcBorders>
              <w:top w:val="nil"/>
              <w:left w:val="nil"/>
              <w:bottom w:val="nil"/>
              <w:right w:val="nil"/>
            </w:tcBorders>
            <w:shd w:val="clear" w:color="auto" w:fill="auto"/>
            <w:noWrap/>
            <w:vAlign w:val="bottom"/>
            <w:hideMark/>
          </w:tcPr>
          <w:p w14:paraId="7B026AF2"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Foetal Bovine Serum</w:t>
            </w:r>
          </w:p>
        </w:tc>
      </w:tr>
      <w:tr w:rsidR="00C17DF2" w:rsidRPr="007B1436" w14:paraId="2111419A" w14:textId="77777777" w:rsidTr="00C17DF2">
        <w:trPr>
          <w:trHeight w:val="300"/>
        </w:trPr>
        <w:tc>
          <w:tcPr>
            <w:tcW w:w="2283" w:type="dxa"/>
            <w:tcBorders>
              <w:top w:val="nil"/>
              <w:left w:val="nil"/>
              <w:bottom w:val="nil"/>
              <w:right w:val="nil"/>
            </w:tcBorders>
            <w:shd w:val="clear" w:color="auto" w:fill="auto"/>
            <w:noWrap/>
            <w:vAlign w:val="bottom"/>
            <w:hideMark/>
          </w:tcPr>
          <w:p w14:paraId="3E86E69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hDF</w:t>
            </w:r>
          </w:p>
        </w:tc>
        <w:tc>
          <w:tcPr>
            <w:tcW w:w="7230" w:type="dxa"/>
            <w:tcBorders>
              <w:top w:val="nil"/>
              <w:left w:val="nil"/>
              <w:bottom w:val="nil"/>
              <w:right w:val="nil"/>
            </w:tcBorders>
            <w:shd w:val="clear" w:color="auto" w:fill="auto"/>
            <w:noWrap/>
            <w:vAlign w:val="bottom"/>
            <w:hideMark/>
          </w:tcPr>
          <w:p w14:paraId="5849C4D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Human Dermal Fibroblast</w:t>
            </w:r>
          </w:p>
        </w:tc>
      </w:tr>
      <w:tr w:rsidR="00C17DF2" w:rsidRPr="007B1436" w14:paraId="39547D91" w14:textId="77777777" w:rsidTr="00C17DF2">
        <w:trPr>
          <w:trHeight w:val="300"/>
        </w:trPr>
        <w:tc>
          <w:tcPr>
            <w:tcW w:w="2283" w:type="dxa"/>
            <w:tcBorders>
              <w:top w:val="nil"/>
              <w:left w:val="nil"/>
              <w:bottom w:val="nil"/>
              <w:right w:val="nil"/>
            </w:tcBorders>
            <w:shd w:val="clear" w:color="auto" w:fill="auto"/>
            <w:noWrap/>
            <w:vAlign w:val="bottom"/>
            <w:hideMark/>
          </w:tcPr>
          <w:p w14:paraId="2E0E6E1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hDK</w:t>
            </w:r>
          </w:p>
        </w:tc>
        <w:tc>
          <w:tcPr>
            <w:tcW w:w="7230" w:type="dxa"/>
            <w:tcBorders>
              <w:top w:val="nil"/>
              <w:left w:val="nil"/>
              <w:bottom w:val="nil"/>
              <w:right w:val="nil"/>
            </w:tcBorders>
            <w:shd w:val="clear" w:color="auto" w:fill="auto"/>
            <w:noWrap/>
            <w:vAlign w:val="bottom"/>
            <w:hideMark/>
          </w:tcPr>
          <w:p w14:paraId="7AA22438"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Human Dermal Keratinocyte</w:t>
            </w:r>
          </w:p>
        </w:tc>
      </w:tr>
      <w:tr w:rsidR="00C17DF2" w:rsidRPr="007B1436" w14:paraId="17EAC7DB" w14:textId="77777777" w:rsidTr="00C17DF2">
        <w:trPr>
          <w:trHeight w:val="300"/>
        </w:trPr>
        <w:tc>
          <w:tcPr>
            <w:tcW w:w="2283" w:type="dxa"/>
            <w:tcBorders>
              <w:top w:val="nil"/>
              <w:left w:val="nil"/>
              <w:bottom w:val="nil"/>
              <w:right w:val="nil"/>
            </w:tcBorders>
            <w:shd w:val="clear" w:color="auto" w:fill="auto"/>
            <w:noWrap/>
            <w:vAlign w:val="bottom"/>
            <w:hideMark/>
          </w:tcPr>
          <w:p w14:paraId="7961FC03"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i3T3</w:t>
            </w:r>
          </w:p>
        </w:tc>
        <w:tc>
          <w:tcPr>
            <w:tcW w:w="7230" w:type="dxa"/>
            <w:tcBorders>
              <w:top w:val="nil"/>
              <w:left w:val="nil"/>
              <w:bottom w:val="nil"/>
              <w:right w:val="nil"/>
            </w:tcBorders>
            <w:shd w:val="clear" w:color="auto" w:fill="auto"/>
            <w:noWrap/>
            <w:vAlign w:val="bottom"/>
            <w:hideMark/>
          </w:tcPr>
          <w:p w14:paraId="3F0E0536"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Irradiated 3T3 cell</w:t>
            </w:r>
          </w:p>
        </w:tc>
      </w:tr>
      <w:tr w:rsidR="00C17DF2" w:rsidRPr="007B1436" w14:paraId="6593FE7C" w14:textId="77777777" w:rsidTr="00C17DF2">
        <w:trPr>
          <w:trHeight w:val="300"/>
        </w:trPr>
        <w:tc>
          <w:tcPr>
            <w:tcW w:w="2283" w:type="dxa"/>
            <w:tcBorders>
              <w:top w:val="nil"/>
              <w:left w:val="nil"/>
              <w:bottom w:val="nil"/>
              <w:right w:val="nil"/>
            </w:tcBorders>
            <w:shd w:val="clear" w:color="auto" w:fill="auto"/>
            <w:noWrap/>
            <w:vAlign w:val="bottom"/>
            <w:hideMark/>
          </w:tcPr>
          <w:p w14:paraId="2501CAD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LPL</w:t>
            </w:r>
          </w:p>
        </w:tc>
        <w:tc>
          <w:tcPr>
            <w:tcW w:w="7230" w:type="dxa"/>
            <w:tcBorders>
              <w:top w:val="nil"/>
              <w:left w:val="nil"/>
              <w:bottom w:val="nil"/>
              <w:right w:val="nil"/>
            </w:tcBorders>
            <w:shd w:val="clear" w:color="auto" w:fill="auto"/>
            <w:noWrap/>
            <w:vAlign w:val="bottom"/>
            <w:hideMark/>
          </w:tcPr>
          <w:p w14:paraId="50D063DD"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Lipoprotein Lipase</w:t>
            </w:r>
          </w:p>
        </w:tc>
      </w:tr>
      <w:tr w:rsidR="00C17DF2" w:rsidRPr="007B1436" w14:paraId="205E20F2" w14:textId="77777777" w:rsidTr="00C17DF2">
        <w:trPr>
          <w:trHeight w:val="300"/>
        </w:trPr>
        <w:tc>
          <w:tcPr>
            <w:tcW w:w="2283" w:type="dxa"/>
            <w:tcBorders>
              <w:top w:val="nil"/>
              <w:left w:val="nil"/>
              <w:bottom w:val="nil"/>
              <w:right w:val="nil"/>
            </w:tcBorders>
            <w:shd w:val="clear" w:color="auto" w:fill="auto"/>
            <w:noWrap/>
            <w:vAlign w:val="bottom"/>
            <w:hideMark/>
          </w:tcPr>
          <w:p w14:paraId="7996B5C8"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MSC</w:t>
            </w:r>
          </w:p>
        </w:tc>
        <w:tc>
          <w:tcPr>
            <w:tcW w:w="7230" w:type="dxa"/>
            <w:tcBorders>
              <w:top w:val="nil"/>
              <w:left w:val="nil"/>
              <w:bottom w:val="nil"/>
              <w:right w:val="nil"/>
            </w:tcBorders>
            <w:shd w:val="clear" w:color="auto" w:fill="auto"/>
            <w:noWrap/>
            <w:vAlign w:val="bottom"/>
            <w:hideMark/>
          </w:tcPr>
          <w:p w14:paraId="25C8B896"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Mesenchymal stem cell</w:t>
            </w:r>
          </w:p>
        </w:tc>
      </w:tr>
      <w:tr w:rsidR="00C17DF2" w:rsidRPr="007B1436" w14:paraId="1B65E271" w14:textId="77777777" w:rsidTr="00C17DF2">
        <w:trPr>
          <w:trHeight w:val="300"/>
        </w:trPr>
        <w:tc>
          <w:tcPr>
            <w:tcW w:w="2283" w:type="dxa"/>
            <w:tcBorders>
              <w:top w:val="nil"/>
              <w:left w:val="nil"/>
              <w:bottom w:val="nil"/>
              <w:right w:val="nil"/>
            </w:tcBorders>
            <w:shd w:val="clear" w:color="auto" w:fill="auto"/>
            <w:noWrap/>
            <w:vAlign w:val="bottom"/>
            <w:hideMark/>
          </w:tcPr>
          <w:p w14:paraId="56229E35"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MTT</w:t>
            </w:r>
          </w:p>
        </w:tc>
        <w:tc>
          <w:tcPr>
            <w:tcW w:w="7230" w:type="dxa"/>
            <w:tcBorders>
              <w:top w:val="nil"/>
              <w:left w:val="nil"/>
              <w:bottom w:val="nil"/>
              <w:right w:val="nil"/>
            </w:tcBorders>
            <w:shd w:val="clear" w:color="auto" w:fill="auto"/>
            <w:noWrap/>
            <w:vAlign w:val="bottom"/>
            <w:hideMark/>
          </w:tcPr>
          <w:p w14:paraId="091C3D3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3-(4,5-dimethylthiazol-2-yl)-2,5-diphenyltetrazolium bromide</w:t>
            </w:r>
          </w:p>
        </w:tc>
      </w:tr>
      <w:tr w:rsidR="00C17DF2" w:rsidRPr="007B1436" w14:paraId="08E15513" w14:textId="77777777" w:rsidTr="00C17DF2">
        <w:trPr>
          <w:trHeight w:val="300"/>
        </w:trPr>
        <w:tc>
          <w:tcPr>
            <w:tcW w:w="2283" w:type="dxa"/>
            <w:tcBorders>
              <w:top w:val="nil"/>
              <w:left w:val="nil"/>
              <w:bottom w:val="nil"/>
              <w:right w:val="nil"/>
            </w:tcBorders>
            <w:shd w:val="clear" w:color="auto" w:fill="auto"/>
            <w:noWrap/>
            <w:vAlign w:val="bottom"/>
            <w:hideMark/>
          </w:tcPr>
          <w:p w14:paraId="2EACD302"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NaCl</w:t>
            </w:r>
          </w:p>
        </w:tc>
        <w:tc>
          <w:tcPr>
            <w:tcW w:w="7230" w:type="dxa"/>
            <w:tcBorders>
              <w:top w:val="nil"/>
              <w:left w:val="nil"/>
              <w:bottom w:val="nil"/>
              <w:right w:val="nil"/>
            </w:tcBorders>
            <w:shd w:val="clear" w:color="auto" w:fill="auto"/>
            <w:noWrap/>
            <w:vAlign w:val="bottom"/>
            <w:hideMark/>
          </w:tcPr>
          <w:p w14:paraId="3727B1EB"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Sodium Chloride</w:t>
            </w:r>
          </w:p>
        </w:tc>
      </w:tr>
      <w:tr w:rsidR="00C17DF2" w:rsidRPr="007B1436" w14:paraId="305209EB" w14:textId="77777777" w:rsidTr="00C17DF2">
        <w:trPr>
          <w:trHeight w:val="300"/>
        </w:trPr>
        <w:tc>
          <w:tcPr>
            <w:tcW w:w="2283" w:type="dxa"/>
            <w:tcBorders>
              <w:top w:val="nil"/>
              <w:left w:val="nil"/>
              <w:bottom w:val="nil"/>
              <w:right w:val="nil"/>
            </w:tcBorders>
            <w:shd w:val="clear" w:color="auto" w:fill="auto"/>
            <w:noWrap/>
            <w:vAlign w:val="bottom"/>
            <w:hideMark/>
          </w:tcPr>
          <w:p w14:paraId="47895F11"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OSX</w:t>
            </w:r>
          </w:p>
        </w:tc>
        <w:tc>
          <w:tcPr>
            <w:tcW w:w="7230" w:type="dxa"/>
            <w:tcBorders>
              <w:top w:val="nil"/>
              <w:left w:val="nil"/>
              <w:bottom w:val="nil"/>
              <w:right w:val="nil"/>
            </w:tcBorders>
            <w:shd w:val="clear" w:color="auto" w:fill="auto"/>
            <w:noWrap/>
            <w:vAlign w:val="bottom"/>
            <w:hideMark/>
          </w:tcPr>
          <w:p w14:paraId="7C10EC9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Osterix</w:t>
            </w:r>
          </w:p>
        </w:tc>
      </w:tr>
      <w:tr w:rsidR="00C17DF2" w:rsidRPr="007B1436" w14:paraId="55185C75" w14:textId="77777777" w:rsidTr="00C17DF2">
        <w:trPr>
          <w:trHeight w:val="300"/>
        </w:trPr>
        <w:tc>
          <w:tcPr>
            <w:tcW w:w="2283" w:type="dxa"/>
            <w:tcBorders>
              <w:top w:val="nil"/>
              <w:left w:val="nil"/>
              <w:bottom w:val="nil"/>
              <w:right w:val="nil"/>
            </w:tcBorders>
            <w:shd w:val="clear" w:color="auto" w:fill="auto"/>
            <w:noWrap/>
            <w:vAlign w:val="bottom"/>
            <w:hideMark/>
          </w:tcPr>
          <w:p w14:paraId="56534FEA"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BS</w:t>
            </w:r>
          </w:p>
        </w:tc>
        <w:tc>
          <w:tcPr>
            <w:tcW w:w="7230" w:type="dxa"/>
            <w:tcBorders>
              <w:top w:val="nil"/>
              <w:left w:val="nil"/>
              <w:bottom w:val="nil"/>
              <w:right w:val="nil"/>
            </w:tcBorders>
            <w:shd w:val="clear" w:color="auto" w:fill="auto"/>
            <w:noWrap/>
            <w:vAlign w:val="bottom"/>
            <w:hideMark/>
          </w:tcPr>
          <w:p w14:paraId="552DB22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hosphate Buffered Saline</w:t>
            </w:r>
          </w:p>
        </w:tc>
      </w:tr>
      <w:tr w:rsidR="00C17DF2" w:rsidRPr="007B1436" w14:paraId="08F878DC" w14:textId="77777777" w:rsidTr="00C17DF2">
        <w:trPr>
          <w:trHeight w:val="300"/>
        </w:trPr>
        <w:tc>
          <w:tcPr>
            <w:tcW w:w="2283" w:type="dxa"/>
            <w:tcBorders>
              <w:top w:val="nil"/>
              <w:left w:val="nil"/>
              <w:bottom w:val="nil"/>
              <w:right w:val="nil"/>
            </w:tcBorders>
            <w:shd w:val="clear" w:color="auto" w:fill="auto"/>
            <w:noWrap/>
            <w:vAlign w:val="bottom"/>
            <w:hideMark/>
          </w:tcPr>
          <w:p w14:paraId="229FC9A0"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GA</w:t>
            </w:r>
          </w:p>
        </w:tc>
        <w:tc>
          <w:tcPr>
            <w:tcW w:w="7230" w:type="dxa"/>
            <w:tcBorders>
              <w:top w:val="nil"/>
              <w:left w:val="nil"/>
              <w:bottom w:val="nil"/>
              <w:right w:val="nil"/>
            </w:tcBorders>
            <w:shd w:val="clear" w:color="auto" w:fill="auto"/>
            <w:noWrap/>
            <w:vAlign w:val="bottom"/>
            <w:hideMark/>
          </w:tcPr>
          <w:p w14:paraId="6706BFC9"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oly(glycolic acid)</w:t>
            </w:r>
          </w:p>
        </w:tc>
      </w:tr>
      <w:tr w:rsidR="00C17DF2" w:rsidRPr="007B1436" w14:paraId="0D7C255F" w14:textId="77777777" w:rsidTr="00C17DF2">
        <w:trPr>
          <w:trHeight w:val="300"/>
        </w:trPr>
        <w:tc>
          <w:tcPr>
            <w:tcW w:w="2283" w:type="dxa"/>
            <w:tcBorders>
              <w:top w:val="nil"/>
              <w:left w:val="nil"/>
              <w:bottom w:val="nil"/>
              <w:right w:val="nil"/>
            </w:tcBorders>
            <w:shd w:val="clear" w:color="auto" w:fill="auto"/>
            <w:noWrap/>
            <w:vAlign w:val="bottom"/>
            <w:hideMark/>
          </w:tcPr>
          <w:p w14:paraId="3F41468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LA</w:t>
            </w:r>
          </w:p>
        </w:tc>
        <w:tc>
          <w:tcPr>
            <w:tcW w:w="7230" w:type="dxa"/>
            <w:tcBorders>
              <w:top w:val="nil"/>
              <w:left w:val="nil"/>
              <w:bottom w:val="nil"/>
              <w:right w:val="nil"/>
            </w:tcBorders>
            <w:shd w:val="clear" w:color="auto" w:fill="auto"/>
            <w:noWrap/>
            <w:vAlign w:val="bottom"/>
            <w:hideMark/>
          </w:tcPr>
          <w:p w14:paraId="463C2C4B"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oly(lactic acid)</w:t>
            </w:r>
          </w:p>
        </w:tc>
      </w:tr>
      <w:tr w:rsidR="00C17DF2" w:rsidRPr="007B1436" w14:paraId="70613C94" w14:textId="77777777" w:rsidTr="00C17DF2">
        <w:trPr>
          <w:trHeight w:val="300"/>
        </w:trPr>
        <w:tc>
          <w:tcPr>
            <w:tcW w:w="2283" w:type="dxa"/>
            <w:tcBorders>
              <w:top w:val="nil"/>
              <w:left w:val="nil"/>
              <w:bottom w:val="nil"/>
              <w:right w:val="nil"/>
            </w:tcBorders>
            <w:shd w:val="clear" w:color="auto" w:fill="auto"/>
            <w:noWrap/>
            <w:vAlign w:val="bottom"/>
            <w:hideMark/>
          </w:tcPr>
          <w:p w14:paraId="6EB2651B"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LGA</w:t>
            </w:r>
          </w:p>
        </w:tc>
        <w:tc>
          <w:tcPr>
            <w:tcW w:w="7230" w:type="dxa"/>
            <w:tcBorders>
              <w:top w:val="nil"/>
              <w:left w:val="nil"/>
              <w:bottom w:val="nil"/>
              <w:right w:val="nil"/>
            </w:tcBorders>
            <w:shd w:val="clear" w:color="auto" w:fill="auto"/>
            <w:noWrap/>
            <w:vAlign w:val="bottom"/>
            <w:hideMark/>
          </w:tcPr>
          <w:p w14:paraId="4CDDB478"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oly(lactic-co-glycolic acid)</w:t>
            </w:r>
          </w:p>
        </w:tc>
      </w:tr>
      <w:tr w:rsidR="00C17DF2" w:rsidRPr="007B1436" w14:paraId="11F43B4A" w14:textId="77777777" w:rsidTr="00C17DF2">
        <w:trPr>
          <w:trHeight w:val="300"/>
        </w:trPr>
        <w:tc>
          <w:tcPr>
            <w:tcW w:w="2283" w:type="dxa"/>
            <w:tcBorders>
              <w:top w:val="nil"/>
              <w:left w:val="nil"/>
              <w:bottom w:val="nil"/>
              <w:right w:val="nil"/>
            </w:tcBorders>
            <w:shd w:val="clear" w:color="auto" w:fill="auto"/>
            <w:noWrap/>
            <w:vAlign w:val="bottom"/>
            <w:hideMark/>
          </w:tcPr>
          <w:p w14:paraId="5D5DE390"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Pparγ</w:t>
            </w:r>
          </w:p>
        </w:tc>
        <w:tc>
          <w:tcPr>
            <w:tcW w:w="7230" w:type="dxa"/>
            <w:tcBorders>
              <w:top w:val="nil"/>
              <w:left w:val="nil"/>
              <w:bottom w:val="nil"/>
              <w:right w:val="nil"/>
            </w:tcBorders>
            <w:shd w:val="clear" w:color="auto" w:fill="auto"/>
            <w:noWrap/>
            <w:vAlign w:val="bottom"/>
            <w:hideMark/>
          </w:tcPr>
          <w:p w14:paraId="75EFF76E"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 xml:space="preserve">Peroxisome proliferator-activated receptor gamma </w:t>
            </w:r>
          </w:p>
        </w:tc>
      </w:tr>
      <w:tr w:rsidR="00C17DF2" w:rsidRPr="007B1436" w14:paraId="7C9B2E5A" w14:textId="77777777" w:rsidTr="00C17DF2">
        <w:trPr>
          <w:trHeight w:val="300"/>
        </w:trPr>
        <w:tc>
          <w:tcPr>
            <w:tcW w:w="2283" w:type="dxa"/>
            <w:tcBorders>
              <w:top w:val="nil"/>
              <w:left w:val="nil"/>
              <w:bottom w:val="nil"/>
              <w:right w:val="nil"/>
            </w:tcBorders>
            <w:shd w:val="clear" w:color="auto" w:fill="auto"/>
            <w:noWrap/>
            <w:vAlign w:val="bottom"/>
            <w:hideMark/>
          </w:tcPr>
          <w:p w14:paraId="619330F7"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RFP</w:t>
            </w:r>
          </w:p>
        </w:tc>
        <w:tc>
          <w:tcPr>
            <w:tcW w:w="7230" w:type="dxa"/>
            <w:tcBorders>
              <w:top w:val="nil"/>
              <w:left w:val="nil"/>
              <w:bottom w:val="nil"/>
              <w:right w:val="nil"/>
            </w:tcBorders>
            <w:shd w:val="clear" w:color="auto" w:fill="auto"/>
            <w:noWrap/>
            <w:vAlign w:val="bottom"/>
            <w:hideMark/>
          </w:tcPr>
          <w:p w14:paraId="66CA5E93"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Red fluorescent protein</w:t>
            </w:r>
          </w:p>
        </w:tc>
      </w:tr>
      <w:tr w:rsidR="00C17DF2" w:rsidRPr="007B1436" w14:paraId="7C9259A7" w14:textId="77777777" w:rsidTr="00C17DF2">
        <w:trPr>
          <w:trHeight w:val="300"/>
        </w:trPr>
        <w:tc>
          <w:tcPr>
            <w:tcW w:w="2283" w:type="dxa"/>
            <w:tcBorders>
              <w:top w:val="nil"/>
              <w:left w:val="nil"/>
              <w:bottom w:val="nil"/>
              <w:right w:val="nil"/>
            </w:tcBorders>
            <w:shd w:val="clear" w:color="auto" w:fill="auto"/>
            <w:noWrap/>
            <w:vAlign w:val="bottom"/>
            <w:hideMark/>
          </w:tcPr>
          <w:p w14:paraId="684E23AF"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RPM</w:t>
            </w:r>
          </w:p>
        </w:tc>
        <w:tc>
          <w:tcPr>
            <w:tcW w:w="7230" w:type="dxa"/>
            <w:tcBorders>
              <w:top w:val="nil"/>
              <w:left w:val="nil"/>
              <w:bottom w:val="nil"/>
              <w:right w:val="nil"/>
            </w:tcBorders>
            <w:shd w:val="clear" w:color="auto" w:fill="auto"/>
            <w:noWrap/>
            <w:vAlign w:val="bottom"/>
            <w:hideMark/>
          </w:tcPr>
          <w:p w14:paraId="18BBED7B"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Rotations per minute</w:t>
            </w:r>
          </w:p>
        </w:tc>
      </w:tr>
      <w:tr w:rsidR="00C17DF2" w:rsidRPr="007B1436" w14:paraId="7061CDCB" w14:textId="77777777" w:rsidTr="00C17DF2">
        <w:trPr>
          <w:trHeight w:val="300"/>
        </w:trPr>
        <w:tc>
          <w:tcPr>
            <w:tcW w:w="2283" w:type="dxa"/>
            <w:tcBorders>
              <w:top w:val="nil"/>
              <w:left w:val="nil"/>
              <w:bottom w:val="nil"/>
              <w:right w:val="nil"/>
            </w:tcBorders>
            <w:shd w:val="clear" w:color="auto" w:fill="auto"/>
            <w:noWrap/>
            <w:vAlign w:val="bottom"/>
            <w:hideMark/>
          </w:tcPr>
          <w:p w14:paraId="158650EF"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RUNX2</w:t>
            </w:r>
          </w:p>
        </w:tc>
        <w:tc>
          <w:tcPr>
            <w:tcW w:w="7230" w:type="dxa"/>
            <w:tcBorders>
              <w:top w:val="nil"/>
              <w:left w:val="nil"/>
              <w:bottom w:val="nil"/>
              <w:right w:val="nil"/>
            </w:tcBorders>
            <w:shd w:val="clear" w:color="auto" w:fill="auto"/>
            <w:noWrap/>
            <w:vAlign w:val="bottom"/>
            <w:hideMark/>
          </w:tcPr>
          <w:p w14:paraId="5CDB9EA3"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 xml:space="preserve">Runt-related transcription factor 2 </w:t>
            </w:r>
          </w:p>
        </w:tc>
      </w:tr>
      <w:tr w:rsidR="00C17DF2" w:rsidRPr="007B1436" w14:paraId="431A556E" w14:textId="77777777" w:rsidTr="00C17DF2">
        <w:trPr>
          <w:trHeight w:val="300"/>
        </w:trPr>
        <w:tc>
          <w:tcPr>
            <w:tcW w:w="2283" w:type="dxa"/>
            <w:tcBorders>
              <w:top w:val="nil"/>
              <w:left w:val="nil"/>
              <w:bottom w:val="nil"/>
              <w:right w:val="nil"/>
            </w:tcBorders>
            <w:shd w:val="clear" w:color="auto" w:fill="auto"/>
            <w:noWrap/>
            <w:vAlign w:val="bottom"/>
            <w:hideMark/>
          </w:tcPr>
          <w:p w14:paraId="7320EB3D"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SEM</w:t>
            </w:r>
          </w:p>
        </w:tc>
        <w:tc>
          <w:tcPr>
            <w:tcW w:w="7230" w:type="dxa"/>
            <w:tcBorders>
              <w:top w:val="nil"/>
              <w:left w:val="nil"/>
              <w:bottom w:val="nil"/>
              <w:right w:val="nil"/>
            </w:tcBorders>
            <w:shd w:val="clear" w:color="auto" w:fill="auto"/>
            <w:noWrap/>
            <w:vAlign w:val="bottom"/>
            <w:hideMark/>
          </w:tcPr>
          <w:p w14:paraId="50ED8529"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Standard error of the mean</w:t>
            </w:r>
          </w:p>
        </w:tc>
      </w:tr>
      <w:tr w:rsidR="00C17DF2" w:rsidRPr="007B1436" w14:paraId="369779AF" w14:textId="77777777" w:rsidTr="00C17DF2">
        <w:trPr>
          <w:trHeight w:val="300"/>
        </w:trPr>
        <w:tc>
          <w:tcPr>
            <w:tcW w:w="2283" w:type="dxa"/>
            <w:tcBorders>
              <w:top w:val="nil"/>
              <w:left w:val="nil"/>
              <w:bottom w:val="nil"/>
              <w:right w:val="nil"/>
            </w:tcBorders>
            <w:shd w:val="clear" w:color="auto" w:fill="auto"/>
            <w:noWrap/>
            <w:vAlign w:val="bottom"/>
            <w:hideMark/>
          </w:tcPr>
          <w:p w14:paraId="644C2723"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SF</w:t>
            </w:r>
          </w:p>
        </w:tc>
        <w:tc>
          <w:tcPr>
            <w:tcW w:w="7230" w:type="dxa"/>
            <w:tcBorders>
              <w:top w:val="nil"/>
              <w:left w:val="nil"/>
              <w:bottom w:val="nil"/>
              <w:right w:val="nil"/>
            </w:tcBorders>
            <w:shd w:val="clear" w:color="auto" w:fill="auto"/>
            <w:noWrap/>
            <w:vAlign w:val="bottom"/>
            <w:hideMark/>
          </w:tcPr>
          <w:p w14:paraId="5886632C"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Significant Figure</w:t>
            </w:r>
          </w:p>
        </w:tc>
      </w:tr>
      <w:tr w:rsidR="00C17DF2" w:rsidRPr="007B1436" w14:paraId="61029D7E" w14:textId="77777777" w:rsidTr="00C17DF2">
        <w:trPr>
          <w:trHeight w:val="300"/>
        </w:trPr>
        <w:tc>
          <w:tcPr>
            <w:tcW w:w="2283" w:type="dxa"/>
            <w:tcBorders>
              <w:top w:val="nil"/>
              <w:left w:val="nil"/>
              <w:bottom w:val="nil"/>
              <w:right w:val="nil"/>
            </w:tcBorders>
            <w:shd w:val="clear" w:color="auto" w:fill="auto"/>
            <w:noWrap/>
            <w:vAlign w:val="bottom"/>
            <w:hideMark/>
          </w:tcPr>
          <w:p w14:paraId="6C23FB39"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TCP</w:t>
            </w:r>
          </w:p>
        </w:tc>
        <w:tc>
          <w:tcPr>
            <w:tcW w:w="7230" w:type="dxa"/>
            <w:tcBorders>
              <w:top w:val="nil"/>
              <w:left w:val="nil"/>
              <w:bottom w:val="nil"/>
              <w:right w:val="nil"/>
            </w:tcBorders>
            <w:shd w:val="clear" w:color="auto" w:fill="auto"/>
            <w:noWrap/>
            <w:vAlign w:val="bottom"/>
            <w:hideMark/>
          </w:tcPr>
          <w:p w14:paraId="3B69B2F1" w14:textId="77777777" w:rsidR="00C17DF2" w:rsidRPr="007B1436" w:rsidRDefault="00C17DF2" w:rsidP="00C17DF2">
            <w:pPr>
              <w:rPr>
                <w:rFonts w:asciiTheme="minorHAnsi" w:eastAsia="Times New Roman" w:hAnsiTheme="minorHAnsi" w:cs="Times New Roman"/>
              </w:rPr>
            </w:pPr>
            <w:r w:rsidRPr="007B1436">
              <w:rPr>
                <w:rFonts w:asciiTheme="minorHAnsi" w:eastAsia="Times New Roman" w:hAnsiTheme="minorHAnsi" w:cs="Times New Roman"/>
              </w:rPr>
              <w:t>Tissue culture plastic</w:t>
            </w:r>
          </w:p>
        </w:tc>
      </w:tr>
    </w:tbl>
    <w:p w14:paraId="3C60D1BA" w14:textId="77777777" w:rsidR="00C17DF2" w:rsidRPr="007B1436" w:rsidRDefault="00C17DF2" w:rsidP="00C17DF2">
      <w:pPr>
        <w:rPr>
          <w:rFonts w:asciiTheme="minorHAnsi" w:hAnsiTheme="minorHAnsi"/>
        </w:rPr>
      </w:pPr>
    </w:p>
    <w:p w14:paraId="7C0FA4DF" w14:textId="695A9613" w:rsidR="00704347" w:rsidRPr="007B1436" w:rsidRDefault="00C17DF2" w:rsidP="00704347">
      <w:pPr>
        <w:pStyle w:val="Heading1"/>
        <w:rPr>
          <w:color w:val="auto"/>
        </w:rPr>
      </w:pPr>
      <w:r w:rsidRPr="007B1436">
        <w:rPr>
          <w:color w:val="auto"/>
        </w:rPr>
        <w:br w:type="column"/>
      </w:r>
      <w:bookmarkStart w:id="5" w:name="_Toc358625743"/>
      <w:bookmarkStart w:id="6" w:name="_Toc362553965"/>
      <w:r w:rsidR="00704347" w:rsidRPr="007B1436">
        <w:rPr>
          <w:color w:val="auto"/>
        </w:rPr>
        <w:t>Aim:</w:t>
      </w:r>
      <w:bookmarkEnd w:id="5"/>
      <w:bookmarkEnd w:id="6"/>
    </w:p>
    <w:p w14:paraId="7F34E9B5" w14:textId="77777777" w:rsidR="00704347" w:rsidRPr="007B1436" w:rsidRDefault="00704347" w:rsidP="00704347">
      <w:pPr>
        <w:rPr>
          <w:rFonts w:asciiTheme="minorHAnsi" w:hAnsiTheme="minorHAnsi"/>
        </w:rPr>
      </w:pPr>
    </w:p>
    <w:p w14:paraId="2BF6B7C5" w14:textId="45D1C1AD" w:rsidR="00704347" w:rsidRPr="007B1436" w:rsidRDefault="00704347" w:rsidP="00704347">
      <w:pPr>
        <w:rPr>
          <w:rFonts w:asciiTheme="minorHAnsi" w:hAnsiTheme="minorHAnsi"/>
        </w:rPr>
      </w:pPr>
      <w:r w:rsidRPr="007B1436">
        <w:rPr>
          <w:rFonts w:asciiTheme="minorHAnsi" w:hAnsiTheme="minorHAnsi"/>
        </w:rPr>
        <w:t>The aim of this project is to develop and evaluate a cell carrier to deliver adipose derived stem cells expanded in a laboratory to skin wounds in an out- patient clinic. To achieve this it is important to keep cells alive in transport conditions for at least 48 hours whilst maintaining ‘stemness’ as a priority to ensure cells will retain their capacity for wound healing when used as a treatment.</w:t>
      </w:r>
    </w:p>
    <w:p w14:paraId="32F4D383" w14:textId="77777777" w:rsidR="00704347" w:rsidRPr="007B1436" w:rsidRDefault="00704347" w:rsidP="00704347">
      <w:pPr>
        <w:rPr>
          <w:rFonts w:asciiTheme="minorHAnsi" w:hAnsiTheme="minorHAnsi"/>
        </w:rPr>
      </w:pPr>
    </w:p>
    <w:p w14:paraId="75632559" w14:textId="77777777" w:rsidR="00704347" w:rsidRPr="007B1436" w:rsidRDefault="00704347" w:rsidP="00704347">
      <w:pPr>
        <w:pStyle w:val="Heading1"/>
        <w:rPr>
          <w:color w:val="auto"/>
        </w:rPr>
      </w:pPr>
      <w:bookmarkStart w:id="7" w:name="_Toc358625744"/>
      <w:bookmarkStart w:id="8" w:name="_Toc362553966"/>
      <w:r w:rsidRPr="007B1436">
        <w:rPr>
          <w:color w:val="auto"/>
        </w:rPr>
        <w:t>Objectives:</w:t>
      </w:r>
      <w:bookmarkEnd w:id="7"/>
      <w:bookmarkEnd w:id="8"/>
    </w:p>
    <w:p w14:paraId="779CC296" w14:textId="77777777" w:rsidR="00704347" w:rsidRPr="007B1436" w:rsidRDefault="00704347" w:rsidP="00704347">
      <w:pPr>
        <w:rPr>
          <w:rFonts w:asciiTheme="minorHAnsi" w:hAnsiTheme="minorHAnsi"/>
        </w:rPr>
      </w:pPr>
    </w:p>
    <w:p w14:paraId="53E1ED0D" w14:textId="77777777" w:rsidR="00704347" w:rsidRPr="007B1436" w:rsidRDefault="00704347" w:rsidP="00704347">
      <w:pPr>
        <w:pStyle w:val="ListParagraph"/>
        <w:numPr>
          <w:ilvl w:val="0"/>
          <w:numId w:val="1"/>
        </w:numPr>
        <w:spacing w:line="360" w:lineRule="auto"/>
      </w:pPr>
      <w:r w:rsidRPr="007B1436">
        <w:t>Assess stem cell viability on two common biomaterials; fibrin gels and electrospun PLGA scaffolds.</w:t>
      </w:r>
    </w:p>
    <w:p w14:paraId="1D4FEF9B" w14:textId="4D32E2A3" w:rsidR="00704347" w:rsidRPr="007B1436" w:rsidRDefault="00704347" w:rsidP="00704347">
      <w:pPr>
        <w:pStyle w:val="ListParagraph"/>
        <w:numPr>
          <w:ilvl w:val="0"/>
          <w:numId w:val="1"/>
        </w:numPr>
        <w:spacing w:line="360" w:lineRule="auto"/>
      </w:pPr>
      <w:r w:rsidRPr="007B1436">
        <w:t>Investigate a solution to keeping cells viable for 48 hours or more in transportatio</w:t>
      </w:r>
      <w:r w:rsidR="00D17671">
        <w:t xml:space="preserve">n conditions in the absence of </w:t>
      </w:r>
      <w:r w:rsidRPr="007B1436">
        <w:t>a conventional cell incubator which would normally maintain the pH and temperature of the cells.</w:t>
      </w:r>
    </w:p>
    <w:p w14:paraId="1EA7C5A8" w14:textId="2A5040C8" w:rsidR="00704347" w:rsidRPr="007B1436" w:rsidRDefault="00704347" w:rsidP="00704347">
      <w:pPr>
        <w:pStyle w:val="ListParagraph"/>
        <w:numPr>
          <w:ilvl w:val="0"/>
          <w:numId w:val="1"/>
        </w:numPr>
        <w:spacing w:line="360" w:lineRule="auto"/>
      </w:pPr>
      <w:r w:rsidRPr="007B1436">
        <w:t>Evaluate if cells seeded in scaffolds post transport conditions for 48 hours retain their differentiation potential into adipose, osteoblast and chondrocyte lineages and have the ability to then migrate from transport biomaterials to tissue engineered skin.</w:t>
      </w:r>
    </w:p>
    <w:p w14:paraId="173499D3" w14:textId="21C28FF4" w:rsidR="00935070" w:rsidRPr="00935070" w:rsidRDefault="00935070" w:rsidP="006A5CF4">
      <w:pPr>
        <w:pStyle w:val="Heading1"/>
      </w:pPr>
    </w:p>
    <w:p w14:paraId="386F188B" w14:textId="43C3ACB6" w:rsidR="00704347" w:rsidRPr="00935070" w:rsidRDefault="00935070" w:rsidP="00935070">
      <w:pPr>
        <w:pStyle w:val="Heading1"/>
        <w:rPr>
          <w:color w:val="auto"/>
        </w:rPr>
      </w:pPr>
      <w:r>
        <w:br w:type="column"/>
      </w:r>
      <w:bookmarkStart w:id="9" w:name="_Toc358625745"/>
      <w:bookmarkStart w:id="10" w:name="_Toc362553967"/>
      <w:r w:rsidR="00704347" w:rsidRPr="00872642">
        <w:rPr>
          <w:color w:val="auto"/>
        </w:rPr>
        <w:t>Chapter 1:</w:t>
      </w:r>
      <w:bookmarkEnd w:id="9"/>
      <w:bookmarkEnd w:id="10"/>
    </w:p>
    <w:p w14:paraId="47BE60AF" w14:textId="5544D631" w:rsidR="00704347" w:rsidRPr="00872642" w:rsidRDefault="00704347" w:rsidP="00872642">
      <w:pPr>
        <w:pStyle w:val="Heading1"/>
        <w:rPr>
          <w:color w:val="auto"/>
        </w:rPr>
      </w:pPr>
      <w:bookmarkStart w:id="11" w:name="_Toc358625746"/>
      <w:bookmarkStart w:id="12" w:name="_Toc362553968"/>
      <w:r w:rsidRPr="00872642">
        <w:rPr>
          <w:color w:val="auto"/>
        </w:rPr>
        <w:t>Introduction</w:t>
      </w:r>
      <w:bookmarkEnd w:id="11"/>
      <w:bookmarkEnd w:id="12"/>
    </w:p>
    <w:p w14:paraId="233A3B47" w14:textId="77777777" w:rsidR="00BC14A8" w:rsidRPr="00D17671" w:rsidRDefault="00704347" w:rsidP="00704347">
      <w:pPr>
        <w:pStyle w:val="Heading2"/>
        <w:rPr>
          <w:rFonts w:eastAsiaTheme="minorEastAsia"/>
          <w:color w:val="auto"/>
          <w:lang w:eastAsia="zh-CN"/>
        </w:rPr>
      </w:pPr>
      <w:r w:rsidRPr="007B1436">
        <w:rPr>
          <w:color w:val="auto"/>
        </w:rPr>
        <w:br w:type="column"/>
      </w:r>
    </w:p>
    <w:p w14:paraId="6D8FFD9A" w14:textId="25ECDC4A" w:rsidR="00BC14A8" w:rsidRPr="00D17671" w:rsidRDefault="007162D0" w:rsidP="00D17671">
      <w:pPr>
        <w:pStyle w:val="Heading2"/>
        <w:rPr>
          <w:color w:val="auto"/>
        </w:rPr>
      </w:pPr>
      <w:bookmarkStart w:id="13" w:name="_Toc245365362"/>
      <w:bookmarkStart w:id="14" w:name="_Toc341439779"/>
      <w:bookmarkStart w:id="15" w:name="_Toc358625747"/>
      <w:bookmarkStart w:id="16" w:name="_Toc362553969"/>
      <w:r w:rsidRPr="00D17671">
        <w:rPr>
          <w:color w:val="auto"/>
        </w:rPr>
        <w:t>Skin:</w:t>
      </w:r>
      <w:bookmarkEnd w:id="13"/>
      <w:bookmarkEnd w:id="14"/>
      <w:bookmarkEnd w:id="15"/>
      <w:bookmarkEnd w:id="16"/>
    </w:p>
    <w:p w14:paraId="4800E997" w14:textId="28262284" w:rsidR="00BC14A8" w:rsidRPr="007B1436" w:rsidRDefault="00BC14A8" w:rsidP="00BC14A8">
      <w:pPr>
        <w:rPr>
          <w:rFonts w:asciiTheme="minorHAnsi" w:hAnsiTheme="minorHAnsi" w:cs="Arial"/>
        </w:rPr>
      </w:pPr>
      <w:r w:rsidRPr="00D17671">
        <w:rPr>
          <w:rFonts w:asciiTheme="minorHAnsi" w:hAnsiTheme="minorHAnsi" w:cs="Arial"/>
        </w:rPr>
        <w:t xml:space="preserve">The largest organ of the body is the skin, accounting for approximately 16% of the human body weight </w:t>
      </w:r>
      <w:r w:rsidRPr="00D17671">
        <w:rPr>
          <w:rFonts w:asciiTheme="minorHAnsi" w:hAnsiTheme="minorHAnsi" w:cs="Arial"/>
        </w:rPr>
        <w:fldChar w:fldCharType="begin"/>
      </w:r>
      <w:r w:rsidR="003D58FB" w:rsidRPr="00D17671">
        <w:rPr>
          <w:rFonts w:asciiTheme="minorHAnsi" w:hAnsiTheme="minorHAnsi" w:cs="Arial"/>
        </w:rPr>
        <w:instrText xml:space="preserve"> ADDIN ZOTERO_ITEM CSL_CITATION {"citationID":"19l8cq3q39","properties":{"formattedCitation":"[1]","plainCitation":"[1]"},"citationItems":[{"id":164,"uris":["http://zotero.org/users/1254505/items/H7CU93FD"],"uri":["http://zotero.org/users/1254505/items/H7CU93FD"],"itemData":{"id":164,"type":"article-journal","title":"Structure and function of the epidermal barrier","container-title":"American Journal of Infection Control","page":"S98-S110","volume":"34","issue":"10","source":"www.ajicjournal.org","abstract":"The skin is divided into 2 main structural layers: the epidermis and the dermis. The epidermis is generally considered to be subdivided into 5 separate strata: basal, spinous, granular, lucid, and corneum. The vital barrier function of the skin resides primarily in the top stratum of the epidermis, the stratum corneum (SC). The SC is the barrier to the passive diffusion of water out of the skin, allowing us to live in air without suffering from dehydration, and is the barrier to other molecules including irritants into the skin. The epidermis also has immunologic functions and provides some protection of the skin from ultraviolet light via the pigment system. This paper will review the structure and function of the epidermal barrier and the response to environmental challenges such as repeated handwashing. Emphasis will be placed on the SC, the front line of the skin's defense against the insults of the outside world.\n\nThe skin is the largest organ of the human body, accounting for approximately 16% of total body weight. Its vital role is to prevent loss of water and other components of the body to the environment and protect the body from a variety of environmental insults. The skin also has important immune and sensory functions, helps to regulate body temperature, and synthesizes vitamin D. For a review of the overall structure of the skin including the dermis and skin appendages, see Odland.1\nAny discussion of the structure of skin will necessarily refer to layers. The various layers of the skin work in concert to provide strength and flexibility and perform the multiple functions of the skin. This review will focus on the barrier function residing in the top layer of the skin, the epidermis. The barrier function of the skin has been called “la raison d'etre” of the epidermis.2 The epidermal barrier serves to limit passive water loss from the body, reduce the absorption of chemicals from the environment, and prevent microbial infection. These defensive functions reside primarily in the top stratum of the epidermis, the stratum corneum (SC), at which they are integrated with SC formation and homeostasis.3, 4 Thus, proper development and maintenance of the SC are keys to its remarkable ability to defend the body against both chemical and microbiologic attack as well as dehydration.\nThe epidermis is itself divided into several layers or strata starting with the basal layer or stratum basale just above the dermis proceeding upward through the prickle and the granular layers to the top layer, the SC. Figure 1 is a diagram representing the major strata of the epidermis. English and Latin nomenclature of the epidermal strata are given in Table 1.\nThe predominant cell type of the epidermis is the keratinocyte. Keratinocytes exist from the basal layer to the granular layer at which they transform into the corneocytes of the SC. Keratinocytes make keratin and many other proteins. Keratins are the major structural proteins of the SC.5 There are 2 other important cell types in the epidermis: melanocytes and Langerhans cells. These 2 cells types are shown in the micrograph in Fig 2.\nMelanocytes are the pigment-producing cells of the skin and hair in all mammals. In the skin, they are found at the basal layer of the epidermis at which they make pigment granules called melanosomes containing melanin. The melanosomes are transferred from the melanocytes to the epidermal keratinocytes at which they impart some protection to the cell nucleus from ultraviolet (UV) light and give the skin its color. The process of melanin synthesis and transfer of melanosomes occurs continuously as the epidermis renews but can be speeded up in response to UV exposure to produce tanning.\nAnother epidermal cell shown in Fig 2 is the Langerhans cell. Langerhans cells are dendritic immune cells that are the antigen-presenting cell of the skin.6, 7, 8 They are important to the immune barrier of the epidermis and also participate in contact allergy.\nBack to Article Outline\nThe granular layer or stratum granulosum (SG) is named for the granules that appear in the cells at this point in the epidermis. Although it is only a few cells thick, it is a vital component of the epidermis because it is here that the key transformations that form the SC barrier occur. Two types of granules are formed at the SG: keratohyalin granules,1 which are full of protein, and lamellar bodies,9, 10 which contain lipids. In the SG, the cells are transformed into the corneocytes or squames that form the SC. The nucleus is digested, the cytoplasm disappears, the lipids are released into the intercellular space, the keratin intermediate filaments aggregate to form microfibrils, and the cell membrane is replaced by a cell envelope made of cross-linked protein with lipids covalently attached to its surface. The corneocyte or squame that results from this transformation is a flat cell that tends to be in the shape of either a hexagon or pentagon approximately 25 μm on a side with a surface area of approximately 1000 μm2 and a thickness of approximately 0.5 to 1.0 μm.11, 12 On most body sites, the SC is 12 to 16 cell layers thick, but it can vary from as little as 9 cell layers of the forehead or eyelids to as much as 25 on the dorsum of the hand and up to 50 or more on the palms or the soles of the feet.13, 14 To discuss the structure and formation of the SC in more detail, we will refer to a common conceptual model of the SC barrier, the “bricks and mortar” model.15, 16\nBack to Article Outline\nThe SC is often modeled as a brick wall (Fig 3). The SC corneocytes with their resistant cell envelopes and keratin microfibrils are considered to be the bricks, and the layers of lipids found between the cells are considered to be the mortar.15 The lipid “mortar” is the main barrier to water passing out through the SC.17 The permeability of lipid soluble molecules is modeled by considering them to wind their way around the corneocyte bricks by diffusing through the lipid mortar.18 Both the bricks and the mortar of the SC are produced by keratinocytes at the SG at which keratinocytes release the lipids of the mortar into the space between the cells as they are being transformed into the corneocytes “bricks.” A major difference between the current and the earliest versions of the model is that we now know that the bricks are linked by desomosomes as illustrated in Fig 3 and discussed below.\nThe bricks (corneocytes) \nThe SC is approximately 60% keratin by dry weight.19 Keratins are members of a family of proteins called intermediate filaments that form part of the cytoskeleton of nucleated cells5, 20, 21 and are major structural proteins of skin, hair, and nail. When keratins are made by the cell, an acidic type I keratin is made at the same time as a neutral to basic type II keratin. Acidic proteins have more negatively charged amino acid side chains (aspartic or glutamic acid), and basic proteins have more positively charged side chains (lysine, arginine, or histidine at low pH). This allows the 2 α helical proteins to interact with each other, forming a structure called the coiled-coil.5, 21, 22 Coiled-coils are important to the structure of the keratinocyte and help maintain its integrity. Improper assembly of coiled-coils can lead to fragile keratinocytes, which rupture easily causing blistering diseases.21, 23, 24, 25 At the SG as keratinocytes are transformed into the corneocyte “bricks,” the coiled-coils aggregate to form structures called microfibrils, which are thought to lie parallel to the surface of the skin serving to reinforce the corneocytes and limit SC swelling in the plane of the skin surface.26, 27\nTwo proteins from the keratohyalin granules, filaggrin and loricrin, play key roles in the formation of the “bricks.” Filaggrin is an acronym for filament-aggregating protein.28, 29, 30, 31 Filaggrin contains a high level of positively charge amino acids and participates in the aggregation of the keratin coiled-coils,32 which have an overall negative charge. After filaggrin performs this function, it is modified to come off the keratin microfibrils and is then digested by proteolytic enzymes to produce the amino acid components of the natural moisturizing factor (NMF) of the SC.33, 34, 35 NMF consists of lactate, amino acids from filaggrin breakdown, and pyrollidone carboxylic acid (PCA) formed from the amino acid glutamine.36, 37, 38 These natural moisturizers are important to maintain proper hydration of the SC, allowing it to be flexible and to desquamate properly.39, 40, 41, 42, 43\nIn the lower layers of the epidermis, the keratinocyte has a typical phospholipid bilayer cell membrane. Phospholipid membranes are far too permeable to water to survive exposure to air in a dry environment. At the SG, the cell membrane of the keratinocyte is transformed into the resistant cell envelope of the corneocyte.44 The transformation is brought about by the membrane-bound enzyme transglutaminase45 (T-gase). T-gase cross-links 2 proteins together by connecting a glutamine side chain of one to a lysine side chain on the other, resulting in the formation of an isopeptide bond as illustrated in Fig 4.\nSeveral proteins participate in cross-linking reactions. The most predominate is loricrin, a globular protein released from the keratohyalin granules that is rich in hydrophobic amino acids and cysteine.46, 47, 48 The cytoplasm contains involucrin, a highly helical protein that is also a major substrate for T-gase and an important component of the cell envelope.49, 50, 51 An early step in formation of the cell envelope is cross-linking between involucrin and loricrin.50 Other proteins participate in cross-link formation, especially some small proteins rich in the amino acid proline, known as SPRs.52, 53, 54 Eventually, the entire cell membrane is replaced by cross-linked proteins.55 Keratin fibers are also cross-linked to the envelope,56 and lipids (ceramides) are covalently attached to involucrin on the outer surface.57, 58 These attached ceramides are important to the barrier function of the SC.59 The new structure is known as the resistant cell envelope. A schematic of the SC cell envelope based on the work of Peter Steinert is shown in Fig 5.\nRecent studies indicate that the cell envelope is not always completely formed in at the SG/SC interface and that some incompletely formed envelopes may persist into the SC.60 Harding et al61 have classified cell envelopes into 2 types: completely formed robust cell envelopes and incompletely formed fragile envelopes. The ratio of fragile to robust envelopes was reported to increase in dry and damaged skin.\nSC desomosomes \nDesomosomes are structures composed primarily of glycoproteins, which join cells together. The desomosomes joining corneocytes in the SC are modified from those that join epidermal keratinocytes by the addition of a protein called corneodesmosine,62, 63, 64, 65 and SC desmosomes are sometimes referred to as corneodesmosomes. For proper desquamation of the SC to occur, the desmosomes must be digested by proteolytic enzymes.62, 65, 66, 67, 68, 69, 70 At least some of the keratin fibers are thought to connect to the desmosomes as illustrated in Fig 4. Figure 5 shows electron micrographs of desmosomes in the SC.70 In the lower SC, desmosomes are intact, but they are gradually digested by the time the skin surface is reached (Fig 6).\nIn SC that is desquamating at its normal rate, corneocytes persist in the SC for approximately 2 weeks, depending on body site, before being shed into the environment.71, 72, 73, 74 On average, about one layer of corneocytes is shed each day from the surface and replaced by keratinocytes at the SG. The corneocytes that are shed each day can have a significant bacterial load and may be a source of contamination of the environment.71, 75, 76, 77\nThe mortar \nThe lamellar bodies that appear at the SG contain lipids, which are released into the intercellular space as the SC forms. These lipids are glucosyl ceramides, cholesterol, cholesterol esters, and long-chain fatty acids. In the intercellular space, the glucosyl cermides are converted to ceramides.78, 79 The lipids spontaneously organize into multiple layers between the SC cells.80 These layers are illustrated in Fig 7, which shows lipid layers in the lower SC after the overlaying SC has been removed by stripping with cellophane tape.70\nThis lipid “mortar” is critically important to the barrier function of skin, and ceramides are vital to the organization and functioning of the barrier.81 Ceramides are sphingolipids linked to long-chain fatty acids. There are several ceramides found in the SC, including ceramides 1 and 2 shown in Fig 8.\nThe SC contains no phospholipids. The phospholipids from the keratinocytes of the viable layers are broken down by phospholipases82, 83, 84 in the lower SC. This produces fatty acids, which are necessary for the development of a functional SC barrier and may play a role in producing the acid pH of the SC.82 The SC has a surface pH of approximately 4 to 5.5, and this acidic pH, the so-called “acid mantle” of the skin,85, 86, 87, 88 may play a role in protecting against colonization of the skin surface by harmful bacteria.3, 89, 90\nElias et al91 and Schurer and Elias92 have proposed that the lipids released from lamellar granules in the SG are precursor or probarrier lipids that must be processed in extracellular spaces.92 The necessity of this extracellular lipid processing emphasizes the dynamic nature of the SC. The SC can no longer be considered as a Saran wrap (SC Johnson, Racine, WI)-like covering of the skin. It is a dynamic tissue that is metabolically active, even if it is not a living tissue in the classic sense. For more details on the dynamic SC and the “updated” bricks and mortar model, see the excellent review by Harding.93\nThe lamellar bodies of the SC release other important molecules into the intercorneocyte spaces in addition to the lipids that form the permeability barrier. The proteolytic enzymes involved in desmosome hydrolysis94, 95 as well as inhibitors of those enzyme to control rates of desquamation96 are released by the lamellar bodies, as are antimicrobial peptides called defensins,97 which may play a role in protecting the skin from infection.98 Production of these peptides is increased in skin with psoriasis but not in skin with atopic dermatitis (eczema).99, 100 This may account for the much higher susceptibility of eczema sufferers to skin infection, and eczematous skin may be more likely to spread nocosomial infections.101\nThe very specialized “bricks and mortar” of the SC work together to produce a covering for the skin that is both flexible and superbly protective.3, 4 When the SC is functioning properly, it defends us against dehydration, external toxins, and bacterial assault as well as protecting the more fragile keratinocytes below from mechanical disruption.\nBack to Article Outline\nSurfactants \nMost handwash products rely on surfactants for their cleansing action. Surfactants are surface-active molecules. They have a hydrophobic portion referred to as the tail and a hydrophilic portion referred to as the head group. A ball and stick representation of an ionic surfactant is shown in Fig 9.\nSurfactants are classified primarily by the characteristics of the head groups. Natural soaps are the metal salts of fatty acids, so the head group is a carboxylic acid and the X is either sodium or potassium. The major classifications of surfactants are anionic, cationic, ampotheric, and nonionic, depending on whether the head group has a negative (anionic) or positive charge (cationic) or both (amphoteric) or is uncharged (nonionic).102 The hydrophobic tail can vary in length and structure, but hydrocarbon chains of various lengths are the most common. The structure of one of the most frequently used anionic surfactants, sodium lauryl sulfate (SLS), is shown below. Here, the hydrophobic tail is the 12 carbon hydrocarbon chain, and the head group is the sulfate moiety.\nCH3-CH2-CH2-CH2-CH2-CH2-CH2-CH2-CH2-CH2-CH2-CH2-O-S-O3− NA+\nSurfactants have a wide variety of applications and are especially useful for cleansing. They can form association structures such as micelles, which can dissolve oils directly. The hydrophobic tail can associate with oils on a surface causing it to lift up from the surface, and they can help to break up other types of soil. Nearly all products for cleansing skin or hair contain surfactants.\nSurfactants effects on the bricks and mortar \nUnfortunately, the very characteristics of surfactants that make them so useful for cleaning allow them to damage both the bricks and mortar of protective barrier of the SC. Repeated washing of the skin with soaps and surfactants can negatively impact the multiple functions of the epidermal barrier. The skin problems that can be engendered by the necessity of repeated exposures in a health care environment are multiple. Skin damage from surfactants can be further exacerbated by occlusion from wearing gloves and the mechanical action of scrubbing the hands. The negative effects that soaps and surfactants can have on the epidermal barrier are illustrated in Fig 10.\nSurfactant molecules are well-known to bind to proteins,103, 104, 105, 106 causing changes in their structure, and have been shown to bind to the SC.107 Surfactants known to be aggressive to the skin such as SLS bind more strongly than milder surfactants such as isethionates. Surfactants cause swelling of the SC in vitro, presumably by interaction with SC proteins,27, 103, 108, 109 and the degree of swelling is well correlated with the harshness of either individual or mixtures of surfactant mixtures.109, 110\nThe lipid mortar is the major barrier to permeability of the SC, and surfactants are well-known to increase the ability of exogenous compounds to penetrate the skin111, 112 and to increase the rate of water loss through the skin,113, 114, 115, 116, 117, 118, 119, 120, 121, 122, 123 presumably because of their effects on the lipid barrier SC.2, 112, 124, 125 An obvious mechanism for the decrease in barrier function after surfactant treatment could be direct removal of SC lipids and removal of SC lipids by surfactant treatment, an effect that has been reported in some studies.126, 127 Other studies on surfactant-induced irritation indicate that, rather than greatly reducing the total lipid content, the main effects are to alter lipid composition70, 128 and disorder the lamellar structure of SC lipids.70, 129, 130, 131, 132, 133 Figure 11 illustrates the extreme disordering of the SC lamellar lipid structure for soap-induced, winter-dry skin.70\nSurfactant effects on the acid mantle \nAs discussed above, the SC has a surface pH of approximately 4 to 5.5, and this acidic pH, the so-called “acid mantle” of the SC,85, 87, 88, 134 may play a role in protecting against colonization of the skin surface by harmful bacterial.3, 4, 90 Bar soaps made from natural soap are alkaline by their very nature and can raise the pH of the skin during washing.88, 90, 135 Trobaugh and Wickett135 reported that a single washing with typical bars soaps raised the pH from the normal range of 5.0 to 5.5 to approximately 7.5. Washing with a bar soap based on the synthetic detergent sodium cocoyl isethionate did not have this effect. The pH of soap-washed skin gradually declined toward normal over the next several hours because SC has components (fatty acids) that naturally provide buffering capacity.136, 137 Trobaugh and Wickett135 further reported that washing 10 times per day with soap overcame the skin's natural buffering capacity to some extent, and, within 3 days, the skin surface pH was consistently above 6.0, suggesting that the mechanism for maintaining the acid mantle was disrupted. In addition, cracking (fissuring) grades increased (worsened) from 1.5 to 3.0 on a 5.0-point scale. The authors interpreted the cracking as due to the harsh nature of natural soap bars and not simply to the high pH of the soap bars. Newman and Seitz138 found similar increases in skin surface pH on repeated soap washing paralleled by similar increases in cracking grade. Korting et al90 also reported increases in skin pH following the use of natural soaps and a concomitant increase in skin colonization by coagulase-negative staphylococci.\nSurfactant effects on SC hydration and flexibility \nSince the pioneering work of Blank,139, 140 we have known that water is a key factor for maintaining the pliability of the SC. Studies with isolated SC have found that well-hydrated SC is very flexible and dry SC is very stiff and brittle.139, 141, 142 Many in vivo studies have also found hydration to increase the elasticity of the skin.143, 144, 145, 146, 147, 148, 149 Loss of elasticity in surfactant-damaged dry skin can lead to cracking of the skin, especially around the knuckles at which stretching and flexing of the skin is required for movement.\nEffects on SC metabolism and desquamation \nIn addition to the requirement of water for SC flexibility, we now understand that adequate hydration of the SC is required for the important metabolic processes occurring in the SC, such as conversion of probarrier lipids to barrier lipids82, 91, 150, 151, 152 to maintain barrier function and the hydrolysis of desmosomes67, 68, 69, 70, 153, 154 necessary for normal desquamation. Skin in good condition maintains SC water content at approximately 30% by weight (except at the very surface), whereas very dry skin can be as low as 10% to 15% water throughout most of the SC down to nearly the level of the SG.155 The natural moisturizing factors of the SC are very important to maintaining SC hydration.156, 157, 158, 159, 160 NMF is easily lost from the skin, especially after the barrier is perturbed,157, 161, 162 and it is likely that NMF removal is a major factor in the development of dry skin following repeated hygiene procedures.\nThe desmosomes connecting SC cells (Fig 6) are gradually digested by a cascade of proteolytic enzymes.67, 163 In dry and in dry, damaged skin, these enzymes are not able to perform their function properly, thereby causing intact desmosomes to persist into the upper SC.69, 70 This results in shedding of large scales or flakes rather than individual cells. It also increases the surface area of the SC available for bacterial adhesion and may be a factor in the increased presence of colonizing bacteria on damaged hands.90, 164\nSurfactant effects on cytokines-hyperproliferation \nSurfactants can induce the release of inflammatory cytokines (cell-signaling molecules). Interleukins, particularly interleukin-1α, are released upon surfactant exposure.165, 166, 167 There are 2 mechanisms that can contribute to this effect. Surfactants are clearly able to penetrate the SC and encounter keratinocytes in the viable layers of the epidermis. The interaction of surfactants with keratinocytes is known to induce cytokine release.166, 168\nInterleukin-1α is also released as a natural response of the epidermal barrier to disruption169 as part of the protective process intended to stimulate repair of the barrier. In surfactant-irritated skin, these effects may combine to produce overstimulation, causing the skin to hyperproliferate.170 The overstimulated skin has an increased rate of cornification that does not permit sufficient time for the complex events that must occur in the SG to form a fully functional SC. A normal SC lipid profile will not be produced,70, 171 and SC cell envelopes that incompletely formed and are thus “fragile” will form in higher than normal proportion.61 Cells with fragile envelopes will lose their NMF easily and not have good barrier properties. These effects will combine to lead to SC with impaired barrier function. This resulting barrier will have weaknesses in both the bricks and the mortar. Consequently, it will be increasingly susceptible to further surfactant damage and less able to hold water to allow SC enzymes to function. The result will be a vicious cycle of skin damage.161\nBreaking the dry skin cycle \nThe challenge in the health care environment is to somehow break this dry skin cycle while meeting hygiene guidelines that require frequent cleansing of the hands. Multiple approaches are required. The first step is to use cleansers formulated with mild surfactants such as isethionates,172 amphodiacetates, and sulfosuccinates. Blending surfactants together in appropriate ratios can also significantly improve their mildness.110 The use of alcohol-based hand sanitizers that contain appropriately formulated emollients may also help to improve hand condition.173, 174, 175\nAlthough improving the surfactant cleansing system will help reduce skin problems, it is likely to be necessary to use well-formulated therapeutic lotions to help break the cycle and reestablish the formation of normal SC. Glycerin has been shown to be an effective skin-conditioning agent when incorporated into a lotion at 5% or higher.176, 177 It has several positive effects on the physical properties of the SC, including increasing hydration178, 179, 180 and improving elasticity.146, 147, 178 Glycerin has been reported to normalize the rate of desmosome hydrolysis in dry skin,181 and glycerin has been shown to accelerate the repair of the SC barrier after damage by SLS.182\nPetrolatum is an effective treatment for dry skin183 both as a single ingredient and as a component of creams and lotions. Petrolatum is an occlusive agent that reduces the rate of water loss through skin, increasing hydration by causing buildup of water in the upper SC. Petrolatum has been shown to penetrate deeply into damaged skin and enhance recovery of SC barrier function.184 Use of lotions and creams outside of work may have significant benefits for health care workers and should be stressed as part of the routine hand hygiene practices. Two factors must be considered while using lotions in the health care environment. One is the possibility that oils such as mineral oil and petrolatum in the lotion may compromise the integrity of latex gloves.185 The other is that lotions formulated with anionic emulsifiers may inactivate the residual activity of chlorhexidine gluconate on the skin.186, 187 These issues can be addressed by providing lotions that contain lower levels of oils such as petrolatum and mineral oil and that use either nonionic or cationic emulsifers while using latex gloves and chlorhexidine gluconate-containing cleansers.188 The consistent use of mild cleansers, alcohol rubs with emollients, and effective skin lotion both during and outside of work should go far to help maintain the protective function of the SC, keeping both the “bricks” and the “mortar” intact while meeting the hand hygiene requirements of the health care worker.\n\nBack to Article Outline","DOI":"10.1016/j.ajic.2006.05.295","ISSN":"0196-6553","note":"PMID: 17150426","author":[{"family":"Wickett","given":"R. Randall"},{"family":"Visscher","given":"Marty O."}],"issued":{"date-parts":[["2006",12]]}}}],"schema":"https://github.com/citation-style-language/schema/raw/master/csl-citation.json"} </w:instrText>
      </w:r>
      <w:r w:rsidRPr="00D17671">
        <w:rPr>
          <w:rFonts w:asciiTheme="minorHAnsi" w:hAnsiTheme="minorHAnsi" w:cs="Arial"/>
        </w:rPr>
        <w:fldChar w:fldCharType="separate"/>
      </w:r>
      <w:r w:rsidRPr="00D17671">
        <w:rPr>
          <w:rFonts w:asciiTheme="minorHAnsi" w:hAnsiTheme="minorHAnsi" w:cs="Arial"/>
          <w:noProof/>
        </w:rPr>
        <w:t>[1]</w:t>
      </w:r>
      <w:r w:rsidRPr="00D17671">
        <w:rPr>
          <w:rFonts w:asciiTheme="minorHAnsi" w:hAnsiTheme="minorHAnsi" w:cs="Arial"/>
        </w:rPr>
        <w:fldChar w:fldCharType="end"/>
      </w:r>
      <w:r w:rsidRPr="00D17671">
        <w:rPr>
          <w:rFonts w:asciiTheme="minorHAnsi" w:hAnsiTheme="minorHAnsi" w:cs="Arial"/>
        </w:rPr>
        <w:t>. The skin is responsible for a variety of functions, including the regulation of body temperature through sweating or vasoconstriction</w:t>
      </w:r>
      <w:r w:rsidRPr="007B1436">
        <w:rPr>
          <w:rFonts w:asciiTheme="minorHAnsi" w:hAnsiTheme="minorHAnsi" w:cs="Arial"/>
        </w:rPr>
        <w:t xml:space="preserve"> of small blood vessels. Touch, pressure and vibration sensation is possible due to mechanoreceptors within the skin. The skin is able to protect cells from damaging ultraviolet B l</w:t>
      </w:r>
      <w:r w:rsidR="0020360C" w:rsidRPr="007B1436">
        <w:rPr>
          <w:rFonts w:asciiTheme="minorHAnsi" w:hAnsiTheme="minorHAnsi" w:cs="Arial"/>
        </w:rPr>
        <w:t>ight owing</w:t>
      </w:r>
      <w:r w:rsidRPr="007B1436">
        <w:rPr>
          <w:rFonts w:asciiTheme="minorHAnsi" w:hAnsiTheme="minorHAnsi" w:cs="Arial"/>
        </w:rPr>
        <w:t xml:space="preserve"> to the production of melanin. The skin also synthesises vitamin D, a necessary vitamin for bone health.</w:t>
      </w:r>
    </w:p>
    <w:p w14:paraId="660E2E61" w14:textId="6ACB0728"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 mechanical protection of skin is provided by the high concentration of keratin in the cell membranes of the keratinocytes, cells that form the epidermis. Lipids are secreted between the cells of the epidermis, forming a permeability barrier. Acidic sebum is secreted to inhibit growth of pathogen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fpkkk1tl7","properties":{"formattedCitation":"[2]","plainCitation":"[2]"},"citationItems":[{"id":321,"uris":["http://zotero.org/users/1254505/items/MNWVVZWV"],"uri":["http://zotero.org/users/1254505/items/MNWVVZWV"],"itemData":{"id":321,"type":"article-journal","title":"Is the Filaggrin–Histidine–Urocanic Acid Pathway Essential for Stratum Corneum Acidification?","container-title":"Journal of Investigative Dermatology","page":"2141-2144","volume":"130","issue":"8","source":"www.nature.com","abstract":"The Journal of Investigative Dermatology publishes basic and clinical research in cutaneous biology and skin disease.","DOI":"10.1038/jid.2010.74","ISSN":"0022-202X","journalAbbreviation":"J Invest Dermatol","language":"en","author":[{"family":"Fluhr","given":"Joachim W."},{"family":"Elias","given":"Peter M."},{"family":"Man","given":"Mao-Qiang"},{"family":"Hupe","given":"Melanie"},{"family":"Selden","given":"Clare"},{"family":"Sundberg","given":"John P."},{"family":"Tschachler","given":"Erwin"},{"family":"Eckhart","given":"Leopold"},{"family":"Mauro","given":"Theodora M."},{"family":"Feingold","given":"Kenneth R."}],"issued":{"date-parts":[["2010",8]]}}}],"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w:t>
      </w:r>
      <w:r w:rsidRPr="007B1436">
        <w:rPr>
          <w:rFonts w:asciiTheme="minorHAnsi" w:hAnsiTheme="minorHAnsi" w:cs="Arial"/>
        </w:rPr>
        <w:fldChar w:fldCharType="end"/>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ga41l2s4b","properties":{"formattedCitation":"[3]","plainCitation":"[3]"},"citationItems":[{"id":305,"uris":["http://zotero.org/users/1254505/items/R4AJERJ2"],"uri":["http://zotero.org/users/1254505/items/R4AJERJ2"],"itemData":{"id":305,"type":"article-journal","title":"Skin Microflora and Bacterial Infections of the Skin","container-title":"Journal of Investigative Dermatology Symposium Proceedings","page":"170-174","volume":"6","issue":"3","source":"www.nature.com","abstract":"The skin is a milieu for controlled bacterial growth. Skin supports the growth of commensal bacteria, which protect the host from pathogenic bacteria. Environmental and local factors, host immunity, and organism adherence and virulence are intricately related to cutaneous infection. Resident gram- positive bacteria include Staphylococcus, Micrococcus, and Corynebacterium sp. Staphylococcus aureus and Strepto coccus pyogenes are notoriously pathogenic in the skin. In order for bacteria to be pathogenic, they must be able to adhere to, grow on, and invade the host. Bacteria possess numerous virulence genes that allow for growth in these privileged niches. Epidermal infections caused by S. aureus and S. pyogenes include impetigo and ecthyma. Dermal infections consist of erysipelas, cellulitis, and necrotizing fasciitis. The pilosebaceous unit is involved in folliculitis, furunculosis, and carbunculosis. Moreover, S. aureus and S. pyogenes produce toxins that may elicit a superantigen response, causing massive release of cytokines. Staphylococcal scalded skin syndrome, toxic shock syndrome, and scarlet fever are all superantigen-mediated. Gram-negative organisms such as Pseudo monas aeruginosa, Pasteurella multocida, Capnocytophaga canimorsus, Bartonella sp., Klebsiella rhinoscleromatis, and Vibrio vulnificus are not typical resident skin microflora but may cause cutaneous infection.","DOI":"10.1046/j.0022-202x.2001.00043.x","ISSN":"1087-0024","journalAbbreviation":"J Investig Dermatol Symp Proc","language":"en","author":[{"family":"Chiller","given":"Katarina"},{"family":"Selkin","given":"Bryan A."},{"family":"Murakawa","given":"George J."}],"issued":{"date-parts":[["200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w:t>
      </w:r>
      <w:r w:rsidRPr="007B1436">
        <w:rPr>
          <w:rFonts w:asciiTheme="minorHAnsi" w:hAnsiTheme="minorHAnsi" w:cs="Arial"/>
        </w:rPr>
        <w:fldChar w:fldCharType="end"/>
      </w:r>
      <w:r w:rsidRPr="007B1436">
        <w:rPr>
          <w:rFonts w:asciiTheme="minorHAnsi" w:hAnsiTheme="minorHAnsi" w:cs="Arial"/>
        </w:rPr>
        <w:t>, and skin shedding limits the build up of bac</w:t>
      </w:r>
      <w:r w:rsidR="0020360C" w:rsidRPr="007B1436">
        <w:rPr>
          <w:rFonts w:asciiTheme="minorHAnsi" w:hAnsiTheme="minorHAnsi" w:cs="Arial"/>
        </w:rPr>
        <w:t xml:space="preserve">teria. This causes epidermal </w:t>
      </w:r>
      <w:r w:rsidRPr="007B1436">
        <w:rPr>
          <w:rFonts w:asciiTheme="minorHAnsi" w:hAnsiTheme="minorHAnsi" w:cs="Arial"/>
        </w:rPr>
        <w:t xml:space="preserve">acidity, which is necessary for the maintenance of the water barrier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k91d65ims","properties":{"formattedCitation":"[4]","plainCitation":"[4]"},"citationItems":[{"id":318,"uris":["http://zotero.org/users/1254505/items/T4EAIMX7"],"uri":["http://zotero.org/users/1254505/items/T4EAIMX7"],"itemData":{"id":318,"type":"article-journal","title":"Barrier recovery is impeded at neutral pH, independent of ionic effects: implications for extracellular lipid processing","container-title":"Archives of Dermatological Research","page":"215-222","volume":"290","issue":"4","source":"link.springer.com","abstract":"β-glucocerebrosidase (β-GlcCer’ase), which exhibits a distinct acidic pH optimum, is particularly well documented. Therefore, we sought to determine whether the recovery of the barrier after acute insults requires acidification of the SC. We examined permeability barrier recovery by assessing changes in transepidermal water loss (TEWL), SC membrane ultrastructure utilizing ruthenium tetroxide (RuO 4 ) postfixation, and β-GlcCer’ase activity by in situ zymography at an acidic vs neutral pH. Barrier recovery proceeded normally when acetone-treated skin was exposed to solutions buffered to an acidic pH. In contrast, the initiation of barrier recovery was slowed when treated skin was exposed to neutral or alkaline pH, regardless of buffer composition. In addition, enhancement of the alkaline buffer-induced delay in barrier recovery occurred with Ca 2+ and K + inclusion in the buffer. Moreover, the pH-dependent alteration in barrier recovery appeared to occur through a mechanism that was independent of Ca 2+ - or K + -controlled lamellar body secretion, since both the formation and secretion of lamellar bodies proceeded comparably at pH 5.5 and pH 7.4. In contrast, exposure to pH 7.4 (but not pH 5.5) resulted in both the persistence of immature, extracellular lamellar membrane structures, and a marked decrease in the in situ activity of β-GlcCer’ase. These results suggest first that an acidic extracellular pH is necessary for the initiation of barrier recovery, and second that the delay in barrier recovery is a consequence of inhibition of postsecretory lipid processing.","DOI":"10.1007/s004030050293","ISSN":"0340-3696, 1432-069X","shortTitle":"Barrier recovery is impeded at neutral pH, independent of ionic effects","journalAbbreviation":"Arch Dermatol Res","language":"en","author":[{"family":"Mauro","given":"T."},{"family":"Grayson","given":"Stephen"},{"family":"Gao","given":"W. N."},{"family":"Man","given":"Mao-Qiang"},{"family":"Kriehuber","given":"Ernst"},{"family":"Behne","given":"Martin"},{"family":"Feingold","given":"Kenneth R."},{"family":"Elias","given":"Peter M."}],"issued":{"date-parts":[["1998",5,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w:t>
      </w:r>
      <w:r w:rsidRPr="007B1436">
        <w:rPr>
          <w:rFonts w:asciiTheme="minorHAnsi" w:hAnsiTheme="minorHAnsi" w:cs="Arial"/>
        </w:rPr>
        <w:fldChar w:fldCharType="end"/>
      </w:r>
      <w:r w:rsidRPr="007B1436">
        <w:rPr>
          <w:rFonts w:asciiTheme="minorHAnsi" w:hAnsiTheme="minorHAnsi" w:cs="Arial"/>
        </w:rPr>
        <w:t xml:space="preserve">. Despite the defences of the skin in preventing microorganism growth, bacteria can be found in the outermost regions of the epidermi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a0rj9a7d9","properties":{"formattedCitation":"[5]","plainCitation":"[5]"},"citationItems":[{"id":303,"uris":["http://zotero.org/users/1254505/items/7VPQDQDQ"],"uri":["http://zotero.org/users/1254505/items/7VPQDQDQ"],"itemData":{"id":303,"type":"article-journal","title":"Distribution of bacteria in the epidermal layers and hair follicles of the human skin","container-title":"Skin pharmacology and physiology","page":"305-311","volume":"24","issue":"6","source":"NCBI PubMed","abstract":"Previous studies over recent years have revealed the presence of a resident bacterial population in the human skin throughout the entire body. However, the localization and composition of the bacteria within the epidermis and the skin appendages have not been fully investigated. Using differential tape stripping, cyanoacrylate skin surface biopsies and mapping of hair follicles, bacteria on the forearms of study participants were isolated, mapped, cultured and identified with respect to their origin within the epidermis and the hair follicles. Our studies showed that 85% of the bacteria were found within the first 6 corneocyte layers and roughly 25% of the cutaneous bacterial population were localized within the hair follicles. The microbial flora of the skin between individuals is subject to considerable fluctuations. Micrococcaceae represent the biggest fraction of hair-follicle-associated bacteria. The techniques developed for this study allowed us to selectively investigate the bacterial population within the hair follicles. Our results point out the role of skin appendages as potential microbial reservoirs and the need to develop new antiseptic formulations that sufficiently penetrate into the hair follicles.","DOI":"10.1159/000328728","ISSN":"1660-5535","note":"PMID: 21757977","journalAbbreviation":"Skin Pharmacol Physiol","language":"eng","author":[{"family":"Lange-Asschenfeldt","given":"B"},{"family":"Marenbach","given":"D"},{"family":"Lang","given":"C"},{"family":"Patzelt","given":"A"},{"family":"Ulrich","given":"M"},{"family":"Maltusch","given":"A"},{"family":"Terhorst","given":"D"},{"family":"Stockfleth","given":"E"},{"family":"Sterry","given":"W"},{"family":"Lademann","given":"J"}],"issued":{"date-parts":[["20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w:t>
      </w:r>
      <w:r w:rsidRPr="007B1436">
        <w:rPr>
          <w:rFonts w:asciiTheme="minorHAnsi" w:hAnsiTheme="minorHAnsi" w:cs="Arial"/>
        </w:rPr>
        <w:fldChar w:fldCharType="end"/>
      </w:r>
      <w:r w:rsidRPr="007B1436">
        <w:rPr>
          <w:rFonts w:asciiTheme="minorHAnsi" w:hAnsiTheme="minorHAnsi" w:cs="Arial"/>
        </w:rPr>
        <w:t xml:space="preserve">. However, the natural skin flora can act as a defence to further infections by pathogens. For instance, Staphyloccus epidermidis acts as a defence by inhibiting virulent strains of Staphyloccus aureus from binding to keratinocyt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4cat8kd40","properties":{"formattedCitation":"[6]","plainCitation":"[6]"},"citationItems":[{"id":324,"uris":["http://zotero.org/users/1254505/items/AUQQT7HW"],"uri":["http://zotero.org/users/1254505/items/AUQQT7HW"],"itemData":{"id":324,"type":"article-journal","title":"Competitive adherence as a mechanism of bacterial interference","container-title":"Canadian journal of microbiology","page":"700-703","volume":"29","issue":"6","source":"NCBI PubMed","abstract":"To determine whether competition among bacteria for specific attachment sites on host cells can explain bacterial interference, Staphylococcus aureus strain 502A was tested in turn against two different nasal coryneforms, a strain of Pseudomonas aeruginosa, and a virulent strain of S. aureus, all in the presence of nasal mucosal cells. Particularly examined was the influence of sequence in which bacteria were presented to the nasal cells in comparison with initial mixtures and individual suspensions. Results paralleled those observed in clinical prophylaxis: the bacterium first to adhere to the epithelial cells was able, under uniform conditions, to interfere with the colonization of subsequently added bacteria. Secondary adherence was not eliminated but substantially reduced, and was probably related to steric blockage by the initial colonizer and its particular ability to dissociate from the host cell.","ISSN":"0008-4166","note":"PMID: 6411317","journalAbbreviation":"Can. J. Microbiol.","language":"eng","author":[{"family":"Bibel","given":"D J"},{"family":"Aly","given":"R"},{"family":"Bayles","given":"C"},{"family":"Strauss","given":"W G"},{"family":"Shinefield","given":"H R"},{"family":"Maibach","given":"H I"}],"issued":{"date-parts":[["1983",6]]}}}],"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w:t>
      </w:r>
      <w:r w:rsidRPr="007B1436">
        <w:rPr>
          <w:rFonts w:asciiTheme="minorHAnsi" w:hAnsiTheme="minorHAnsi" w:cs="Arial"/>
        </w:rPr>
        <w:fldChar w:fldCharType="end"/>
      </w:r>
      <w:r w:rsidRPr="007B1436">
        <w:rPr>
          <w:rFonts w:asciiTheme="minorHAnsi" w:hAnsiTheme="minorHAnsi" w:cs="Arial"/>
        </w:rPr>
        <w:t>.</w:t>
      </w:r>
    </w:p>
    <w:p w14:paraId="491627FD" w14:textId="79D45E47" w:rsidR="00BC14A8" w:rsidRDefault="00BC14A8" w:rsidP="00BC14A8">
      <w:pPr>
        <w:ind w:firstLine="720"/>
        <w:rPr>
          <w:rFonts w:asciiTheme="minorHAnsi" w:hAnsiTheme="minorHAnsi" w:cs="Arial"/>
        </w:rPr>
      </w:pPr>
      <w:r w:rsidRPr="007B1436">
        <w:rPr>
          <w:rFonts w:asciiTheme="minorHAnsi" w:hAnsiTheme="minorHAnsi" w:cs="Arial"/>
        </w:rPr>
        <w:t xml:space="preserve">Langerhans cells are present in the basal layers of the skin, and present antigens to T cells in order to initiate an immune respons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q5r36mfof","properties":{"formattedCitation":"[7]","plainCitation":"[7]"},"citationItems":[{"id":326,"uris":["http://zotero.org/users/1254505/items/Q8F8S263"],"uri":["http://zotero.org/users/1254505/items/Q8F8S263"],"itemData":{"id":326,"type":"article-journal","title":"Epidermal Langerhans Cells Rapidly Capture and Present Antigens from C-Type Lectin-Targeting Antibodies Deposited in the Dermis","container-title":"Journal of Investigative Dermatology","page":"755-762","volume":"130","issue":"3","source":"www.nature.com","abstract":"Antigen-presenting cells can capture antigens that are deposited in the skin, including vaccines given subcutaneously. These include different dendritic cells (DCs) such as epidermal Langerhans cells (LCs), dermal DCs, and dermal langerin+ DCs. To evaluate access of dermal antigens to skin DCs, we used mAb to two C-type lectin endocytic receptors, DEC-205/CD205 and langerin/CD207. When applied to murine and human skin explant cultures, these mAbs were efficiently taken up by epidermal LCs. In addition, anti-DEC-205 targeted langerin+ CD103+ and langerin− CD103− mouse dermal DCs. Unexpectedly, intradermal injection of either mAb, but not isotype control, resulted in strong and rapid labeling of LCs in situ, implying that large molecules can diffuse through the basement membrane into the epidermis. Epidermal LCs targeted in vivo by ovalbumin-coupled anti-DEC-205 potently presented antigen to CD4+ and CD8+ T cells in vitro. However, to our surprise, LCs targeted through langerin were unable to trigger T-cell proliferation. Thus, epidermal LCs have a major function in uptake of lectin-binding antibodies under standard vaccination conditions.","DOI":"10.1038/jid.2009.343","ISSN":"0022-202X","journalAbbreviation":"J Invest Dermatol","language":"en","author":[{"family":"Flacher","given":"Vincent"},{"family":"Tripp","given":"Christoph H."},{"family":"Stoitzner","given":"Patrizia"},{"family":"Haid","given":"Bernhard"},{"family":"Ebner","given":"Susanne"},{"family":"Del Frari","given":"Barbara"},{"family":"Koch","given":"Franz"},{"family":"Park","given":"Chae Gyu"},{"family":"Steinman","given":"Ralph M."},{"family":"Idoyaga","given":"Juliana"},{"family":"Romani","given":"Nikolaus"}],"issued":{"date-parts":[["2009",11,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w:t>
      </w:r>
      <w:r w:rsidRPr="007B1436">
        <w:rPr>
          <w:rFonts w:asciiTheme="minorHAnsi" w:hAnsiTheme="minorHAnsi" w:cs="Arial"/>
        </w:rPr>
        <w:fldChar w:fldCharType="end"/>
      </w:r>
      <w:r w:rsidRPr="007B1436">
        <w:rPr>
          <w:rFonts w:asciiTheme="minorHAnsi" w:hAnsiTheme="minorHAnsi" w:cs="Arial"/>
        </w:rPr>
        <w:t>. This allows constant surveillance of the epidermis from pathogen invasion.</w:t>
      </w:r>
    </w:p>
    <w:p w14:paraId="0287378E" w14:textId="77777777" w:rsidR="00935070" w:rsidRPr="007B1436" w:rsidRDefault="00935070" w:rsidP="00BC14A8">
      <w:pPr>
        <w:ind w:firstLine="720"/>
        <w:rPr>
          <w:rFonts w:asciiTheme="minorHAnsi" w:hAnsiTheme="minorHAnsi" w:cs="Arial"/>
        </w:rPr>
      </w:pPr>
    </w:p>
    <w:p w14:paraId="7208EC33" w14:textId="77777777" w:rsidR="00BC14A8" w:rsidRPr="00D17671" w:rsidRDefault="00BC14A8" w:rsidP="00D17671">
      <w:pPr>
        <w:pStyle w:val="Heading2"/>
        <w:rPr>
          <w:color w:val="auto"/>
        </w:rPr>
      </w:pPr>
      <w:bookmarkStart w:id="17" w:name="_Toc341439780"/>
      <w:bookmarkStart w:id="18" w:name="_Toc362553970"/>
      <w:r w:rsidRPr="00D17671">
        <w:rPr>
          <w:color w:val="auto"/>
        </w:rPr>
        <w:t>Skin structure:</w:t>
      </w:r>
      <w:bookmarkEnd w:id="17"/>
      <w:bookmarkEnd w:id="18"/>
    </w:p>
    <w:p w14:paraId="5B5A51D1" w14:textId="77777777" w:rsidR="00BC14A8" w:rsidRPr="007B1436" w:rsidRDefault="00BC14A8" w:rsidP="00BC14A8">
      <w:pPr>
        <w:rPr>
          <w:rFonts w:asciiTheme="minorHAnsi" w:hAnsiTheme="minorHAnsi" w:cs="Arial"/>
        </w:rPr>
      </w:pPr>
      <w:r w:rsidRPr="00D17671">
        <w:rPr>
          <w:rFonts w:asciiTheme="minorHAnsi" w:hAnsiTheme="minorHAnsi" w:cs="Arial"/>
        </w:rPr>
        <w:t>The heterogeneous structure of skin can broadly be separated into 3 layers, the hypodermis, dermis</w:t>
      </w:r>
      <w:r w:rsidRPr="007B1436">
        <w:rPr>
          <w:rFonts w:asciiTheme="minorHAnsi" w:hAnsiTheme="minorHAnsi" w:cs="Arial"/>
        </w:rPr>
        <w:t xml:space="preserve"> and epidermis. The hypodermis is the innermost layer of skin, lying beneath the dermis. In between the dermis and the epidermis is the basement membrane, a collagen based matrix which anchors the protective epidermis to the dermis underneath.</w:t>
      </w:r>
    </w:p>
    <w:p w14:paraId="3301B158" w14:textId="77777777" w:rsidR="00BC14A8" w:rsidRPr="007B1436" w:rsidRDefault="00BC14A8" w:rsidP="00BC14A8">
      <w:pPr>
        <w:pStyle w:val="Heading4"/>
        <w:spacing w:line="360" w:lineRule="auto"/>
        <w:rPr>
          <w:rFonts w:asciiTheme="minorHAnsi" w:hAnsiTheme="minorHAnsi" w:cs="Arial"/>
          <w:b w:val="0"/>
          <w:i w:val="0"/>
          <w:color w:val="auto"/>
          <w:sz w:val="24"/>
          <w:szCs w:val="24"/>
        </w:rPr>
      </w:pPr>
      <w:r w:rsidRPr="007B1436">
        <w:rPr>
          <w:rFonts w:asciiTheme="minorHAnsi" w:hAnsiTheme="minorHAnsi" w:cs="Arial"/>
          <w:b w:val="0"/>
          <w:i w:val="0"/>
          <w:color w:val="auto"/>
          <w:sz w:val="24"/>
          <w:szCs w:val="24"/>
        </w:rPr>
        <w:t>Hypodermis:</w:t>
      </w:r>
    </w:p>
    <w:p w14:paraId="62FD3E74" w14:textId="77777777" w:rsidR="00BC14A8" w:rsidRPr="007B1436" w:rsidRDefault="00BC14A8" w:rsidP="00BC14A8">
      <w:pPr>
        <w:rPr>
          <w:rFonts w:asciiTheme="minorHAnsi" w:hAnsiTheme="minorHAnsi" w:cs="Arial"/>
        </w:rPr>
      </w:pPr>
      <w:r w:rsidRPr="007B1436">
        <w:rPr>
          <w:rFonts w:asciiTheme="minorHAnsi" w:hAnsiTheme="minorHAnsi" w:cs="Arial"/>
        </w:rPr>
        <w:t>Also known as subcutaneous fat, the hypodermis is mainly comprised of lobules of fat and loose connective tissue. The hypodermis functions as an energy store, a shock absorber and an insulator from heat loss.</w:t>
      </w:r>
    </w:p>
    <w:p w14:paraId="2851DEE7" w14:textId="77777777" w:rsidR="00BC14A8" w:rsidRPr="007B1436" w:rsidRDefault="00BC14A8" w:rsidP="00BC14A8">
      <w:pPr>
        <w:pStyle w:val="Heading4"/>
        <w:spacing w:line="360" w:lineRule="auto"/>
        <w:rPr>
          <w:rFonts w:asciiTheme="minorHAnsi" w:hAnsiTheme="minorHAnsi" w:cs="Arial"/>
          <w:b w:val="0"/>
          <w:i w:val="0"/>
          <w:color w:val="auto"/>
          <w:sz w:val="24"/>
          <w:szCs w:val="24"/>
        </w:rPr>
      </w:pPr>
      <w:r w:rsidRPr="007B1436">
        <w:rPr>
          <w:rFonts w:asciiTheme="minorHAnsi" w:hAnsiTheme="minorHAnsi" w:cs="Arial"/>
          <w:b w:val="0"/>
          <w:i w:val="0"/>
          <w:color w:val="auto"/>
          <w:sz w:val="24"/>
          <w:szCs w:val="24"/>
        </w:rPr>
        <w:t>Dermis:</w:t>
      </w:r>
    </w:p>
    <w:p w14:paraId="67E119EF" w14:textId="3B68C1DC" w:rsidR="00BC14A8" w:rsidRPr="007B1436" w:rsidRDefault="00BC14A8" w:rsidP="00BC14A8">
      <w:pPr>
        <w:rPr>
          <w:rFonts w:asciiTheme="minorHAnsi" w:hAnsiTheme="minorHAnsi" w:cs="Arial"/>
        </w:rPr>
      </w:pPr>
      <w:r w:rsidRPr="007B1436">
        <w:rPr>
          <w:rFonts w:asciiTheme="minorHAnsi" w:hAnsiTheme="minorHAnsi" w:cs="Arial"/>
        </w:rPr>
        <w:t>Located below the epidermis, the dermis contains both fibrous and elastic tissues, with fibroblast cells embedded within the matrix. Mechanically, the skin needs to be both elastic and resilient in order to withstand the stresses and torsion of movement. Elasticity</w:t>
      </w:r>
      <w:r w:rsidR="00F51150" w:rsidRPr="007B1436">
        <w:rPr>
          <w:rFonts w:asciiTheme="minorHAnsi" w:hAnsiTheme="minorHAnsi" w:cs="Arial"/>
        </w:rPr>
        <w:t xml:space="preserve"> of skin</w:t>
      </w:r>
      <w:r w:rsidRPr="007B1436">
        <w:rPr>
          <w:rFonts w:asciiTheme="minorHAnsi" w:hAnsiTheme="minorHAnsi" w:cs="Arial"/>
        </w:rPr>
        <w:t xml:space="preserve"> is provided from elastin, whereas collagens I and III provide resistance against strain forces. The most abundant protein in skin is collagen type I, 85%, whereas type III collagen makes up between 10-15%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h5l2fcpla","properties":{"formattedCitation":"[8]","plainCitation":"[8]"},"citationItems":[{"id":398,"uris":["http://zotero.org/users/1254505/items/MHSE6AZ8"],"uri":["http://zotero.org/users/1254505/items/MHSE6AZ8"],"itemData":{"id":398,"type":"article-journal","title":"Modulation of Skin Collagen Metabolism in Aged and Photoaged Human Skin In Vivo","container-title":"Journal of Investigative Dermatology","page":"1218-1224","volume":"117","issue":"5","source":"www.nature.com","abstract":"To the best of our knowledge, no study has been conducted to date to directly compare the collagen metabolism of photoaged and naturally aged human skin. In this study, we compared collagen synthesis, matrix metalloproteinase-1 levels, and gelatinase activity of sun-exposed and sun-protected skin of both young and old subjects. Using northern blot analysis, immunohistochemical stain, and Western blot analysis, we demonstrated that the levels of procollagen type I mRNA and protein in photoaged and naturally aged human skin in vivo are significantly lower than those of young skin. Furthermore, we demonstrated, by northern blot analysis, that the procollagen 1(I) mRNA expression of photoaged skin is much greater than that of sun-protected skin in the same individual. In situ hybridization and immunohistochemical stain were used to show that the expression of type I procollagen mRNA and protein in the fibroblasts of photoaged skin is greater than for naturally aged skin. In addition, it was found, by Western blot analysis using protein extracted from the dermal tissues, that the level of procollagen type I protein in photoaged skin is lower than that of naturally aged skin. The level of matrix metalloproteinase-1 protein and the activity of matrix metalloproteinase-2 were higher in the dermis of photoaged skin than in naturally aged skin. Our results suggest that the natural aging process decreases collagen synthesis and increases the expression of matrix metalloproteinases, whereas photoaging results in an increase of collagen synthesis and greater matrix metalloproteinase expression in human skin in vivo. Thus, the balance between collagen synthesis and degradation leading to collagen deficiency is different in photoaged and naturally aged skin.","DOI":"10.1046/j.0022-202x.2001.01544.x","ISSN":"0022-202X","language":"en","author":[{"family":"Chung","given":"Jin Ho"},{"family":"Seo","given":"Jin Young"},{"family":"Choi","given":"Hai Ryung"},{"family":"Lee","given":"Mi Kyung"},{"family":"Youn","given":"Choon Shik"},{"family":"Rhie","given":"Gi-eun"},{"family":"Cho","given":"Kwang Hyun"},{"family":"Kim","given":"Kyu Han"},{"family":"Park","given":"Kyung Chan"},{"family":"Eun","given":"Hee Chul"}],"issued":{"date-parts":[["200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8]</w:t>
      </w:r>
      <w:r w:rsidRPr="007B1436">
        <w:rPr>
          <w:rFonts w:asciiTheme="minorHAnsi" w:hAnsiTheme="minorHAnsi" w:cs="Arial"/>
        </w:rPr>
        <w:fldChar w:fldCharType="end"/>
      </w:r>
      <w:r w:rsidRPr="007B1436">
        <w:rPr>
          <w:rFonts w:asciiTheme="minorHAnsi" w:hAnsiTheme="minorHAnsi" w:cs="Arial"/>
        </w:rPr>
        <w:t>. Fibroblasts synthesise and secrete procollagen, which is cleaved by proteases and eventually matured into collagen fibres.</w:t>
      </w:r>
    </w:p>
    <w:p w14:paraId="41ACD3BF" w14:textId="77777777" w:rsidR="00BC14A8" w:rsidRPr="007B1436" w:rsidRDefault="00BC14A8" w:rsidP="00BC14A8">
      <w:pPr>
        <w:ind w:firstLine="720"/>
        <w:rPr>
          <w:rFonts w:asciiTheme="minorHAnsi" w:hAnsiTheme="minorHAnsi" w:cs="Arial"/>
        </w:rPr>
      </w:pPr>
      <w:r w:rsidRPr="007B1436">
        <w:rPr>
          <w:rFonts w:asciiTheme="minorHAnsi" w:hAnsiTheme="minorHAnsi" w:cs="Arial"/>
          <w:noProof/>
          <w:lang w:val="en-US"/>
        </w:rPr>
        <mc:AlternateContent>
          <mc:Choice Requires="wpg">
            <w:drawing>
              <wp:anchor distT="0" distB="0" distL="114300" distR="114300" simplePos="0" relativeHeight="251654144" behindDoc="0" locked="0" layoutInCell="1" allowOverlap="1" wp14:anchorId="12DF7B48" wp14:editId="0E621531">
                <wp:simplePos x="0" y="0"/>
                <wp:positionH relativeFrom="margin">
                  <wp:align>center</wp:align>
                </wp:positionH>
                <wp:positionV relativeFrom="paragraph">
                  <wp:posOffset>977900</wp:posOffset>
                </wp:positionV>
                <wp:extent cx="5829300" cy="4223385"/>
                <wp:effectExtent l="0" t="0" r="12700" b="0"/>
                <wp:wrapSquare wrapText="bothSides"/>
                <wp:docPr id="41" name="Group 41"/>
                <wp:cNvGraphicFramePr/>
                <a:graphic xmlns:a="http://schemas.openxmlformats.org/drawingml/2006/main">
                  <a:graphicData uri="http://schemas.microsoft.com/office/word/2010/wordprocessingGroup">
                    <wpg:wgp>
                      <wpg:cNvGrpSpPr/>
                      <wpg:grpSpPr>
                        <a:xfrm>
                          <a:off x="0" y="0"/>
                          <a:ext cx="5829300" cy="4223385"/>
                          <a:chOff x="-1028700" y="0"/>
                          <a:chExt cx="5829300" cy="4224332"/>
                        </a:xfrm>
                      </wpg:grpSpPr>
                      <pic:pic xmlns:pic="http://schemas.openxmlformats.org/drawingml/2006/picture">
                        <pic:nvPicPr>
                          <pic:cNvPr id="68"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7905" cy="3662680"/>
                          </a:xfrm>
                          <a:prstGeom prst="rect">
                            <a:avLst/>
                          </a:prstGeom>
                          <a:noFill/>
                          <a:ln>
                            <a:noFill/>
                          </a:ln>
                        </pic:spPr>
                      </pic:pic>
                      <wps:wsp>
                        <wps:cNvPr id="9" name="Text Box 9"/>
                        <wps:cNvSpPr txBox="1"/>
                        <wps:spPr>
                          <a:xfrm>
                            <a:off x="-1028700" y="3543945"/>
                            <a:ext cx="5829300" cy="680387"/>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43C3D7" w14:textId="0ACBCD71" w:rsidR="000A617A" w:rsidRPr="007162D0" w:rsidRDefault="000A617A" w:rsidP="00BC14A8">
                              <w:pPr>
                                <w:rPr>
                                  <w:rFonts w:asciiTheme="minorHAnsi" w:hAnsiTheme="minorHAnsi" w:cs="Arial"/>
                                  <w:sz w:val="20"/>
                                  <w:szCs w:val="20"/>
                                </w:rPr>
                              </w:pPr>
                              <w:r w:rsidRPr="007162D0">
                                <w:rPr>
                                  <w:rFonts w:asciiTheme="minorHAnsi" w:hAnsiTheme="minorHAnsi" w:cs="Arial"/>
                                  <w:sz w:val="20"/>
                                  <w:szCs w:val="20"/>
                                </w:rPr>
                                <w:t xml:space="preserve">Figure 1: Structure of skin and structures. Figure from National Cancer Institute, SEER </w:t>
                              </w:r>
                              <w:r w:rsidRPr="007162D0">
                                <w:rPr>
                                  <w:rFonts w:asciiTheme="minorHAnsi" w:hAnsiTheme="minorHAnsi" w:cs="Arial"/>
                                  <w:sz w:val="20"/>
                                  <w:szCs w:val="20"/>
                                </w:rPr>
                                <w:fldChar w:fldCharType="begin"/>
                              </w:r>
                              <w:r w:rsidRPr="007162D0">
                                <w:rPr>
                                  <w:rFonts w:asciiTheme="minorHAnsi" w:hAnsiTheme="minorHAnsi" w:cs="Arial"/>
                                  <w:sz w:val="20"/>
                                  <w:szCs w:val="20"/>
                                </w:rPr>
                                <w:instrText xml:space="preserve"> ADDIN ZOTERO_ITEM CSL_CITATION {"citationID":"2fg3oer8c4","properties":{"formattedCitation":"[9]","plainCitation":"[9]"},"citationItems":[{"id":5,"uris":["http://zotero.org/users/1254505/items/2SVD66DS"],"uri":["http://zotero.org/users/1254505/items/2SVD66DS"],"itemData":{"id":5,"type":"webpage","title":"Anatomy of the human skin with English language labels","container-title":"Anatomy of the Skin","URL":"http://web.archive.org/web/20090114060549/http://training.seer.cancer.gov/ss_module14_melanoma/images/illu_skin01.jpg","language":"English","author":[{"family":"US-Government","given":""}],"issued":{"date-parts":[["2008",6,12]]},"accessed":{"date-parts":[["2013",11,19]]}}}],"schema":"https://github.com/citation-style-language/schema/raw/master/csl-citation.json"} </w:instrText>
                              </w:r>
                              <w:r w:rsidRPr="007162D0">
                                <w:rPr>
                                  <w:rFonts w:asciiTheme="minorHAnsi" w:hAnsiTheme="minorHAnsi" w:cs="Arial"/>
                                  <w:sz w:val="20"/>
                                  <w:szCs w:val="20"/>
                                </w:rPr>
                                <w:fldChar w:fldCharType="separate"/>
                              </w:r>
                              <w:r w:rsidRPr="007162D0">
                                <w:rPr>
                                  <w:rFonts w:asciiTheme="minorHAnsi" w:hAnsiTheme="minorHAnsi" w:cs="Arial"/>
                                  <w:noProof/>
                                  <w:sz w:val="20"/>
                                  <w:szCs w:val="20"/>
                                </w:rPr>
                                <w:t>[9]</w:t>
                              </w:r>
                              <w:r w:rsidRPr="007162D0">
                                <w:rPr>
                                  <w:rFonts w:asciiTheme="minorHAnsi" w:hAnsiTheme="minorHAnsi" w:cs="Arial"/>
                                  <w:sz w:val="20"/>
                                  <w:szCs w:val="20"/>
                                </w:rPr>
                                <w:fldChar w:fldCharType="end"/>
                              </w:r>
                              <w:r w:rsidRPr="007162D0">
                                <w:rPr>
                                  <w:rFonts w:asciiTheme="minorHAnsi" w:hAnsiTheme="minorHAnsi" w:cs="Arial"/>
                                  <w:sz w:val="20"/>
                                  <w:szCs w:val="20"/>
                                </w:rPr>
                                <w:t>.</w:t>
                              </w:r>
                            </w:p>
                            <w:p w14:paraId="1EBCC2E2" w14:textId="77777777" w:rsidR="000A617A" w:rsidRDefault="000A617A" w:rsidP="00BC14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1" o:spid="_x0000_s1026" style="position:absolute;left:0;text-align:left;margin-left:0;margin-top:77pt;width:459pt;height:332.55pt;z-index:251654144;mso-position-horizontal:center;mso-position-horizontal-relative:margin;mso-width-relative:margin;mso-height-relative:margin" coordorigin="-1028700" coordsize="5829300,422433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557905;height:3662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FG&#10;iR/AAAAA2wAAAA8AAABkcnMvZG93bnJldi54bWxET02LwjAQvS/4H8II3tbUBUWqaRFxUdaLqx48&#10;Ds2YFptJaVJb//3mIOzx8b7X+WBr8aTWV44VzKYJCOLC6YqNguvl+3MJwgdkjbVjUvAiD3k2+lhj&#10;ql3Pv/Q8ByNiCPsUFZQhNKmUvijJop+6hjhyd9daDBG2RuoW+xhua/mVJAtpseLYUGJD25KKx7mz&#10;Ck77andrfrrH0M+NOZ5YdvPlXanJeNisQAQawr/47T5oBYs4Nn6JP0Bm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UaJH8AAAADbAAAADwAAAAAAAAAAAAAAAACcAgAAZHJz&#10;L2Rvd25yZXYueG1sUEsFBgAAAAAEAAQA9wAAAIkDAAAAAA==&#10;">
                  <v:imagedata r:id="rId11" o:title=""/>
                  <v:path arrowok="t"/>
                </v:shape>
                <v:shapetype id="_x0000_t202" coordsize="21600,21600" o:spt="202" path="m0,0l0,21600,21600,21600,21600,0xe">
                  <v:stroke joinstyle="miter"/>
                  <v:path gradientshapeok="t" o:connecttype="rect"/>
                </v:shapetype>
                <v:shape id="Text Box 9" o:spid="_x0000_s1028" type="#_x0000_t202" style="position:absolute;left:-1028700;top:3543945;width:5829300;height:6803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0C43C3D7" w14:textId="0ACBCD71" w:rsidR="000A617A" w:rsidRPr="007162D0" w:rsidRDefault="000A617A" w:rsidP="00BC14A8">
                        <w:pPr>
                          <w:rPr>
                            <w:rFonts w:asciiTheme="minorHAnsi" w:hAnsiTheme="minorHAnsi" w:cs="Arial"/>
                            <w:sz w:val="20"/>
                            <w:szCs w:val="20"/>
                          </w:rPr>
                        </w:pPr>
                        <w:r w:rsidRPr="007162D0">
                          <w:rPr>
                            <w:rFonts w:asciiTheme="minorHAnsi" w:hAnsiTheme="minorHAnsi" w:cs="Arial"/>
                            <w:sz w:val="20"/>
                            <w:szCs w:val="20"/>
                          </w:rPr>
                          <w:t xml:space="preserve">Figure 1: Structure of skin and structures. Figure from National Cancer Institute, SEER </w:t>
                        </w:r>
                        <w:r w:rsidRPr="007162D0">
                          <w:rPr>
                            <w:rFonts w:asciiTheme="minorHAnsi" w:hAnsiTheme="minorHAnsi" w:cs="Arial"/>
                            <w:sz w:val="20"/>
                            <w:szCs w:val="20"/>
                          </w:rPr>
                          <w:fldChar w:fldCharType="begin"/>
                        </w:r>
                        <w:r w:rsidRPr="007162D0">
                          <w:rPr>
                            <w:rFonts w:asciiTheme="minorHAnsi" w:hAnsiTheme="minorHAnsi" w:cs="Arial"/>
                            <w:sz w:val="20"/>
                            <w:szCs w:val="20"/>
                          </w:rPr>
                          <w:instrText xml:space="preserve"> ADDIN ZOTERO_ITEM CSL_CITATION {"citationID":"2fg3oer8c4","properties":{"formattedCitation":"[9]","plainCitation":"[9]"},"citationItems":[{"id":5,"uris":["http://zotero.org/users/1254505/items/2SVD66DS"],"uri":["http://zotero.org/users/1254505/items/2SVD66DS"],"itemData":{"id":5,"type":"webpage","title":"Anatomy of the human skin with English language labels","container-title":"Anatomy of the Skin","URL":"http://web.archive.org/web/20090114060549/http://training.seer.cancer.gov/ss_module14_melanoma/images/illu_skin01.jpg","language":"English","author":[{"family":"US-Government","given":""}],"issued":{"date-parts":[["2008",6,12]]},"accessed":{"date-parts":[["2013",11,19]]}}}],"schema":"https://github.com/citation-style-language/schema/raw/master/csl-citation.json"} </w:instrText>
                        </w:r>
                        <w:r w:rsidRPr="007162D0">
                          <w:rPr>
                            <w:rFonts w:asciiTheme="minorHAnsi" w:hAnsiTheme="minorHAnsi" w:cs="Arial"/>
                            <w:sz w:val="20"/>
                            <w:szCs w:val="20"/>
                          </w:rPr>
                          <w:fldChar w:fldCharType="separate"/>
                        </w:r>
                        <w:r w:rsidRPr="007162D0">
                          <w:rPr>
                            <w:rFonts w:asciiTheme="minorHAnsi" w:hAnsiTheme="minorHAnsi" w:cs="Arial"/>
                            <w:noProof/>
                            <w:sz w:val="20"/>
                            <w:szCs w:val="20"/>
                          </w:rPr>
                          <w:t>[9]</w:t>
                        </w:r>
                        <w:r w:rsidRPr="007162D0">
                          <w:rPr>
                            <w:rFonts w:asciiTheme="minorHAnsi" w:hAnsiTheme="minorHAnsi" w:cs="Arial"/>
                            <w:sz w:val="20"/>
                            <w:szCs w:val="20"/>
                          </w:rPr>
                          <w:fldChar w:fldCharType="end"/>
                        </w:r>
                        <w:r w:rsidRPr="007162D0">
                          <w:rPr>
                            <w:rFonts w:asciiTheme="minorHAnsi" w:hAnsiTheme="minorHAnsi" w:cs="Arial"/>
                            <w:sz w:val="20"/>
                            <w:szCs w:val="20"/>
                          </w:rPr>
                          <w:t>.</w:t>
                        </w:r>
                      </w:p>
                      <w:p w14:paraId="1EBCC2E2" w14:textId="77777777" w:rsidR="000A617A" w:rsidRDefault="000A617A" w:rsidP="00BC14A8"/>
                    </w:txbxContent>
                  </v:textbox>
                </v:shape>
                <w10:wrap type="square" anchorx="margin"/>
              </v:group>
            </w:pict>
          </mc:Fallback>
        </mc:AlternateContent>
      </w:r>
      <w:r w:rsidRPr="007B1436">
        <w:rPr>
          <w:rFonts w:asciiTheme="minorHAnsi" w:hAnsiTheme="minorHAnsi" w:cs="Arial"/>
        </w:rPr>
        <w:t>The dermis contains blood vessels to supply the surrounding tissues and avascular epidermis with nutrients and oxygen. Hair follicles are situated in the dermis and produce hair, providing some insulation from heat loss.</w:t>
      </w:r>
    </w:p>
    <w:p w14:paraId="1E440BC6" w14:textId="77777777" w:rsidR="00BC14A8" w:rsidRPr="007B1436" w:rsidRDefault="00BC14A8" w:rsidP="00BC14A8">
      <w:pPr>
        <w:pStyle w:val="Heading4"/>
        <w:rPr>
          <w:rFonts w:asciiTheme="minorHAnsi" w:hAnsiTheme="minorHAnsi" w:cs="Arial"/>
          <w:b w:val="0"/>
          <w:i w:val="0"/>
          <w:color w:val="auto"/>
          <w:sz w:val="24"/>
          <w:szCs w:val="24"/>
        </w:rPr>
      </w:pPr>
      <w:bookmarkStart w:id="19" w:name="_Toc245365363"/>
      <w:r w:rsidRPr="007B1436">
        <w:rPr>
          <w:rFonts w:asciiTheme="minorHAnsi" w:hAnsiTheme="minorHAnsi" w:cs="Arial"/>
          <w:b w:val="0"/>
          <w:i w:val="0"/>
          <w:color w:val="auto"/>
          <w:sz w:val="24"/>
          <w:szCs w:val="24"/>
        </w:rPr>
        <w:t>Epidermis:</w:t>
      </w:r>
      <w:bookmarkEnd w:id="19"/>
    </w:p>
    <w:p w14:paraId="3384660D" w14:textId="730265E0" w:rsidR="00BC14A8" w:rsidRPr="007B1436" w:rsidRDefault="00BC14A8" w:rsidP="00BC14A8">
      <w:pPr>
        <w:rPr>
          <w:rFonts w:asciiTheme="minorHAnsi" w:hAnsiTheme="minorHAnsi" w:cs="Arial"/>
        </w:rPr>
      </w:pPr>
      <w:r w:rsidRPr="007B1436">
        <w:rPr>
          <w:rFonts w:asciiTheme="minorHAnsi" w:hAnsiTheme="minorHAnsi" w:cs="Arial"/>
        </w:rPr>
        <w:t xml:space="preserve">As described by R. Wickett and M. Visscher, the epidermis is comprised of 5 integrated layers, the stratum corneum, stratum lucidum, stratum granulosum, stratum spinosum and the stratum basal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5vtotv56l","properties":{"formattedCitation":"[1]","plainCitation":"[1]"},"citationItems":[{"id":164,"uris":["http://zotero.org/users/1254505/items/H7CU93FD"],"uri":["http://zotero.org/users/1254505/items/H7CU93FD"],"itemData":{"id":164,"type":"article-journal","title":"Structure and function of the epidermal barrier","container-title":"American Journal of Infection Control","page":"S98-S110","volume":"34","issue":"10","source":"www.ajicjournal.org","abstract":"The skin is divided into 2 main structural layers: the epidermis and the dermis. The epidermis is generally considered to be subdivided into 5 separate strata: basal, spinous, granular, lucid, and corneum. The vital barrier function of the skin resides primarily in the top stratum of the epidermis, the stratum corneum (SC). The SC is the barrier to the passive diffusion of water out of the skin, allowing us to live in air without suffering from dehydration, and is the barrier to other molecules including irritants into the skin. The epidermis also has immunologic functions and provides some protection of the skin from ultraviolet light via the pigment system. This paper will review the structure and function of the epidermal barrier and the response to environmental challenges such as repeated handwashing. Emphasis will be placed on the SC, the front line of the skin's defense against the insults of the outside world.\n\nThe skin is the largest organ of the human body, accounting for approximately 16% of total body weight. Its vital role is to prevent loss of water and other components of the body to the environment and protect the body from a variety of environmental insults. The skin also has important immune and sensory functions, helps to regulate body temperature, and synthesizes vitamin D. For a review of the overall structure of the skin including the dermis and skin appendages, see Odland.1\nAny discussion of the structure of skin will necessarily refer to layers. The various layers of the skin work in concert to provide strength and flexibility and perform the multiple functions of the skin. This review will focus on the barrier function residing in the top layer of the skin, the epidermis. The barrier function of the skin has been called “la raison d'etre” of the epidermis.2 The epidermal barrier serves to limit passive water loss from the body, reduce the absorption of chemicals from the environment, and prevent microbial infection. These defensive functions reside primarily in the top stratum of the epidermis, the stratum corneum (SC), at which they are integrated with SC formation and homeostasis.3, 4 Thus, proper development and maintenance of the SC are keys to its remarkable ability to defend the body against both chemical and microbiologic attack as well as dehydration.\nThe epidermis is itself divided into several layers or strata starting with the basal layer or stratum basale just above the dermis proceeding upward through the prickle and the granular layers to the top layer, the SC. Figure 1 is a diagram representing the major strata of the epidermis. English and Latin nomenclature of the epidermal strata are given in Table 1.\nThe predominant cell type of the epidermis is the keratinocyte. Keratinocytes exist from the basal layer to the granular layer at which they transform into the corneocytes of the SC. Keratinocytes make keratin and many other proteins. Keratins are the major structural proteins of the SC.5 There are 2 other important cell types in the epidermis: melanocytes and Langerhans cells. These 2 cells types are shown in the micrograph in Fig 2.\nMelanocytes are the pigment-producing cells of the skin and hair in all mammals. In the skin, they are found at the basal layer of the epidermis at which they make pigment granules called melanosomes containing melanin. The melanosomes are transferred from the melanocytes to the epidermal keratinocytes at which they impart some protection to the cell nucleus from ultraviolet (UV) light and give the skin its color. The process of melanin synthesis and transfer of melanosomes occurs continuously as the epidermis renews but can be speeded up in response to UV exposure to produce tanning.\nAnother epidermal cell shown in Fig 2 is the Langerhans cell. Langerhans cells are dendritic immune cells that are the antigen-presenting cell of the skin.6, 7, 8 They are important to the immune barrier of the epidermis and also participate in contact allergy.\nBack to Article Outline\nThe granular layer or stratum granulosum (SG) is named for the granules that appear in the cells at this point in the epidermis. Although it is only a few cells thick, it is a vital component of the epidermis because it is here that the key transformations that form the SC barrier occur. Two types of granules are formed at the SG: keratohyalin granules,1 which are full of protein, and lamellar bodies,9, 10 which contain lipids. In the SG, the cells are transformed into the corneocytes or squames that form the SC. The nucleus is digested, the cytoplasm disappears, the lipids are released into the intercellular space, the keratin intermediate filaments aggregate to form microfibrils, and the cell membrane is replaced by a cell envelope made of cross-linked protein with lipids covalently attached to its surface. The corneocyte or squame that results from this transformation is a flat cell that tends to be in the shape of either a hexagon or pentagon approximately 25 μm on a side with a surface area of approximately 1000 μm2 and a thickness of approximately 0.5 to 1.0 μm.11, 12 On most body sites, the SC is 12 to 16 cell layers thick, but it can vary from as little as 9 cell layers of the forehead or eyelids to as much as 25 on the dorsum of the hand and up to 50 or more on the palms or the soles of the feet.13, 14 To discuss the structure and formation of the SC in more detail, we will refer to a common conceptual model of the SC barrier, the “bricks and mortar” model.15, 16\nBack to Article Outline\nThe SC is often modeled as a brick wall (Fig 3). The SC corneocytes with their resistant cell envelopes and keratin microfibrils are considered to be the bricks, and the layers of lipids found between the cells are considered to be the mortar.15 The lipid “mortar” is the main barrier to water passing out through the SC.17 The permeability of lipid soluble molecules is modeled by considering them to wind their way around the corneocyte bricks by diffusing through the lipid mortar.18 Both the bricks and the mortar of the SC are produced by keratinocytes at the SG at which keratinocytes release the lipids of the mortar into the space between the cells as they are being transformed into the corneocytes “bricks.” A major difference between the current and the earliest versions of the model is that we now know that the bricks are linked by desomosomes as illustrated in Fig 3 and discussed below.\nThe bricks (corneocytes) \nThe SC is approximately 60% keratin by dry weight.19 Keratins are members of a family of proteins called intermediate filaments that form part of the cytoskeleton of nucleated cells5, 20, 21 and are major structural proteins of skin, hair, and nail. When keratins are made by the cell, an acidic type I keratin is made at the same time as a neutral to basic type II keratin. Acidic proteins have more negatively charged amino acid side chains (aspartic or glutamic acid), and basic proteins have more positively charged side chains (lysine, arginine, or histidine at low pH). This allows the 2 α helical proteins to interact with each other, forming a structure called the coiled-coil.5, 21, 22 Coiled-coils are important to the structure of the keratinocyte and help maintain its integrity. Improper assembly of coiled-coils can lead to fragile keratinocytes, which rupture easily causing blistering diseases.21, 23, 24, 25 At the SG as keratinocytes are transformed into the corneocyte “bricks,” the coiled-coils aggregate to form structures called microfibrils, which are thought to lie parallel to the surface of the skin serving to reinforce the corneocytes and limit SC swelling in the plane of the skin surface.26, 27\nTwo proteins from the keratohyalin granules, filaggrin and loricrin, play key roles in the formation of the “bricks.” Filaggrin is an acronym for filament-aggregating protein.28, 29, 30, 31 Filaggrin contains a high level of positively charge amino acids and participates in the aggregation of the keratin coiled-coils,32 which have an overall negative charge. After filaggrin performs this function, it is modified to come off the keratin microfibrils and is then digested by proteolytic enzymes to produce the amino acid components of the natural moisturizing factor (NMF) of the SC.33, 34, 35 NMF consists of lactate, amino acids from filaggrin breakdown, and pyrollidone carboxylic acid (PCA) formed from the amino acid glutamine.36, 37, 38 These natural moisturizers are important to maintain proper hydration of the SC, allowing it to be flexible and to desquamate properly.39, 40, 41, 42, 43\nIn the lower layers of the epidermis, the keratinocyte has a typical phospholipid bilayer cell membrane. Phospholipid membranes are far too permeable to water to survive exposure to air in a dry environment. At the SG, the cell membrane of the keratinocyte is transformed into the resistant cell envelope of the corneocyte.44 The transformation is brought about by the membrane-bound enzyme transglutaminase45 (T-gase). T-gase cross-links 2 proteins together by connecting a glutamine side chain of one to a lysine side chain on the other, resulting in the formation of an isopeptide bond as illustrated in Fig 4.\nSeveral proteins participate in cross-linking reactions. The most predominate is loricrin, a globular protein released from the keratohyalin granules that is rich in hydrophobic amino acids and cysteine.46, 47, 48 The cytoplasm contains involucrin, a highly helical protein that is also a major substrate for T-gase and an important component of the cell envelope.49, 50, 51 An early step in formation of the cell envelope is cross-linking between involucrin and loricrin.50 Other proteins participate in cross-link formation, especially some small proteins rich in the amino acid proline, known as SPRs.52, 53, 54 Eventually, the entire cell membrane is replaced by cross-linked proteins.55 Keratin fibers are also cross-linked to the envelope,56 and lipids (ceramides) are covalently attached to involucrin on the outer surface.57, 58 These attached ceramides are important to the barrier function of the SC.59 The new structure is known as the resistant cell envelope. A schematic of the SC cell envelope based on the work of Peter Steinert is shown in Fig 5.\nRecent studies indicate that the cell envelope is not always completely formed in at the SG/SC interface and that some incompletely formed envelopes may persist into the SC.60 Harding et al61 have classified cell envelopes into 2 types: completely formed robust cell envelopes and incompletely formed fragile envelopes. The ratio of fragile to robust envelopes was reported to increase in dry and damaged skin.\nSC desomosomes \nDesomosomes are structures composed primarily of glycoproteins, which join cells together. The desomosomes joining corneocytes in the SC are modified from those that join epidermal keratinocytes by the addition of a protein called corneodesmosine,62, 63, 64, 65 and SC desmosomes are sometimes referred to as corneodesmosomes. For proper desquamation of the SC to occur, the desmosomes must be digested by proteolytic enzymes.62, 65, 66, 67, 68, 69, 70 At least some of the keratin fibers are thought to connect to the desmosomes as illustrated in Fig 4. Figure 5 shows electron micrographs of desmosomes in the SC.70 In the lower SC, desmosomes are intact, but they are gradually digested by the time the skin surface is reached (Fig 6).\nIn SC that is desquamating at its normal rate, corneocytes persist in the SC for approximately 2 weeks, depending on body site, before being shed into the environment.71, 72, 73, 74 On average, about one layer of corneocytes is shed each day from the surface and replaced by keratinocytes at the SG. The corneocytes that are shed each day can have a significant bacterial load and may be a source of contamination of the environment.71, 75, 76, 77\nThe mortar \nThe lamellar bodies that appear at the SG contain lipids, which are released into the intercellular space as the SC forms. These lipids are glucosyl ceramides, cholesterol, cholesterol esters, and long-chain fatty acids. In the intercellular space, the glucosyl cermides are converted to ceramides.78, 79 The lipids spontaneously organize into multiple layers between the SC cells.80 These layers are illustrated in Fig 7, which shows lipid layers in the lower SC after the overlaying SC has been removed by stripping with cellophane tape.70\nThis lipid “mortar” is critically important to the barrier function of skin, and ceramides are vital to the organization and functioning of the barrier.81 Ceramides are sphingolipids linked to long-chain fatty acids. There are several ceramides found in the SC, including ceramides 1 and 2 shown in Fig 8.\nThe SC contains no phospholipids. The phospholipids from the keratinocytes of the viable layers are broken down by phospholipases82, 83, 84 in the lower SC. This produces fatty acids, which are necessary for the development of a functional SC barrier and may play a role in producing the acid pH of the SC.82 The SC has a surface pH of approximately 4 to 5.5, and this acidic pH, the so-called “acid mantle” of the skin,85, 86, 87, 88 may play a role in protecting against colonization of the skin surface by harmful bacteria.3, 89, 90\nElias et al91 and Schurer and Elias92 have proposed that the lipids released from lamellar granules in the SG are precursor or probarrier lipids that must be processed in extracellular spaces.92 The necessity of this extracellular lipid processing emphasizes the dynamic nature of the SC. The SC can no longer be considered as a Saran wrap (SC Johnson, Racine, WI)-like covering of the skin. It is a dynamic tissue that is metabolically active, even if it is not a living tissue in the classic sense. For more details on the dynamic SC and the “updated” bricks and mortar model, see the excellent review by Harding.93\nThe lamellar bodies of the SC release other important molecules into the intercorneocyte spaces in addition to the lipids that form the permeability barrier. The proteolytic enzymes involved in desmosome hydrolysis94, 95 as well as inhibitors of those enzyme to control rates of desquamation96 are released by the lamellar bodies, as are antimicrobial peptides called defensins,97 which may play a role in protecting the skin from infection.98 Production of these peptides is increased in skin with psoriasis but not in skin with atopic dermatitis (eczema).99, 100 This may account for the much higher susceptibility of eczema sufferers to skin infection, and eczematous skin may be more likely to spread nocosomial infections.101\nThe very specialized “bricks and mortar” of the SC work together to produce a covering for the skin that is both flexible and superbly protective.3, 4 When the SC is functioning properly, it defends us against dehydration, external toxins, and bacterial assault as well as protecting the more fragile keratinocytes below from mechanical disruption.\nBack to Article Outline\nSurfactants \nMost handwash products rely on surfactants for their cleansing action. Surfactants are surface-active molecules. They have a hydrophobic portion referred to as the tail and a hydrophilic portion referred to as the head group. A ball and stick representation of an ionic surfactant is shown in Fig 9.\nSurfactants are classified primarily by the characteristics of the head groups. Natural soaps are the metal salts of fatty acids, so the head group is a carboxylic acid and the X is either sodium or potassium. The major classifications of surfactants are anionic, cationic, ampotheric, and nonionic, depending on whether the head group has a negative (anionic) or positive charge (cationic) or both (amphoteric) or is uncharged (nonionic).102 The hydrophobic tail can vary in length and structure, but hydrocarbon chains of various lengths are the most common. The structure of one of the most frequently used anionic surfactants, sodium lauryl sulfate (SLS), is shown below. Here, the hydrophobic tail is the 12 carbon hydrocarbon chain, and the head group is the sulfate moiety.\nCH3-CH2-CH2-CH2-CH2-CH2-CH2-CH2-CH2-CH2-CH2-CH2-O-S-O3− NA+\nSurfactants have a wide variety of applications and are especially useful for cleansing. They can form association structures such as micelles, which can dissolve oils directly. The hydrophobic tail can associate with oils on a surface causing it to lift up from the surface, and they can help to break up other types of soil. Nearly all products for cleansing skin or hair contain surfactants.\nSurfactants effects on the bricks and mortar \nUnfortunately, the very characteristics of surfactants that make them so useful for cleaning allow them to damage both the bricks and mortar of protective barrier of the SC. Repeated washing of the skin with soaps and surfactants can negatively impact the multiple functions of the epidermal barrier. The skin problems that can be engendered by the necessity of repeated exposures in a health care environment are multiple. Skin damage from surfactants can be further exacerbated by occlusion from wearing gloves and the mechanical action of scrubbing the hands. The negative effects that soaps and surfactants can have on the epidermal barrier are illustrated in Fig 10.\nSurfactant molecules are well-known to bind to proteins,103, 104, 105, 106 causing changes in their structure, and have been shown to bind to the SC.107 Surfactants known to be aggressive to the skin such as SLS bind more strongly than milder surfactants such as isethionates. Surfactants cause swelling of the SC in vitro, presumably by interaction with SC proteins,27, 103, 108, 109 and the degree of swelling is well correlated with the harshness of either individual or mixtures of surfactant mixtures.109, 110\nThe lipid mortar is the major barrier to permeability of the SC, and surfactants are well-known to increase the ability of exogenous compounds to penetrate the skin111, 112 and to increase the rate of water loss through the skin,113, 114, 115, 116, 117, 118, 119, 120, 121, 122, 123 presumably because of their effects on the lipid barrier SC.2, 112, 124, 125 An obvious mechanism for the decrease in barrier function after surfactant treatment could be direct removal of SC lipids and removal of SC lipids by surfactant treatment, an effect that has been reported in some studies.126, 127 Other studies on surfactant-induced irritation indicate that, rather than greatly reducing the total lipid content, the main effects are to alter lipid composition70, 128 and disorder the lamellar structure of SC lipids.70, 129, 130, 131, 132, 133 Figure 11 illustrates the extreme disordering of the SC lamellar lipid structure for soap-induced, winter-dry skin.70\nSurfactant effects on the acid mantle \nAs discussed above, the SC has a surface pH of approximately 4 to 5.5, and this acidic pH, the so-called “acid mantle” of the SC,85, 87, 88, 134 may play a role in protecting against colonization of the skin surface by harmful bacterial.3, 4, 90 Bar soaps made from natural soap are alkaline by their very nature and can raise the pH of the skin during washing.88, 90, 135 Trobaugh and Wickett135 reported that a single washing with typical bars soaps raised the pH from the normal range of 5.0 to 5.5 to approximately 7.5. Washing with a bar soap based on the synthetic detergent sodium cocoyl isethionate did not have this effect. The pH of soap-washed skin gradually declined toward normal over the next several hours because SC has components (fatty acids) that naturally provide buffering capacity.136, 137 Trobaugh and Wickett135 further reported that washing 10 times per day with soap overcame the skin's natural buffering capacity to some extent, and, within 3 days, the skin surface pH was consistently above 6.0, suggesting that the mechanism for maintaining the acid mantle was disrupted. In addition, cracking (fissuring) grades increased (worsened) from 1.5 to 3.0 on a 5.0-point scale. The authors interpreted the cracking as due to the harsh nature of natural soap bars and not simply to the high pH of the soap bars. Newman and Seitz138 found similar increases in skin surface pH on repeated soap washing paralleled by similar increases in cracking grade. Korting et al90 also reported increases in skin pH following the use of natural soaps and a concomitant increase in skin colonization by coagulase-negative staphylococci.\nSurfactant effects on SC hydration and flexibility \nSince the pioneering work of Blank,139, 140 we have known that water is a key factor for maintaining the pliability of the SC. Studies with isolated SC have found that well-hydrated SC is very flexible and dry SC is very stiff and brittle.139, 141, 142 Many in vivo studies have also found hydration to increase the elasticity of the skin.143, 144, 145, 146, 147, 148, 149 Loss of elasticity in surfactant-damaged dry skin can lead to cracking of the skin, especially around the knuckles at which stretching and flexing of the skin is required for movement.\nEffects on SC metabolism and desquamation \nIn addition to the requirement of water for SC flexibility, we now understand that adequate hydration of the SC is required for the important metabolic processes occurring in the SC, such as conversion of probarrier lipids to barrier lipids82, 91, 150, 151, 152 to maintain barrier function and the hydrolysis of desmosomes67, 68, 69, 70, 153, 154 necessary for normal desquamation. Skin in good condition maintains SC water content at approximately 30% by weight (except at the very surface), whereas very dry skin can be as low as 10% to 15% water throughout most of the SC down to nearly the level of the SG.155 The natural moisturizing factors of the SC are very important to maintaining SC hydration.156, 157, 158, 159, 160 NMF is easily lost from the skin, especially after the barrier is perturbed,157, 161, 162 and it is likely that NMF removal is a major factor in the development of dry skin following repeated hygiene procedures.\nThe desmosomes connecting SC cells (Fig 6) are gradually digested by a cascade of proteolytic enzymes.67, 163 In dry and in dry, damaged skin, these enzymes are not able to perform their function properly, thereby causing intact desmosomes to persist into the upper SC.69, 70 This results in shedding of large scales or flakes rather than individual cells. It also increases the surface area of the SC available for bacterial adhesion and may be a factor in the increased presence of colonizing bacteria on damaged hands.90, 164\nSurfactant effects on cytokines-hyperproliferation \nSurfactants can induce the release of inflammatory cytokines (cell-signaling molecules). Interleukins, particularly interleukin-1α, are released upon surfactant exposure.165, 166, 167 There are 2 mechanisms that can contribute to this effect. Surfactants are clearly able to penetrate the SC and encounter keratinocytes in the viable layers of the epidermis. The interaction of surfactants with keratinocytes is known to induce cytokine release.166, 168\nInterleukin-1α is also released as a natural response of the epidermal barrier to disruption169 as part of the protective process intended to stimulate repair of the barrier. In surfactant-irritated skin, these effects may combine to produce overstimulation, causing the skin to hyperproliferate.170 The overstimulated skin has an increased rate of cornification that does not permit sufficient time for the complex events that must occur in the SG to form a fully functional SC. A normal SC lipid profile will not be produced,70, 171 and SC cell envelopes that incompletely formed and are thus “fragile” will form in higher than normal proportion.61 Cells with fragile envelopes will lose their NMF easily and not have good barrier properties. These effects will combine to lead to SC with impaired barrier function. This resulting barrier will have weaknesses in both the bricks and the mortar. Consequently, it will be increasingly susceptible to further surfactant damage and less able to hold water to allow SC enzymes to function. The result will be a vicious cycle of skin damage.161\nBreaking the dry skin cycle \nThe challenge in the health care environment is to somehow break this dry skin cycle while meeting hygiene guidelines that require frequent cleansing of the hands. Multiple approaches are required. The first step is to use cleansers formulated with mild surfactants such as isethionates,172 amphodiacetates, and sulfosuccinates. Blending surfactants together in appropriate ratios can also significantly improve their mildness.110 The use of alcohol-based hand sanitizers that contain appropriately formulated emollients may also help to improve hand condition.173, 174, 175\nAlthough improving the surfactant cleansing system will help reduce skin problems, it is likely to be necessary to use well-formulated therapeutic lotions to help break the cycle and reestablish the formation of normal SC. Glycerin has been shown to be an effective skin-conditioning agent when incorporated into a lotion at 5% or higher.176, 177 It has several positive effects on the physical properties of the SC, including increasing hydration178, 179, 180 and improving elasticity.146, 147, 178 Glycerin has been reported to normalize the rate of desmosome hydrolysis in dry skin,181 and glycerin has been shown to accelerate the repair of the SC barrier after damage by SLS.182\nPetrolatum is an effective treatment for dry skin183 both as a single ingredient and as a component of creams and lotions. Petrolatum is an occlusive agent that reduces the rate of water loss through skin, increasing hydration by causing buildup of water in the upper SC. Petrolatum has been shown to penetrate deeply into damaged skin and enhance recovery of SC barrier function.184 Use of lotions and creams outside of work may have significant benefits for health care workers and should be stressed as part of the routine hand hygiene practices. Two factors must be considered while using lotions in the health care environment. One is the possibility that oils such as mineral oil and petrolatum in the lotion may compromise the integrity of latex gloves.185 The other is that lotions formulated with anionic emulsifiers may inactivate the residual activity of chlorhexidine gluconate on the skin.186, 187 These issues can be addressed by providing lotions that contain lower levels of oils such as petrolatum and mineral oil and that use either nonionic or cationic emulsifers while using latex gloves and chlorhexidine gluconate-containing cleansers.188 The consistent use of mild cleansers, alcohol rubs with emollients, and effective skin lotion both during and outside of work should go far to help maintain the protective function of the SC, keeping both the “bricks” and the “mortar” intact while meeting the hand hygiene requirements of the health care worker.\n\nBack to Article Outline","DOI":"10.1016/j.ajic.2006.05.295","ISSN":"0196-6553","note":"PMID: 17150426","author":[{"family":"Wickett","given":"R. Randall"},{"family":"Visscher","given":"Marty O."}],"issued":{"date-parts":[["2006",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w:t>
      </w:r>
      <w:r w:rsidRPr="007B1436">
        <w:rPr>
          <w:rFonts w:asciiTheme="minorHAnsi" w:hAnsiTheme="minorHAnsi" w:cs="Arial"/>
        </w:rPr>
        <w:fldChar w:fldCharType="end"/>
      </w:r>
      <w:r w:rsidRPr="007B1436">
        <w:rPr>
          <w:rFonts w:asciiTheme="minorHAnsi" w:hAnsiTheme="minorHAnsi" w:cs="Arial"/>
        </w:rPr>
        <w:t>.</w:t>
      </w:r>
    </w:p>
    <w:p w14:paraId="794BC042" w14:textId="77777777" w:rsidR="00BC14A8" w:rsidRPr="007B1436" w:rsidRDefault="00BC14A8" w:rsidP="00BC14A8">
      <w:pPr>
        <w:rPr>
          <w:rFonts w:asciiTheme="minorHAnsi" w:hAnsiTheme="minorHAnsi" w:cs="Arial"/>
        </w:rPr>
      </w:pPr>
    </w:p>
    <w:p w14:paraId="6A1BA560" w14:textId="77777777" w:rsidR="00BC14A8" w:rsidRPr="007B1436" w:rsidRDefault="00BC14A8" w:rsidP="00BC14A8">
      <w:pPr>
        <w:rPr>
          <w:rFonts w:asciiTheme="minorHAnsi" w:hAnsiTheme="minorHAnsi" w:cs="Arial"/>
        </w:rPr>
      </w:pPr>
      <w:r w:rsidRPr="007B1436">
        <w:rPr>
          <w:rFonts w:asciiTheme="minorHAnsi" w:hAnsiTheme="minorHAnsi" w:cs="Arial"/>
          <w:noProof/>
          <w:lang w:val="en-US"/>
        </w:rPr>
        <mc:AlternateContent>
          <mc:Choice Requires="wpg">
            <w:drawing>
              <wp:anchor distT="0" distB="0" distL="114300" distR="114300" simplePos="0" relativeHeight="251655168" behindDoc="0" locked="0" layoutInCell="1" allowOverlap="1" wp14:anchorId="075C082B" wp14:editId="63D3C2AE">
                <wp:simplePos x="0" y="0"/>
                <wp:positionH relativeFrom="column">
                  <wp:posOffset>-457200</wp:posOffset>
                </wp:positionH>
                <wp:positionV relativeFrom="paragraph">
                  <wp:posOffset>135255</wp:posOffset>
                </wp:positionV>
                <wp:extent cx="5829300" cy="3484880"/>
                <wp:effectExtent l="0" t="0" r="0" b="0"/>
                <wp:wrapThrough wrapText="bothSides">
                  <wp:wrapPolygon edited="0">
                    <wp:start x="7718" y="0"/>
                    <wp:lineTo x="471" y="945"/>
                    <wp:lineTo x="94" y="945"/>
                    <wp:lineTo x="94" y="4880"/>
                    <wp:lineTo x="7247" y="5038"/>
                    <wp:lineTo x="7247" y="7557"/>
                    <wp:lineTo x="188" y="7872"/>
                    <wp:lineTo x="188" y="9761"/>
                    <wp:lineTo x="7247" y="10076"/>
                    <wp:lineTo x="7153" y="12595"/>
                    <wp:lineTo x="847" y="14012"/>
                    <wp:lineTo x="94" y="14327"/>
                    <wp:lineTo x="94" y="16058"/>
                    <wp:lineTo x="4706" y="17633"/>
                    <wp:lineTo x="188" y="17790"/>
                    <wp:lineTo x="94" y="19522"/>
                    <wp:lineTo x="941" y="20152"/>
                    <wp:lineTo x="941" y="21411"/>
                    <wp:lineTo x="16188" y="21411"/>
                    <wp:lineTo x="16188" y="20152"/>
                    <wp:lineTo x="15153" y="17633"/>
                    <wp:lineTo x="15153" y="12595"/>
                    <wp:lineTo x="20047" y="11965"/>
                    <wp:lineTo x="20047" y="10548"/>
                    <wp:lineTo x="15153" y="10076"/>
                    <wp:lineTo x="15153" y="7714"/>
                    <wp:lineTo x="21365" y="5038"/>
                    <wp:lineTo x="21459" y="1259"/>
                    <wp:lineTo x="18729" y="157"/>
                    <wp:lineTo x="15153" y="0"/>
                    <wp:lineTo x="7718" y="0"/>
                  </wp:wrapPolygon>
                </wp:wrapThrough>
                <wp:docPr id="82" name="Group 82"/>
                <wp:cNvGraphicFramePr/>
                <a:graphic xmlns:a="http://schemas.openxmlformats.org/drawingml/2006/main">
                  <a:graphicData uri="http://schemas.microsoft.com/office/word/2010/wordprocessingGroup">
                    <wpg:wgp>
                      <wpg:cNvGrpSpPr/>
                      <wpg:grpSpPr>
                        <a:xfrm>
                          <a:off x="0" y="0"/>
                          <a:ext cx="5829300" cy="3484880"/>
                          <a:chOff x="-228600" y="0"/>
                          <a:chExt cx="5829300" cy="3484880"/>
                        </a:xfrm>
                      </wpg:grpSpPr>
                      <wpg:grpSp>
                        <wpg:cNvPr id="4" name="Group 4"/>
                        <wpg:cNvGrpSpPr/>
                        <wpg:grpSpPr>
                          <a:xfrm>
                            <a:off x="-228600" y="0"/>
                            <a:ext cx="5829300" cy="3231515"/>
                            <a:chOff x="-571500" y="0"/>
                            <a:chExt cx="5829300" cy="3231515"/>
                          </a:xfrm>
                        </wpg:grpSpPr>
                        <wps:wsp>
                          <wps:cNvPr id="6" name="Text Box 6"/>
                          <wps:cNvSpPr txBox="1"/>
                          <wps:spPr>
                            <a:xfrm>
                              <a:off x="-571500" y="139700"/>
                              <a:ext cx="1842135" cy="332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F5FC6D" w14:textId="77777777" w:rsidR="000A617A" w:rsidRPr="00943CC3" w:rsidRDefault="000A617A" w:rsidP="00BC14A8">
                                <w:pPr>
                                  <w:rPr>
                                    <w:rFonts w:asciiTheme="minorHAnsi" w:hAnsiTheme="minorHAnsi"/>
                                  </w:rPr>
                                </w:pPr>
                                <w:r w:rsidRPr="00943CC3">
                                  <w:rPr>
                                    <w:rFonts w:asciiTheme="minorHAnsi" w:hAnsiTheme="minorHAnsi"/>
                                  </w:rPr>
                                  <w:t>Stratum corne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571500" y="478155"/>
                              <a:ext cx="2057400" cy="332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5C7AD1" w14:textId="77777777" w:rsidR="000A617A" w:rsidRPr="00943CC3" w:rsidRDefault="000A617A" w:rsidP="00BC14A8">
                                <w:pPr>
                                  <w:rPr>
                                    <w:rFonts w:asciiTheme="minorHAnsi" w:hAnsiTheme="minorHAnsi"/>
                                  </w:rPr>
                                </w:pPr>
                                <w:r w:rsidRPr="00943CC3">
                                  <w:rPr>
                                    <w:rFonts w:asciiTheme="minorHAnsi" w:hAnsiTheme="minorHAnsi"/>
                                  </w:rPr>
                                  <w:t>Stratum granulos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4" name="Group 44"/>
                          <wpg:cNvGrpSpPr/>
                          <wpg:grpSpPr>
                            <a:xfrm>
                              <a:off x="-571500" y="0"/>
                              <a:ext cx="5829300" cy="3231515"/>
                              <a:chOff x="-571500" y="0"/>
                              <a:chExt cx="5829300" cy="3231515"/>
                            </a:xfrm>
                          </wpg:grpSpPr>
                          <wpg:grpSp>
                            <wpg:cNvPr id="45" name="Group 45"/>
                            <wpg:cNvGrpSpPr/>
                            <wpg:grpSpPr>
                              <a:xfrm>
                                <a:off x="-571500" y="0"/>
                                <a:ext cx="5829300" cy="3231515"/>
                                <a:chOff x="-571500" y="0"/>
                                <a:chExt cx="5829300" cy="3231515"/>
                              </a:xfrm>
                            </wpg:grpSpPr>
                            <wpg:grpSp>
                              <wpg:cNvPr id="46" name="Group 46"/>
                              <wpg:cNvGrpSpPr/>
                              <wpg:grpSpPr>
                                <a:xfrm>
                                  <a:off x="1371600" y="0"/>
                                  <a:ext cx="3886200" cy="3231515"/>
                                  <a:chOff x="0" y="0"/>
                                  <a:chExt cx="3886200" cy="3231515"/>
                                </a:xfrm>
                              </wpg:grpSpPr>
                              <wps:wsp>
                                <wps:cNvPr id="47" name="Text Box 47"/>
                                <wps:cNvSpPr txBox="1"/>
                                <wps:spPr>
                                  <a:xfrm>
                                    <a:off x="2171700" y="1701800"/>
                                    <a:ext cx="1383030" cy="266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17196A" w14:textId="77777777" w:rsidR="000A617A" w:rsidRPr="00943CC3" w:rsidRDefault="000A617A" w:rsidP="00BC14A8">
                                      <w:pPr>
                                        <w:rPr>
                                          <w:rFonts w:asciiTheme="minorHAnsi" w:hAnsiTheme="minorHAnsi"/>
                                        </w:rPr>
                                      </w:pPr>
                                      <w:r w:rsidRPr="00943CC3">
                                        <w:rPr>
                                          <w:rFonts w:asciiTheme="minorHAnsi" w:hAnsiTheme="minorHAnsi"/>
                                        </w:rPr>
                                        <w:t>Desmo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8" name="Group 48"/>
                                <wpg:cNvGrpSpPr/>
                                <wpg:grpSpPr>
                                  <a:xfrm>
                                    <a:off x="0" y="0"/>
                                    <a:ext cx="3886200" cy="3231515"/>
                                    <a:chOff x="0" y="0"/>
                                    <a:chExt cx="3886200" cy="3231515"/>
                                  </a:xfrm>
                                </wpg:grpSpPr>
                                <wps:wsp>
                                  <wps:cNvPr id="49" name="Left Brace 49"/>
                                  <wps:cNvSpPr/>
                                  <wps:spPr>
                                    <a:xfrm>
                                      <a:off x="0" y="2102485"/>
                                      <a:ext cx="114300" cy="756920"/>
                                    </a:xfrm>
                                    <a:prstGeom prst="leftBrace">
                                      <a:avLst>
                                        <a:gd name="adj1" fmla="val 35834"/>
                                        <a:gd name="adj2" fmla="val 50000"/>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 name="Group 50"/>
                                  <wpg:cNvGrpSpPr/>
                                  <wpg:grpSpPr>
                                    <a:xfrm>
                                      <a:off x="0" y="0"/>
                                      <a:ext cx="3886200" cy="3231515"/>
                                      <a:chOff x="0" y="0"/>
                                      <a:chExt cx="3886200" cy="3231515"/>
                                    </a:xfrm>
                                  </wpg:grpSpPr>
                                  <wpg:grpSp>
                                    <wpg:cNvPr id="51" name="Group 51"/>
                                    <wpg:cNvGrpSpPr/>
                                    <wpg:grpSpPr>
                                      <a:xfrm>
                                        <a:off x="0" y="0"/>
                                        <a:ext cx="3886200" cy="3231515"/>
                                        <a:chOff x="0" y="0"/>
                                        <a:chExt cx="3886200" cy="3231515"/>
                                      </a:xfrm>
                                    </wpg:grpSpPr>
                                    <wpg:grpSp>
                                      <wpg:cNvPr id="52" name="Group 52"/>
                                      <wpg:cNvGrpSpPr/>
                                      <wpg:grpSpPr>
                                        <a:xfrm>
                                          <a:off x="0" y="0"/>
                                          <a:ext cx="3886200" cy="3231515"/>
                                          <a:chOff x="0" y="0"/>
                                          <a:chExt cx="3886200" cy="3231515"/>
                                        </a:xfrm>
                                      </wpg:grpSpPr>
                                      <wpg:grpSp>
                                        <wpg:cNvPr id="53" name="Group 53"/>
                                        <wpg:cNvGrpSpPr/>
                                        <wpg:grpSpPr>
                                          <a:xfrm>
                                            <a:off x="0" y="0"/>
                                            <a:ext cx="3886200" cy="3231515"/>
                                            <a:chOff x="0" y="0"/>
                                            <a:chExt cx="3886200" cy="3231515"/>
                                          </a:xfrm>
                                        </wpg:grpSpPr>
                                        <wpg:grpSp>
                                          <wpg:cNvPr id="54" name="Group 54"/>
                                          <wpg:cNvGrpSpPr/>
                                          <wpg:grpSpPr>
                                            <a:xfrm>
                                              <a:off x="193040" y="0"/>
                                              <a:ext cx="3693160" cy="3231515"/>
                                              <a:chOff x="0" y="0"/>
                                              <a:chExt cx="3693160" cy="3231515"/>
                                            </a:xfrm>
                                          </wpg:grpSpPr>
                                          <wps:wsp>
                                            <wps:cNvPr id="55" name="Text Box 55"/>
                                            <wps:cNvSpPr txBox="1"/>
                                            <wps:spPr>
                                              <a:xfrm>
                                                <a:off x="1978660" y="25400"/>
                                                <a:ext cx="1085850" cy="2800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2F7353" w14:textId="77777777" w:rsidR="000A617A" w:rsidRPr="00943CC3" w:rsidRDefault="000A617A" w:rsidP="00BC14A8">
                                                  <w:pPr>
                                                    <w:rPr>
                                                      <w:rFonts w:asciiTheme="minorHAnsi" w:hAnsiTheme="minorHAnsi"/>
                                                    </w:rPr>
                                                  </w:pPr>
                                                  <w:r w:rsidRPr="00943CC3">
                                                    <w:rPr>
                                                      <w:rFonts w:asciiTheme="minorHAnsi" w:hAnsiTheme="minorHAnsi"/>
                                                    </w:rPr>
                                                    <w:t>Lipid bi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978660" y="254000"/>
                                                <a:ext cx="1714500" cy="6191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0ACCD8" w14:textId="77777777" w:rsidR="000A617A" w:rsidRPr="00943CC3" w:rsidRDefault="000A617A" w:rsidP="00BC14A8">
                                                  <w:pPr>
                                                    <w:rPr>
                                                      <w:rFonts w:asciiTheme="minorHAnsi" w:hAnsiTheme="minorHAnsi"/>
                                                    </w:rPr>
                                                  </w:pPr>
                                                  <w:r w:rsidRPr="00943CC3">
                                                    <w:rPr>
                                                      <w:rFonts w:asciiTheme="minorHAnsi" w:hAnsiTheme="minorHAnsi"/>
                                                    </w:rPr>
                                                    <w:t>Dead keratinocy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7" name="Picture 5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5795" cy="3231515"/>
                                              </a:xfrm>
                                              <a:prstGeom prst="rect">
                                                <a:avLst/>
                                              </a:prstGeom>
                                              <a:noFill/>
                                              <a:ln>
                                                <a:noFill/>
                                              </a:ln>
                                            </pic:spPr>
                                          </pic:pic>
                                          <wps:wsp>
                                            <wps:cNvPr id="58" name="Straight Connector 58"/>
                                            <wps:cNvCnPr/>
                                            <wps:spPr>
                                              <a:xfrm flipV="1">
                                                <a:off x="1492250" y="139700"/>
                                                <a:ext cx="485284" cy="74093"/>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59" name="Straight Connector 59"/>
                                            <wps:cNvCnPr/>
                                            <wps:spPr>
                                              <a:xfrm flipV="1">
                                                <a:off x="1703705" y="367665"/>
                                                <a:ext cx="273915" cy="80473"/>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60" name="Left Brace 60"/>
                                          <wps:cNvSpPr/>
                                          <wps:spPr>
                                            <a:xfrm>
                                              <a:off x="0" y="125095"/>
                                              <a:ext cx="114300" cy="328295"/>
                                            </a:xfrm>
                                            <a:prstGeom prst="leftBrace">
                                              <a:avLst>
                                                <a:gd name="adj1" fmla="val 35834"/>
                                                <a:gd name="adj2" fmla="val 50000"/>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Left Brace 61"/>
                                        <wps:cNvSpPr/>
                                        <wps:spPr>
                                          <a:xfrm>
                                            <a:off x="0" y="488315"/>
                                            <a:ext cx="114300" cy="236855"/>
                                          </a:xfrm>
                                          <a:prstGeom prst="leftBrace">
                                            <a:avLst>
                                              <a:gd name="adj1" fmla="val 35834"/>
                                              <a:gd name="adj2" fmla="val 50000"/>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2" name="Left Brace 62"/>
                                      <wps:cNvSpPr/>
                                      <wps:spPr>
                                        <a:xfrm>
                                          <a:off x="0" y="756920"/>
                                          <a:ext cx="114300" cy="1303020"/>
                                        </a:xfrm>
                                        <a:prstGeom prst="leftBrace">
                                          <a:avLst>
                                            <a:gd name="adj1" fmla="val 35834"/>
                                            <a:gd name="adj2" fmla="val 50000"/>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Left Brace 63"/>
                                    <wps:cNvSpPr/>
                                    <wps:spPr>
                                      <a:xfrm>
                                        <a:off x="0" y="2951480"/>
                                        <a:ext cx="114300" cy="148590"/>
                                      </a:xfrm>
                                      <a:prstGeom prst="leftBrace">
                                        <a:avLst>
                                          <a:gd name="adj1" fmla="val 35834"/>
                                          <a:gd name="adj2" fmla="val 50000"/>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4" name="Straight Connector 64"/>
                                <wps:cNvCnPr/>
                                <wps:spPr>
                                  <a:xfrm>
                                    <a:off x="1772285" y="1784350"/>
                                    <a:ext cx="444166" cy="69742"/>
                                  </a:xfrm>
                                  <a:prstGeom prst="line">
                                    <a:avLst/>
                                  </a:pr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65" name="Text Box 65"/>
                              <wps:cNvSpPr txBox="1"/>
                              <wps:spPr>
                                <a:xfrm>
                                  <a:off x="-571500" y="2868295"/>
                                  <a:ext cx="2057400" cy="332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D4D662" w14:textId="77777777" w:rsidR="000A617A" w:rsidRPr="00943CC3" w:rsidRDefault="000A617A" w:rsidP="00BC14A8">
                                    <w:pPr>
                                      <w:rPr>
                                        <w:rFonts w:asciiTheme="minorHAnsi" w:hAnsiTheme="minorHAnsi"/>
                                      </w:rPr>
                                    </w:pPr>
                                    <w:r w:rsidRPr="00943CC3">
                                      <w:rPr>
                                        <w:rFonts w:asciiTheme="minorHAnsi" w:hAnsiTheme="minorHAnsi"/>
                                      </w:rPr>
                                      <w:t>Basement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571500" y="2279650"/>
                                  <a:ext cx="1842135" cy="332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BBDB9D" w14:textId="77777777" w:rsidR="000A617A" w:rsidRPr="00943CC3" w:rsidRDefault="000A617A" w:rsidP="00BC14A8">
                                    <w:pPr>
                                      <w:rPr>
                                        <w:rFonts w:asciiTheme="minorHAnsi" w:hAnsiTheme="minorHAnsi"/>
                                      </w:rPr>
                                    </w:pPr>
                                    <w:r w:rsidRPr="00943CC3">
                                      <w:rPr>
                                        <w:rFonts w:asciiTheme="minorHAnsi" w:hAnsiTheme="minorHAnsi"/>
                                      </w:rPr>
                                      <w:t>Stratum bas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7" name="Text Box 67"/>
                            <wps:cNvSpPr txBox="1"/>
                            <wps:spPr>
                              <a:xfrm>
                                <a:off x="-571500" y="1268095"/>
                                <a:ext cx="1842135" cy="332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0133FA" w14:textId="77777777" w:rsidR="000A617A" w:rsidRPr="00943CC3" w:rsidRDefault="000A617A" w:rsidP="00BC14A8">
                                  <w:pPr>
                                    <w:rPr>
                                      <w:rFonts w:asciiTheme="minorHAnsi" w:hAnsiTheme="minorHAnsi"/>
                                    </w:rPr>
                                  </w:pPr>
                                  <w:r w:rsidRPr="00943CC3">
                                    <w:rPr>
                                      <w:rFonts w:asciiTheme="minorHAnsi" w:hAnsiTheme="minorHAnsi"/>
                                    </w:rPr>
                                    <w:t>Stratum spinos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42" name="Text Box 42"/>
                        <wps:cNvSpPr txBox="1"/>
                        <wps:spPr>
                          <a:xfrm>
                            <a:off x="0" y="3169920"/>
                            <a:ext cx="4193540" cy="314960"/>
                          </a:xfrm>
                          <a:prstGeom prst="rect">
                            <a:avLst/>
                          </a:prstGeom>
                          <a:noFill/>
                          <a:ln>
                            <a:noFill/>
                          </a:ln>
                          <a:effectLst/>
                          <a:extLst>
                            <a:ext uri="{C572A759-6A51-4108-AA02-DFA0A04FC94B}">
                              <ma14:wrappingTextBoxFlag xmlns:ma14="http://schemas.microsoft.com/office/mac/drawingml/2011/main"/>
                            </a:ext>
                          </a:extLst>
                        </wps:spPr>
                        <wps:txbx>
                          <w:txbxContent>
                            <w:p w14:paraId="3277AE09" w14:textId="77777777" w:rsidR="000A617A" w:rsidRPr="00943CC3" w:rsidRDefault="000A617A" w:rsidP="00BC14A8">
                              <w:pPr>
                                <w:rPr>
                                  <w:rFonts w:asciiTheme="minorHAnsi" w:hAnsiTheme="minorHAnsi" w:cs="Arial"/>
                                  <w:sz w:val="20"/>
                                  <w:szCs w:val="20"/>
                                  <w:u w:val="single"/>
                                </w:rPr>
                              </w:pPr>
                              <w:r w:rsidRPr="00943CC3">
                                <w:rPr>
                                  <w:rFonts w:asciiTheme="minorHAnsi" w:hAnsiTheme="minorHAnsi" w:cs="Arial"/>
                                  <w:sz w:val="20"/>
                                  <w:szCs w:val="20"/>
                                </w:rPr>
                                <w:t xml:space="preserve">Figure 2: Structure of epidermis. (Adapted from A. Baroni et al, 2012) </w:t>
                              </w:r>
                              <w:r w:rsidRPr="00943CC3">
                                <w:rPr>
                                  <w:rFonts w:asciiTheme="minorHAnsi" w:hAnsiTheme="minorHAnsi" w:cs="Arial"/>
                                  <w:sz w:val="20"/>
                                  <w:szCs w:val="20"/>
                                </w:rPr>
                                <w:fldChar w:fldCharType="begin"/>
                              </w:r>
                              <w:r w:rsidRPr="00943CC3">
                                <w:rPr>
                                  <w:rFonts w:asciiTheme="minorHAnsi" w:hAnsiTheme="minorHAnsi" w:cs="Arial"/>
                                  <w:sz w:val="20"/>
                                  <w:szCs w:val="20"/>
                                </w:rPr>
                                <w:instrText xml:space="preserve"> ADDIN ZOTERO_ITEM CSL_CITATION {"citationID":"2aq044c2uu","properties":{"formattedCitation":"[10]","plainCitation":"[10]"},"citationItems":[{"id":165,"uris":["http://zotero.org/users/1254505/items/KEI5IHXG"],"uri":["http://zotero.org/users/1254505/items/KEI5IHXG"],"itemData":{"id":165,"type":"article-journal","title":"Structure and function of the epidermis related to barrier properties.","container-title":"Clinics in dermatology","page":"257-62","volume":"30","issue":"3","DOI":"10.1016/j.clindermatol.2011.08.007","ISSN":"1879-1131","author":[{"family":"Adone Baroni","given":"Elisabetta Buommino"}],"issued":{"date-parts":[["2012"]]}}}],"schema":"https://github.com/citation-style-language/schema/raw/master/csl-citation.json"} </w:instrText>
                              </w:r>
                              <w:r w:rsidRPr="00943CC3">
                                <w:rPr>
                                  <w:rFonts w:asciiTheme="minorHAnsi" w:hAnsiTheme="minorHAnsi" w:cs="Arial"/>
                                  <w:sz w:val="20"/>
                                  <w:szCs w:val="20"/>
                                </w:rPr>
                                <w:fldChar w:fldCharType="separate"/>
                              </w:r>
                              <w:r w:rsidRPr="00943CC3">
                                <w:rPr>
                                  <w:rFonts w:asciiTheme="minorHAnsi" w:hAnsiTheme="minorHAnsi" w:cs="Arial"/>
                                  <w:noProof/>
                                  <w:sz w:val="20"/>
                                  <w:szCs w:val="20"/>
                                </w:rPr>
                                <w:t>[10]</w:t>
                              </w:r>
                              <w:r w:rsidRPr="00943CC3">
                                <w:rPr>
                                  <w:rFonts w:asciiTheme="minorHAnsi" w:hAnsiTheme="minorHAnsi" w:cs="Arial"/>
                                  <w:sz w:val="20"/>
                                  <w:szCs w:val="20"/>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82" o:spid="_x0000_s1029" style="position:absolute;margin-left:-35.95pt;margin-top:10.65pt;width:459pt;height:274.4pt;z-index:251655168;mso-width-relative:margin" coordorigin="-228600" coordsize="5829300,348488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">
                <v:group id="Group 4" o:spid="_x0000_s1030" style="position:absolute;left:-228600;width:5829300;height:3231515" coordorigin="-571500" coordsize="58293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 id="Text Box 6" o:spid="_x0000_s1031" type="#_x0000_t202" style="position:absolute;left:-571500;top:139700;width:1842135;height:332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22F5FC6D" w14:textId="77777777" w:rsidR="000A617A" w:rsidRPr="00943CC3" w:rsidRDefault="000A617A" w:rsidP="00BC14A8">
                          <w:pPr>
                            <w:rPr>
                              <w:rFonts w:asciiTheme="minorHAnsi" w:hAnsiTheme="minorHAnsi"/>
                            </w:rPr>
                          </w:pPr>
                          <w:r w:rsidRPr="00943CC3">
                            <w:rPr>
                              <w:rFonts w:asciiTheme="minorHAnsi" w:hAnsiTheme="minorHAnsi"/>
                            </w:rPr>
                            <w:t>Stratum corneum</w:t>
                          </w:r>
                        </w:p>
                      </w:txbxContent>
                    </v:textbox>
                  </v:shape>
                  <v:shape id="Text Box 8" o:spid="_x0000_s1032" type="#_x0000_t202" style="position:absolute;left:-571500;top:478155;width:2057400;height:332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5A5C7AD1" w14:textId="77777777" w:rsidR="000A617A" w:rsidRPr="00943CC3" w:rsidRDefault="000A617A" w:rsidP="00BC14A8">
                          <w:pPr>
                            <w:rPr>
                              <w:rFonts w:asciiTheme="minorHAnsi" w:hAnsiTheme="minorHAnsi"/>
                            </w:rPr>
                          </w:pPr>
                          <w:r w:rsidRPr="00943CC3">
                            <w:rPr>
                              <w:rFonts w:asciiTheme="minorHAnsi" w:hAnsiTheme="minorHAnsi"/>
                            </w:rPr>
                            <w:t>Stratum granulosum</w:t>
                          </w:r>
                        </w:p>
                      </w:txbxContent>
                    </v:textbox>
                  </v:shape>
                  <v:group id="Group 44" o:spid="_x0000_s1033" style="position:absolute;left:-571500;width:5829300;height:3231515" coordorigin="-571500" coordsize="58293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tesExQAAANsAAAAPAAAAZHJzL2Rvd25yZXYueG1sRI9Pa8JAFMTvQr/D8gq9&#10;1U3atEh0FZG29CAFk4J4e2SfSTD7NmS3+fPtXaHgcZiZ3zCrzWga0VPnassK4nkEgriwuuZSwW/+&#10;+bwA4TyyxsYyKZjIwWb9MFthqu3AB+ozX4oAYZeigsr7NpXSFRUZdHPbEgfvbDuDPsiulLrDIcBN&#10;I1+i6F0arDksVNjSrqLikv0ZBV8DDtvX+KPfX8676ZS//Rz3MSn19DhulyA8jf4e/m9/awVJ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gbXrBMUAAADbAAAA&#10;DwAAAAAAAAAAAAAAAACpAgAAZHJzL2Rvd25yZXYueG1sUEsFBgAAAAAEAAQA+gAAAJsDAAAAAA==&#10;">
                    <v:group id="Group 45" o:spid="_x0000_s1034" style="position:absolute;left:-571500;width:5829300;height:3231515" coordorigin="-571500" coordsize="58293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U6fxQAAANsAAAAPAAAAZHJzL2Rvd25yZXYueG1sRI9Pa8JAFMTvhX6H5RV6&#10;M5u0WiRmFZG29BAEtSDeHtlnEsy+Ddlt/nx7t1DocZiZ3zDZZjSN6KlztWUFSRSDIC6srrlU8H36&#10;mC1BOI+ssbFMCiZysFk/PmSYajvwgfqjL0WAsEtRQeV9m0rpiooMusi2xMG72s6gD7Irpe5wCHDT&#10;yJc4fpMGaw4LFba0q6i4HX+Mgs8Bh+1r8t7nt+tuupwW+3OekFLPT+N2BcLT6P/Df+0vrWC+g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vlOn8UAAADbAAAA&#10;DwAAAAAAAAAAAAAAAACpAgAAZHJzL2Rvd25yZXYueG1sUEsFBgAAAAAEAAQA+gAAAJsDAAAAAA==&#10;">
                      <v:group id="Group 46" o:spid="_x0000_s1035" style="position:absolute;left:1371600;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shape id="Text Box 47" o:spid="_x0000_s1036" type="#_x0000_t202" style="position:absolute;left:2171700;top:1701800;width:138303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mKQxAAA&#10;ANsAAAAPAAAAZHJzL2Rvd25yZXYueG1sRI9Ba8JAFITvBf/D8gRvuqvYVtNsRJRCTy2mKnh7ZJ9J&#10;aPZtyG5N+u+7BaHHYWa+YdLNYBtxo87XjjXMZwoEceFMzaWG4+frdAXCB2SDjWPS8EMeNtnoIcXE&#10;uJ4PdMtDKSKEfYIaqhDaREpfVGTRz1xLHL2r6yyGKLtSmg77CLeNXCj1JC3WHBcqbGlXUfGVf1sN&#10;p/fr5bxUH+XePra9G5Rku5ZaT8bD9gVEoCH8h+/tN6Nh+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pikMQAAADbAAAADwAAAAAAAAAAAAAAAACXAgAAZHJzL2Rv&#10;d25yZXYueG1sUEsFBgAAAAAEAAQA9QAAAIgDAAAAAA==&#10;" filled="f" stroked="f">
                          <v:textbox>
                            <w:txbxContent>
                              <w:p w14:paraId="4A17196A" w14:textId="77777777" w:rsidR="000A617A" w:rsidRPr="00943CC3" w:rsidRDefault="000A617A" w:rsidP="00BC14A8">
                                <w:pPr>
                                  <w:rPr>
                                    <w:rFonts w:asciiTheme="minorHAnsi" w:hAnsiTheme="minorHAnsi"/>
                                  </w:rPr>
                                </w:pPr>
                                <w:r w:rsidRPr="00943CC3">
                                  <w:rPr>
                                    <w:rFonts w:asciiTheme="minorHAnsi" w:hAnsiTheme="minorHAnsi"/>
                                  </w:rPr>
                                  <w:t>Desmosomes</w:t>
                                </w:r>
                              </w:p>
                            </w:txbxContent>
                          </v:textbox>
                        </v:shape>
                        <v:group id="Group 48" o:spid="_x0000_s1037" style="position:absolute;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OEBwwAAANsAAAAPAAAAZHJzL2Rvd25yZXYueG1sRE/LasJAFN0L/YfhFroz&#10;k7RaSnQUCW3pQgSTQnF3yVyTYOZOyEzz+HtnUejycN7b/WRaMVDvGssKkigGQVxa3XCl4Lv4WL6B&#10;cB5ZY2uZFMzkYL97WGwx1XbkMw25r0QIYZeigtr7LpXSlTUZdJHtiAN3tb1BH2BfSd3jGMJNK5/j&#10;+FUabDg01NhRVlN5y3+Ngs8Rx8NL8j4cb9dsvhTr088xIaWeHqfDBoSnyf+L/9xfWsEq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D44QHDAAAA2wAAAA8A&#10;AAAAAAAAAAAAAAAAqQIAAGRycy9kb3ducmV2LnhtbFBLBQYAAAAABAAEAPoAAACZAwAAAAA=&#10;">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9" o:spid="_x0000_s1038" type="#_x0000_t87" style="position:absolute;top:2102485;width:114300;height:7569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CH+wwAA&#10;ANsAAAAPAAAAZHJzL2Rvd25yZXYueG1sRI9Pi8IwFMTvC36H8ARva6pIsdUoIorugof1z/3ZPNti&#10;81KbqN1vvxGEPQ4z8xtmOm9NJR7UuNKygkE/AkGcWV1yruB4WH+OQTiPrLGyTAp+ycF81vmYYqrt&#10;k3/osfe5CBB2KSoovK9TKV1WkEHXtzVx8C62MeiDbHKpG3wGuKnkMIpiabDksFBgTcuCsuv+bhRQ&#10;uatW+njbZMkp+UrG510cf3ulet12MQHhqfX/4Xd7qxWMEnh9CT9Az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SCH+wwAAANsAAAAPAAAAAAAAAAAAAAAAAJcCAABkcnMvZG93&#10;bnJldi54bWxQSwUGAAAAAAQABAD1AAAAhwMAAAAA&#10;" adj="1169" strokecolor="black [3213]" strokeweight="1pt"/>
                          <v:group id="Group 50" o:spid="_x0000_s1039" style="position:absolute;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group id="Group 51" o:spid="_x0000_s1040" style="position:absolute;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G95BwwAAANsAAAAPAAAAZHJzL2Rvd25yZXYueG1sRI9Bi8IwFITvC/6H8ARv&#10;a1rFZalGEVHxIMLqgnh7NM+22LyUJrb13xtB8DjMzDfMbNGZUjRUu8KygngYgSBOrS44U/B/2nz/&#10;gnAeWWNpmRQ8yMFi3vuaYaJty3/UHH0mAoRdggpy76tESpfmZNANbUUcvKutDfog60zqGtsAN6Uc&#10;RdGPNFhwWMixolVO6e14Nwq2LbbLcbxu9rfr6nE5TQ7nfUxKDfrdcgrCU+c/4Xd7pxV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Qb3kHDAAAA2wAAAA8A&#10;AAAAAAAAAAAAAAAAqQIAAGRycy9kb3ducmV2LnhtbFBLBQYAAAAABAAEAPoAAACZAwAAAAA=&#10;">
                              <v:group id="Group 52" o:spid="_x0000_s1041" style="position:absolute;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yUA2xQAAANsAAAAPAAAAZHJzL2Rvd25yZXYueG1sRI9Pa8JAFMTvhX6H5RV6&#10;azaxWCR1FRGVHoJQI0hvj+wzCWbfhuyaP9++KxR6HGbmN8xyPZpG9NS52rKCJIpBEBdW11wqOOf7&#10;twUI55E1NpZJwUQO1qvnpyWm2g78Tf3JlyJA2KWooPK+TaV0RUUGXWRb4uBdbWfQB9mVUnc4BLhp&#10;5CyOP6TBmsNChS1tKypup7tRcBhw2Lwnuz67XbfTTz4/XrKElHp9GTefIDyN/j/81/7SCuY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MlANsUAAADbAAAA&#10;DwAAAAAAAAAAAAAAAACpAgAAZHJzL2Rvd25yZXYueG1sUEsFBgAAAAAEAAQA+gAAAJsDAAAAAA==&#10;">
                                <v:group id="Group 53" o:spid="_x0000_s1042" style="position:absolute;width:3886200;height:3231515" coordsize="388620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heWtxQAAANsAAAAPAAAAZHJzL2Rvd25yZXYueG1sRI9Pa8JAFMTvhX6H5RW8&#10;1U0Ui6TZiIgVD1KoCtLbI/vyh2Tfhuw2id/eLRR6HGbmN0y6mUwrBupdbVlBPI9AEOdW11wquF4+&#10;XtcgnEfW2FomBXdysMmen1JMtB35i4azL0WAsEtQQeV9l0jp8ooMurntiINX2N6gD7Ivpe5xDHDT&#10;ykUUvUmDNYeFCjvaVZQ35x+j4DDiuF3G++HUFLv792X1eTvFpNTsZdq+g/A0+f/wX/uoFayW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4XlrcUAAADbAAAA&#10;DwAAAAAAAAAAAAAAAACpAgAAZHJzL2Rvd25yZXYueG1sUEsFBgAAAAAEAAQA+gAAAJsDAAAAAA==&#10;">
                                  <v:group id="Group 54" o:spid="_x0000_s1043" style="position:absolute;left:193040;width:3693160;height:3231515" coordsize="3693160,3231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Text Box 55" o:spid="_x0000_s1044" type="#_x0000_t202" style="position:absolute;left:1978660;top:25400;width:1085850;height:2800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c+hwgAA&#10;ANsAAAAPAAAAZHJzL2Rvd25yZXYueG1sRI9Ba8JAFITvBf/D8gRvdddiikZXkYrgSalVwdsj+0yC&#10;2bchu5r4791CocdhZr5h5svOVuJBjS8daxgNFQjizJmScw3Hn837BIQPyAYrx6ThSR6Wi97bHFPj&#10;Wv6mxyHkIkLYp6ihCKFOpfRZQRb90NXE0bu6xmKIssmlabCNcFvJD6U+pcWS40KBNX0VlN0Od6vh&#10;tLtezmO1z9c2qVvXKcl2KrUe9LvVDESgLvyH/9pboyFJ4PdL/AFy8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dz6HCAAAA2wAAAA8AAAAAAAAAAAAAAAAAlwIAAGRycy9kb3du&#10;cmV2LnhtbFBLBQYAAAAABAAEAPUAAACGAwAAAAA=&#10;" filled="f" stroked="f">
                                      <v:textbox>
                                        <w:txbxContent>
                                          <w:p w14:paraId="192F7353" w14:textId="77777777" w:rsidR="000A617A" w:rsidRPr="00943CC3" w:rsidRDefault="000A617A" w:rsidP="00BC14A8">
                                            <w:pPr>
                                              <w:rPr>
                                                <w:rFonts w:asciiTheme="minorHAnsi" w:hAnsiTheme="minorHAnsi"/>
                                              </w:rPr>
                                            </w:pPr>
                                            <w:r w:rsidRPr="00943CC3">
                                              <w:rPr>
                                                <w:rFonts w:asciiTheme="minorHAnsi" w:hAnsiTheme="minorHAnsi"/>
                                              </w:rPr>
                                              <w:t>Lipid bilayer</w:t>
                                            </w:r>
                                          </w:p>
                                        </w:txbxContent>
                                      </v:textbox>
                                    </v:shape>
                                    <v:shape id="Text Box 56" o:spid="_x0000_s1045" type="#_x0000_t202" style="position:absolute;left:1978660;top:254000;width:1714500;height:619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T1HWwgAA&#10;ANsAAAAPAAAAZHJzL2Rvd25yZXYueG1sRI9Pi8IwFMTvgt8hPGFvmiiraDWKKMKeXNZ/4O3RPNti&#10;81KaaLvf3iwseBxm5jfMYtXaUjyp9oVjDcOBAkGcOlNwpuF03PWnIHxANlg6Jg2/5GG17HYWmBjX&#10;8A89DyETEcI+QQ15CFUipU9zsugHriKO3s3VFkOUdSZNjU2E21KOlJpIiwXHhRwr2uSU3g8Pq+G8&#10;v10vn+o729px1bhWSbYzqfVHr13PQQRqwzv83/4yGsYT+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pPUdbCAAAA2wAAAA8AAAAAAAAAAAAAAAAAlwIAAGRycy9kb3du&#10;cmV2LnhtbFBLBQYAAAAABAAEAPUAAACGAwAAAAA=&#10;" filled="f" stroked="f">
                                      <v:textbox>
                                        <w:txbxContent>
                                          <w:p w14:paraId="4D0ACCD8" w14:textId="77777777" w:rsidR="000A617A" w:rsidRPr="00943CC3" w:rsidRDefault="000A617A" w:rsidP="00BC14A8">
                                            <w:pPr>
                                              <w:rPr>
                                                <w:rFonts w:asciiTheme="minorHAnsi" w:hAnsiTheme="minorHAnsi"/>
                                              </w:rPr>
                                            </w:pPr>
                                            <w:r w:rsidRPr="00943CC3">
                                              <w:rPr>
                                                <w:rFonts w:asciiTheme="minorHAnsi" w:hAnsiTheme="minorHAnsi"/>
                                              </w:rPr>
                                              <w:t>Dead keratinocytes</w:t>
                                            </w:r>
                                          </w:p>
                                        </w:txbxContent>
                                      </v:textbox>
                                    </v:shape>
                                    <v:shape id="Picture 57" o:spid="_x0000_s1046" type="#_x0000_t75" style="position:absolute;width:1915795;height:3231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8x&#10;ESvEAAAA2wAAAA8AAABkcnMvZG93bnJldi54bWxEj0FrwkAUhO9C/8PyCr1I3a2oLambUKQFPao9&#10;eHxkX5Pg7ts0u03iv+8KgsdhZr5h1sXorOipC41nDS8zBYK49KbhSsP38ev5DUSIyAatZ9JwoQBF&#10;/jBZY2b8wHvqD7ESCcIhQw11jG0mZShrchhmviVO3o/vHMYku0qaDocEd1bOlVpJhw2nhRpb2tRU&#10;ng9/ToM62s10f9pdPuX8ZNWvOi+mjdL66XH8eAcRaYz38K29NRqWr3D9kn6AzP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8xESvEAAAA2wAAAA8AAAAAAAAAAAAAAAAAnAIA&#10;AGRycy9kb3ducmV2LnhtbFBLBQYAAAAABAAEAPcAAACNAwAAAAA=&#10;">
                                      <v:imagedata r:id="rId13" o:title=""/>
                                      <v:path arrowok="t"/>
                                    </v:shape>
                                    <v:line id="Straight Connector 58" o:spid="_x0000_s1047" style="position:absolute;flip:y;visibility:visible;mso-wrap-style:square" from="1492250,139700" to="1977534,2137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a0/QsEAAADbAAAADwAAAGRycy9kb3ducmV2LnhtbERPy4rCMBTdD/gP4QruxnQEHe00FREE&#10;ERWsbmZ3aW4fTHNTm6j1781CmOXhvJNlbxpxp87VlhV8jSMQxLnVNZcKLufN5xyE88gaG8uk4EkO&#10;lungI8FY2wef6J75UoQQdjEqqLxvYyldXpFBN7YtceAK2xn0AXal1B0+Qrhp5CSKZtJgzaGhwpbW&#10;FeV/2c0o2J0XxXq/Oxyf7vp7pOI7Ok2zi1KjYb/6AeGp9//it3urFUzD2PAl/ACZv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xrT9CwQAAANsAAAAPAAAAAAAAAAAAAAAA&#10;AKECAABkcnMvZG93bnJldi54bWxQSwUGAAAAAAQABAD5AAAAjwMAAAAA&#10;" strokecolor="black [3213]" strokeweight="1pt"/>
                                    <v:line id="Straight Connector 59" o:spid="_x0000_s1048" style="position:absolute;flip:y;visibility:visible;mso-wrap-style:square" from="1703705,367665" to="1977620,4481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uGa2cMAAADbAAAADwAAAGRycy9kb3ducmV2LnhtbESPT4vCMBTE7wt+h/AEb2uqoLtWo4gg&#10;iKhg9eLt0bz+wealNlHrtzfCwh6HmfkNM1u0phIPalxpWcGgH4EgTq0uOVdwPq2/f0E4j6yxskwK&#10;XuRgMe98zTDW9slHeiQ+FwHCLkYFhfd1LKVLCzLo+rYmDl5mG4M+yCaXusFngJtKDqNoLA2WHBYK&#10;rGlVUHpN7kbB9jTJVrvt/vByt8uBsp/oOErOSvW67XIKwlPr/8N/7Y1WMJrA50v4AXL+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7hmtnDAAAA2wAAAA8AAAAAAAAAAAAA&#10;AAAAoQIAAGRycy9kb3ducmV2LnhtbFBLBQYAAAAABAAEAPkAAACRAwAAAAA=&#10;" strokecolor="black [3213]" strokeweight="1pt"/>
                                  </v:group>
                                  <v:shape id="Left Brace 60" o:spid="_x0000_s1049" type="#_x0000_t87" style="position:absolute;top:125095;width:114300;height:3282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0U8MvwAA&#10;ANsAAAAPAAAAZHJzL2Rvd25yZXYueG1sRE/LisIwFN0L/kO4wuxsqohIx1hkRNDNgI+Nu0tzpy2T&#10;3JQkrfXvJ4sBl4fz3pajNWIgH1rHChZZDoK4crrlWsH9dpxvQISIrNE4JgUvClDuppMtFto9+ULD&#10;NdYihXAoUEETY1dIGaqGLIbMdcSJ+3HeYkzQ11J7fKZwa+Qyz9fSYsupocGOvhqqfq+9VdB/L/cP&#10;e+jxvJJmPPmVce5glPqYjftPEJHG+Bb/u09awTqtT1/SD5C7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LRTwy/AAAA2wAAAA8AAAAAAAAAAAAAAAAAlwIAAGRycy9kb3ducmV2&#10;LnhtbFBLBQYAAAAABAAEAPUAAACDAwAAAAA=&#10;" adj="2695" strokecolor="black [3213]" strokeweight="1pt"/>
                                </v:group>
                                <v:shape id="Left Brace 61" o:spid="_x0000_s1050" type="#_x0000_t87" style="position:absolute;top:488315;width:114300;height:2368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0JakxQAA&#10;ANsAAAAPAAAAZHJzL2Rvd25yZXYueG1sRI9Ba8JAFITvBf/D8oTe6iYthDS6ikiFQA9tUi/eHrvP&#10;JJh9G7Orpv++Wyj0OMzMN8xqM9le3Gj0nWMF6SIBQayd6bhRcPjaP+UgfEA22DsmBd/kYbOePayw&#10;MO7OFd3q0IgIYV+ggjaEoZDS65Ys+oUbiKN3cqPFEOXYSDPiPcJtL5+TJJMWO44LLQ60a0mf66tV&#10;4N51/3GsXl/q/GJ0WR/Pn0n+ptTjfNouQQSawn/4r10aBVkKv1/iD5Dr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rQlqTFAAAA2wAAAA8AAAAAAAAAAAAAAAAAlwIAAGRycy9k&#10;b3ducmV2LnhtbFBLBQYAAAAABAAEAPUAAACJAwAAAAA=&#10;" adj="3735" strokecolor="black [3213]" strokeweight="1pt"/>
                              </v:group>
                              <v:shape id="Left Brace 62" o:spid="_x0000_s1051" type="#_x0000_t87" style="position:absolute;top:756920;width:114300;height:13030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iiz9wgAA&#10;ANsAAAAPAAAAZHJzL2Rvd25yZXYueG1sRI9Ba8JAFITvBf/D8gRvdaMHsdFVSoko9FSrB2+P7GsS&#10;mn0bdp8a/fXdguBxmJlvmOW6d626UIiNZwOTcQaKuPS24crA4XvzOgcVBdli65kM3CjCejV4WWJu&#10;/ZW/6LKXSiUIxxwN1CJdrnUsa3IYx74jTt6PDw4lyVBpG/Ca4K7V0yybaYcNp4UaO/qoqfzdn50B&#10;kkN2uh/pvJXJW+BPLOaFK4wZDfv3BSihXp7hR3tnDcym8P8l/QC9+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iKLP3CAAAA2wAAAA8AAAAAAAAAAAAAAAAAlwIAAGRycy9kb3du&#10;cmV2LnhtbFBLBQYAAAAABAAEAPUAAACGAwAAAAA=&#10;" adj="679" strokecolor="black [3213]" strokeweight="1pt"/>
                            </v:group>
                            <v:shape id="Left Brace 63" o:spid="_x0000_s1052" type="#_x0000_t87" style="position:absolute;top:2951480;width:114300;height:1485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q00wwAA&#10;ANsAAAAPAAAAZHJzL2Rvd25yZXYueG1sRI9Ba8JAFITvgv9heUIvUjeNGiR1FQ0UPHgx+gMe2dck&#10;NPteyG41/fddodDjMDPfMNv96Dp1p8G3wgbeFgko4kpsy7WB2/XjdQPKB2SLnTAZ+CEP+910ssXc&#10;yoMvdC9DrSKEfY4GmhD6XGtfNeTQL6Qnjt6nDA5DlEOt7YCPCHedTpMk0w5bjgsN9lQ0VH2V386A&#10;T49ddp5zIZtjWpz0erU6iBjzMhsP76ACjeE//Nc+WQPZEp5f4g/Qu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aq00wwAAANsAAAAPAAAAAAAAAAAAAAAAAJcCAABkcnMvZG93&#10;bnJldi54bWxQSwUGAAAAAAQABAD1AAAAhwMAAAAA&#10;" adj="5954" strokecolor="black [3213]" strokeweight="1pt"/>
                          </v:group>
                        </v:group>
                        <v:line id="Straight Connector 64" o:spid="_x0000_s1053" style="position:absolute;visibility:visible;mso-wrap-style:square" from="1772285,1784350" to="2216451,18540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uRxAsYAAADbAAAADwAAAGRycy9kb3ducmV2LnhtbESPT2vCQBTE74V+h+UVvIhu/NNYo6sU&#10;RehFpNGDvT2yzyQ0+zZkVxO/vVsQehxm5jfMct2ZStyocaVlBaNhBII4s7rkXMHpuBt8gHAeWWNl&#10;mRTcycF69fqyxETblr/plvpcBAi7BBUU3teJlC4ryKAb2po4eBfbGPRBNrnUDbYBbio5jqJYGiw5&#10;LBRY06ag7De9GgXbU9ym8/x91h9N9t2cD+Pzz94o1XvrPhcgPHX+P/xsf2kF8RT+voQfIFc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rkcQLGAAAA2wAAAA8AAAAAAAAA&#10;AAAAAAAAoQIAAGRycy9kb3ducmV2LnhtbFBLBQYAAAAABAAEAPkAAACUAwAAAAA=&#10;" strokecolor="black [3213]" strokeweight="1pt"/>
                      </v:group>
                      <v:shape id="Text Box 65" o:spid="_x0000_s1054" type="#_x0000_t202" style="position:absolute;left:-571500;top:2868295;width:2057400;height:332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8QUcwgAA&#10;ANsAAAAPAAAAZHJzL2Rvd25yZXYueG1sRI9Pi8IwFMTvgt8hPGFvmiiraDWKKMKeXNZ/4O3RPNti&#10;81KaaLvf3iwseBxm5jfMYtXaUjyp9oVjDcOBAkGcOlNwpuF03PWnIHxANlg6Jg2/5GG17HYWmBjX&#10;8A89DyETEcI+QQ15CFUipU9zsugHriKO3s3VFkOUdSZNjU2E21KOlJpIiwXHhRwr2uSU3g8Pq+G8&#10;v10vn+o729px1bhWSbYzqfVHr13PQQRqwzv83/4yGiZj+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xBRzCAAAA2wAAAA8AAAAAAAAAAAAAAAAAlwIAAGRycy9kb3du&#10;cmV2LnhtbFBLBQYAAAAABAAEAPUAAACGAwAAAAA=&#10;" filled="f" stroked="f">
                        <v:textbox>
                          <w:txbxContent>
                            <w:p w14:paraId="5CD4D662" w14:textId="77777777" w:rsidR="000A617A" w:rsidRPr="00943CC3" w:rsidRDefault="000A617A" w:rsidP="00BC14A8">
                              <w:pPr>
                                <w:rPr>
                                  <w:rFonts w:asciiTheme="minorHAnsi" w:hAnsiTheme="minorHAnsi"/>
                                </w:rPr>
                              </w:pPr>
                              <w:r w:rsidRPr="00943CC3">
                                <w:rPr>
                                  <w:rFonts w:asciiTheme="minorHAnsi" w:hAnsiTheme="minorHAnsi"/>
                                </w:rPr>
                                <w:t>Basement membrane</w:t>
                              </w:r>
                            </w:p>
                          </w:txbxContent>
                        </v:textbox>
                      </v:shape>
                      <v:shape id="Text Box 66" o:spid="_x0000_s1055" type="#_x0000_t202" style="position:absolute;left:-571500;top:2279650;width:1842135;height:332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5trwwAA&#10;ANsAAAAPAAAAZHJzL2Rvd25yZXYueG1sRI9Ba8JAFITvgv9heYXezG5FQ5u6iliEnhS1Fbw9ss8k&#10;NPs2ZLcm/ntXEDwOM/MNM1v0thYXan3lWMNbokAQ585UXGj4OaxH7yB8QDZYOyYNV/KwmA8HM8yM&#10;63hHl30oRISwz1BDGUKTSenzkiz6xDXE0Tu71mKIsi2kabGLcFvLsVKptFhxXCixoVVJ+d/+32r4&#10;3ZxPx4naFl922nSuV5Lth9T69aVffoII1Idn+NH+NhrSFO5f4g+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5trwwAAANsAAAAPAAAAAAAAAAAAAAAAAJcCAABkcnMvZG93&#10;bnJldi54bWxQSwUGAAAAAAQABAD1AAAAhwMAAAAA&#10;" filled="f" stroked="f">
                        <v:textbox>
                          <w:txbxContent>
                            <w:p w14:paraId="3DBBDB9D" w14:textId="77777777" w:rsidR="000A617A" w:rsidRPr="00943CC3" w:rsidRDefault="000A617A" w:rsidP="00BC14A8">
                              <w:pPr>
                                <w:rPr>
                                  <w:rFonts w:asciiTheme="minorHAnsi" w:hAnsiTheme="minorHAnsi"/>
                                </w:rPr>
                              </w:pPr>
                              <w:r w:rsidRPr="00943CC3">
                                <w:rPr>
                                  <w:rFonts w:asciiTheme="minorHAnsi" w:hAnsiTheme="minorHAnsi"/>
                                </w:rPr>
                                <w:t>Stratum basale</w:t>
                              </w:r>
                            </w:p>
                          </w:txbxContent>
                        </v:textbox>
                      </v:shape>
                    </v:group>
                    <v:shape id="Text Box 67" o:spid="_x0000_s1056" type="#_x0000_t202" style="position:absolute;left:-571500;top:1268095;width:1842135;height:332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bz7wwwAA&#10;ANsAAAAPAAAAZHJzL2Rvd25yZXYueG1sRI9Ba8JAFITvgv9heUJvumuxVlNXkUqhJ8VUBW+P7DMJ&#10;zb4N2a1J/70rCB6HmfmGWaw6W4krNb50rGE8UiCIM2dKzjUcfr6GMxA+IBusHJOGf/KwWvZ7C0yM&#10;a3lP1zTkIkLYJ6ihCKFOpPRZQRb9yNXE0bu4xmKIssmlabCNcFvJV6Wm0mLJcaHAmj4Lyn7TP6vh&#10;uL2cTxO1yzf2rW5dpyTbudT6ZdCtP0AE6sIz/Gh/Gw3Td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bz7wwwAAANsAAAAPAAAAAAAAAAAAAAAAAJcCAABkcnMvZG93&#10;bnJldi54bWxQSwUGAAAAAAQABAD1AAAAhwMAAAAA&#10;" filled="f" stroked="f">
                      <v:textbox>
                        <w:txbxContent>
                          <w:p w14:paraId="6C0133FA" w14:textId="77777777" w:rsidR="000A617A" w:rsidRPr="00943CC3" w:rsidRDefault="000A617A" w:rsidP="00BC14A8">
                            <w:pPr>
                              <w:rPr>
                                <w:rFonts w:asciiTheme="minorHAnsi" w:hAnsiTheme="minorHAnsi"/>
                              </w:rPr>
                            </w:pPr>
                            <w:r w:rsidRPr="00943CC3">
                              <w:rPr>
                                <w:rFonts w:asciiTheme="minorHAnsi" w:hAnsiTheme="minorHAnsi"/>
                              </w:rPr>
                              <w:t>Stratum spinosum</w:t>
                            </w:r>
                          </w:p>
                        </w:txbxContent>
                      </v:textbox>
                    </v:shape>
                  </v:group>
                </v:group>
                <v:shape id="Text Box 42" o:spid="_x0000_s1057" type="#_x0000_t202" style="position:absolute;top:3169920;width:4193540;height:31496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14:paraId="3277AE09" w14:textId="77777777" w:rsidR="000A617A" w:rsidRPr="00943CC3" w:rsidRDefault="000A617A" w:rsidP="00BC14A8">
                        <w:pPr>
                          <w:rPr>
                            <w:rFonts w:asciiTheme="minorHAnsi" w:hAnsiTheme="minorHAnsi" w:cs="Arial"/>
                            <w:sz w:val="20"/>
                            <w:szCs w:val="20"/>
                            <w:u w:val="single"/>
                          </w:rPr>
                        </w:pPr>
                        <w:r w:rsidRPr="00943CC3">
                          <w:rPr>
                            <w:rFonts w:asciiTheme="minorHAnsi" w:hAnsiTheme="minorHAnsi" w:cs="Arial"/>
                            <w:sz w:val="20"/>
                            <w:szCs w:val="20"/>
                          </w:rPr>
                          <w:t xml:space="preserve">Figure 2: Structure of epidermis. (Adapted from A. Baroni et al, 2012) </w:t>
                        </w:r>
                        <w:r w:rsidRPr="00943CC3">
                          <w:rPr>
                            <w:rFonts w:asciiTheme="minorHAnsi" w:hAnsiTheme="minorHAnsi" w:cs="Arial"/>
                            <w:sz w:val="20"/>
                            <w:szCs w:val="20"/>
                          </w:rPr>
                          <w:fldChar w:fldCharType="begin"/>
                        </w:r>
                        <w:r w:rsidRPr="00943CC3">
                          <w:rPr>
                            <w:rFonts w:asciiTheme="minorHAnsi" w:hAnsiTheme="minorHAnsi" w:cs="Arial"/>
                            <w:sz w:val="20"/>
                            <w:szCs w:val="20"/>
                          </w:rPr>
                          <w:instrText xml:space="preserve"> ADDIN ZOTERO_ITEM CSL_CITATION {"citationID":"2aq044c2uu","properties":{"formattedCitation":"[10]","plainCitation":"[10]"},"citationItems":[{"id":165,"uris":["http://zotero.org/users/1254505/items/KEI5IHXG"],"uri":["http://zotero.org/users/1254505/items/KEI5IHXG"],"itemData":{"id":165,"type":"article-journal","title":"Structure and function of the epidermis related to barrier properties.","container-title":"Clinics in dermatology","page":"257-62","volume":"30","issue":"3","DOI":"10.1016/j.clindermatol.2011.08.007","ISSN":"1879-1131","author":[{"family":"Adone Baroni","given":"Elisabetta Buommino"}],"issued":{"date-parts":[["2012"]]}}}],"schema":"https://github.com/citation-style-language/schema/raw/master/csl-citation.json"} </w:instrText>
                        </w:r>
                        <w:r w:rsidRPr="00943CC3">
                          <w:rPr>
                            <w:rFonts w:asciiTheme="minorHAnsi" w:hAnsiTheme="minorHAnsi" w:cs="Arial"/>
                            <w:sz w:val="20"/>
                            <w:szCs w:val="20"/>
                          </w:rPr>
                          <w:fldChar w:fldCharType="separate"/>
                        </w:r>
                        <w:r w:rsidRPr="00943CC3">
                          <w:rPr>
                            <w:rFonts w:asciiTheme="minorHAnsi" w:hAnsiTheme="minorHAnsi" w:cs="Arial"/>
                            <w:noProof/>
                            <w:sz w:val="20"/>
                            <w:szCs w:val="20"/>
                          </w:rPr>
                          <w:t>[10]</w:t>
                        </w:r>
                        <w:r w:rsidRPr="00943CC3">
                          <w:rPr>
                            <w:rFonts w:asciiTheme="minorHAnsi" w:hAnsiTheme="minorHAnsi" w:cs="Arial"/>
                            <w:sz w:val="20"/>
                            <w:szCs w:val="20"/>
                          </w:rPr>
                          <w:fldChar w:fldCharType="end"/>
                        </w:r>
                      </w:p>
                    </w:txbxContent>
                  </v:textbox>
                </v:shape>
                <w10:wrap type="through"/>
              </v:group>
            </w:pict>
          </mc:Fallback>
        </mc:AlternateContent>
      </w:r>
    </w:p>
    <w:p w14:paraId="41A44864" w14:textId="77777777" w:rsidR="00BC14A8" w:rsidRPr="007B1436" w:rsidRDefault="00BC14A8" w:rsidP="00BC14A8">
      <w:pPr>
        <w:rPr>
          <w:rFonts w:asciiTheme="minorHAnsi" w:hAnsiTheme="minorHAnsi" w:cs="Arial"/>
        </w:rPr>
      </w:pPr>
    </w:p>
    <w:p w14:paraId="5679E91C" w14:textId="77777777" w:rsidR="00BC14A8" w:rsidRPr="007B1436" w:rsidRDefault="00BC14A8" w:rsidP="00BC14A8">
      <w:pPr>
        <w:rPr>
          <w:rFonts w:asciiTheme="minorHAnsi" w:hAnsiTheme="minorHAnsi" w:cs="Arial"/>
        </w:rPr>
      </w:pPr>
    </w:p>
    <w:p w14:paraId="1DF0CDA3" w14:textId="77777777" w:rsidR="00BC14A8" w:rsidRPr="007B1436" w:rsidRDefault="00BC14A8" w:rsidP="00BC14A8">
      <w:pPr>
        <w:rPr>
          <w:rFonts w:asciiTheme="minorHAnsi" w:hAnsiTheme="minorHAnsi" w:cs="Arial"/>
        </w:rPr>
      </w:pPr>
    </w:p>
    <w:p w14:paraId="3A0DA05C" w14:textId="77777777" w:rsidR="00BC14A8" w:rsidRPr="007B1436" w:rsidRDefault="00BC14A8" w:rsidP="00BC14A8">
      <w:pPr>
        <w:rPr>
          <w:rFonts w:asciiTheme="minorHAnsi" w:hAnsiTheme="minorHAnsi" w:cs="Arial"/>
        </w:rPr>
      </w:pPr>
    </w:p>
    <w:p w14:paraId="37CDC177" w14:textId="77777777" w:rsidR="00BC14A8" w:rsidRPr="007B1436" w:rsidRDefault="00BC14A8" w:rsidP="00BC14A8">
      <w:pPr>
        <w:rPr>
          <w:rFonts w:asciiTheme="minorHAnsi" w:hAnsiTheme="minorHAnsi" w:cs="Arial"/>
        </w:rPr>
      </w:pPr>
    </w:p>
    <w:p w14:paraId="6B83B61D" w14:textId="77777777" w:rsidR="00BC14A8" w:rsidRPr="007B1436" w:rsidRDefault="00BC14A8" w:rsidP="00BC14A8">
      <w:pPr>
        <w:rPr>
          <w:rFonts w:asciiTheme="minorHAnsi" w:hAnsiTheme="minorHAnsi" w:cs="Arial"/>
        </w:rPr>
      </w:pPr>
    </w:p>
    <w:p w14:paraId="36EE661B" w14:textId="77777777" w:rsidR="00BC14A8" w:rsidRPr="007B1436" w:rsidRDefault="00BC14A8" w:rsidP="00BC14A8">
      <w:pPr>
        <w:rPr>
          <w:rFonts w:asciiTheme="minorHAnsi" w:hAnsiTheme="minorHAnsi" w:cs="Arial"/>
        </w:rPr>
      </w:pPr>
    </w:p>
    <w:p w14:paraId="72CFDF1D" w14:textId="77777777" w:rsidR="00BC14A8" w:rsidRPr="007B1436" w:rsidRDefault="00BC14A8" w:rsidP="00BC14A8">
      <w:pPr>
        <w:rPr>
          <w:rFonts w:asciiTheme="minorHAnsi" w:hAnsiTheme="minorHAnsi" w:cs="Arial"/>
        </w:rPr>
      </w:pPr>
    </w:p>
    <w:p w14:paraId="2BAF5C6A" w14:textId="77777777" w:rsidR="00BC14A8" w:rsidRPr="007B1436" w:rsidRDefault="00BC14A8" w:rsidP="00BC14A8">
      <w:pPr>
        <w:rPr>
          <w:rFonts w:asciiTheme="minorHAnsi" w:hAnsiTheme="minorHAnsi" w:cs="Arial"/>
        </w:rPr>
      </w:pPr>
    </w:p>
    <w:p w14:paraId="0179122C" w14:textId="77777777" w:rsidR="00BC14A8" w:rsidRPr="007B1436" w:rsidRDefault="00BC14A8" w:rsidP="00BC14A8">
      <w:pPr>
        <w:rPr>
          <w:rFonts w:asciiTheme="minorHAnsi" w:hAnsiTheme="minorHAnsi" w:cs="Arial"/>
          <w:u w:val="single"/>
        </w:rPr>
      </w:pPr>
    </w:p>
    <w:p w14:paraId="1CBAD649" w14:textId="77777777" w:rsidR="00BC14A8" w:rsidRPr="007B1436" w:rsidRDefault="00BC14A8" w:rsidP="00BC14A8">
      <w:pPr>
        <w:rPr>
          <w:rFonts w:asciiTheme="minorHAnsi" w:hAnsiTheme="minorHAnsi" w:cs="Arial"/>
          <w:u w:val="single"/>
        </w:rPr>
      </w:pPr>
    </w:p>
    <w:p w14:paraId="222EDCD3" w14:textId="77777777" w:rsidR="00BC14A8" w:rsidRPr="007B1436" w:rsidRDefault="00BC14A8" w:rsidP="00BC14A8">
      <w:pPr>
        <w:pStyle w:val="Heading5"/>
        <w:spacing w:line="360" w:lineRule="auto"/>
        <w:rPr>
          <w:rFonts w:asciiTheme="minorHAnsi" w:hAnsiTheme="minorHAnsi" w:cs="Arial"/>
          <w:color w:val="auto"/>
        </w:rPr>
      </w:pPr>
      <w:bookmarkStart w:id="20" w:name="_Toc245365367"/>
      <w:r w:rsidRPr="007B1436">
        <w:rPr>
          <w:rFonts w:asciiTheme="minorHAnsi" w:hAnsiTheme="minorHAnsi" w:cs="Arial"/>
          <w:color w:val="auto"/>
        </w:rPr>
        <w:t>Stratum basale</w:t>
      </w:r>
      <w:bookmarkEnd w:id="20"/>
      <w:r w:rsidRPr="007B1436">
        <w:rPr>
          <w:rFonts w:asciiTheme="minorHAnsi" w:hAnsiTheme="minorHAnsi" w:cs="Arial"/>
          <w:color w:val="auto"/>
        </w:rPr>
        <w:t>:</w:t>
      </w:r>
    </w:p>
    <w:p w14:paraId="7ADA453E" w14:textId="184D8262" w:rsidR="00BC14A8" w:rsidRPr="007B1436" w:rsidRDefault="00BC14A8" w:rsidP="00BC14A8">
      <w:pPr>
        <w:rPr>
          <w:rFonts w:asciiTheme="minorHAnsi" w:hAnsiTheme="minorHAnsi" w:cs="Arial"/>
        </w:rPr>
      </w:pPr>
      <w:r w:rsidRPr="007B1436">
        <w:rPr>
          <w:rFonts w:asciiTheme="minorHAnsi" w:hAnsiTheme="minorHAnsi" w:cs="Arial"/>
        </w:rPr>
        <w:t xml:space="preserve">Basal cells joined to the basement membrane by hemidesmosomes, cell adhesion proteins, to form the stratum basale. This layer contains proliferative keratinocytes and a small number of melanocytes. Melanocytes are attached to the basement membrane and produce melanin, a pigment that protects cells from damaging ultraviolet B light. Melanosomes, melanin containing vesicles, are exported by the melanocyte dendrites to nearby keratinocytes, where they are uptaken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vukj1pqa2","properties":{"formattedCitation":"[9]","plainCitation":"[9]"},"citationItems":[{"id":315,"uris":["http://zotero.org/users/1254505/items/N48SUN8H"],"uri":["http://zotero.org/users/1254505/items/N48SUN8H"],"itemData":{"id":315,"type":"article-journal","title":"Understanding the Melanocyte Distribution in Human Epidermis: An Agent-Based Computational Model Approach","container-title":"PLoS ONE","page":"e40377","volume":"7","issue":"7","source":"PLoS Journals","abstract":"The strikingly even color of human skin is maintained by the uniform distribution of melanocytes among keratinocytes in the basal layer of the human epidermis. In this work, we investigated three possible hypotheses on the mechanism by which the melanocytes and keratinocytes organize themselves to generate this pattern. We let the melanocyte migration be aided by (1) negative chemotaxis due to a substance produced by the melanocytes themselves, or (2) positive chemotaxis due to a substance produced by keratinocytes lacking direct physical contact with a melanocyte, or (3) positive chemotaxis due to a substance produced by keratinocytes in a distance-to-melanocytes dependent manner. The three hypotheses were implemented in an agent-based computational model of cellular interactions in the basal layer of the human epidermis. We found that they generate mutually exclusive predictions that can be tested by existing experimental protocols. This model forms a basis for further understanding of the communication between melanocytes and other skin cells in skin homeostasis.","DOI":"10.1371/journal.pone.0040377","shortTitle":"Understanding the Melanocyte Distribution in Human Epidermis","journalAbbreviation":"PLoS ONE","author":[{"family":"Thingnes","given":"Josef"},{"family":"Lavelle","given":"Timothy J."},{"family":"Hovig","given":"Eivind"},{"family":"Omholt","given":"Stig W."}],"issued":{"date-parts":[["2012",7,9]]}}}],"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9]</w:t>
      </w:r>
      <w:r w:rsidRPr="007B1436">
        <w:rPr>
          <w:rFonts w:asciiTheme="minorHAnsi" w:hAnsiTheme="minorHAnsi" w:cs="Arial"/>
        </w:rPr>
        <w:fldChar w:fldCharType="end"/>
      </w:r>
      <w:r w:rsidRPr="007B1436">
        <w:rPr>
          <w:rFonts w:asciiTheme="minorHAnsi" w:hAnsiTheme="minorHAnsi" w:cs="Arial"/>
        </w:rPr>
        <w:t>.</w:t>
      </w:r>
    </w:p>
    <w:p w14:paraId="229F5D60" w14:textId="25849B8E"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Merkel cells can be found in the basal layer of the epidermis, their function is to act as a mechanoreceptor, and they may perform endocrine or paracrine process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e1retkmi5","properties":{"formattedCitation":"[10]","plainCitation":"[10]"},"citationItems":[{"id":312,"uris":["http://zotero.org/users/1254505/items/KWEHTSH6"],"uri":["http://zotero.org/users/1254505/items/KWEHTSH6"],"itemData":{"id":312,"type":"article-journal","title":"Human Merkel cells – aspects of cell biology, distribution and functions","container-title":"European Journal of Cell Biology","page":"259-271","volume":"84","issue":"2–3","source":"ScienceDirect","abstract":"Human Merkel cells were first described by Friedrich S. Merkel in 1875 and named “Tastzellen” (touch cells) assuming a sensory touch function within the skin. Only ultrastructural research revealed their characteristics such as dense-core granules, plasma membrane spines and dendrites as well as a loosely arranged cytoskeleton. Biochemical analysis identified the expression of very specific cytokeratins (most notably CK 20) allowing the immunohistochemical detection of Merkel cells.\nIn humans, they occur within the basal epidermis, being concentrated in eccrine glandular ridges of glabrous skin and in Haarscheiben of hairy skin, within belt-like clusters of hair follicles, and in certain mucosal tissues. Within the human skin, the dense-core granules contain heterogeneously distributed neuropeptides, some of which might work as neurotransmitters through which Merkel cells and their associated nerves exert their classical function as slowly adapting mechanoreceptors type I. This is the case in the Haarscheiben, small sensory organs containing keratinocytes with a special program of differentiation that includes the expression of CK 17 and Ber-EP4. Other peptides may act as growth factors and thus might participate in growth, differentiation and homeostasis of cutaneous structures. It is not yet clear whether the Merkel cell carcinomas, aggressive skin carcinomas, indeed arise from Merkel cells. We summarize and discuss data on the distribution, function and heterogeneity of human Merkel cells in normal and diseased skin.","DOI":"10.1016/j.ejcb.2004.12.023","ISSN":"0171-9335","journalAbbreviation":"European Journal of Cell Biology","author":[{"family":"Moll","given":"Ingrid"},{"family":"Roessler","given":"Marion"},{"family":"Brandner","given":"Johanna M."},{"family":"Eispert","given":"Ann-Christin"},{"family":"Houdek","given":"Pia"},{"family":"Moll","given":"Roland"}],"issued":{"date-parts":[["2005",3,9]]}}}],"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0]</w:t>
      </w:r>
      <w:r w:rsidRPr="007B1436">
        <w:rPr>
          <w:rFonts w:asciiTheme="minorHAnsi" w:hAnsiTheme="minorHAnsi" w:cs="Arial"/>
        </w:rPr>
        <w:fldChar w:fldCharType="end"/>
      </w:r>
      <w:r w:rsidRPr="007B1436">
        <w:rPr>
          <w:rFonts w:asciiTheme="minorHAnsi" w:hAnsiTheme="minorHAnsi" w:cs="Arial"/>
        </w:rPr>
        <w:t>.</w:t>
      </w:r>
    </w:p>
    <w:p w14:paraId="56CDFD79" w14:textId="77777777" w:rsidR="00BC14A8" w:rsidRPr="007B1436" w:rsidRDefault="00BC14A8" w:rsidP="00BC14A8">
      <w:pPr>
        <w:pStyle w:val="Heading5"/>
        <w:spacing w:line="360" w:lineRule="auto"/>
        <w:rPr>
          <w:rFonts w:asciiTheme="minorHAnsi" w:hAnsiTheme="minorHAnsi" w:cs="Arial"/>
          <w:color w:val="auto"/>
        </w:rPr>
      </w:pPr>
      <w:bookmarkStart w:id="21" w:name="_Toc245365366"/>
      <w:r w:rsidRPr="007B1436">
        <w:rPr>
          <w:rFonts w:asciiTheme="minorHAnsi" w:hAnsiTheme="minorHAnsi" w:cs="Arial"/>
          <w:color w:val="auto"/>
        </w:rPr>
        <w:t>Stratum spinosum</w:t>
      </w:r>
      <w:bookmarkEnd w:id="21"/>
      <w:r w:rsidRPr="007B1436">
        <w:rPr>
          <w:rFonts w:asciiTheme="minorHAnsi" w:hAnsiTheme="minorHAnsi" w:cs="Arial"/>
          <w:color w:val="auto"/>
        </w:rPr>
        <w:t>:</w:t>
      </w:r>
    </w:p>
    <w:p w14:paraId="3781DD61" w14:textId="77777777" w:rsidR="00BC14A8" w:rsidRPr="007B1436" w:rsidRDefault="00BC14A8" w:rsidP="00BC14A8">
      <w:pPr>
        <w:rPr>
          <w:rFonts w:asciiTheme="minorHAnsi" w:hAnsiTheme="minorHAnsi" w:cs="Arial"/>
        </w:rPr>
      </w:pPr>
      <w:r w:rsidRPr="007B1436">
        <w:rPr>
          <w:rFonts w:asciiTheme="minorHAnsi" w:hAnsiTheme="minorHAnsi" w:cs="Arial"/>
        </w:rPr>
        <w:t>As the basal cells proliferate, the cells move towards the surface and mature, forming the stratum spinosum. The keratinocytes are bridged by desmosomes, cell-to-cell adhesion proteins, giving them a ‘spiky’ appearance.</w:t>
      </w:r>
    </w:p>
    <w:p w14:paraId="0C16A497" w14:textId="77777777" w:rsidR="00BC14A8" w:rsidRPr="007B1436" w:rsidRDefault="00BC14A8" w:rsidP="00BC14A8">
      <w:pPr>
        <w:pStyle w:val="Heading5"/>
        <w:spacing w:line="360" w:lineRule="auto"/>
        <w:rPr>
          <w:rFonts w:asciiTheme="minorHAnsi" w:hAnsiTheme="minorHAnsi" w:cs="Arial"/>
          <w:color w:val="auto"/>
        </w:rPr>
      </w:pPr>
      <w:bookmarkStart w:id="22" w:name="_Toc245365365"/>
      <w:bookmarkStart w:id="23" w:name="_Toc245365364"/>
      <w:bookmarkStart w:id="24" w:name="_Toc245365368"/>
      <w:r w:rsidRPr="007B1436">
        <w:rPr>
          <w:rFonts w:asciiTheme="minorHAnsi" w:hAnsiTheme="minorHAnsi" w:cs="Arial"/>
          <w:color w:val="auto"/>
        </w:rPr>
        <w:t>Stratum granulosum:</w:t>
      </w:r>
      <w:bookmarkEnd w:id="22"/>
      <w:r w:rsidRPr="007B1436">
        <w:rPr>
          <w:rFonts w:asciiTheme="minorHAnsi" w:hAnsiTheme="minorHAnsi" w:cs="Arial"/>
          <w:color w:val="auto"/>
        </w:rPr>
        <w:t xml:space="preserve"> </w:t>
      </w:r>
    </w:p>
    <w:p w14:paraId="5BB4D9DE" w14:textId="77777777" w:rsidR="00BC14A8" w:rsidRPr="007B1436" w:rsidRDefault="00BC14A8" w:rsidP="00BC14A8">
      <w:pPr>
        <w:rPr>
          <w:rFonts w:asciiTheme="minorHAnsi" w:hAnsiTheme="minorHAnsi" w:cs="Arial"/>
        </w:rPr>
      </w:pPr>
      <w:r w:rsidRPr="007B1436">
        <w:rPr>
          <w:rFonts w:asciiTheme="minorHAnsi" w:hAnsiTheme="minorHAnsi" w:cs="Arial"/>
        </w:rPr>
        <w:t>Keratinocytes mature into corneocytes in the stratum granulosum, whereby the nucleus is digested and lipids are secreted into the intracellular space. Corneocytes have a resistant cellular envelope of cross linked proteins, and contain keratin microfibrils to provide mechanical stiffness to the epidermis.</w:t>
      </w:r>
    </w:p>
    <w:p w14:paraId="44170F83" w14:textId="77777777" w:rsidR="00BC14A8" w:rsidRPr="007B1436" w:rsidRDefault="00BC14A8" w:rsidP="00BC14A8">
      <w:pPr>
        <w:pStyle w:val="Heading5"/>
        <w:spacing w:line="360" w:lineRule="auto"/>
        <w:rPr>
          <w:rFonts w:asciiTheme="minorHAnsi" w:hAnsiTheme="minorHAnsi" w:cs="Arial"/>
          <w:color w:val="auto"/>
        </w:rPr>
      </w:pPr>
      <w:r w:rsidRPr="007B1436">
        <w:rPr>
          <w:rFonts w:asciiTheme="minorHAnsi" w:hAnsiTheme="minorHAnsi" w:cs="Arial"/>
          <w:color w:val="auto"/>
        </w:rPr>
        <w:t>Stratum corneum</w:t>
      </w:r>
      <w:bookmarkEnd w:id="23"/>
      <w:r w:rsidRPr="007B1436">
        <w:rPr>
          <w:rFonts w:asciiTheme="minorHAnsi" w:hAnsiTheme="minorHAnsi" w:cs="Arial"/>
          <w:color w:val="auto"/>
        </w:rPr>
        <w:t>:</w:t>
      </w:r>
    </w:p>
    <w:p w14:paraId="43BAE3B7" w14:textId="02ADB18B" w:rsidR="00BC14A8" w:rsidRPr="007B1436" w:rsidRDefault="00BC14A8" w:rsidP="00BC14A8">
      <w:pPr>
        <w:rPr>
          <w:rFonts w:asciiTheme="minorHAnsi" w:hAnsiTheme="minorHAnsi" w:cs="Arial"/>
        </w:rPr>
      </w:pPr>
      <w:r w:rsidRPr="007B1436">
        <w:rPr>
          <w:rFonts w:asciiTheme="minorHAnsi" w:hAnsiTheme="minorHAnsi" w:cs="Arial"/>
        </w:rPr>
        <w:t xml:space="preserve">The most external section of the epidermis consists of nonviable, stratified corneocytes known as the stratum corneum. The cells are arranged into layers, the number of which can vary a large amount depending on the anatomical location, from 10 layers on the neck to around 80 on the heel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ncne026r8","properties":{"formattedCitation":"[11]","plainCitation":"[11]"},"citationItems":[{"id":310,"uris":["http://zotero.org/users/1254505/items/GD6X3JE4"],"uri":["http://zotero.org/users/1254505/items/GD6X3JE4"],"itemData":{"id":310,"type":"article-journal","title":"Number of cell layers of the stratum corneum in normal skin - relationship to the anatomical location on the body, age, sex and physical parameters","container-title":"Archives of dermatological research","page":"555-559","volume":"291","issue":"10","source":"NCBI PubMed","abstract":"We counted the number of cell layers in the stratum corneum (SC) of normal skin taken from different anatomical locations of the body of 301 individuals of various ages. Frozen 6 microm thick sections were stained with a 1% aqueous solution of safranin and observed under a microscope after application of 2% KOH solution. There were great variations in the number of SC cell layers (mean +/- SD) according to location and among different individuals. The smallest number was found in genital skin (6 +/- 2), followed in order by skin of the face (9 +/- 2), neck (10 +/- 2), scalp (12 +/- 2), trunk (13 +/- 4), extremities (15 +/- 4) and the palms and soles (47 +/- 24). The heel showed the largest number (86 +/- 36). No definite correlation was found between the number of corneocyte layers and sex of the individual, whereas there was a slight increase in the number of SC layers with age in the skin of the cheek and back, particularly in male individuals. Comparison of these data with those from functional assessments of the SC of the skin from various locations of healthy adults showed that transepidermal water loss, an indicator of SC barrier function, reflected the number of corneocyte cell layers. In contrast, high-frequency conductance, an indicator of the hydration state of the outer SC, did not seem to be under the influence simply of the number of SC cell layers.","ISSN":"0340-3696","note":"PMID: 10552214","journalAbbreviation":"Arch. Dermatol. Res.","language":"eng","author":[{"family":"Ya-Xian","given":"Z"},{"family":"Suetake","given":"T"},{"family":"Tagami","given":"H"}],"issued":{"date-parts":[["1999",10]]}}}],"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1]</w:t>
      </w:r>
      <w:r w:rsidRPr="007B1436">
        <w:rPr>
          <w:rFonts w:asciiTheme="minorHAnsi" w:hAnsiTheme="minorHAnsi" w:cs="Arial"/>
        </w:rPr>
        <w:fldChar w:fldCharType="end"/>
      </w:r>
      <w:r w:rsidRPr="007B1436">
        <w:rPr>
          <w:rFonts w:asciiTheme="minorHAnsi" w:hAnsiTheme="minorHAnsi" w:cs="Arial"/>
        </w:rPr>
        <w:t xml:space="preserve">. It takes approximately 28 days for cells to migrate from the stratum basale to the stratum corneum whereby the cell layers are shed to the environment. The outer layers of epidermis often have a high level of contamination from bacteria, which become a source of environmental contamination when they shed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tsve92jci","properties":{"formattedCitation":"[1]","plainCitation":"[1]"},"citationItems":[{"id":164,"uris":["http://zotero.org/users/1254505/items/H7CU93FD"],"uri":["http://zotero.org/users/1254505/items/H7CU93FD"],"itemData":{"id":164,"type":"article-journal","title":"Structure and function of the epidermal barrier","container-title":"American Journal of Infection Control","page":"S98-S110","volume":"34","issue":"10","source":"www.ajicjournal.org","abstract":"The skin is divided into 2 main structural layers: the epidermis and the dermis. The epidermis is generally considered to be subdivided into 5 separate strata: basal, spinous, granular, lucid, and corneum. The vital barrier function of the skin resides primarily in the top stratum of the epidermis, the stratum corneum (SC). The SC is the barrier to the passive diffusion of water out of the skin, allowing us to live in air without suffering from dehydration, and is the barrier to other molecules including irritants into the skin. The epidermis also has immunologic functions and provides some protection of the skin from ultraviolet light via the pigment system. This paper will review the structure and function of the epidermal barrier and the response to environmental challenges such as repeated handwashing. Emphasis will be placed on the SC, the front line of the skin's defense against the insults of the outside world.\n\nThe skin is the largest organ of the human body, accounting for approximately 16% of total body weight. Its vital role is to prevent loss of water and other components of the body to the environment and protect the body from a variety of environmental insults. The skin also has important immune and sensory functions, helps to regulate body temperature, and synthesizes vitamin D. For a review of the overall structure of the skin including the dermis and skin appendages, see Odland.1\nAny discussion of the structure of skin will necessarily refer to layers. The various layers of the skin work in concert to provide strength and flexibility and perform the multiple functions of the skin. This review will focus on the barrier function residing in the top layer of the skin, the epidermis. The barrier function of the skin has been called “la raison d'etre” of the epidermis.2 The epidermal barrier serves to limit passive water loss from the body, reduce the absorption of chemicals from the environment, and prevent microbial infection. These defensive functions reside primarily in the top stratum of the epidermis, the stratum corneum (SC), at which they are integrated with SC formation and homeostasis.3, 4 Thus, proper development and maintenance of the SC are keys to its remarkable ability to defend the body against both chemical and microbiologic attack as well as dehydration.\nThe epidermis is itself divided into several layers or strata starting with the basal layer or stratum basale just above the dermis proceeding upward through the prickle and the granular layers to the top layer, the SC. Figure 1 is a diagram representing the major strata of the epidermis. English and Latin nomenclature of the epidermal strata are given in Table 1.\nThe predominant cell type of the epidermis is the keratinocyte. Keratinocytes exist from the basal layer to the granular layer at which they transform into the corneocytes of the SC. Keratinocytes make keratin and many other proteins. Keratins are the major structural proteins of the SC.5 There are 2 other important cell types in the epidermis: melanocytes and Langerhans cells. These 2 cells types are shown in the micrograph in Fig 2.\nMelanocytes are the pigment-producing cells of the skin and hair in all mammals. In the skin, they are found at the basal layer of the epidermis at which they make pigment granules called melanosomes containing melanin. The melanosomes are transferred from the melanocytes to the epidermal keratinocytes at which they impart some protection to the cell nucleus from ultraviolet (UV) light and give the skin its color. The process of melanin synthesis and transfer of melanosomes occurs continuously as the epidermis renews but can be speeded up in response to UV exposure to produce tanning.\nAnother epidermal cell shown in Fig 2 is the Langerhans cell. Langerhans cells are dendritic immune cells that are the antigen-presenting cell of the skin.6, 7, 8 They are important to the immune barrier of the epidermis and also participate in contact allergy.\nBack to Article Outline\nThe granular layer or stratum granulosum (SG) is named for the granules that appear in the cells at this point in the epidermis. Although it is only a few cells thick, it is a vital component of the epidermis because it is here that the key transformations that form the SC barrier occur. Two types of granules are formed at the SG: keratohyalin granules,1 which are full of protein, and lamellar bodies,9, 10 which contain lipids. In the SG, the cells are transformed into the corneocytes or squames that form the SC. The nucleus is digested, the cytoplasm disappears, the lipids are released into the intercellular space, the keratin intermediate filaments aggregate to form microfibrils, and the cell membrane is replaced by a cell envelope made of cross-linked protein with lipids covalently attached to its surface. The corneocyte or squame that results from this transformation is a flat cell that tends to be in the shape of either a hexagon or pentagon approximately 25 μm on a side with a surface area of approximately 1000 μm2 and a thickness of approximately 0.5 to 1.0 μm.11, 12 On most body sites, the SC is 12 to 16 cell layers thick, but it can vary from as little as 9 cell layers of the forehead or eyelids to as much as 25 on the dorsum of the hand and up to 50 or more on the palms or the soles of the feet.13, 14 To discuss the structure and formation of the SC in more detail, we will refer to a common conceptual model of the SC barrier, the “bricks and mortar” model.15, 16\nBack to Article Outline\nThe SC is often modeled as a brick wall (Fig 3). The SC corneocytes with their resistant cell envelopes and keratin microfibrils are considered to be the bricks, and the layers of lipids found between the cells are considered to be the mortar.15 The lipid “mortar” is the main barrier to water passing out through the SC.17 The permeability of lipid soluble molecules is modeled by considering them to wind their way around the corneocyte bricks by diffusing through the lipid mortar.18 Both the bricks and the mortar of the SC are produced by keratinocytes at the SG at which keratinocytes release the lipids of the mortar into the space between the cells as they are being transformed into the corneocytes “bricks.” A major difference between the current and the earliest versions of the model is that we now know that the bricks are linked by desomosomes as illustrated in Fig 3 and discussed below.\nThe bricks (corneocytes) \nThe SC is approximately 60% keratin by dry weight.19 Keratins are members of a family of proteins called intermediate filaments that form part of the cytoskeleton of nucleated cells5, 20, 21 and are major structural proteins of skin, hair, and nail. When keratins are made by the cell, an acidic type I keratin is made at the same time as a neutral to basic type II keratin. Acidic proteins have more negatively charged amino acid side chains (aspartic or glutamic acid), and basic proteins have more positively charged side chains (lysine, arginine, or histidine at low pH). This allows the 2 α helical proteins to interact with each other, forming a structure called the coiled-coil.5, 21, 22 Coiled-coils are important to the structure of the keratinocyte and help maintain its integrity. Improper assembly of coiled-coils can lead to fragile keratinocytes, which rupture easily causing blistering diseases.21, 23, 24, 25 At the SG as keratinocytes are transformed into the corneocyte “bricks,” the coiled-coils aggregate to form structures called microfibrils, which are thought to lie parallel to the surface of the skin serving to reinforce the corneocytes and limit SC swelling in the plane of the skin surface.26, 27\nTwo proteins from the keratohyalin granules, filaggrin and loricrin, play key roles in the formation of the “bricks.” Filaggrin is an acronym for filament-aggregating protein.28, 29, 30, 31 Filaggrin contains a high level of positively charge amino acids and participates in the aggregation of the keratin coiled-coils,32 which have an overall negative charge. After filaggrin performs this function, it is modified to come off the keratin microfibrils and is then digested by proteolytic enzymes to produce the amino acid components of the natural moisturizing factor (NMF) of the SC.33, 34, 35 NMF consists of lactate, amino acids from filaggrin breakdown, and pyrollidone carboxylic acid (PCA) formed from the amino acid glutamine.36, 37, 38 These natural moisturizers are important to maintain proper hydration of the SC, allowing it to be flexible and to desquamate properly.39, 40, 41, 42, 43\nIn the lower layers of the epidermis, the keratinocyte has a typical phospholipid bilayer cell membrane. Phospholipid membranes are far too permeable to water to survive exposure to air in a dry environment. At the SG, the cell membrane of the keratinocyte is transformed into the resistant cell envelope of the corneocyte.44 The transformation is brought about by the membrane-bound enzyme transglutaminase45 (T-gase). T-gase cross-links 2 proteins together by connecting a glutamine side chain of one to a lysine side chain on the other, resulting in the formation of an isopeptide bond as illustrated in Fig 4.\nSeveral proteins participate in cross-linking reactions. The most predominate is loricrin, a globular protein released from the keratohyalin granules that is rich in hydrophobic amino acids and cysteine.46, 47, 48 The cytoplasm contains involucrin, a highly helical protein that is also a major substrate for T-gase and an important component of the cell envelope.49, 50, 51 An early step in formation of the cell envelope is cross-linking between involucrin and loricrin.50 Other proteins participate in cross-link formation, especially some small proteins rich in the amino acid proline, known as SPRs.52, 53, 54 Eventually, the entire cell membrane is replaced by cross-linked proteins.55 Keratin fibers are also cross-linked to the envelope,56 and lipids (ceramides) are covalently attached to involucrin on the outer surface.57, 58 These attached ceramides are important to the barrier function of the SC.59 The new structure is known as the resistant cell envelope. A schematic of the SC cell envelope based on the work of Peter Steinert is shown in Fig 5.\nRecent studies indicate that the cell envelope is not always completely formed in at the SG/SC interface and that some incompletely formed envelopes may persist into the SC.60 Harding et al61 have classified cell envelopes into 2 types: completely formed robust cell envelopes and incompletely formed fragile envelopes. The ratio of fragile to robust envelopes was reported to increase in dry and damaged skin.\nSC desomosomes \nDesomosomes are structures composed primarily of glycoproteins, which join cells together. The desomosomes joining corneocytes in the SC are modified from those that join epidermal keratinocytes by the addition of a protein called corneodesmosine,62, 63, 64, 65 and SC desmosomes are sometimes referred to as corneodesmosomes. For proper desquamation of the SC to occur, the desmosomes must be digested by proteolytic enzymes.62, 65, 66, 67, 68, 69, 70 At least some of the keratin fibers are thought to connect to the desmosomes as illustrated in Fig 4. Figure 5 shows electron micrographs of desmosomes in the SC.70 In the lower SC, desmosomes are intact, but they are gradually digested by the time the skin surface is reached (Fig 6).\nIn SC that is desquamating at its normal rate, corneocytes persist in the SC for approximately 2 weeks, depending on body site, before being shed into the environment.71, 72, 73, 74 On average, about one layer of corneocytes is shed each day from the surface and replaced by keratinocytes at the SG. The corneocytes that are shed each day can have a significant bacterial load and may be a source of contamination of the environment.71, 75, 76, 77\nThe mortar \nThe lamellar bodies that appear at the SG contain lipids, which are released into the intercellular space as the SC forms. These lipids are glucosyl ceramides, cholesterol, cholesterol esters, and long-chain fatty acids. In the intercellular space, the glucosyl cermides are converted to ceramides.78, 79 The lipids spontaneously organize into multiple layers between the SC cells.80 These layers are illustrated in Fig 7, which shows lipid layers in the lower SC after the overlaying SC has been removed by stripping with cellophane tape.70\nThis lipid “mortar” is critically important to the barrier function of skin, and ceramides are vital to the organization and functioning of the barrier.81 Ceramides are sphingolipids linked to long-chain fatty acids. There are several ceramides found in the SC, including ceramides 1 and 2 shown in Fig 8.\nThe SC contains no phospholipids. The phospholipids from the keratinocytes of the viable layers are broken down by phospholipases82, 83, 84 in the lower SC. This produces fatty acids, which are necessary for the development of a functional SC barrier and may play a role in producing the acid pH of the SC.82 The SC has a surface pH of approximately 4 to 5.5, and this acidic pH, the so-called “acid mantle” of the skin,85, 86, 87, 88 may play a role in protecting against colonization of the skin surface by harmful bacteria.3, 89, 90\nElias et al91 and Schurer and Elias92 have proposed that the lipids released from lamellar granules in the SG are precursor or probarrier lipids that must be processed in extracellular spaces.92 The necessity of this extracellular lipid processing emphasizes the dynamic nature of the SC. The SC can no longer be considered as a Saran wrap (SC Johnson, Racine, WI)-like covering of the skin. It is a dynamic tissue that is metabolically active, even if it is not a living tissue in the classic sense. For more details on the dynamic SC and the “updated” bricks and mortar model, see the excellent review by Harding.93\nThe lamellar bodies of the SC release other important molecules into the intercorneocyte spaces in addition to the lipids that form the permeability barrier. The proteolytic enzymes involved in desmosome hydrolysis94, 95 as well as inhibitors of those enzyme to control rates of desquamation96 are released by the lamellar bodies, as are antimicrobial peptides called defensins,97 which may play a role in protecting the skin from infection.98 Production of these peptides is increased in skin with psoriasis but not in skin with atopic dermatitis (eczema).99, 100 This may account for the much higher susceptibility of eczema sufferers to skin infection, and eczematous skin may be more likely to spread nocosomial infections.101\nThe very specialized “bricks and mortar” of the SC work together to produce a covering for the skin that is both flexible and superbly protective.3, 4 When the SC is functioning properly, it defends us against dehydration, external toxins, and bacterial assault as well as protecting the more fragile keratinocytes below from mechanical disruption.\nBack to Article Outline\nSurfactants \nMost handwash products rely on surfactants for their cleansing action. Surfactants are surface-active molecules. They have a hydrophobic portion referred to as the tail and a hydrophilic portion referred to as the head group. A ball and stick representation of an ionic surfactant is shown in Fig 9.\nSurfactants are classified primarily by the characteristics of the head groups. Natural soaps are the metal salts of fatty acids, so the head group is a carboxylic acid and the X is either sodium or potassium. The major classifications of surfactants are anionic, cationic, ampotheric, and nonionic, depending on whether the head group has a negative (anionic) or positive charge (cationic) or both (amphoteric) or is uncharged (nonionic).102 The hydrophobic tail can vary in length and structure, but hydrocarbon chains of various lengths are the most common. The structure of one of the most frequently used anionic surfactants, sodium lauryl sulfate (SLS), is shown below. Here, the hydrophobic tail is the 12 carbon hydrocarbon chain, and the head group is the sulfate moiety.\nCH3-CH2-CH2-CH2-CH2-CH2-CH2-CH2-CH2-CH2-CH2-CH2-O-S-O3− NA+\nSurfactants have a wide variety of applications and are especially useful for cleansing. They can form association structures such as micelles, which can dissolve oils directly. The hydrophobic tail can associate with oils on a surface causing it to lift up from the surface, and they can help to break up other types of soil. Nearly all products for cleansing skin or hair contain surfactants.\nSurfactants effects on the bricks and mortar \nUnfortunately, the very characteristics of surfactants that make them so useful for cleaning allow them to damage both the bricks and mortar of protective barrier of the SC. Repeated washing of the skin with soaps and surfactants can negatively impact the multiple functions of the epidermal barrier. The skin problems that can be engendered by the necessity of repeated exposures in a health care environment are multiple. Skin damage from surfactants can be further exacerbated by occlusion from wearing gloves and the mechanical action of scrubbing the hands. The negative effects that soaps and surfactants can have on the epidermal barrier are illustrated in Fig 10.\nSurfactant molecules are well-known to bind to proteins,103, 104, 105, 106 causing changes in their structure, and have been shown to bind to the SC.107 Surfactants known to be aggressive to the skin such as SLS bind more strongly than milder surfactants such as isethionates. Surfactants cause swelling of the SC in vitro, presumably by interaction with SC proteins,27, 103, 108, 109 and the degree of swelling is well correlated with the harshness of either individual or mixtures of surfactant mixtures.109, 110\nThe lipid mortar is the major barrier to permeability of the SC, and surfactants are well-known to increase the ability of exogenous compounds to penetrate the skin111, 112 and to increase the rate of water loss through the skin,113, 114, 115, 116, 117, 118, 119, 120, 121, 122, 123 presumably because of their effects on the lipid barrier SC.2, 112, 124, 125 An obvious mechanism for the decrease in barrier function after surfactant treatment could be direct removal of SC lipids and removal of SC lipids by surfactant treatment, an effect that has been reported in some studies.126, 127 Other studies on surfactant-induced irritation indicate that, rather than greatly reducing the total lipid content, the main effects are to alter lipid composition70, 128 and disorder the lamellar structure of SC lipids.70, 129, 130, 131, 132, 133 Figure 11 illustrates the extreme disordering of the SC lamellar lipid structure for soap-induced, winter-dry skin.70\nSurfactant effects on the acid mantle \nAs discussed above, the SC has a surface pH of approximately 4 to 5.5, and this acidic pH, the so-called “acid mantle” of the SC,85, 87, 88, 134 may play a role in protecting against colonization of the skin surface by harmful bacterial.3, 4, 90 Bar soaps made from natural soap are alkaline by their very nature and can raise the pH of the skin during washing.88, 90, 135 Trobaugh and Wickett135 reported that a single washing with typical bars soaps raised the pH from the normal range of 5.0 to 5.5 to approximately 7.5. Washing with a bar soap based on the synthetic detergent sodium cocoyl isethionate did not have this effect. The pH of soap-washed skin gradually declined toward normal over the next several hours because SC has components (fatty acids) that naturally provide buffering capacity.136, 137 Trobaugh and Wickett135 further reported that washing 10 times per day with soap overcame the skin's natural buffering capacity to some extent, and, within 3 days, the skin surface pH was consistently above 6.0, suggesting that the mechanism for maintaining the acid mantle was disrupted. In addition, cracking (fissuring) grades increased (worsened) from 1.5 to 3.0 on a 5.0-point scale. The authors interpreted the cracking as due to the harsh nature of natural soap bars and not simply to the high pH of the soap bars. Newman and Seitz138 found similar increases in skin surface pH on repeated soap washing paralleled by similar increases in cracking grade. Korting et al90 also reported increases in skin pH following the use of natural soaps and a concomitant increase in skin colonization by coagulase-negative staphylococci.\nSurfactant effects on SC hydration and flexibility \nSince the pioneering work of Blank,139, 140 we have known that water is a key factor for maintaining the pliability of the SC. Studies with isolated SC have found that well-hydrated SC is very flexible and dry SC is very stiff and brittle.139, 141, 142 Many in vivo studies have also found hydration to increase the elasticity of the skin.143, 144, 145, 146, 147, 148, 149 Loss of elasticity in surfactant-damaged dry skin can lead to cracking of the skin, especially around the knuckles at which stretching and flexing of the skin is required for movement.\nEffects on SC metabolism and desquamation \nIn addition to the requirement of water for SC flexibility, we now understand that adequate hydration of the SC is required for the important metabolic processes occurring in the SC, such as conversion of probarrier lipids to barrier lipids82, 91, 150, 151, 152 to maintain barrier function and the hydrolysis of desmosomes67, 68, 69, 70, 153, 154 necessary for normal desquamation. Skin in good condition maintains SC water content at approximately 30% by weight (except at the very surface), whereas very dry skin can be as low as 10% to 15% water throughout most of the SC down to nearly the level of the SG.155 The natural moisturizing factors of the SC are very important to maintaining SC hydration.156, 157, 158, 159, 160 NMF is easily lost from the skin, especially after the barrier is perturbed,157, 161, 162 and it is likely that NMF removal is a major factor in the development of dry skin following repeated hygiene procedures.\nThe desmosomes connecting SC cells (Fig 6) are gradually digested by a cascade of proteolytic enzymes.67, 163 In dry and in dry, damaged skin, these enzymes are not able to perform their function properly, thereby causing intact desmosomes to persist into the upper SC.69, 70 This results in shedding of large scales or flakes rather than individual cells. It also increases the surface area of the SC available for bacterial adhesion and may be a factor in the increased presence of colonizing bacteria on damaged hands.90, 164\nSurfactant effects on cytokines-hyperproliferation \nSurfactants can induce the release of inflammatory cytokines (cell-signaling molecules). Interleukins, particularly interleukin-1α, are released upon surfactant exposure.165, 166, 167 There are 2 mechanisms that can contribute to this effect. Surfactants are clearly able to penetrate the SC and encounter keratinocytes in the viable layers of the epidermis. The interaction of surfactants with keratinocytes is known to induce cytokine release.166, 168\nInterleukin-1α is also released as a natural response of the epidermal barrier to disruption169 as part of the protective process intended to stimulate repair of the barrier. In surfactant-irritated skin, these effects may combine to produce overstimulation, causing the skin to hyperproliferate.170 The overstimulated skin has an increased rate of cornification that does not permit sufficient time for the complex events that must occur in the SG to form a fully functional SC. A normal SC lipid profile will not be produced,70, 171 and SC cell envelopes that incompletely formed and are thus “fragile” will form in higher than normal proportion.61 Cells with fragile envelopes will lose their NMF easily and not have good barrier properties. These effects will combine to lead to SC with impaired barrier function. This resulting barrier will have weaknesses in both the bricks and the mortar. Consequently, it will be increasingly susceptible to further surfactant damage and less able to hold water to allow SC enzymes to function. The result will be a vicious cycle of skin damage.161\nBreaking the dry skin cycle \nThe challenge in the health care environment is to somehow break this dry skin cycle while meeting hygiene guidelines that require frequent cleansing of the hands. Multiple approaches are required. The first step is to use cleansers formulated with mild surfactants such as isethionates,172 amphodiacetates, and sulfosuccinates. Blending surfactants together in appropriate ratios can also significantly improve their mildness.110 The use of alcohol-based hand sanitizers that contain appropriately formulated emollients may also help to improve hand condition.173, 174, 175\nAlthough improving the surfactant cleansing system will help reduce skin problems, it is likely to be necessary to use well-formulated therapeutic lotions to help break the cycle and reestablish the formation of normal SC. Glycerin has been shown to be an effective skin-conditioning agent when incorporated into a lotion at 5% or higher.176, 177 It has several positive effects on the physical properties of the SC, including increasing hydration178, 179, 180 and improving elasticity.146, 147, 178 Glycerin has been reported to normalize the rate of desmosome hydrolysis in dry skin,181 and glycerin has been shown to accelerate the repair of the SC barrier after damage by SLS.182\nPetrolatum is an effective treatment for dry skin183 both as a single ingredient and as a component of creams and lotions. Petrolatum is an occlusive agent that reduces the rate of water loss through skin, increasing hydration by causing buildup of water in the upper SC. Petrolatum has been shown to penetrate deeply into damaged skin and enhance recovery of SC barrier function.184 Use of lotions and creams outside of work may have significant benefits for health care workers and should be stressed as part of the routine hand hygiene practices. Two factors must be considered while using lotions in the health care environment. One is the possibility that oils such as mineral oil and petrolatum in the lotion may compromise the integrity of latex gloves.185 The other is that lotions formulated with anionic emulsifiers may inactivate the residual activity of chlorhexidine gluconate on the skin.186, 187 These issues can be addressed by providing lotions that contain lower levels of oils such as petrolatum and mineral oil and that use either nonionic or cationic emulsifers while using latex gloves and chlorhexidine gluconate-containing cleansers.188 The consistent use of mild cleansers, alcohol rubs with emollients, and effective skin lotion both during and outside of work should go far to help maintain the protective function of the SC, keeping both the “bricks” and the “mortar” intact while meeting the hand hygiene requirements of the health care worker.\n\nBack to Article Outline","DOI":"10.1016/j.ajic.2006.05.295","ISSN":"0196-6553","note":"PMID: 17150426","author":[{"family":"Wickett","given":"R. Randall"},{"family":"Visscher","given":"Marty O."}],"issued":{"date-parts":[["2006",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w:t>
      </w:r>
      <w:r w:rsidRPr="007B1436">
        <w:rPr>
          <w:rFonts w:asciiTheme="minorHAnsi" w:hAnsiTheme="minorHAnsi" w:cs="Arial"/>
        </w:rPr>
        <w:fldChar w:fldCharType="end"/>
      </w:r>
      <w:r w:rsidRPr="007B1436">
        <w:rPr>
          <w:rFonts w:asciiTheme="minorHAnsi" w:hAnsiTheme="minorHAnsi" w:cs="Arial"/>
        </w:rPr>
        <w:t xml:space="preserve">. As the keratinocytes migrate towards the surface, they transform into corneocytes. Corneocytes gain chemical resistance from a cornified envelope consisting of proteins and a covalently bound lipid envelope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39b3cp0hi","properties":{"formattedCitation":"[12]","plainCitation":"[12]"},"citationItems":[{"id":165,"uris":["http://zotero.org/users/1254505/items/KEI5IHXG"],"uri":["http://zotero.org/users/1254505/items/KEI5IHXG"],"itemData":{"id":165,"type":"article-journal","title":"Structure and function of the epidermis related to barrier properties.","container-title":"Clinics in dermatology","page":"257-62","volume":"30","issue":"3","DOI":"10.1016/j.clindermatol.2011.08.007","ISSN":"1879-1131","author":[{"family":"Adone Baroni","given":"Elisabetta Buommino"}],"issued":{"date-parts":[["20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2]</w:t>
      </w:r>
      <w:r w:rsidRPr="007B1436">
        <w:rPr>
          <w:rFonts w:asciiTheme="minorHAnsi" w:hAnsiTheme="minorHAnsi" w:cs="Arial"/>
        </w:rPr>
        <w:fldChar w:fldCharType="end"/>
      </w:r>
      <w:r w:rsidRPr="007B1436">
        <w:rPr>
          <w:rFonts w:asciiTheme="minorHAnsi" w:hAnsiTheme="minorHAnsi" w:cs="Arial"/>
        </w:rPr>
        <w:t xml:space="preserve">. Secretory organelles, or lamellar granules, are produced by corneocytes and contain enzymes which process lipids into hydrophobic products, and antimicrobial peptid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0227vcmcp","properties":{"formattedCitation":"[13]","plainCitation":"[13]"},"citationItems":[{"id":308,"uris":["http://zotero.org/users/1254505/items/9G4KDEIZ"],"uri":["http://zotero.org/users/1254505/items/9G4KDEIZ"],"itemData":{"id":308,"type":"article-journal","title":"Interactions among stratum corneum defensive functions","container-title":"Experimental Dermatology","page":"719-726","volume":"14","issue":"10","source":"Wiley Online Library","abstract":"Abstract:  With the exception of vitamin D production, virtually all epidermal functions can be considered as protective, or more specifically, as defensive in nature (1). Yet, the term “barrier function” of the stratum corneum (SC) is often used synonymously with only one such defensive function, although arguably its most important, i.e., permeability barrier homeostasis. Regardless of their hierarchy of relative importance, these critical protective functions largely reside in the SC. In this short review, we explore the ways in which the multiple defensive functions of the SC are linked and interrelated, either by their shared localization or by common biochemical processes.","DOI":"10.1111/j.1600-0625.2005.00363.x","ISSN":"1600-0625","language":"en","author":[{"family":"Elias","given":"Peter M."},{"family":"Choi","given":"Eung Ho"}],"issued":{"date-parts":[["2005",10,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3]</w:t>
      </w:r>
      <w:r w:rsidRPr="007B1436">
        <w:rPr>
          <w:rFonts w:asciiTheme="minorHAnsi" w:hAnsiTheme="minorHAnsi" w:cs="Arial"/>
        </w:rPr>
        <w:fldChar w:fldCharType="end"/>
      </w:r>
      <w:r w:rsidRPr="007B1436">
        <w:rPr>
          <w:rFonts w:asciiTheme="minorHAnsi" w:hAnsiTheme="minorHAnsi" w:cs="Arial"/>
        </w:rPr>
        <w:t>.</w:t>
      </w:r>
    </w:p>
    <w:p w14:paraId="73BEB620" w14:textId="600B3BB8" w:rsidR="00943CC3" w:rsidRPr="007B1436" w:rsidRDefault="00BC14A8" w:rsidP="00BC14A8">
      <w:pPr>
        <w:ind w:firstLine="720"/>
        <w:rPr>
          <w:rFonts w:asciiTheme="minorHAnsi" w:hAnsiTheme="minorHAnsi" w:cs="Arial"/>
        </w:rPr>
      </w:pPr>
      <w:r w:rsidRPr="007B1436">
        <w:rPr>
          <w:rFonts w:asciiTheme="minorHAnsi" w:hAnsiTheme="minorHAnsi" w:cs="Arial"/>
        </w:rPr>
        <w:t xml:space="preserve">Microfibrils of keratin form and lie parallel to the cellular surface. These act to reinforce the corneocytes from loading and limit swelling of the skin in the plane of the skin surfac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uhtojm39l","properties":{"formattedCitation":"[1]","plainCitation":"[1]"},"citationItems":[{"id":164,"uris":["http://zotero.org/users/1254505/items/H7CU93FD"],"uri":["http://zotero.org/users/1254505/items/H7CU93FD"],"itemData":{"id":164,"type":"article-journal","title":"Structure and function of the epidermal barrier","container-title":"American Journal of Infection Control","page":"S98-S110","volume":"34","issue":"10","source":"www.ajicjournal.org","abstract":"The skin is divided into 2 main structural layers: the epidermis and the dermis. The epidermis is generally considered to be subdivided into 5 separate strata: basal, spinous, granular, lucid, and corneum. The vital barrier function of the skin resides primarily in the top stratum of the epidermis, the stratum corneum (SC). The SC is the barrier to the passive diffusion of water out of the skin, allowing us to live in air without suffering from dehydration, and is the barrier to other molecules including irritants into the skin. The epidermis also has immunologic functions and provides some protection of the skin from ultraviolet light via the pigment system. This paper will review the structure and function of the epidermal barrier and the response to environmental challenges such as repeated handwashing. Emphasis will be placed on the SC, the front line of the skin's defense against the insults of the outside world.\n\nThe skin is the largest organ of the human body, accounting for approximately 16% of total body weight. Its vital role is to prevent loss of water and other components of the body to the environment and protect the body from a variety of environmental insults. The skin also has important immune and sensory functions, helps to regulate body temperature, and synthesizes vitamin D. For a review of the overall structure of the skin including the dermis and skin appendages, see Odland.1\nAny discussion of the structure of skin will necessarily refer to layers. The various layers of the skin work in concert to provide strength and flexibility and perform the multiple functions of the skin. This review will focus on the barrier function residing in the top layer of the skin, the epidermis. The barrier function of the skin has been called “la raison d'etre” of the epidermis.2 The epidermal barrier serves to limit passive water loss from the body, reduce the absorption of chemicals from the environment, and prevent microbial infection. These defensive functions reside primarily in the top stratum of the epidermis, the stratum corneum (SC), at which they are integrated with SC formation and homeostasis.3, 4 Thus, proper development and maintenance of the SC are keys to its remarkable ability to defend the body against both chemical and microbiologic attack as well as dehydration.\nThe epidermis is itself divided into several layers or strata starting with the basal layer or stratum basale just above the dermis proceeding upward through the prickle and the granular layers to the top layer, the SC. Figure 1 is a diagram representing the major strata of the epidermis. English and Latin nomenclature of the epidermal strata are given in Table 1.\nThe predominant cell type of the epidermis is the keratinocyte. Keratinocytes exist from the basal layer to the granular layer at which they transform into the corneocytes of the SC. Keratinocytes make keratin and many other proteins. Keratins are the major structural proteins of the SC.5 There are 2 other important cell types in the epidermis: melanocytes and Langerhans cells. These 2 cells types are shown in the micrograph in Fig 2.\nMelanocytes are the pigment-producing cells of the skin and hair in all mammals. In the skin, they are found at the basal layer of the epidermis at which they make pigment granules called melanosomes containing melanin. The melanosomes are transferred from the melanocytes to the epidermal keratinocytes at which they impart some protection to the cell nucleus from ultraviolet (UV) light and give the skin its color. The process of melanin synthesis and transfer of melanosomes occurs continuously as the epidermis renews but can be speeded up in response to UV exposure to produce tanning.\nAnother epidermal cell shown in Fig 2 is the Langerhans cell. Langerhans cells are dendritic immune cells that are the antigen-presenting cell of the skin.6, 7, 8 They are important to the immune barrier of the epidermis and also participate in contact allergy.\nBack to Article Outline\nThe granular layer or stratum granulosum (SG) is named for the granules that appear in the cells at this point in the epidermis. Although it is only a few cells thick, it is a vital component of the epidermis because it is here that the key transformations that form the SC barrier occur. Two types of granules are formed at the SG: keratohyalin granules,1 which are full of protein, and lamellar bodies,9, 10 which contain lipids. In the SG, the cells are transformed into the corneocytes or squames that form the SC. The nucleus is digested, the cytoplasm disappears, the lipids are released into the intercellular space, the keratin intermediate filaments aggregate to form microfibrils, and the cell membrane is replaced by a cell envelope made of cross-linked protein with lipids covalently attached to its surface. The corneocyte or squame that results from this transformation is a flat cell that tends to be in the shape of either a hexagon or pentagon approximately 25 μm on a side with a surface area of approximately 1000 μm2 and a thickness of approximately 0.5 to 1.0 μm.11, 12 On most body sites, the SC is 12 to 16 cell layers thick, but it can vary from as little as 9 cell layers of the forehead or eyelids to as much as 25 on the dorsum of the hand and up to 50 or more on the palms or the soles of the feet.13, 14 To discuss the structure and formation of the SC in more detail, we will refer to a common conceptual model of the SC barrier, the “bricks and mortar” model.15, 16\nBack to Article Outline\nThe SC is often modeled as a brick wall (Fig 3). The SC corneocytes with their resistant cell envelopes and keratin microfibrils are considered to be the bricks, and the layers of lipids found between the cells are considered to be the mortar.15 The lipid “mortar” is the main barrier to water passing out through the SC.17 The permeability of lipid soluble molecules is modeled by considering them to wind their way around the corneocyte bricks by diffusing through the lipid mortar.18 Both the bricks and the mortar of the SC are produced by keratinocytes at the SG at which keratinocytes release the lipids of the mortar into the space between the cells as they are being transformed into the corneocytes “bricks.” A major difference between the current and the earliest versions of the model is that we now know that the bricks are linked by desomosomes as illustrated in Fig 3 and discussed below.\nThe bricks (corneocytes) \nThe SC is approximately 60% keratin by dry weight.19 Keratins are members of a family of proteins called intermediate filaments that form part of the cytoskeleton of nucleated cells5, 20, 21 and are major structural proteins of skin, hair, and nail. When keratins are made by the cell, an acidic type I keratin is made at the same time as a neutral to basic type II keratin. Acidic proteins have more negatively charged amino acid side chains (aspartic or glutamic acid), and basic proteins have more positively charged side chains (lysine, arginine, or histidine at low pH). This allows the 2 α helical proteins to interact with each other, forming a structure called the coiled-coil.5, 21, 22 Coiled-coils are important to the structure of the keratinocyte and help maintain its integrity. Improper assembly of coiled-coils can lead to fragile keratinocytes, which rupture easily causing blistering diseases.21, 23, 24, 25 At the SG as keratinocytes are transformed into the corneocyte “bricks,” the coiled-coils aggregate to form structures called microfibrils, which are thought to lie parallel to the surface of the skin serving to reinforce the corneocytes and limit SC swelling in the plane of the skin surface.26, 27\nTwo proteins from the keratohyalin granules, filaggrin and loricrin, play key roles in the formation of the “bricks.” Filaggrin is an acronym for filament-aggregating protein.28, 29, 30, 31 Filaggrin contains a high level of positively charge amino acids and participates in the aggregation of the keratin coiled-coils,32 which have an overall negative charge. After filaggrin performs this function, it is modified to come off the keratin microfibrils and is then digested by proteolytic enzymes to produce the amino acid components of the natural moisturizing factor (NMF) of the SC.33, 34, 35 NMF consists of lactate, amino acids from filaggrin breakdown, and pyrollidone carboxylic acid (PCA) formed from the amino acid glutamine.36, 37, 38 These natural moisturizers are important to maintain proper hydration of the SC, allowing it to be flexible and to desquamate properly.39, 40, 41, 42, 43\nIn the lower layers of the epidermis, the keratinocyte has a typical phospholipid bilayer cell membrane. Phospholipid membranes are far too permeable to water to survive exposure to air in a dry environment. At the SG, the cell membrane of the keratinocyte is transformed into the resistant cell envelope of the corneocyte.44 The transformation is brought about by the membrane-bound enzyme transglutaminase45 (T-gase). T-gase cross-links 2 proteins together by connecting a glutamine side chain of one to a lysine side chain on the other, resulting in the formation of an isopeptide bond as illustrated in Fig 4.\nSeveral proteins participate in cross-linking reactions. The most predominate is loricrin, a globular protein released from the keratohyalin granules that is rich in hydrophobic amino acids and cysteine.46, 47, 48 The cytoplasm contains involucrin, a highly helical protein that is also a major substrate for T-gase and an important component of the cell envelope.49, 50, 51 An early step in formation of the cell envelope is cross-linking between involucrin and loricrin.50 Other proteins participate in cross-link formation, especially some small proteins rich in the amino acid proline, known as SPRs.52, 53, 54 Eventually, the entire cell membrane is replaced by cross-linked proteins.55 Keratin fibers are also cross-linked to the envelope,56 and lipids (ceramides) are covalently attached to involucrin on the outer surface.57, 58 These attached ceramides are important to the barrier function of the SC.59 The new structure is known as the resistant cell envelope. A schematic of the SC cell envelope based on the work of Peter Steinert is shown in Fig 5.\nRecent studies indicate that the cell envelope is not always completely formed in at the SG/SC interface and that some incompletely formed envelopes may persist into the SC.60 Harding et al61 have classified cell envelopes into 2 types: completely formed robust cell envelopes and incompletely formed fragile envelopes. The ratio of fragile to robust envelopes was reported to increase in dry and damaged skin.\nSC desomosomes \nDesomosomes are structures composed primarily of glycoproteins, which join cells together. The desomosomes joining corneocytes in the SC are modified from those that join epidermal keratinocytes by the addition of a protein called corneodesmosine,62, 63, 64, 65 and SC desmosomes are sometimes referred to as corneodesmosomes. For proper desquamation of the SC to occur, the desmosomes must be digested by proteolytic enzymes.62, 65, 66, 67, 68, 69, 70 At least some of the keratin fibers are thought to connect to the desmosomes as illustrated in Fig 4. Figure 5 shows electron micrographs of desmosomes in the SC.70 In the lower SC, desmosomes are intact, but they are gradually digested by the time the skin surface is reached (Fig 6).\nIn SC that is desquamating at its normal rate, corneocytes persist in the SC for approximately 2 weeks, depending on body site, before being shed into the environment.71, 72, 73, 74 On average, about one layer of corneocytes is shed each day from the surface and replaced by keratinocytes at the SG. The corneocytes that are shed each day can have a significant bacterial load and may be a source of contamination of the environment.71, 75, 76, 77\nThe mortar \nThe lamellar bodies that appear at the SG contain lipids, which are released into the intercellular space as the SC forms. These lipids are glucosyl ceramides, cholesterol, cholesterol esters, and long-chain fatty acids. In the intercellular space, the glucosyl cermides are converted to ceramides.78, 79 The lipids spontaneously organize into multiple layers between the SC cells.80 These layers are illustrated in Fig 7, which shows lipid layers in the lower SC after the overlaying SC has been removed by stripping with cellophane tape.70\nThis lipid “mortar” is critically important to the barrier function of skin, and ceramides are vital to the organization and functioning of the barrier.81 Ceramides are sphingolipids linked to long-chain fatty acids. There are several ceramides found in the SC, including ceramides 1 and 2 shown in Fig 8.\nThe SC contains no phospholipids. The phospholipids from the keratinocytes of the viable layers are broken down by phospholipases82, 83, 84 in the lower SC. This produces fatty acids, which are necessary for the development of a functional SC barrier and may play a role in producing the acid pH of the SC.82 The SC has a surface pH of approximately 4 to 5.5, and this acidic pH, the so-called “acid mantle” of the skin,85, 86, 87, 88 may play a role in protecting against colonization of the skin surface by harmful bacteria.3, 89, 90\nElias et al91 and Schurer and Elias92 have proposed that the lipids released from lamellar granules in the SG are precursor or probarrier lipids that must be processed in extracellular spaces.92 The necessity of this extracellular lipid processing emphasizes the dynamic nature of the SC. The SC can no longer be considered as a Saran wrap (SC Johnson, Racine, WI)-like covering of the skin. It is a dynamic tissue that is metabolically active, even if it is not a living tissue in the classic sense. For more details on the dynamic SC and the “updated” bricks and mortar model, see the excellent review by Harding.93\nThe lamellar bodies of the SC release other important molecules into the intercorneocyte spaces in addition to the lipids that form the permeability barrier. The proteolytic enzymes involved in desmosome hydrolysis94, 95 as well as inhibitors of those enzyme to control rates of desquamation96 are released by the lamellar bodies, as are antimicrobial peptides called defensins,97 which may play a role in protecting the skin from infection.98 Production of these peptides is increased in skin with psoriasis but not in skin with atopic dermatitis (eczema).99, 100 This may account for the much higher susceptibility of eczema sufferers to skin infection, and eczematous skin may be more likely to spread nocosomial infections.101\nThe very specialized “bricks and mortar” of the SC work together to produce a covering for the skin that is both flexible and superbly protective.3, 4 When the SC is functioning properly, it defends us against dehydration, external toxins, and bacterial assault as well as protecting the more fragile keratinocytes below from mechanical disruption.\nBack to Article Outline\nSurfactants \nMost handwash products rely on surfactants for their cleansing action. Surfactants are surface-active molecules. They have a hydrophobic portion referred to as the tail and a hydrophilic portion referred to as the head group. A ball and stick representation of an ionic surfactant is shown in Fig 9.\nSurfactants are classified primarily by the characteristics of the head groups. Natural soaps are the metal salts of fatty acids, so the head group is a carboxylic acid and the X is either sodium or potassium. The major classifications of surfactants are anionic, cationic, ampotheric, and nonionic, depending on whether the head group has a negative (anionic) or positive charge (cationic) or both (amphoteric) or is uncharged (nonionic).102 The hydrophobic tail can vary in length and structure, but hydrocarbon chains of various lengths are the most common. The structure of one of the most frequently used anionic surfactants, sodium lauryl sulfate (SLS), is shown below. Here, the hydrophobic tail is the 12 carbon hydrocarbon chain, and the head group is the sulfate moiety.\nCH3-CH2-CH2-CH2-CH2-CH2-CH2-CH2-CH2-CH2-CH2-CH2-O-S-O3− NA+\nSurfactants have a wide variety of applications and are especially useful for cleansing. They can form association structures such as micelles, which can dissolve oils directly. The hydrophobic tail can associate with oils on a surface causing it to lift up from the surface, and they can help to break up other types of soil. Nearly all products for cleansing skin or hair contain surfactants.\nSurfactants effects on the bricks and mortar \nUnfortunately, the very characteristics of surfactants that make them so useful for cleaning allow them to damage both the bricks and mortar of protective barrier of the SC. Repeated washing of the skin with soaps and surfactants can negatively impact the multiple functions of the epidermal barrier. The skin problems that can be engendered by the necessity of repeated exposures in a health care environment are multiple. Skin damage from surfactants can be further exacerbated by occlusion from wearing gloves and the mechanical action of scrubbing the hands. The negative effects that soaps and surfactants can have on the epidermal barrier are illustrated in Fig 10.\nSurfactant molecules are well-known to bind to proteins,103, 104, 105, 106 causing changes in their structure, and have been shown to bind to the SC.107 Surfactants known to be aggressive to the skin such as SLS bind more strongly than milder surfactants such as isethionates. Surfactants cause swelling of the SC in vitro, presumably by interaction with SC proteins,27, 103, 108, 109 and the degree of swelling is well correlated with the harshness of either individual or mixtures of surfactant mixtures.109, 110\nThe lipid mortar is the major barrier to permeability of the SC, and surfactants are well-known to increase the ability of exogenous compounds to penetrate the skin111, 112 and to increase the rate of water loss through the skin,113, 114, 115, 116, 117, 118, 119, 120, 121, 122, 123 presumably because of their effects on the lipid barrier SC.2, 112, 124, 125 An obvious mechanism for the decrease in barrier function after surfactant treatment could be direct removal of SC lipids and removal of SC lipids by surfactant treatment, an effect that has been reported in some studies.126, 127 Other studies on surfactant-induced irritation indicate that, rather than greatly reducing the total lipid content, the main effects are to alter lipid composition70, 128 and disorder the lamellar structure of SC lipids.70, 129, 130, 131, 132, 133 Figure 11 illustrates the extreme disordering of the SC lamellar lipid structure for soap-induced, winter-dry skin.70\nSurfactant effects on the acid mantle \nAs discussed above, the SC has a surface pH of approximately 4 to 5.5, and this acidic pH, the so-called “acid mantle” of the SC,85, 87, 88, 134 may play a role in protecting against colonization of the skin surface by harmful bacterial.3, 4, 90 Bar soaps made from natural soap are alkaline by their very nature and can raise the pH of the skin during washing.88, 90, 135 Trobaugh and Wickett135 reported that a single washing with typical bars soaps raised the pH from the normal range of 5.0 to 5.5 to approximately 7.5. Washing with a bar soap based on the synthetic detergent sodium cocoyl isethionate did not have this effect. The pH of soap-washed skin gradually declined toward normal over the next several hours because SC has components (fatty acids) that naturally provide buffering capacity.136, 137 Trobaugh and Wickett135 further reported that washing 10 times per day with soap overcame the skin's natural buffering capacity to some extent, and, within 3 days, the skin surface pH was consistently above 6.0, suggesting that the mechanism for maintaining the acid mantle was disrupted. In addition, cracking (fissuring) grades increased (worsened) from 1.5 to 3.0 on a 5.0-point scale. The authors interpreted the cracking as due to the harsh nature of natural soap bars and not simply to the high pH of the soap bars. Newman and Seitz138 found similar increases in skin surface pH on repeated soap washing paralleled by similar increases in cracking grade. Korting et al90 also reported increases in skin pH following the use of natural soaps and a concomitant increase in skin colonization by coagulase-negative staphylococci.\nSurfactant effects on SC hydration and flexibility \nSince the pioneering work of Blank,139, 140 we have known that water is a key factor for maintaining the pliability of the SC. Studies with isolated SC have found that well-hydrated SC is very flexible and dry SC is very stiff and brittle.139, 141, 142 Many in vivo studies have also found hydration to increase the elasticity of the skin.143, 144, 145, 146, 147, 148, 149 Loss of elasticity in surfactant-damaged dry skin can lead to cracking of the skin, especially around the knuckles at which stretching and flexing of the skin is required for movement.\nEffects on SC metabolism and desquamation \nIn addition to the requirement of water for SC flexibility, we now understand that adequate hydration of the SC is required for the important metabolic processes occurring in the SC, such as conversion of probarrier lipids to barrier lipids82, 91, 150, 151, 152 to maintain barrier function and the hydrolysis of desmosomes67, 68, 69, 70, 153, 154 necessary for normal desquamation. Skin in good condition maintains SC water content at approximately 30% by weight (except at the very surface), whereas very dry skin can be as low as 10% to 15% water throughout most of the SC down to nearly the level of the SG.155 The natural moisturizing factors of the SC are very important to maintaining SC hydration.156, 157, 158, 159, 160 NMF is easily lost from the skin, especially after the barrier is perturbed,157, 161, 162 and it is likely that NMF removal is a major factor in the development of dry skin following repeated hygiene procedures.\nThe desmosomes connecting SC cells (Fig 6) are gradually digested by a cascade of proteolytic enzymes.67, 163 In dry and in dry, damaged skin, these enzymes are not able to perform their function properly, thereby causing intact desmosomes to persist into the upper SC.69, 70 This results in shedding of large scales or flakes rather than individual cells. It also increases the surface area of the SC available for bacterial adhesion and may be a factor in the increased presence of colonizing bacteria on damaged hands.90, 164\nSurfactant effects on cytokines-hyperproliferation \nSurfactants can induce the release of inflammatory cytokines (cell-signaling molecules). Interleukins, particularly interleukin-1α, are released upon surfactant exposure.165, 166, 167 There are 2 mechanisms that can contribute to this effect. Surfactants are clearly able to penetrate the SC and encounter keratinocytes in the viable layers of the epidermis. The interaction of surfactants with keratinocytes is known to induce cytokine release.166, 168\nInterleukin-1α is also released as a natural response of the epidermal barrier to disruption169 as part of the protective process intended to stimulate repair of the barrier. In surfactant-irritated skin, these effects may combine to produce overstimulation, causing the skin to hyperproliferate.170 The overstimulated skin has an increased rate of cornification that does not permit sufficient time for the complex events that must occur in the SG to form a fully functional SC. A normal SC lipid profile will not be produced,70, 171 and SC cell envelopes that incompletely formed and are thus “fragile” will form in higher than normal proportion.61 Cells with fragile envelopes will lose their NMF easily and not have good barrier properties. These effects will combine to lead to SC with impaired barrier function. This resulting barrier will have weaknesses in both the bricks and the mortar. Consequently, it will be increasingly susceptible to further surfactant damage and less able to hold water to allow SC enzymes to function. The result will be a vicious cycle of skin damage.161\nBreaking the dry skin cycle \nThe challenge in the health care environment is to somehow break this dry skin cycle while meeting hygiene guidelines that require frequent cleansing of the hands. Multiple approaches are required. The first step is to use cleansers formulated with mild surfactants such as isethionates,172 amphodiacetates, and sulfosuccinates. Blending surfactants together in appropriate ratios can also significantly improve their mildness.110 The use of alcohol-based hand sanitizers that contain appropriately formulated emollients may also help to improve hand condition.173, 174, 175\nAlthough improving the surfactant cleansing system will help reduce skin problems, it is likely to be necessary to use well-formulated therapeutic lotions to help break the cycle and reestablish the formation of normal SC. Glycerin has been shown to be an effective skin-conditioning agent when incorporated into a lotion at 5% or higher.176, 177 It has several positive effects on the physical properties of the SC, including increasing hydration178, 179, 180 and improving elasticity.146, 147, 178 Glycerin has been reported to normalize the rate of desmosome hydrolysis in dry skin,181 and glycerin has been shown to accelerate the repair of the SC barrier after damage by SLS.182\nPetrolatum is an effective treatment for dry skin183 both as a single ingredient and as a component of creams and lotions. Petrolatum is an occlusive agent that reduces the rate of water loss through skin, increasing hydration by causing buildup of water in the upper SC. Petrolatum has been shown to penetrate deeply into damaged skin and enhance recovery of SC barrier function.184 Use of lotions and creams outside of work may have significant benefits for health care workers and should be stressed as part of the routine hand hygiene practices. Two factors must be considered while using lotions in the health care environment. One is the possibility that oils such as mineral oil and petrolatum in the lotion may compromise the integrity of latex gloves.185 The other is that lotions formulated with anionic emulsifiers may inactivate the residual activity of chlorhexidine gluconate on the skin.186, 187 These issues can be addressed by providing lotions that contain lower levels of oils such as petrolatum and mineral oil and that use either nonionic or cationic emulsifers while using latex gloves and chlorhexidine gluconate-containing cleansers.188 The consistent use of mild cleansers, alcohol rubs with emollients, and effective skin lotion both during and outside of work should go far to help maintain the protective function of the SC, keeping both the “bricks” and the “mortar” intact while meeting the hand hygiene requirements of the health care worker.\n\nBack to Article Outline","DOI":"10.1016/j.ajic.2006.05.295","ISSN":"0196-6553","note":"PMID: 17150426","author":[{"family":"Wickett","given":"R. Randall"},{"family":"Visscher","given":"Marty O."}],"issued":{"date-parts":[["2006",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w:t>
      </w:r>
      <w:r w:rsidRPr="007B1436">
        <w:rPr>
          <w:rFonts w:asciiTheme="minorHAnsi" w:hAnsiTheme="minorHAnsi" w:cs="Arial"/>
        </w:rPr>
        <w:fldChar w:fldCharType="end"/>
      </w:r>
      <w:r w:rsidRPr="007B1436">
        <w:rPr>
          <w:rFonts w:asciiTheme="minorHAnsi" w:hAnsiTheme="minorHAnsi" w:cs="Arial"/>
        </w:rPr>
        <w:t xml:space="preserve">. </w:t>
      </w:r>
    </w:p>
    <w:p w14:paraId="32ACED95" w14:textId="77777777" w:rsidR="00BC14A8" w:rsidRPr="007B1436" w:rsidRDefault="00943CC3" w:rsidP="00BC14A8">
      <w:pPr>
        <w:ind w:firstLine="720"/>
        <w:rPr>
          <w:rFonts w:asciiTheme="minorHAnsi" w:hAnsiTheme="minorHAnsi" w:cs="Arial"/>
        </w:rPr>
      </w:pPr>
      <w:r w:rsidRPr="007B1436">
        <w:rPr>
          <w:rFonts w:asciiTheme="minorHAnsi" w:hAnsiTheme="minorHAnsi" w:cs="Arial"/>
        </w:rPr>
        <w:br w:type="column"/>
      </w:r>
    </w:p>
    <w:p w14:paraId="765DD0E0" w14:textId="77777777" w:rsidR="00BC14A8" w:rsidRPr="00D17671" w:rsidRDefault="00BC14A8" w:rsidP="00D17671">
      <w:pPr>
        <w:pStyle w:val="Heading2"/>
        <w:rPr>
          <w:color w:val="auto"/>
        </w:rPr>
      </w:pPr>
      <w:bookmarkStart w:id="25" w:name="_Toc245365369"/>
      <w:bookmarkStart w:id="26" w:name="_Toc341439781"/>
      <w:bookmarkStart w:id="27" w:name="_Toc358625748"/>
      <w:bookmarkStart w:id="28" w:name="_Toc362553971"/>
      <w:bookmarkEnd w:id="24"/>
      <w:r w:rsidRPr="00D17671">
        <w:rPr>
          <w:color w:val="auto"/>
        </w:rPr>
        <w:t>Wound healing:</w:t>
      </w:r>
      <w:bookmarkEnd w:id="25"/>
      <w:bookmarkEnd w:id="26"/>
      <w:bookmarkEnd w:id="27"/>
      <w:bookmarkEnd w:id="28"/>
    </w:p>
    <w:p w14:paraId="082306E8" w14:textId="7D094D50" w:rsidR="00BC14A8" w:rsidRPr="007B1436" w:rsidRDefault="00BC14A8" w:rsidP="00BC14A8">
      <w:pPr>
        <w:rPr>
          <w:rFonts w:asciiTheme="minorHAnsi" w:hAnsiTheme="minorHAnsi" w:cs="Arial"/>
        </w:rPr>
      </w:pPr>
      <w:r w:rsidRPr="00D17671">
        <w:rPr>
          <w:rFonts w:asciiTheme="minorHAnsi" w:hAnsiTheme="minorHAnsi" w:cs="Arial"/>
        </w:rPr>
        <w:t>If the skin is injured deep enough to the extent of blood vessel damage, a vascular response is</w:t>
      </w:r>
      <w:r w:rsidRPr="007B1436">
        <w:rPr>
          <w:rFonts w:asciiTheme="minorHAnsi" w:hAnsiTheme="minorHAnsi" w:cs="Arial"/>
        </w:rPr>
        <w:t xml:space="preserve"> initiated to prevent further blood loss. Inactive von Willebrand factor (vWF) is continuously secreted by endothelial cells to blood plasma, and when vWF comes into contact with exposed collagen, binding and a subsequent conformational change activates vWF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7hmuga3i9","properties":{"formattedCitation":"[14]","plainCitation":"[14]"},"citationItems":[{"id":329,"uris":["http://zotero.org/users/1254505/items/6TRZVWQ7"],"uri":["http://zotero.org/users/1254505/items/6TRZVWQ7"],"itemData":{"id":329,"type":"article-journal","title":"von Willebrand factor.","container-title":"Journal of Biological Chemistry","page":"22777-22780","volume":"266","issue":"34","source":"www.jbc.org","ISSN":"0021-9258, 1083-351X","note":"PMID: 1744071","journalAbbreviation":"J. Biol. Chem.","language":"en","author":[{"family":"Sadler","given":"J. E."}],"issued":{"date-parts":[["1991",12,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4]</w:t>
      </w:r>
      <w:r w:rsidRPr="007B1436">
        <w:rPr>
          <w:rFonts w:asciiTheme="minorHAnsi" w:hAnsiTheme="minorHAnsi" w:cs="Arial"/>
        </w:rPr>
        <w:fldChar w:fldCharType="end"/>
      </w:r>
      <w:r w:rsidRPr="007B1436">
        <w:rPr>
          <w:rFonts w:asciiTheme="minorHAnsi" w:hAnsiTheme="minorHAnsi" w:cs="Arial"/>
        </w:rPr>
        <w:t xml:space="preserv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b28tpieai","properties":{"formattedCitation":"[15]","plainCitation":"[15]"},"citationItems":[{"id":341,"uris":["http://zotero.org/users/1254505/items/QMQUNFSF"],"uri":["http://zotero.org/users/1254505/items/QMQUNFSF"],"itemData":{"id":341,"type":"article-journal","title":"Platelet adhesion to collagen","container-title":"Thrombosis Research","collection-title":"Proceedings of the 43rd Nordic Coagulation Meeting - Interaction between clinic and laboratory","page":"S26-S29","volume":"127, Supplement 2","source":"ScienceDirect","abstract":"Platelets play a central role in maintaining hemostasis mainly by binding to subendothelial collagen exposed upon vascular injury, thereby initiating thrombus formation. Platelets can bind directly to the exposed collagen through two major receptors i.e. the integrin a2b1 and glycoprotein (GP) VI. However, under high shear conditions the GPIb-V-IX receptor complex and its main ligand von Willebrand Factor are additionally needed for firm platelet adhesion to the vessel wall. In this review, we summarize the current knowledge on the individual roles and structure-function relationships of these main platelet adhesion receptors.","DOI":"10.1016/S0049-3848(10)70151-1","ISSN":"0049-3848","journalAbbreviation":"Thrombosis Research","author":[{"family":"Nuyttens","given":"Benedicte P."},{"family":"Thijs","given":"Tim"},{"family":"Deckmyn","given":"Hans"},{"family":"Broos","given":"Katleen"}],"issued":{"date-parts":[["20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5]</w:t>
      </w:r>
      <w:r w:rsidRPr="007B1436">
        <w:rPr>
          <w:rFonts w:asciiTheme="minorHAnsi" w:hAnsiTheme="minorHAnsi" w:cs="Arial"/>
        </w:rPr>
        <w:fldChar w:fldCharType="end"/>
      </w:r>
      <w:r w:rsidRPr="007B1436">
        <w:rPr>
          <w:rFonts w:asciiTheme="minorHAnsi" w:hAnsiTheme="minorHAnsi" w:cs="Arial"/>
        </w:rPr>
        <w:t xml:space="preserve">. The active form of vWF aids the adhesion of platelet receptors to collagen. Bound platelets become active </w:t>
      </w:r>
      <w:r w:rsidRPr="0026275E">
        <w:rPr>
          <w:rFonts w:asciiTheme="minorHAnsi" w:hAnsiTheme="minorHAnsi" w:cs="Arial"/>
        </w:rPr>
        <w:t xml:space="preserve">and aggregate to prevent both blood loss and microorganism infiltration. </w:t>
      </w:r>
      <w:r w:rsidR="00F51150" w:rsidRPr="0026275E">
        <w:rPr>
          <w:rFonts w:asciiTheme="minorHAnsi" w:hAnsiTheme="minorHAnsi" w:cs="Arial"/>
        </w:rPr>
        <w:t>When active,</w:t>
      </w:r>
      <w:r w:rsidRPr="0026275E">
        <w:rPr>
          <w:rFonts w:asciiTheme="minorHAnsi" w:hAnsiTheme="minorHAnsi" w:cs="Arial"/>
        </w:rPr>
        <w:t xml:space="preserve"> an </w:t>
      </w:r>
      <w:r w:rsidR="00F51150" w:rsidRPr="0026275E">
        <w:rPr>
          <w:rFonts w:asciiTheme="minorHAnsi" w:hAnsiTheme="minorHAnsi" w:cs="Arial"/>
        </w:rPr>
        <w:t xml:space="preserve">intracellular </w:t>
      </w:r>
      <w:r w:rsidRPr="0026275E">
        <w:rPr>
          <w:rFonts w:asciiTheme="minorHAnsi" w:hAnsiTheme="minorHAnsi" w:cs="Arial"/>
        </w:rPr>
        <w:t>increase in calcium lead</w:t>
      </w:r>
      <w:r w:rsidR="00F51150" w:rsidRPr="0026275E">
        <w:rPr>
          <w:rFonts w:asciiTheme="minorHAnsi" w:hAnsiTheme="minorHAnsi" w:cs="Arial"/>
        </w:rPr>
        <w:t>s</w:t>
      </w:r>
      <w:r w:rsidRPr="0026275E">
        <w:rPr>
          <w:rFonts w:asciiTheme="minorHAnsi" w:hAnsiTheme="minorHAnsi" w:cs="Arial"/>
        </w:rPr>
        <w:t xml:space="preserve"> to the release of histamine, clotting and growth</w:t>
      </w:r>
      <w:r w:rsidRPr="007B1436">
        <w:rPr>
          <w:rFonts w:asciiTheme="minorHAnsi" w:hAnsiTheme="minorHAnsi" w:cs="Arial"/>
        </w:rPr>
        <w:t xml:space="preserve"> factor containing granules.</w:t>
      </w:r>
    </w:p>
    <w:p w14:paraId="42CCAA8D" w14:textId="6066A750"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Mast cells release histamine as part of the inflammatory process, increasing vasodilation and vessel permeability to allow white cells more rapid access to the wound, and simultaneously increasing the nutrients and oxygen available at the wound sit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ftjba13pa","properties":{"formattedCitation":"[16]","plainCitation":"[16]"},"citationItems":[{"id":344,"uris":["http://zotero.org/users/1254505/items/3FZ8VKJG"],"uri":["http://zotero.org/users/1254505/items/3FZ8VKJG"],"itemData":{"id":344,"type":"article-journal","title":"The role of mast cells in wound healing","container-title":"International Wound Journal","page":"55-61","volume":"7","issue":"1","source":"Wiley Online Library","abstract":"Mast cells are predominantly found in the vicinity of connective tissue vessels of skin and mucosa. The main immunological functions of mast cells are in IgE-mediated reactions and in helminth infestations. Mast cells respond to tissue injury by releasing inflammatory mediators and have been implicated in diseases of excessive fibrosis of the dermis such as scleroderma. Current evidence suggests that mast cells exert its role during inflammation and cellular proliferation. Animal models have shown that by stabilising mast cells at the early stages of wound healing, wound contraction is reduced. Mast cells are an ideal candidate to play a pivotal role in wound healing due to its location, substances released and clinical associations.","DOI":"10.1111/j.1742-481X.2009.00651.x","ISSN":"1742-481X","language":"en","author":[{"family":"Ng","given":"Michael FY"}],"issued":{"date-parts":[["2010",2,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6]</w:t>
      </w:r>
      <w:r w:rsidRPr="007B1436">
        <w:rPr>
          <w:rFonts w:asciiTheme="minorHAnsi" w:hAnsiTheme="minorHAnsi" w:cs="Arial"/>
        </w:rPr>
        <w:fldChar w:fldCharType="end"/>
      </w:r>
      <w:r w:rsidRPr="007B1436">
        <w:rPr>
          <w:rFonts w:asciiTheme="minorHAnsi" w:hAnsiTheme="minorHAnsi" w:cs="Arial"/>
        </w:rPr>
        <w:t xml:space="preserve">. Other proinflammatory cytokines are simultaneously released, which attracts neutrophils and macrophages to the wound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urstkv5pe","properties":{"formattedCitation":"[17]","plainCitation":"[17]"},"citationItems":[{"id":162,"uris":["http://zotero.org/users/1254505/items/W323M3M4"],"uri":["http://zotero.org/users/1254505/items/W323M3M4"],"itemData":{"id":162,"type":"article-journal","title":"Factors Affecting Wound Healing","container-title":"J Dent Res","page":"219-229","volume":"89","issue":"3","author":[{"family":"Guo","given":"S"},{"family":"DiPietro","given":"L.A"}],"issued":{"date-parts":[["2010",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7]</w:t>
      </w:r>
      <w:r w:rsidRPr="007B1436">
        <w:rPr>
          <w:rFonts w:asciiTheme="minorHAnsi" w:hAnsiTheme="minorHAnsi" w:cs="Arial"/>
        </w:rPr>
        <w:fldChar w:fldCharType="end"/>
      </w:r>
      <w:r w:rsidRPr="007B1436">
        <w:rPr>
          <w:rFonts w:asciiTheme="minorHAnsi" w:hAnsiTheme="minorHAnsi" w:cs="Arial"/>
        </w:rPr>
        <w:t>.</w:t>
      </w:r>
    </w:p>
    <w:p w14:paraId="40B7CCDF" w14:textId="0351FDBF" w:rsidR="00BC14A8" w:rsidRPr="007B1436" w:rsidRDefault="00BC14A8" w:rsidP="00BC14A8">
      <w:pPr>
        <w:rPr>
          <w:rFonts w:asciiTheme="minorHAnsi" w:hAnsiTheme="minorHAnsi" w:cs="Arial"/>
        </w:rPr>
      </w:pPr>
      <w:r w:rsidRPr="007B1436">
        <w:rPr>
          <w:rFonts w:asciiTheme="minorHAnsi" w:hAnsiTheme="minorHAnsi" w:cs="Arial"/>
        </w:rPr>
        <w:tab/>
        <w:t xml:space="preserve">Inflammatory cells migrate to the wound site by chemotaxis due to previously secreted factors. Neutrophils clear cellular debris and invading microorganisms whilst releasing reactive oxygen species (ROS) in the initial stages of inflammation to destroy bacteria and fungae, preventing invasion. Without neutrophil presence, severe infections and delayed wound healing occur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r8bdvl3dq","properties":{"formattedCitation":"[18]","plainCitation":"[18]"},"citationItems":[{"id":349,"uris":["http://zotero.org/users/1254505/items/XMU8778U"],"uri":["http://zotero.org/users/1254505/items/XMU8778U"],"itemData":{"id":349,"type":"article-journal","title":"The role of hydrogen peroxide and other reactive oxygen species in wound healing","container-title":"Acta medica (Hradec Králové) / Universitas Carolina, Facultas Medica Hradec Králové","page":"97-101","volume":"54","issue":"3","source":"NCBI PubMed","abstract":"Wound healing is a complex physiological process important for tissue homeostasis. An acute injury initiates massive cell migration, proliferation and differentiation, synthesis of extracellular matrix components, scar formation and remodelling. Blood flow and tissue oxygenation are parts of the complex regulation of healing. Higher organisms utilize molecular oxygen as a terminal oxidant. This way of gaining energy for vital processes such as healing leads to the production of a number of oxygen compounds that may have a defensive or informatory role. They may be harmful when present in high concentrations. Both the lack and the excess of reactive oxygen species may influence healing negatively.","ISSN":"1211-4286","note":"PMID: 22250477","journalAbbreviation":"Acta Medica (Hradec Kralove)","language":"eng","author":[{"family":"Kanta","given":"Jirí"}],"issued":{"date-parts":[["20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8]</w:t>
      </w:r>
      <w:r w:rsidRPr="007B1436">
        <w:rPr>
          <w:rFonts w:asciiTheme="minorHAnsi" w:hAnsiTheme="minorHAnsi" w:cs="Arial"/>
        </w:rPr>
        <w:fldChar w:fldCharType="end"/>
      </w:r>
      <w:r w:rsidRPr="007B1436">
        <w:rPr>
          <w:rFonts w:asciiTheme="minorHAnsi" w:hAnsiTheme="minorHAnsi" w:cs="Arial"/>
        </w:rPr>
        <w:t>. After the migration of neutrophils, monocytes migrate to the wound and differentiate into macrophages, continuing phagocytosis at the wound site and releasing additional ROS to the wound site.</w:t>
      </w:r>
    </w:p>
    <w:p w14:paraId="663B6532" w14:textId="7794336C" w:rsidR="00704347" w:rsidRPr="007B1436" w:rsidRDefault="00BC14A8" w:rsidP="00BC14A8">
      <w:pPr>
        <w:ind w:firstLine="720"/>
        <w:rPr>
          <w:rFonts w:asciiTheme="minorHAnsi" w:hAnsiTheme="minorHAnsi" w:cs="Arial"/>
        </w:rPr>
      </w:pPr>
      <w:r w:rsidRPr="007B1436">
        <w:rPr>
          <w:rFonts w:asciiTheme="minorHAnsi" w:hAnsiTheme="minorHAnsi" w:cs="Arial"/>
        </w:rPr>
        <w:t xml:space="preserve">The proliferative phase of wound healing is dominated by interactions between fibroblasts and keratinocytes, initially stimulated by macrophage secreted pro-fibrotic cytokin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3m7pptq1r","properties":{"formattedCitation":"[19]","plainCitation":"[19]"},"citationItems":[{"id":351,"uris":["http://zotero.org/users/1254505/items/39ZJSEI3"],"uri":["http://zotero.org/users/1254505/items/39ZJSEI3"],"itemData":{"id":351,"type":"article-journal","title":"Keratinocyte–Fibroblast Interactions in Wound Healing","container-title":"Journal of Investigative Dermatology","page":"998-1008","volume":"127","issue":"5","source":"www.nature.com","abstract":"Cutaneous tissue repair aims at restoring the barrier function of the skin. To achieve this, defects need to be replaced by granulation tissue to form new connective tissue, and epithelial wound closure is required to restore the physical barrier. Different wound-healing phases are recognized, starting with an inflammation-dominated early phase giving way to granulation tissue build-up and scar remodeling after epithelial wound closure has been achieved. In the granulation tissue, mesenchymal cells are maximally activated, cells proliferate, and synthesize huge amounts of extracellular matrix. Epithelial cells also proliferate and migrate over the provisional matrix of the underlying granulation tissue, eventually closing the defect. This review focuses on the role of keratinocyte–fibroblast interactions in the wound-healing process. There is ample evidence that keratinocytes stimulate fibroblasts to synthesize growth factors, which in turn will stimulate keratinocyte proliferation in a double paracrine manner. Moreover, fibroblasts can acquire a myofibroblast phenotype under the control of keratinocytes. This depends on a finely tuned balance between a proinflammatory or a transforming growth factor (TGF)--dominated environment. As the phenotype of fibroblasts from different tissues or body sites becomes better defined, we may understand their individual contribution in wound healing in more detail and possibly explain different clinical outcomes.","DOI":"10.1038/sj.jid.5700786","ISSN":"0022-202X","journalAbbreviation":"J Invest Dermatol","language":"en","author":[{"family":"Werner","given":"Sabine"},{"family":"Krieg","given":"Thomas"},{"family":"Smola","given":"Hans"}],"issued":{"date-parts":[["200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9]</w:t>
      </w:r>
      <w:r w:rsidRPr="007B1436">
        <w:rPr>
          <w:rFonts w:asciiTheme="minorHAnsi" w:hAnsiTheme="minorHAnsi" w:cs="Arial"/>
        </w:rPr>
        <w:fldChar w:fldCharType="end"/>
      </w:r>
      <w:r w:rsidRPr="007B1436">
        <w:rPr>
          <w:rFonts w:asciiTheme="minorHAnsi" w:hAnsiTheme="minorHAnsi" w:cs="Arial"/>
        </w:rPr>
        <w:t>. Angiogenesis is initiated and extracellular matrix is synthesised by fibroblasts to form granulation tissue, whilst keratinocytes proliferate and the wound edges begin to close. Some fibroblasts begin to exhibit contractile properties when under mechanical tension and differentiate to myofibroblasts, and act to contract the wound. Over the next few months and years the tensile strength of the wound increases as the collagen is remodelled from a random arrangement to a more regular and aligned structure, and excess capillaries regress such that the skin has a normal vascular density.</w:t>
      </w:r>
    </w:p>
    <w:p w14:paraId="0FA6155F" w14:textId="4819B785" w:rsidR="00BC14A8" w:rsidRPr="007B1436" w:rsidRDefault="00704347" w:rsidP="00704347">
      <w:pPr>
        <w:pStyle w:val="Heading2"/>
        <w:rPr>
          <w:color w:val="auto"/>
        </w:rPr>
      </w:pPr>
      <w:r w:rsidRPr="007B1436">
        <w:rPr>
          <w:rFonts w:cs="Arial"/>
          <w:color w:val="auto"/>
        </w:rPr>
        <w:br w:type="column"/>
      </w:r>
      <w:bookmarkStart w:id="29" w:name="_Toc245365370"/>
      <w:bookmarkStart w:id="30" w:name="_Toc341439782"/>
      <w:bookmarkStart w:id="31" w:name="_Toc358625749"/>
      <w:bookmarkStart w:id="32" w:name="_Toc362553972"/>
      <w:r w:rsidR="00BC14A8" w:rsidRPr="007B1436">
        <w:rPr>
          <w:color w:val="auto"/>
        </w:rPr>
        <w:t>Chronic wound formation:</w:t>
      </w:r>
      <w:bookmarkEnd w:id="29"/>
      <w:bookmarkEnd w:id="30"/>
      <w:bookmarkEnd w:id="31"/>
      <w:bookmarkEnd w:id="32"/>
      <w:r w:rsidR="00BC14A8" w:rsidRPr="007B1436">
        <w:rPr>
          <w:color w:val="auto"/>
        </w:rPr>
        <w:t xml:space="preserve"> </w:t>
      </w:r>
    </w:p>
    <w:p w14:paraId="718E87B2" w14:textId="52BFFFBB" w:rsidR="00BC14A8" w:rsidRPr="007B1436" w:rsidRDefault="00BC14A8" w:rsidP="00BC14A8">
      <w:pPr>
        <w:rPr>
          <w:rFonts w:asciiTheme="minorHAnsi" w:hAnsiTheme="minorHAnsi" w:cs="Arial"/>
        </w:rPr>
      </w:pPr>
      <w:r w:rsidRPr="007B1436">
        <w:rPr>
          <w:rFonts w:asciiTheme="minorHAnsi" w:hAnsiTheme="minorHAnsi" w:cs="Arial"/>
        </w:rPr>
        <w:t xml:space="preserve">Any impairment during the wound healing sequence can cause the wound healing to fail to progress. Many factors can influence negatively on wound healing, such as age, diabetes, poor nutrition and hypoxia. Most often, chronic wounds occur when the healing sequence is impaired in the inflammatory phase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v9ibac587","properties":{"formattedCitation":"[20]","plainCitation":"[20]"},"citationItems":[{"id":160,"uris":["http://zotero.org/users/1254505/items/KBAMTUXF"],"uri":["http://zotero.org/users/1254505/items/KBAMTUXF"],"itemData":{"id":160,"type":"article-journal","title":"Understanding chronic wound healing","container-title":"The Nurse Practitioner: The American Journal of Primary Health Care","page":"16-22","volume":"34","issue":"10","author":[{"family":"Broderick","given":"Nancy"}],"issued":{"date-parts":[["2009"]]}}}],"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0]</w:t>
      </w:r>
      <w:r w:rsidRPr="007B1436">
        <w:rPr>
          <w:rFonts w:asciiTheme="minorHAnsi" w:hAnsiTheme="minorHAnsi" w:cs="Arial"/>
        </w:rPr>
        <w:fldChar w:fldCharType="end"/>
      </w:r>
      <w:r w:rsidRPr="007B1436">
        <w:rPr>
          <w:rFonts w:asciiTheme="minorHAnsi" w:hAnsiTheme="minorHAnsi" w:cs="Arial"/>
        </w:rPr>
        <w:t xml:space="preserve">. The depth, cause of the wound and surface area dictate the clinical prognosis of the wound and the management necessary to promote healing. Although often secondary to a disease, chronic wounds are often more difficult to treat than the primary diseas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snbv90305","properties":{"formattedCitation":"[21]","plainCitation":"[21]"},"citationItems":[{"id":79,"uris":["http://zotero.org/users/1254505/items/DGHA48XB"],"uri":["http://zotero.org/users/1254505/items/DGHA48XB"],"itemData":{"id":79,"type":"article-journal","title":"Mesenchymal stem cell therapy for nonhealing cutaneous wounds","container-title":"Plastic and reconstructive surgery","page":"510-516","volume":"125","issue":"2","source":"NCBI PubMed","abstract":"SUMMARY: Chronic wounds remain a major challenge in modern medicine and represent a significant burden, affecting not only physical and mental health, but also productivity, health care expenditure, and long-term morbidity. Even under optimal conditions, the healing process leads to fibrosis or scar. One promising solution, cell therapy, involves the transplantation of progenitor/stem cells to patients through local or systemic delivery, and offers a novel approach to many chronic diseases, including nonhealing wounds. Mesenchymal stem cells are multipotent, adult progenitor cells of great interest because of their unique immunologic properties and regenerative potential. A variety of preclinical and clinical studies have shown that mesenchymal stem cells may have a useful role in wound-healing and tissue-engineering strategies and both aesthetic and reconstructive surgery. Recent advances in stem cell immunobiology can offer insight into the multiple mechanisms through which mesenchymal stem cells could affect underlying pathophysiologic processes associated with nonhealing mesenchymal stem cells. Critical evaluation of the current literature is necessary for understanding how mesenchymal stem cells could potentially revolutionize our approach to skin and soft-tissue defects and designing clinical trials to address their role in wound repair and regeneration.","DOI":"10.1097/PRS.0b013e3181c722bb","ISSN":"1529-4242","note":"PMID: 20124836","journalAbbreviation":"Plast. Reconstr. Surg.","language":"eng","author":[{"family":"Hanson","given":"Summer E"},{"family":"Bentz","given":"Michael L"},{"family":"Hematti","given":"Peiman"}],"issued":{"date-parts":[["2010",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1]</w:t>
      </w:r>
      <w:r w:rsidRPr="007B1436">
        <w:rPr>
          <w:rFonts w:asciiTheme="minorHAnsi" w:hAnsiTheme="minorHAnsi" w:cs="Arial"/>
        </w:rPr>
        <w:fldChar w:fldCharType="end"/>
      </w:r>
      <w:r w:rsidRPr="007B1436">
        <w:rPr>
          <w:rFonts w:asciiTheme="minorHAnsi" w:hAnsiTheme="minorHAnsi" w:cs="Arial"/>
        </w:rPr>
        <w:t xml:space="preserve">. </w:t>
      </w:r>
    </w:p>
    <w:p w14:paraId="03F89B9F" w14:textId="77777777" w:rsidR="00BC14A8" w:rsidRPr="007B1436" w:rsidRDefault="00BC14A8" w:rsidP="00BC14A8">
      <w:pPr>
        <w:rPr>
          <w:rFonts w:asciiTheme="minorHAnsi" w:hAnsiTheme="minorHAnsi" w:cs="Arial"/>
        </w:rPr>
      </w:pPr>
      <w:r w:rsidRPr="007B1436">
        <w:rPr>
          <w:rFonts w:asciiTheme="minorHAnsi" w:hAnsiTheme="minorHAnsi" w:cs="Arial"/>
        </w:rPr>
        <w:tab/>
        <w:t>Chronic wounds affect patients socially, mentally and physically. Current treatments do not effectively improve wound healing and as chronic wounds can last many years this is an area of high unmet clinical need.</w:t>
      </w:r>
    </w:p>
    <w:p w14:paraId="7376E239" w14:textId="77777777" w:rsidR="00BC14A8" w:rsidRPr="007B1436" w:rsidRDefault="00BC14A8" w:rsidP="00BC14A8">
      <w:pPr>
        <w:pStyle w:val="Heading3"/>
        <w:rPr>
          <w:rFonts w:asciiTheme="minorHAnsi" w:hAnsiTheme="minorHAnsi" w:cs="Arial"/>
          <w:b w:val="0"/>
          <w:color w:val="auto"/>
        </w:rPr>
      </w:pPr>
      <w:bookmarkStart w:id="33" w:name="_Toc341439783"/>
      <w:bookmarkStart w:id="34" w:name="_Toc358625750"/>
      <w:bookmarkStart w:id="35" w:name="_Toc362553973"/>
      <w:r w:rsidRPr="007B1436">
        <w:rPr>
          <w:rFonts w:asciiTheme="minorHAnsi" w:hAnsiTheme="minorHAnsi" w:cs="Arial"/>
          <w:b w:val="0"/>
          <w:color w:val="auto"/>
        </w:rPr>
        <w:t>Age:</w:t>
      </w:r>
      <w:bookmarkEnd w:id="33"/>
      <w:bookmarkEnd w:id="34"/>
      <w:bookmarkEnd w:id="35"/>
    </w:p>
    <w:p w14:paraId="32D19F24" w14:textId="11BD33AD" w:rsidR="00BC14A8" w:rsidRPr="007B1436" w:rsidRDefault="00BC14A8" w:rsidP="00BC14A8">
      <w:pPr>
        <w:rPr>
          <w:rFonts w:asciiTheme="minorHAnsi" w:hAnsiTheme="minorHAnsi" w:cs="Arial"/>
        </w:rPr>
      </w:pPr>
      <w:r w:rsidRPr="007B1436">
        <w:rPr>
          <w:rFonts w:asciiTheme="minorHAnsi" w:hAnsiTheme="minorHAnsi" w:cs="Arial"/>
        </w:rPr>
        <w:t>Age is a risk factor for chronic wound formation. The depth of the skin decreases with age, and the skin weakens as the rate of collagen and elastin breakdown exceeds the rate of production. With age comes a constant decrease in the number of fibroblasts in the tissue, which are chronologically aged, reducing</w:t>
      </w:r>
      <w:r w:rsidRPr="007B1436">
        <w:rPr>
          <w:rFonts w:asciiTheme="minorHAnsi" w:hAnsiTheme="minorHAnsi" w:cs="Arial"/>
          <w:bCs/>
        </w:rPr>
        <w:t xml:space="preserve"> collagen production and therefor</w:t>
      </w:r>
      <w:r w:rsidR="0020360C" w:rsidRPr="007B1436">
        <w:rPr>
          <w:rFonts w:asciiTheme="minorHAnsi" w:hAnsiTheme="minorHAnsi" w:cs="Arial"/>
          <w:bCs/>
        </w:rPr>
        <w:t>e</w:t>
      </w:r>
      <w:r w:rsidRPr="007B1436">
        <w:rPr>
          <w:rFonts w:asciiTheme="minorHAnsi" w:hAnsiTheme="minorHAnsi" w:cs="Arial"/>
          <w:bCs/>
        </w:rPr>
        <w:t xml:space="preserve"> inhibiting the wound healing response </w:t>
      </w:r>
      <w:r w:rsidRPr="007B1436">
        <w:rPr>
          <w:rFonts w:asciiTheme="minorHAnsi" w:hAnsiTheme="minorHAnsi" w:cs="Arial"/>
          <w:bCs/>
        </w:rPr>
        <w:fldChar w:fldCharType="begin"/>
      </w:r>
      <w:r w:rsidR="003D58FB" w:rsidRPr="007B1436">
        <w:rPr>
          <w:rFonts w:asciiTheme="minorHAnsi" w:hAnsiTheme="minorHAnsi" w:cs="Arial"/>
          <w:bCs/>
        </w:rPr>
        <w:instrText xml:space="preserve"> ADDIN ZOTERO_ITEM CSL_CITATION {"citationID":"14ueo86lhm","properties":{"formattedCitation":"[22]","plainCitation":"[22]"},"citationItems":[{"id":401,"uris":["http://zotero.org/users/1254505/items/KRED2ZFQ"],"uri":["http://zotero.org/users/1254505/items/KRED2ZFQ"],"itemData":{"id":401,"type":"article-journal","title":"Decreased Collagen Production in Chronologically Aged Skin: Roles of Age-Dependent Alteration in Fibroblast Function and Defective Mechanical Stimulation","container-title":"The American Journal of Pathology","page":"1861-1868","volume":"168","issue":"6","source":"ScienceDirect","abstract":"Reduced synthesis of collagen types I and III is characteristic of chronologically aged skin. The present report provides evidence that both cellular fibroblast aging and defective mechanical stimulation in the aged tissue contribute to reduced collagen synthesis. The reduction in collagen synthesis due to fibroblast aging was demonstrated by a lower in vitro production of type I procollagen by dermal fibroblasts isolated from skin of young (18 to 29 years) versus old (80+ years) individuals (82 ± 16 versus 56 ± 8 ng/ml; P &amp;lt; 0.05). A reduction in mechanical stimulation in chronologically aged skin was inferred from morphological, ultrastructural, and fluorescence microscopic studies. These studies, comparing dermal sections from young and old individuals, demonstrated a greater percentage of the cell surface attached to collagen fibers (78 ± 6 versus 58 ± 8%; P &amp;lt; 0.01) and more extensive cell spreading (1.0 ± 0.3 vs. 0.5 ± 0.3; P &amp;lt; 0.05) in young skin compared with old skin. These features are consistent with a lower level of mechanical stimulation on the cells in old versus young skin. Based on the findings presented here, we conclude that reduced collagen synthesis in chronologically aged skin reflects at least two different underlying mechanisms: cellular fibroblast aging and a lower level of mechanical stimulation.","DOI":"10.2353/ajpath.2006.051302","ISSN":"0002-9440","shortTitle":"Decreased Collagen Production in Chronologically Aged Skin","journalAbbreviation":"The American Journal of Pathology","author":[{"family":"Varani","given":"James"},{"family":"Dame","given":"Michael K."},{"family":"Rittie","given":"Laure"},{"family":"Fligiel","given":"Suzanne E. G."},{"family":"Kang","given":"Sewon"},{"family":"Fisher","given":"Gary J."},{"family":"Voorhees","given":"John J."}],"issued":{"date-parts":[["2006",6]]}}}],"schema":"https://github.com/citation-style-language/schema/raw/master/csl-citation.json"} </w:instrText>
      </w:r>
      <w:r w:rsidRPr="007B1436">
        <w:rPr>
          <w:rFonts w:asciiTheme="minorHAnsi" w:hAnsiTheme="minorHAnsi" w:cs="Arial"/>
          <w:bCs/>
        </w:rPr>
        <w:fldChar w:fldCharType="separate"/>
      </w:r>
      <w:r w:rsidRPr="007B1436">
        <w:rPr>
          <w:rFonts w:asciiTheme="minorHAnsi" w:hAnsiTheme="minorHAnsi" w:cs="Arial"/>
          <w:bCs/>
          <w:noProof/>
        </w:rPr>
        <w:t>[22]</w:t>
      </w:r>
      <w:r w:rsidRPr="007B1436">
        <w:rPr>
          <w:rFonts w:asciiTheme="minorHAnsi" w:hAnsiTheme="minorHAnsi" w:cs="Arial"/>
          <w:bCs/>
        </w:rPr>
        <w:fldChar w:fldCharType="end"/>
      </w:r>
      <w:r w:rsidRPr="007B1436">
        <w:rPr>
          <w:rFonts w:asciiTheme="minorHAnsi" w:hAnsiTheme="minorHAnsi" w:cs="Arial"/>
          <w:bCs/>
        </w:rPr>
        <w:t xml:space="preserve">. </w:t>
      </w:r>
      <w:r w:rsidRPr="007B1436">
        <w:rPr>
          <w:rFonts w:asciiTheme="minorHAnsi" w:hAnsiTheme="minorHAnsi" w:cs="Arial"/>
        </w:rPr>
        <w:t xml:space="preserve">The thinning and increasingly disorganised connective tissue bundles in the skin reduce the mechanical strength of the tissue, increasing the risk of damage. </w:t>
      </w:r>
    </w:p>
    <w:p w14:paraId="7133A5DB" w14:textId="77777777" w:rsidR="00943CC3" w:rsidRPr="007B1436" w:rsidRDefault="00943CC3" w:rsidP="00BC14A8">
      <w:pPr>
        <w:rPr>
          <w:rFonts w:asciiTheme="minorHAnsi" w:hAnsiTheme="minorHAnsi" w:cs="Arial"/>
          <w:bCs/>
        </w:rPr>
      </w:pPr>
    </w:p>
    <w:p w14:paraId="2ED2FA6D" w14:textId="77777777" w:rsidR="00BC14A8" w:rsidRPr="00D17671" w:rsidRDefault="00BC14A8" w:rsidP="00D17671">
      <w:pPr>
        <w:pStyle w:val="Heading3"/>
        <w:rPr>
          <w:color w:val="auto"/>
        </w:rPr>
      </w:pPr>
      <w:bookmarkStart w:id="36" w:name="_Toc362553974"/>
      <w:r w:rsidRPr="00D17671">
        <w:rPr>
          <w:color w:val="auto"/>
        </w:rPr>
        <w:t>Inflammation and skin ageing:</w:t>
      </w:r>
      <w:bookmarkEnd w:id="36"/>
    </w:p>
    <w:p w14:paraId="6EDDF2F9" w14:textId="18CBF173" w:rsidR="00BC14A8" w:rsidRPr="007B1436" w:rsidRDefault="00BC14A8" w:rsidP="00BC14A8">
      <w:pPr>
        <w:rPr>
          <w:rFonts w:asciiTheme="minorHAnsi" w:hAnsiTheme="minorHAnsi" w:cs="Arial"/>
        </w:rPr>
      </w:pPr>
      <w:r w:rsidRPr="007B1436">
        <w:rPr>
          <w:rFonts w:asciiTheme="minorHAnsi" w:hAnsiTheme="minorHAnsi" w:cs="Arial"/>
        </w:rPr>
        <w:t xml:space="preserve">Since dermal collagen has a long half life, approximately 15 year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24srtmr91","properties":{"formattedCitation":"[23]","plainCitation":"[23]"},"citationItems":[{"id":394,"uris":["http://zotero.org/users/1254505/items/EAKZEB7R"],"uri":["http://zotero.org/users/1254505/items/EAKZEB7R"],"itemData":{"id":394,"type":"article-journal","title":"Effect of Collagen Turnover on the Accumulation of Advanced Glycation End Products","container-title":"Journal of Biological Chemistry","page":"39027-39031","volume":"275","issue":"50","source":"www.jbc.org","abstract":"Collagen molecules in articular cartilage have an exceptionally long lifetime, which makes them susceptible to the accumulation of advanced glycation end products (AGEs). In fact, in comparison to other collagen-rich tissues, articular cartilage contains relatively high amounts of the AGE pentosidine. To test the hypothesis that this higher AGE accumulation is primarily the result of the slow turnover of cartilage collagen, AGE levels in cartilage and skin collagen were compared with the degree of racemization of aspartic acid (% d-Asp, a measure of the residence time of a protein). AGE (N ε-(carboxymethyl)lysine,N ε-(carboxyethyl)lysine, and pentosidine) and % d-Asp concentrations increased linearly with age in both cartilage and skin collagen (p &lt; 0.0001). The rate of increase in AGEs was greater in cartilage collagen than in skin collagen (p &lt; 0.0001). % d-Asp was also higher in cartilage collagen than in skin collagen (p&lt; 0.0001), indicating that cartilage collagen has a longer residence time in the tissue, and thus a slower turnover, than skin collagen. In both types of collagen, AGE concentrations increased linearly with % d-Asp (p &lt; 0.0005). Interestingly, the slopes of the curves of AGEs versus% d-Asp, i.e. the rates of accumulation of AGEs corrected for turnover, were identical for cartilage and skin collagen. The present study thus provides the first experimental evidence that protein turnover is a major determinant in AGE accumulation in different collagen types. From the age-related increases in % d-Asp the half-life of cartilage collagen was calculated to be 117 years and that of skin collagen 15 years, thereby providing the first reasonable estimates of the half-lives of these collagens.","DOI":"10.1074/jbc.M006700200","ISSN":"0021-9258, 1083-351X","note":"PMID: 10976109","journalAbbreviation":"J. Biol. Chem.","language":"en","author":[{"family":"Verzijl","given":"Nicole"},{"family":"DeGroot","given":"Jeroen"},{"family":"Thorpe","given":"Suzanne R."},{"family":"Bank","given":"Ruud A."},{"family":"Shaw","given":"J. Nikki"},{"family":"Lyons","given":"Timothy J."},{"family":"Bijlsma","given":"Johannes W. J."},{"family":"Lafeber","given":"Floris P. J. G."},{"family":"Baynes","given":"John W."},{"family":"TeKoppele","given":"Johan M."}],"issued":{"date-parts":[["2000",12,1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3]</w:t>
      </w:r>
      <w:r w:rsidRPr="007B1436">
        <w:rPr>
          <w:rFonts w:asciiTheme="minorHAnsi" w:hAnsiTheme="minorHAnsi" w:cs="Arial"/>
        </w:rPr>
        <w:fldChar w:fldCharType="end"/>
      </w:r>
      <w:r w:rsidRPr="007B1436">
        <w:rPr>
          <w:rFonts w:asciiTheme="minorHAnsi" w:hAnsiTheme="minorHAnsi" w:cs="Arial"/>
        </w:rPr>
        <w:t xml:space="preserve">, any additional accumulated damage is likely to exist for an extended period of time </w:t>
      </w:r>
      <w:r w:rsidR="0020360C" w:rsidRPr="007B1436">
        <w:rPr>
          <w:rFonts w:asciiTheme="minorHAnsi" w:hAnsiTheme="minorHAnsi" w:cs="Arial"/>
        </w:rPr>
        <w:t>unless</w:t>
      </w:r>
      <w:r w:rsidRPr="007B1436">
        <w:rPr>
          <w:rFonts w:asciiTheme="minorHAnsi" w:hAnsiTheme="minorHAnsi" w:cs="Arial"/>
        </w:rPr>
        <w:t xml:space="preserve"> collagen remodelling</w:t>
      </w:r>
      <w:r w:rsidR="0020360C" w:rsidRPr="007B1436">
        <w:rPr>
          <w:rFonts w:asciiTheme="minorHAnsi" w:hAnsiTheme="minorHAnsi" w:cs="Arial"/>
        </w:rPr>
        <w:t xml:space="preserve"> occurs</w:t>
      </w:r>
      <w:r w:rsidRPr="007B1436">
        <w:rPr>
          <w:rFonts w:asciiTheme="minorHAnsi" w:hAnsiTheme="minorHAnsi" w:cs="Arial"/>
        </w:rPr>
        <w:t>.</w:t>
      </w:r>
    </w:p>
    <w:p w14:paraId="53BF3052" w14:textId="0B172B3E"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Matrix metalloproteinases (MMPs) degrade extracellular matrix proteins. MMP-1 degrades a wide range of collagens, including collagens I and III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lp9068cv1","properties":{"formattedCitation":"[24]","plainCitation":"[24]"},"citationItems":[{"id":172,"uris":["http://zotero.org/users/1254505/items/R36DV39U"],"uri":["http://zotero.org/users/1254505/items/R36DV39U"],"itemData":{"id":172,"type":"article-journal","title":"Matrix metalloproteinases - an overview","container-title":"Research and Reports in Biology","page":"1","source":"CrossRef","DOI":"10.2147/RRB.S12043","ISSN":"1179-7274","author":[{"family":"Sekhon","given":"Bhupinder"}],"issued":{"date-parts":[["2010",9]]}}}],"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4]</w:t>
      </w:r>
      <w:r w:rsidRPr="007B1436">
        <w:rPr>
          <w:rFonts w:asciiTheme="minorHAnsi" w:hAnsiTheme="minorHAnsi" w:cs="Arial"/>
        </w:rPr>
        <w:fldChar w:fldCharType="end"/>
      </w:r>
      <w:r w:rsidRPr="007B1436">
        <w:rPr>
          <w:rFonts w:asciiTheme="minorHAnsi" w:hAnsiTheme="minorHAnsi" w:cs="Arial"/>
        </w:rPr>
        <w:t xml:space="preserve">. Comparing aged and young skin, aged skin contains a 4-fold increase in insoluble and partially degraded collagen. MMP-1 is expressed more in fibroblasts in aged patients and when there are elevated levels of fragmented collagen lattic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to46p7cvn","properties":{"formattedCitation":"[25]","plainCitation":"[25]"},"citationItems":[{"id":179,"uris":["http://zotero.org/users/1254505/items/7429QWKH"],"uri":["http://zotero.org/users/1254505/items/7429QWKH"],"itemData":{"id":179,"type":"article-journal","title":"Mechanisms of photoaging and chronological skin aging","container-title":"Archives of Dermatology","page":"1462-1470","volume":"138","issue":"11","source":"Silverchair","abstract":"Human skin, like all other organs, undergoes chronological aging. In addition, unlike other organs, skin is in direct contact with the environment and therefore undergoes aging as a consequence of environmental damage. The primary environmental factor that causes human skin aging is UV irradiation from the sun. This sun-induced skin aging (photoaging), like chronological aging, is a cumulative process. However, unlike chronological aging, which depends on the passage of time per se, photoaging depends primarily on the degree of sun exposure and skin pigment. Individuals who have outdoor lifestyles, live in sunny climates, and are lightly pigmented will experience the greatest degree of photoaging. During the last decade, substantial progress has been made in understanding cellular and molecular mechanisms that bring about chronological aging and photoaging. This emerging information reveals that chronological aging and photoaging share fundamental molecular pathways. These new insights regarding convergence of the molecular basis of chronological aging and photoaging provide exciting new opportunities for the development of new anti-aging therapies. This article reviews our current understanding and presents new data about the molecular pathways that mediate skin damage by UV irradiation and by the passage of time.","DOI":"10.1001/archderm.138.11.1462","ISSN":"0003-987X","journalAbbreviation":"Arch Dermatol","author":[{"literal":"Fisher GJ"},{"literal":"Kang S"},{"literal":"Varani J"},{"literal":"et al"}],"issued":{"date-parts":[["2002",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5]</w:t>
      </w:r>
      <w:r w:rsidRPr="007B1436">
        <w:rPr>
          <w:rFonts w:asciiTheme="minorHAnsi" w:hAnsiTheme="minorHAnsi" w:cs="Arial"/>
        </w:rPr>
        <w:fldChar w:fldCharType="end"/>
      </w:r>
      <w:r w:rsidRPr="007B1436">
        <w:rPr>
          <w:rFonts w:asciiTheme="minorHAnsi" w:hAnsiTheme="minorHAnsi" w:cs="Arial"/>
        </w:rPr>
        <w:t xml:space="preserve">. This leads to positive feedback, since MMP-1 degrades collagen into fragments and reduces the fibre organisation leading to a detrimental impact on the mechanical properties of the skin. IL-1 expression can be activated by MMP-1, leading to increased inflammation and further decreasing collagen production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of2omlc1u","properties":{"formattedCitation":"[26]","plainCitation":"[26]"},"citationItems":[{"id":392,"uris":["http://zotero.org/users/1254505/items/KG7B7HTA"],"uri":["http://zotero.org/users/1254505/items/KG7B7HTA"],"itemData":{"id":392,"type":"article-journal","title":"Comparative effects of interleukin-1 and tumor necrosis factor-alpha on collagen production and corresponding procollagen mRNA levels in human dermal fibroblasts","container-title":"The Journal of investigative dermatology","page":"243-249","volume":"96","issue":"2","source":"NCBI PubMed","abstract":"The effects of recombinant human Interleukin-1 alpha (IL-1 alpha), Interleukin-1 beta (IL-1 beta), and Tumor Necrosis Factor-alpha (TNF-alpha) on collagen biosynthesis were studied in vitro using dermal fibroblast cultures. Both forms of IL-1 and TNF-alpha induced a dose-dependent inhibition of both types I and III collagen synthesis, as measured by radioimmunoassay, gel electrophoresis, or collagenase-sensitive material. This effect was accompanied by a significant release of prostaglandin E2 into the culture medium. However, indomethacin, a potent inhibitor of prostaglandin synthesis, could not prevent the inhibitory effect of the three cytokines on collagen synthesis. Measurement of type I and type III procollagen mRNA levels in IL-1 treated cells revealed that both IL-1 alpha and IL-1 beta were potent enhancers of procollagen gene expression at pretranslational level. On the other hand, TNF-alpha was found to reduce the steady-state levels of type I and III procollagen mRNA in a dose-dependent manner. Quantitation of IL-1 beta and TNF-alpha transcripts following TNF-alpha treatment of fibroblasts indicated that this cytokine can induce IL-1 beta gene expression in these cells. By contrast, TNF-alpha mRNA remained at a constant level after TNF-alpha exposure. These data suggest that IL-1 and TNF-alpha, two cytokines that share several biologic activities, modulate collagen deposition in dermal fibroblasts by mechanisms that are clearly different: TNF-alpha appears to act at a transcriptional level to inhibit collagen synthesis, whereas IL-1 inhibitory action involves important translational regulation, still unknown, that counterbalances its stimulatory effect on procollagen mRNA levels. Moreover, our data suggest the existence of local fibroblastic cytokine production that may be involved in the modulation of extracellular matrix deposition.","ISSN":"0022-202X","note":"PMID: 1991984","journalAbbreviation":"J. Invest. Dermatol.","language":"eng","author":[{"family":"Mauviel","given":"A"},{"family":"Heino","given":"J"},{"family":"Kähäri","given":"V M"},{"family":"Hartmann","given":"D J"},{"family":"Loyau","given":"G"},{"family":"Pujol","given":"J P"},{"family":"Vuorio","given":"E"}],"issued":{"date-parts":[["199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6]</w:t>
      </w:r>
      <w:r w:rsidRPr="007B1436">
        <w:rPr>
          <w:rFonts w:asciiTheme="minorHAnsi" w:hAnsiTheme="minorHAnsi" w:cs="Arial"/>
        </w:rPr>
        <w:fldChar w:fldCharType="end"/>
      </w:r>
      <w:r w:rsidRPr="007B1436">
        <w:rPr>
          <w:rFonts w:asciiTheme="minorHAnsi" w:hAnsiTheme="minorHAnsi" w:cs="Arial"/>
        </w:rPr>
        <w:t>.</w:t>
      </w:r>
    </w:p>
    <w:p w14:paraId="68AD88FC" w14:textId="0CAB27FF"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opical treatment of skin with Vitamin A (retinol) increased the numbers of fibroblasts in elderly patient skin and reduced the levels of MMP-1, but failed to increase the organisation of connective tissu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9kcfdqv5k","properties":{"formattedCitation":"[27]","plainCitation":"[27]"},"citationItems":[{"id":363,"uris":["http://zotero.org/users/1254505/items/R9D763UN"],"uri":["http://zotero.org/users/1254505/items/R9D763UN"],"itemData":{"id":363,"type":"article-journal","title":"Vitamin A Antagonizes Decreased Cell Growth and Elevated Collagen-Degrading Matrix Metalloproteinases and Stimulates Collagen Accumulation in Naturally Aged Human Skin1","container-title":"Journal of Investigative Dermatology","page":"480-486","volume":"114","issue":"3","source":"www.nature.com","abstract":"Damage to human skin due to ultraviolet light from the sun (photoaging) and damage occurring as a consequence of the passage of time (chronologic or natural aging) are considered to be distinct entities. Photoaging is caused in part by damage to skin connective tissue by increased elaboration of collagen-degrading matrix metalloproteinases, and by reduced collagen synthesis. As matrix metalloproteinase levels are known to rise in fibroblasts as a function of age, and as oxidant stress is believed to underlie changes associated with both photoaging and natural aging, we determined whether natural skin aging, like photoaging, gives rise to increased matrix metalloproteinases and reduced collagen synthesis. In addition, we determined whether topical vitamin A (retinol) could stimulate new collagen deposition in sun-protected aged skin, as it does in photoaged skin. Sun-protected skin samples were obtained from 72 individuals in four age groups: 18–29 y, 30–59 y, 60–79 y, and 80+ y. Histologic and cellular markers of connective tissue abnormalities were significantly elevated in the 60–79 y and 80+ y groups, compared with the two younger age groups. Increased matrix metalloproteinase levels and decreased collagen synthesis/expression were associated with this connective tissue damage. In a separate group of 53 individuals (80+ y of age), topical application of 1% vitamin A for 7 d increased fibroblast growth and collagen synthesis, and concomitantly reduced the levels of matrix-degrading matrix metalloproteinases. Our findings indicate that naturally aged, sun-protected skin and photoaged skin share important molecular features including connective tissue damage, elevated matrix metalloproteinase levels, and reduced collagen production. In addition, vitamin A treatment reduces matrix metalloproteinase expression and stimulates collagen synthesis in naturally aged, sun-protected skin, as it does in photoaged skin.","DOI":"10.1046/j.1523-1747.2000.00902.x","ISSN":"0022-202X","journalAbbreviation":"J Investig Dermatol","language":"en","author":[{"family":"Varani","given":"James"},{"family":"Warner","given":"Roscoe L."},{"family":"Gharaee-Kermani","given":"Mehrnaz"},{"family":"Phan","given":"Sem H."},{"family":"Kang","given":"Sewon"},{"family":"Chung","given":"JinHo"},{"family":"Wang","given":"ZengQuan"},{"family":"Datta","given":"Subhash C."},{"family":"Fisher","given":"Gary J."},{"family":"Voorhees","given":"John J."}],"issued":{"date-parts":[["2000",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7]</w:t>
      </w:r>
      <w:r w:rsidRPr="007B1436">
        <w:rPr>
          <w:rFonts w:asciiTheme="minorHAnsi" w:hAnsiTheme="minorHAnsi" w:cs="Arial"/>
        </w:rPr>
        <w:fldChar w:fldCharType="end"/>
      </w:r>
      <w:r w:rsidRPr="007B1436">
        <w:rPr>
          <w:rFonts w:asciiTheme="minorHAnsi" w:hAnsiTheme="minorHAnsi" w:cs="Arial"/>
        </w:rPr>
        <w:t xml:space="preserve">. Common limitations with using retinoids are the skin irritations it often causes after multiple treatments, countering the positive benefits. A multivariate analysis showed that reduced dietary intake of retinol increased the severity of chronic wounds, showing a correlation between retinol and wound heal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glgf2ek0p","properties":{"formattedCitation":"[28]","plainCitation":"[28]"},"citationItems":[{"id":366,"uris":["http://zotero.org/users/1254505/items/FJNU59Q2"],"uri":["http://zotero.org/users/1254505/items/FJNU59Q2"],"itemData":{"id":366,"type":"article-journal","title":"Dietary intake in clients with chronic wounds","container-title":"Canadian journal of dietetic practice and research: a publication of Dietitians of Canada = Revue canadienne de la pratique et de la recherche en diététique: une publication des Diététistes du Canada","page":"77-82","volume":"72","issue":"2","source":"NCBI PubMed","abstract":"To assess relationships among food intake, anthropometrics, and wound severity, we studied 31 home care clients with pressure ulcers (PUs) or venous stasis ulcers (VSUs). Anthropometric variables (weight, height, waist circumference [WC]) were measured according to standard methodologies. Risk for PU development was assessed using the Braden Pressure Ulcer Risk Assessment score and wound severity according to the National Pressure Ulcer Advisory Panel. Three-day food records were analyzed to assess dietary adequacy. Adults with VSUs (65.8 ± 18.4 years) had a higher body mass index (48.1 vs. 25.9), WC (146.6 vs. 98.4 cm), and Braden score (20.2 vs. 17.5) than did those with PUs (67.8 ± 17.9 years) (p &lt;0.05). Energy, protein, and zinc intake by diet alone did not meet estimated requirements in 41%, 32%, and 54.5% of clients, respectively. Intake by diet alone met the Estimated Average Requirement/Adequate Intake for all nutrients except fibre, vitamin D, vitamin E, vitamin K, folate, calcium, magnesium, and potassium. Nutrient supplementation resolved this for all nutrients except fibre, vitamin K, and potassium. In multivariate analysis, increasing wound severity was associated with decreased intakes of vitamin A, vitamin K, magnesium, and protein (r2=0.90, p&lt;0.001). Optimizing nutrient intake may be an important strategy to promote wound healing and decrease wound severity in home care clients with chronic wounds.","ISSN":"1486-3847","note":"PMID: 21645427","journalAbbreviation":"Can J Diet Pract Res","language":"eng","author":[{"family":"Wojcik","given":"Agnieszka"},{"family":"Atkins","given":"Marlis"},{"family":"Mager","given":"Diana R"}],"issued":{"date-parts":[["20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8]</w:t>
      </w:r>
      <w:r w:rsidRPr="007B1436">
        <w:rPr>
          <w:rFonts w:asciiTheme="minorHAnsi" w:hAnsiTheme="minorHAnsi" w:cs="Arial"/>
        </w:rPr>
        <w:fldChar w:fldCharType="end"/>
      </w:r>
      <w:r w:rsidRPr="007B1436">
        <w:rPr>
          <w:rFonts w:asciiTheme="minorHAnsi" w:hAnsiTheme="minorHAnsi" w:cs="Arial"/>
        </w:rPr>
        <w:t xml:space="preserve">. A synthetic retinoid has been shown to reduce MMP-1 in skin, increase levels of tissue inhibitor of metalloproteinase and increase procollagen in skin model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rsmm40cm1","properties":{"formattedCitation":"[29]","plainCitation":"[29]"},"citationItems":[{"id":368,"uris":["http://zotero.org/users/1254505/items/5HAMVTDU"],"uri":["http://zotero.org/users/1254505/items/5HAMVTDU"],"itemData":{"id":368,"type":"article-journal","title":"Effects of a synthetic retinoid on skin structure, matrix metalloproteinases, and procollagen in healthy and high-risk subjects with diabetes","container-title":"Journal of Diabetes and its Complications","page":"398-404","volume":"25","issue":"6","source":"ScienceDirect","abstract":"Background\nIn diabetes, foot ulceration may result from increased skin fragility. Retinoids can reverse some diabetes-induced deficits of skin structure and function, but their clinical utility is limited by skin irritation. The effects of diabetes and MDI 301, a nonirritating synthetic retinoid, and retinoic acid have been evaluated on matrix metalloproteinases (MMPs), procollagen expression, and skin structure in skin biopsies from nondiabetic volunteers and diabetic subjects at risk of foot ulceration using organ culture techniques.\nMethods\nZymography and enzyme-linked immunosorbent assay were utilized for analysis of MMP-1, -2, and -9 and tissue inhibitor of metalloproteinase-1 (TIMP-1) and immunohistochemistry for type I procollagen protein abundance. Collagen structure parameters were assessed in formalin-fixed, paraffin-embedded tissue sections.\nResults\nThe % of active MMP-1 and -9 was higher and TIMP-1 abundance was lower in subjects with diabetes. Type 1 procollagen abundance was reduced and skin structural deficits were increased in diabetes. Three μM MDI 301 reduced active MMP-1 and -9 abundance by 29% (P&amp;lt;.05) and 40% (P&amp;lt;.05), respectively, and increased TIMP-1 by 45% (P=.07). MDI 301 increased type 1 procollagen abundance by 40% (P&amp;lt;.01) and completely corrected structural deficit scores. Two μM retinoic acid reduced MMP-1 but did not significantly affect skin structure.\nConclusions\nThese data indicate that diabetic patients at risk of foot ulceration have deficits of skin structure and function. MDI 301 offers potential for repairing this skin damage complicating diabetes.","DOI":"10.1016/j.jdiacomp.2011.10.002","ISSN":"1056-8727","journalAbbreviation":"Journal of Diabetes and its Complications","author":[{"family":"Zeng","given":"Wei"},{"family":"Tahrani","given":"Abd"},{"family":"Shakher","given":"Jayadave"},{"family":"Varani","given":"James"},{"family":"Hughes","given":"Sharon"},{"family":"Dubb","given":"Kiran"},{"family":"Stevens","given":"Martin J."}],"issued":{"date-parts":[["201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9]</w:t>
      </w:r>
      <w:r w:rsidRPr="007B1436">
        <w:rPr>
          <w:rFonts w:asciiTheme="minorHAnsi" w:hAnsiTheme="minorHAnsi" w:cs="Arial"/>
        </w:rPr>
        <w:fldChar w:fldCharType="end"/>
      </w:r>
      <w:r w:rsidRPr="007B1436">
        <w:rPr>
          <w:rFonts w:asciiTheme="minorHAnsi" w:hAnsiTheme="minorHAnsi" w:cs="Arial"/>
        </w:rPr>
        <w:t>.</w:t>
      </w:r>
    </w:p>
    <w:p w14:paraId="646D2B86" w14:textId="0957168F" w:rsidR="00BC14A8" w:rsidRPr="007B1436" w:rsidRDefault="00BC14A8" w:rsidP="00BC14A8">
      <w:pPr>
        <w:ind w:firstLine="720"/>
        <w:rPr>
          <w:rFonts w:asciiTheme="minorHAnsi" w:hAnsiTheme="minorHAnsi" w:cs="Arial"/>
          <w:b/>
          <w:bCs/>
        </w:rPr>
      </w:pPr>
      <w:r w:rsidRPr="007B1436">
        <w:rPr>
          <w:rFonts w:asciiTheme="minorHAnsi" w:hAnsiTheme="minorHAnsi" w:cs="Arial"/>
        </w:rPr>
        <w:t xml:space="preserve">A slower inflammatory response with age leads to an inadequate healing process on an already unstable mechanical structure. It has been shown that elderly subjects given standardized biopsy punch wounds had delayed healing in all stages of wound heal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iio9ub8p8","properties":{"formattedCitation":"[30]","plainCitation":"[30]"},"citationItems":[{"id":188,"uris":["http://zotero.org/users/1254505/items/H6KHQA2N"],"uri":["http://zotero.org/users/1254505/items/H6KHQA2N"],"itemData":{"id":188,"type":"article-journal","title":"Age-related differences in healing of superficial skin wounds in humans","container-title":"Archives of Dermatological Research","page":"381-385","volume":"272","issue":"3-4","source":"link.springer.com","abstract":"The healing response of human volunteers was measured by monitoring the reestablishment of skin surface markings in unroofed blisters induced by brief exposure to a 1:1 aqueous solution of ammonium hydroxide. At all stages of repair, older individuals (ages 65–75 years) as a group lagged behind young adults (ages 18–25 years). Although individuals differed appreciably, especially in the older cohort, there was a good correlation between the rate of repair at two protected sites, the inner upper arm and the volar forearm. This suggests that healing response may a reliable measure of the physiologic status of the skin.","DOI":"10.1007/BF00509069","ISSN":"0340-3696, 1432-069X","journalAbbreviation":"Arch Dermatol Res","language":"en","author":[{"family":"Grove","given":"Gary L."}],"issued":{"date-parts":[["1982",9,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0]</w:t>
      </w:r>
      <w:r w:rsidRPr="007B1436">
        <w:rPr>
          <w:rFonts w:asciiTheme="minorHAnsi" w:hAnsiTheme="minorHAnsi" w:cs="Arial"/>
        </w:rPr>
        <w:fldChar w:fldCharType="end"/>
      </w:r>
      <w:r w:rsidRPr="007B1436">
        <w:rPr>
          <w:rFonts w:asciiTheme="minorHAnsi" w:hAnsiTheme="minorHAnsi" w:cs="Arial"/>
        </w:rPr>
        <w:t xml:space="preserve">. </w:t>
      </w:r>
    </w:p>
    <w:p w14:paraId="4B2B96CF" w14:textId="26BCD476"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re is a decrease in the number of dermal capillary loops in skin with ag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ct0v83mjc","properties":{"formattedCitation":"[31]","plainCitation":"[31]"},"citationItems":[{"id":360,"uris":["http://zotero.org/users/1254505/items/TMBP5999"],"uri":["http://zotero.org/users/1254505/items/TMBP5999"],"itemData":{"id":360,"type":"article-journal","title":"Structural Changes in Aging Human Skin","container-title":"Journal of Investigative Dermatology","page":"47-53","volume":"73","issue":"1","source":"www.nature.com","abstract":"In both exposed and protected areas of progressively older people the underside of the epidermis becomes increasingly flattened out. This flattening is accompanied by a comparable rarefaction of the superficial blood vessels. In this article we review the architecture of the elastic fiber framework in the papillary dermis of skin protected from the sun; aging changes that occur are similar to, but less severe than, those in sun-exposed areas. Most cutaneous sensory end organs are little affected by aging; those in the external genitalia, however, and particularly those underneath the vaginal epithelium become smaller and some disappear.","DOI":"10.1111/1523-1747.ep12532761","ISSN":"0022-202X","journalAbbreviation":"J Investig Dermatol","language":"en","author":[{"family":"Montagna","given":"William"},{"family":"Carlisle","given":"Kay"}],"issued":{"date-parts":[["1979",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1]</w:t>
      </w:r>
      <w:r w:rsidRPr="007B1436">
        <w:rPr>
          <w:rFonts w:asciiTheme="minorHAnsi" w:hAnsiTheme="minorHAnsi" w:cs="Arial"/>
        </w:rPr>
        <w:fldChar w:fldCharType="end"/>
      </w:r>
      <w:r w:rsidRPr="007B1436">
        <w:rPr>
          <w:rFonts w:asciiTheme="minorHAnsi" w:hAnsiTheme="minorHAnsi" w:cs="Arial"/>
        </w:rPr>
        <w:t xml:space="preserve">, leading to more oxygen and nutrient deprived tissues. Decrease in structural support of blood vessels due to ageing may lead to increased bruis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u67ljl1u8","properties":{"formattedCitation":"[32]","plainCitation":"[32]"},"citationItems":[{"id":182,"uris":["http://zotero.org/users/1254505/items/92REWF4Z"],"uri":["http://zotero.org/users/1254505/items/92REWF4Z"],"itemData":{"id":182,"type":"article-journal","title":"The cellular and molecular biology of skin aging","container-title":"Archives of Dermatology","page":"87-95","volume":"130","issue":"1","source":"Silverchair","abstract":"Background: \nThe dramatic alterations in the appearance of the integument with increasing age are due in part to a progressive destruction of the delicate architecture of the connective tissue components of the dermis. Both collagenous and elastic components display a degeneration consistent with the overexpression of proteolytic activity. Recent advances in the field of molecular gerontology, using in vitro models of cellular aging, are yielding clues as to the fundamental causes of dermal aging.Observations: Dermal fibroblasts possess a finite replicative capacity of 50 to 100 doublings, then cease replicating in response to growth factors. Cells cultivated to the end of their replicative lifespan in vitro display alterations consistent with their playing a role in aging in vivo. In particular, senescent dermal fibroblasts overexpress metalloproteinase activities that may explain the age-related atrophy of extracellular matrix architecture.Conclusions: The recent discovery of a structural change in the telomeric region of the genome with cellular aging and new insights into DNA damage checkpoint mechanisms offer new opportunities to uncover both the molecular mechanisms regulating cellular aging and possibly to devise new strategies to manipulate these molecular events for therapeutic effect.(Arch Dermatol. 1994;130:87-95)","DOI":"10.1001/archderm.1994.01690010091014","ISSN":"0003-987X","journalAbbreviation":"Arch Dermatol","author":[{"literal":"West MD"}],"issued":{"date-parts":[["1994",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2]</w:t>
      </w:r>
      <w:r w:rsidRPr="007B1436">
        <w:rPr>
          <w:rFonts w:asciiTheme="minorHAnsi" w:hAnsiTheme="minorHAnsi" w:cs="Arial"/>
        </w:rPr>
        <w:fldChar w:fldCharType="end"/>
      </w:r>
      <w:r w:rsidRPr="007B1436">
        <w:rPr>
          <w:rFonts w:asciiTheme="minorHAnsi" w:hAnsiTheme="minorHAnsi" w:cs="Arial"/>
        </w:rPr>
        <w:t>. Furthermore, with age comes a decrease in pro-angiogenic mast cells, this delays the regeneration of blood vessels when damage occurs.</w:t>
      </w:r>
    </w:p>
    <w:p w14:paraId="624568F3" w14:textId="77777777" w:rsidR="00BC14A8" w:rsidRPr="00D17671" w:rsidRDefault="00BC14A8" w:rsidP="00D17671">
      <w:pPr>
        <w:pStyle w:val="Heading3"/>
        <w:rPr>
          <w:i/>
          <w:color w:val="auto"/>
        </w:rPr>
      </w:pPr>
      <w:bookmarkStart w:id="37" w:name="_Toc362553975"/>
      <w:r w:rsidRPr="00D17671">
        <w:rPr>
          <w:color w:val="auto"/>
        </w:rPr>
        <w:t>Photoageing:</w:t>
      </w:r>
      <w:bookmarkEnd w:id="37"/>
    </w:p>
    <w:p w14:paraId="1BD825BF" w14:textId="6BA139E0" w:rsidR="00BC14A8" w:rsidRPr="007B1436" w:rsidRDefault="00BC14A8" w:rsidP="00BC14A8">
      <w:pPr>
        <w:rPr>
          <w:rFonts w:asciiTheme="minorHAnsi" w:hAnsiTheme="minorHAnsi" w:cs="Arial"/>
        </w:rPr>
      </w:pPr>
      <w:r w:rsidRPr="007B1436">
        <w:rPr>
          <w:rFonts w:asciiTheme="minorHAnsi" w:hAnsiTheme="minorHAnsi" w:cs="Arial"/>
        </w:rPr>
        <w:t>In addition to the chronological ageing of tissues over time, skin is additionally subjected to a lifetime exposure to U</w:t>
      </w:r>
      <w:r w:rsidR="0020360C" w:rsidRPr="007B1436">
        <w:rPr>
          <w:rFonts w:asciiTheme="minorHAnsi" w:hAnsiTheme="minorHAnsi" w:cs="Arial"/>
        </w:rPr>
        <w:t>V light, causing a detrimental e</w:t>
      </w:r>
      <w:r w:rsidRPr="007B1436">
        <w:rPr>
          <w:rFonts w:asciiTheme="minorHAnsi" w:hAnsiTheme="minorHAnsi" w:cs="Arial"/>
        </w:rPr>
        <w:t xml:space="preserve">ffect on tissue mechanical function and appearance known as photoage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k3qbnsls7","properties":{"formattedCitation":"[33]","plainCitation":"[33]"},"citationItems":[{"id":9,"uris":["http://zotero.org/users/1254505/items/I6J8QITF"],"uri":["http://zotero.org/users/1254505/items/I6J8QITF"],"itemData":{"id":9,"type":"article-journal","title":"Molecular aspects of skin ageing","container-title":"Maturitas","page":"249-256","volume":"69","issue":"3","source":"ScienceDirect","abstract":"Ageing of human skin may result from both the passage of time (intrinsic ageing) and from cumulative exposure to external influences (extrinsic ageing) such as ultraviolet radiation (UVR) which promote wrinkle formation and loss of tissue elasticity. Whilst both ageing processes are associated with phenotypic changes in cutaneous cells, the major functional manifestations of ageing occur as a consequence of structural and compositional remodeling of normally long-lived dermal extracellular matrix proteins. This review briefly considers the effects of ageing on dermal collagens and proteoglycans before focusing on the mechanisms, functional consequences and treatment of elastic fibre remodeling in ageing skin.\n\nThe early stages of photoageing are characterised by the differential degradation of elastic fibre proteins and whilst the activity of extracellular matrix proteases is increased in photoexposed skin, the substrate specificity of these enzymes is low. We have recently shown however, that isolated fibrillin microfibrils are susceptible to direct degradation by physiologically attainable doses of UV-B radiation and that elastic fibre proteins as a group are highly enriched in UV-absorbing amino acid residues. Functionally, elastic fibre remodeling events may adversely impact on: the mechanical properties of tissues, the recruitment and activation of immune cells, the expression of matrix metalloproteinases and cytokine signaling (by perturbing fibrillin microfibril sequestration of TGFβ). Finally, newly developed topical interventions appear to be capable of regenerating elements of the elastic fibre system in ageing skin, whilst systemic treatments may potentially prevent the pathological tissue remodeling events which occur in response to elastic fibre degradation.","DOI":"10.1016/j.maturitas.2011.04.011","ISSN":"0378-5122","journalAbbreviation":"Maturitas","author":[{"family":"Naylor","given":"Elizabeth C."},{"family":"Watson","given":"Rachel E.B."},{"family":"Sherratt","given":"Michael J."}],"issued":{"date-parts":[["2011",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3]</w:t>
      </w:r>
      <w:r w:rsidRPr="007B1436">
        <w:rPr>
          <w:rFonts w:asciiTheme="minorHAnsi" w:hAnsiTheme="minorHAnsi" w:cs="Arial"/>
        </w:rPr>
        <w:fldChar w:fldCharType="end"/>
      </w:r>
      <w:r w:rsidRPr="007B1436">
        <w:rPr>
          <w:rFonts w:asciiTheme="minorHAnsi" w:hAnsiTheme="minorHAnsi" w:cs="Arial"/>
        </w:rPr>
        <w:t xml:space="preserve">. </w:t>
      </w:r>
      <w:r w:rsidR="0020360C" w:rsidRPr="007B1436">
        <w:rPr>
          <w:rFonts w:asciiTheme="minorHAnsi" w:hAnsiTheme="minorHAnsi" w:cs="Arial"/>
        </w:rPr>
        <w:t>Reactive oxygen species (ROS),</w:t>
      </w:r>
      <w:r w:rsidRPr="007B1436">
        <w:rPr>
          <w:rFonts w:asciiTheme="minorHAnsi" w:hAnsiTheme="minorHAnsi" w:cs="Arial"/>
        </w:rPr>
        <w:t xml:space="preserve"> which are known to activate receptors for IL-1 and TNF-a, can be produced in skin from exposure to UV light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hrfj7ac1e","properties":{"formattedCitation":"[34]","plainCitation":"[34]"},"citationItems":[{"id":143,"uris":["http://zotero.org/users/1254505/items/EA9G6MW2"],"uri":["http://zotero.org/users/1254505/items/EA9G6MW2"],"itemData":{"id":143,"type":"article-journal","title":"Photoageing: mechanism, prevention and therapy","container-title":"British Journal of Dermatology","page":"874–887","volume":"157","issue":"5","source":"Wiley Online Library","abstract":"Photoageing is the superposition of chronic ultraviolet (UV)-induced damage on intrinsic ageing and accounts for most age-associated changes in skin appearance. It is triggered by receptor-initiated signalling, mitochondrial damage, protein oxidation and telomere-based DNA damage responses. Photodamaged skin displays variable epidermal thickness, dermal elastosis, decreased/fragmented collagen, increased matrix-degrading metalloproteinases, inflammatory infiltrates and vessel ectasia. The development of cosmetically pleasing sunscreens that protect against both UVA and UVB irradiation as well as products such as tretinoin that antagonize the UV signalling pathways leading to photoageing are major steps forward in preventing and reversing photoageing. Improved understanding of the skin’s innate UV protective mechanisms has also given rise to several novel treatment concepts that promise to revolutionize this field within the coming decade. Such advances should not only allow for the improved appearance of skin in middle age and beyond, but also greatly reduce the accompanying burden of skin cancer.","DOI":"10.1111/j.1365-2133.2007.08108.x","ISSN":"1365-2133","shortTitle":"Photoageing","language":"en","author":[{"family":"Yaar","given":"M."},{"family":"Gilchrest","given":"B.a."}],"issued":{"date-parts":[["200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4]</w:t>
      </w:r>
      <w:r w:rsidRPr="007B1436">
        <w:rPr>
          <w:rFonts w:asciiTheme="minorHAnsi" w:hAnsiTheme="minorHAnsi" w:cs="Arial"/>
        </w:rPr>
        <w:fldChar w:fldCharType="end"/>
      </w:r>
      <w:r w:rsidRPr="007B1436">
        <w:rPr>
          <w:rFonts w:asciiTheme="minorHAnsi" w:hAnsiTheme="minorHAnsi" w:cs="Arial"/>
        </w:rPr>
        <w:t xml:space="preserve">. ROS also damages the membrane lipids, attracting inflammatory cells to the area. </w:t>
      </w:r>
    </w:p>
    <w:p w14:paraId="4E2CC057" w14:textId="5546BC44"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Within hours of low concentration exposure to ultraviolet-B irradiation, transcription factors AP-1 and NF-kB were upregulated, which are stimulatory for MMP genes and collagenase levels become elevated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445185vvm","properties":{"formattedCitation":"[35]","plainCitation":"[35]"},"citationItems":[{"id":14,"uris":["http://zotero.org/users/1254505/items/TVP8Q6G6"],"uri":["http://zotero.org/users/1254505/items/TVP8Q6G6"],"itemData":{"id":14,"type":"article-journal","title":"Molecular basis of sun-induced premature skin ageing and retinoid antagonism.","container-title":"Nature","page":"335-9","volume":"379","issue":"6563","DOI":"10.1038/379335a0","ISSN":"0028-0836","author":[{"family":"G J Fisher","given":"S. C. Datta"}],"issued":{"date-parts":[["1996"]]}}}],"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5]</w:t>
      </w:r>
      <w:r w:rsidRPr="007B1436">
        <w:rPr>
          <w:rFonts w:asciiTheme="minorHAnsi" w:hAnsiTheme="minorHAnsi" w:cs="Arial"/>
        </w:rPr>
        <w:fldChar w:fldCharType="end"/>
      </w:r>
      <w:r w:rsidRPr="007B1436">
        <w:rPr>
          <w:rFonts w:asciiTheme="minorHAnsi" w:hAnsiTheme="minorHAnsi" w:cs="Arial"/>
        </w:rPr>
        <w:t xml:space="preserve">. Since AP-1 inhibits procollagen gene expression, production of collagen is reduced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uv53ftvqr","properties":{"formattedCitation":"[25]","plainCitation":"[25]"},"citationItems":[{"id":179,"uris":["http://zotero.org/users/1254505/items/7429QWKH"],"uri":["http://zotero.org/users/1254505/items/7429QWKH"],"itemData":{"id":179,"type":"article-journal","title":"Mechanisms of photoaging and chronological skin aging","container-title":"Archives of Dermatology","page":"1462-1470","volume":"138","issue":"11","source":"Silverchair","abstract":"Human skin, like all other organs, undergoes chronological aging. In addition, unlike other organs, skin is in direct contact with the environment and therefore undergoes aging as a consequence of environmental damage. The primary environmental factor that causes human skin aging is UV irradiation from the sun. This sun-induced skin aging (photoaging), like chronological aging, is a cumulative process. However, unlike chronological aging, which depends on the passage of time per se, photoaging depends primarily on the degree of sun exposure and skin pigment. Individuals who have outdoor lifestyles, live in sunny climates, and are lightly pigmented will experience the greatest degree of photoaging. During the last decade, substantial progress has been made in understanding cellular and molecular mechanisms that bring about chronological aging and photoaging. This emerging information reveals that chronological aging and photoaging share fundamental molecular pathways. These new insights regarding convergence of the molecular basis of chronological aging and photoaging provide exciting new opportunities for the development of new anti-aging therapies. This article reviews our current understanding and presents new data about the molecular pathways that mediate skin damage by UV irradiation and by the passage of time.","DOI":"10.1001/archderm.138.11.1462","ISSN":"0003-987X","journalAbbreviation":"Arch Dermatol","author":[{"literal":"Fisher GJ"},{"literal":"Kang S"},{"literal":"Varani J"},{"literal":"et al"}],"issued":{"date-parts":[["2002",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5]</w:t>
      </w:r>
      <w:r w:rsidRPr="007B1436">
        <w:rPr>
          <w:rFonts w:asciiTheme="minorHAnsi" w:hAnsiTheme="minorHAnsi" w:cs="Arial"/>
        </w:rPr>
        <w:fldChar w:fldCharType="end"/>
      </w:r>
      <w:r w:rsidRPr="007B1436">
        <w:rPr>
          <w:rFonts w:asciiTheme="minorHAnsi" w:hAnsiTheme="minorHAnsi" w:cs="Arial"/>
        </w:rPr>
        <w:t xml:space="preserve">. Elastic fibre associated proteins, such as fibrillins, help to transmit mechanical forces and support cell attachment and are rich in UV chromophor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j7hl5aku3","properties":{"formattedCitation":"[36]","plainCitation":"[36]"},"citationItems":[{"id":146,"uris":["http://zotero.org/users/1254505/items/AHETVR5G"],"uri":["http://zotero.org/users/1254505/items/AHETVR5G"],"itemData":{"id":146,"type":"article-journal","title":"Low-dose ultraviolet radiation selectively degrades chromophore-rich extracellular matrix components","container-title":"The Journal of Pathology","page":"32–40","volume":"222","issue":"1","source":"Wiley Online Library","abstract":"Photoageing of human skin due to chronic exposure to ultraviolet radiation (UVR) is characterized histologically by extensive remodelling of the dermal elastic fibre system. Whilst enzymatic pathways are thought to play a major role in mediating extracellular matrix (ECM) degeneration in UV-exposed skin, the substrate specificity of UVR-up-regulated and activated matrix metalloproteinases (MMPs) is low. It is unclear, therefore, how such cell-mediated mechanisms alone could be responsible for the reported selective degradation of elastic fibre components such as fibrillin-1 and fibulin-5 during the early stages of photoageing. Here we use atomic force microscopy (AFM) and scanning transmission electron microscopy (STEM) to demonstrate that physiologically attainable doses (20–100 mJ/cm2) of direct UV-B radiation can induce profound, dose-dependent, changes in the structure of, and mass distribution within, isolated fibrillin microfibrils. Furthermore, using reducing and native PAGE in combination with AFM, we show that, whilst exposure to low-dose UV-B radiation significantly alters the macromolecular and quaternary structures of both UV chromophore (Cys, His, Phe, Trp and Tyr)-rich fibrillin microfibrils (fibrillin-1, 21.0%) and fibronectin dimers (fibronectin, 12.9%), similar doses have no detectable effect on UV chromophore-poor type I collagen monomers (2.2%). Analysis of the published primary amino acid sequences of 49 dermal ECM components demonstrates that most elastic fibre-associated proteins, but crucially neither elastin nor members of the collagen family, are rich in UV chromophores. We suggest, therefore, that the amino acid composition of elastic fibre-associated proteins [including the fibrillins, fibulins, latent TGFβ binding proteins (LTBPs) and the lysyl oxidase family of enzymes (LOK/LOXLs)] may predispose them to direct degradation by UVR. As a consequence, this selective acellular photochemical pathway may play an important role in initiating and/or exacerbating cell-mediated ECM remodelling in UVR-exposed skin. Copyright © 2010 Pathological Society of Great Britain and Ireland. Published by John Wiley &amp; Sons, Ltd.","DOI":"10.1002/path.2730","ISSN":"1096-9896","language":"en","author":[{"family":"Sherratt","given":"Michael J"},{"family":"Bayley","given":"Christopher P"},{"family":"Reilly","given":"Siobhan M"},{"family":"Gibbs","given":"Neil K"},{"family":"Griffiths","given":"Christopher EM"},{"family":"Watson","given":"Rachel EB"}],"issued":{"date-parts":[["2010"]]}}}],"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6]</w:t>
      </w:r>
      <w:r w:rsidRPr="007B1436">
        <w:rPr>
          <w:rFonts w:asciiTheme="minorHAnsi" w:hAnsiTheme="minorHAnsi" w:cs="Arial"/>
        </w:rPr>
        <w:fldChar w:fldCharType="end"/>
      </w:r>
      <w:r w:rsidRPr="007B1436">
        <w:rPr>
          <w:rFonts w:asciiTheme="minorHAnsi" w:hAnsiTheme="minorHAnsi" w:cs="Arial"/>
        </w:rPr>
        <w:t>. These components are degraded by physiologically relevant UV light and can accumulate environmental damage.</w:t>
      </w:r>
    </w:p>
    <w:p w14:paraId="25DBAD0A" w14:textId="77777777" w:rsidR="00BC14A8" w:rsidRPr="00D17671" w:rsidRDefault="00BC14A8" w:rsidP="00D17671">
      <w:pPr>
        <w:pStyle w:val="Heading3"/>
        <w:rPr>
          <w:color w:val="auto"/>
        </w:rPr>
      </w:pPr>
      <w:bookmarkStart w:id="38" w:name="_Toc341439784"/>
      <w:bookmarkStart w:id="39" w:name="_Toc358625751"/>
      <w:bookmarkStart w:id="40" w:name="_Toc362553976"/>
      <w:r w:rsidRPr="00D17671">
        <w:rPr>
          <w:color w:val="auto"/>
        </w:rPr>
        <w:t>Vascular insufficiencies:</w:t>
      </w:r>
      <w:bookmarkEnd w:id="38"/>
      <w:bookmarkEnd w:id="39"/>
      <w:bookmarkEnd w:id="40"/>
    </w:p>
    <w:p w14:paraId="778A0D87" w14:textId="0DE3D546" w:rsidR="00BC14A8" w:rsidRPr="007B1436" w:rsidRDefault="00BC14A8" w:rsidP="00BC14A8">
      <w:pPr>
        <w:rPr>
          <w:rFonts w:asciiTheme="minorHAnsi" w:hAnsiTheme="minorHAnsi" w:cs="Arial"/>
        </w:rPr>
      </w:pPr>
      <w:r w:rsidRPr="007B1436">
        <w:rPr>
          <w:rFonts w:asciiTheme="minorHAnsi" w:hAnsiTheme="minorHAnsi" w:cs="Arial"/>
        </w:rPr>
        <w:t>There is a clear correlation between vascular insufficiencies and the formation of chronic wounds</w:t>
      </w:r>
      <w:r w:rsidR="0026275E">
        <w:rPr>
          <w:rFonts w:asciiTheme="minorHAnsi" w:hAnsiTheme="minorHAnsi" w:cs="Arial"/>
        </w:rPr>
        <w:t>;</w:t>
      </w:r>
      <w:r w:rsidRPr="007B1436">
        <w:rPr>
          <w:rFonts w:asciiTheme="minorHAnsi" w:hAnsiTheme="minorHAnsi" w:cs="Arial"/>
        </w:rPr>
        <w:t xml:space="preserve"> often lead</w:t>
      </w:r>
      <w:r w:rsidR="0026275E">
        <w:rPr>
          <w:rFonts w:asciiTheme="minorHAnsi" w:hAnsiTheme="minorHAnsi" w:cs="Arial"/>
        </w:rPr>
        <w:t>ing</w:t>
      </w:r>
      <w:r w:rsidRPr="007B1436">
        <w:rPr>
          <w:rFonts w:asciiTheme="minorHAnsi" w:hAnsiTheme="minorHAnsi" w:cs="Arial"/>
        </w:rPr>
        <w:t xml:space="preserve"> to hypertension in the peripheral circulation, often the legs. Hypertension may damage to blood vessels, leading to the formation of fibrin cuffs around blood vessels, comprised of fibrin and extracellular matrix. This build up of extracellular matrix may prevent the transport of nutrients and oxygen to tissues, causing cell death and inflammation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1nu64c8pm","properties":{"formattedCitation":"[37]","plainCitation":"[37]"},"citationItems":[{"id":356,"uris":["http://zotero.org/users/1254505/items/HF78NTF3"],"uri":["http://zotero.org/users/1254505/items/HF78NTF3"],"itemData":{"id":356,"type":"article-journal","title":"Recent insights into the causes of chronic leg ulceration in venous diseases and implications on other types of chronic wounds","container-title":"Wound Repair and Regeneration","page":"434-449","volume":"15","issue":"4","source":"Wiley Online Library","abstract":"Venous ulceration represents the most prevalent form of difficult-to-heal wounds and these problematic wounds require a significant amount of healthcare resources for their treatment. In order to develop effective treatment regimens a clearer understanding of the underlying pathological processes that lead to skin breakdown is required. However, to date, most of these studies have tended to focus on describing the pathology of already-established ulcers. By bringing together relevant aspects of diverse disciplines such as inflammation, cardiovascular, and connective tissue biology, we aim to provide an insight into how circulatory abnormalities that are caused by the underlying disease etiology can induce local tissue inflammation resulting in tissue breakdown. Initially this results in internal tissue damage but if the underlying disease is not treated, the internal tissue damage can worsen and lead to open ulceration. This article discusses the cause-and-effect relationships between chronic venous insufficiency and venous ulceration, focusing particularly on the biological processes that lead from the underlying disease condition to overt ulceration. Available evidence also suggests that formation of pressure, diabetic foot and arterial ulcers, and ulcers as results of blood disorders, is also likely to share some of the same biological processes as venous ulcers.","DOI":"10.1111/j.1524-475X.2007.00250.x","ISSN":"1524-475X","language":"en","author":[{"family":"Chen","given":"W. Y. John"},{"family":"Rogers","given":"Alan A."}],"issued":{"date-parts":[["2007",7,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7]</w:t>
      </w:r>
      <w:r w:rsidRPr="007B1436">
        <w:rPr>
          <w:rFonts w:asciiTheme="minorHAnsi" w:hAnsiTheme="minorHAnsi" w:cs="Arial"/>
        </w:rPr>
        <w:fldChar w:fldCharType="end"/>
      </w:r>
      <w:r w:rsidRPr="007B1436">
        <w:rPr>
          <w:rFonts w:asciiTheme="minorHAnsi" w:hAnsiTheme="minorHAnsi" w:cs="Arial"/>
        </w:rPr>
        <w:t xml:space="preserve">. </w:t>
      </w:r>
    </w:p>
    <w:p w14:paraId="0635FD64" w14:textId="58580FD5"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One alternative hypothesis is that venous insufficiency causes white cells to become trapped when blood circulation slows. These trapped cells then release proteolytic enzymes and superoxide radicals, causing damage to the endothelial cell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v615cm1cf","properties":{"formattedCitation":"[38]","plainCitation":"[38]"},"citationItems":[{"id":297,"uris":["http://zotero.org/users/1254505/items/V2EBCDMF"],"uri":["http://zotero.org/users/1254505/items/V2EBCDMF"],"itemData":{"id":297,"type":"article-journal","title":"Causes of venous ulceration: a new hypothesis","container-title":"British medical journal (Clinical research ed.)","page":"1726-1727","volume":"296","issue":"6638","source":"NCBI PubMed","abstract":"Previous hypotheses about the causes of venous ulceration are inconsistent with recently published data. In patients with chronic venous insufficiency the number of functioning capillary loops visible in the skin on microscopy fell after the legs had been dependent for 30 minutes. Another study had shown that leucocytes became trapped in the circulation in dependent legs. A new hypothesis linking these two findings proposes that the trapped white cells occlude the capillaries and result in ischaemia of the skin of the leg.","ISSN":"0267-0623","note":"PMID: 3135894 \nPMCID: PMC2546102","shortTitle":"Causes of venous ulceration","journalAbbreviation":"Br Med J (Clin Res Ed)","language":"eng","author":[{"family":"Coleridge Smith","given":"P D"},{"family":"Thomas","given":"P"},{"family":"Scurr","given":"J H"},{"family":"Dormandy","given":"J A"}],"issued":{"date-parts":[["1988",6,18]]}}}],"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8]</w:t>
      </w:r>
      <w:r w:rsidRPr="007B1436">
        <w:rPr>
          <w:rFonts w:asciiTheme="minorHAnsi" w:hAnsiTheme="minorHAnsi" w:cs="Arial"/>
        </w:rPr>
        <w:fldChar w:fldCharType="end"/>
      </w:r>
      <w:r w:rsidRPr="007B1436">
        <w:rPr>
          <w:rFonts w:asciiTheme="minorHAnsi" w:hAnsiTheme="minorHAnsi" w:cs="Arial"/>
        </w:rPr>
        <w:t xml:space="preserve">. Damage to endothelial cells can lead to an inflammatory response due to the cytokines released by the damaged cells. Evidence supporting this hypothesis is that patients treated with compression stockings showed increased blood flow and a release of trapped white cells. However, many platelets remained trapped in the capillari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aas2gh4ro","properties":{"formattedCitation":"[39]","plainCitation":"[39]"},"citationItems":[{"id":354,"uris":["http://zotero.org/users/1254505/items/RPA3S955"],"uri":["http://zotero.org/users/1254505/items/RPA3S955"],"itemData":{"id":354,"type":"article-journal","title":"White cell and platelet trapping in patients with chronic venous insufficiency","container-title":"Phlébologie","page":"771-776","volume":"41","issue":"4","source":"NCBI PubMed","abstract":"The cause of venous ulceration remains unclear but recent evidence suggests that white cell trapping may play a significant role. In this study venous blood taken from the dependent leg of 15 normal subjects was compared to samples taken from a similar number of patients with deep venous insufficiency. About 25 p. cent fewer white cells and platelets left the dependent foot of the patients with venous hypertension. When the foot was elevated there was a significant washout of white cells but not platelets suggesting platelet consumption within the microcirculation of the dependent foot. In 8 of the patients these changes were reversed by external compression.","ISSN":"0031-8280","note":"PMID: 3247394","journalAbbreviation":"Phlebologie","language":"eng","author":[{"family":"Thomas","given":"P R"},{"family":"Dormandy","given":"J A"}],"issued":{"date-parts":[["1988",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39]</w:t>
      </w:r>
      <w:r w:rsidRPr="007B1436">
        <w:rPr>
          <w:rFonts w:asciiTheme="minorHAnsi" w:hAnsiTheme="minorHAnsi" w:cs="Arial"/>
        </w:rPr>
        <w:fldChar w:fldCharType="end"/>
      </w:r>
      <w:r w:rsidRPr="007B1436">
        <w:rPr>
          <w:rFonts w:asciiTheme="minorHAnsi" w:hAnsiTheme="minorHAnsi" w:cs="Arial"/>
        </w:rPr>
        <w:t>.</w:t>
      </w:r>
    </w:p>
    <w:p w14:paraId="604696DB" w14:textId="60DFB104" w:rsidR="00BC14A8" w:rsidRPr="007B1436" w:rsidRDefault="00BC14A8" w:rsidP="0088135C">
      <w:pPr>
        <w:rPr>
          <w:rFonts w:asciiTheme="minorHAnsi" w:hAnsiTheme="minorHAnsi"/>
        </w:rPr>
      </w:pPr>
      <w:r w:rsidRPr="007B1436">
        <w:rPr>
          <w:rFonts w:asciiTheme="minorHAnsi" w:hAnsiTheme="minorHAnsi"/>
        </w:rPr>
        <w:tab/>
        <w:t>The necessity for cellular metabolism at the wound site often causes mild and short las</w:t>
      </w:r>
      <w:r w:rsidR="0020360C" w:rsidRPr="007B1436">
        <w:rPr>
          <w:rFonts w:asciiTheme="minorHAnsi" w:hAnsiTheme="minorHAnsi"/>
        </w:rPr>
        <w:t>ting hypoxia as the wound heals. Furthermore</w:t>
      </w:r>
      <w:r w:rsidRPr="007B1436">
        <w:rPr>
          <w:rFonts w:asciiTheme="minorHAnsi" w:hAnsiTheme="minorHAnsi"/>
        </w:rPr>
        <w:t xml:space="preserve"> the necessary oxygen consumption coupled with vascular insufficiencies can lead to chronic hypoxia. Severe hypoxia limits the bacterial killing capacity of neutrophils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inil45dut","properties":{"formattedCitation":"[40]","plainCitation":"[40]"},"citationItems":[{"id":424,"uris":["http://zotero.org/users/1254505/items/NVHDKPV3"],"uri":["http://zotero.org/users/1254505/items/NVHDKPV3"],"itemData":{"id":424,"type":"article-journal","title":"Wound hypoxia and acidosis limit neutrophil bacterial killing mechanisms","container-title":"Archives of surgery (Chicago, Ill.: 1960)","page":"991-996","volume":"132","issue":"9","source":"NCBI PubMed","abstract":"BACKGROUND: \"Respiratory burst\" activity, ie, O2- production, is dependent on PO2, temperature, pH, and glucose concentrations within the physiologic range.\nOBJECTIVES: To determine whether environmental conditions characteristic of wounds may limit human neutrophil respiratory burst metabolism and to clarify the degree to which bactericidal oxidant production depends on local PO2.\nMETHODS: Human blood and wound neutrophils were stimulated with phorbol myristate acetate. Oxygen consumption and superoxide production were measured over a range of 30 to 300 mm Hg PO2, 0 to 40 mmol/L glucose, pH 6.0 to 8.0, and 30 degrees C to 37 degrees C. The apparent Michaelis Menten constant for oxidant production with respect to PO2 was calculated.\nRESULTS: Oxygen consumption and O2- production were dependent on PO2 throughout the range tested. Half-maximal oxidant production occurred in the range of 45 to 80 mm Hg PO2 and maximal at PO2 higher than 300 mm Hg. These data agree with the highest previous estimates. Oxidant generation was also dependent on pH, temperature, and glucose concentration, but to a lesser extent.\nCONCLUSIONS: Leukocyte bacterial killing capacity as measured by oxygen consumption and superoxide production are substantially impaired at the low oxygen tensions often found in wounds. Changes in pH, temperature, and glucose concentration have lesser but nonetheless significant consequences. The data provide a plausible mechanism for the vulnerability of some wounds to infection and for the previous finding that increasing oxygen tension at wound sites enhances bactericidal function. Thus, the data serve as a basis for future studies on prevention of wound infection.","ISSN":"0004-0010","note":"PMID: 9301612","journalAbbreviation":"Arch Surg","language":"eng","author":[{"family":"Allen","given":"D B"},{"family":"Maguire","given":"J J"},{"family":"Mahdavian","given":"M"},{"family":"Wicke","given":"C"},{"family":"Marcocci","given":"L"},{"family":"Scheuenstuhl","given":"H"},{"family":"Chang","given":"M"},{"family":"Le","given":"A X"},{"family":"Hopf","given":"H W"},{"family":"Hunt","given":"T K"}],"issued":{"date-parts":[["1997",9]]}}}],"schema":"https://github.com/citation-style-language/schema/raw/master/csl-citation.json"} </w:instrText>
      </w:r>
      <w:r w:rsidRPr="007B1436">
        <w:rPr>
          <w:rFonts w:asciiTheme="minorHAnsi" w:hAnsiTheme="minorHAnsi"/>
        </w:rPr>
        <w:fldChar w:fldCharType="separate"/>
      </w:r>
      <w:r w:rsidRPr="007B1436">
        <w:rPr>
          <w:rFonts w:asciiTheme="minorHAnsi" w:hAnsiTheme="minorHAnsi"/>
          <w:noProof/>
        </w:rPr>
        <w:t>[40]</w:t>
      </w:r>
      <w:r w:rsidRPr="007B1436">
        <w:rPr>
          <w:rFonts w:asciiTheme="minorHAnsi" w:hAnsiTheme="minorHAnsi"/>
        </w:rPr>
        <w:fldChar w:fldCharType="end"/>
      </w:r>
      <w:r w:rsidRPr="007B1436">
        <w:rPr>
          <w:rFonts w:asciiTheme="minorHAnsi" w:hAnsiTheme="minorHAnsi"/>
        </w:rPr>
        <w:t xml:space="preserve">, and prevents collagen production by fibroblasts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86htc9deq","properties":{"formattedCitation":"[41]","plainCitation":"[41]"},"citationItems":[{"id":358,"uris":["http://zotero.org/users/1254505/items/DNGV6EXK"],"uri":["http://zotero.org/users/1254505/items/DNGV6EXK"],"itemData":{"id":358,"type":"article-journal","title":"Differential effects of oxygen on human dermal fibroblasts: acute versus chronic hypoxia","container-title":"Wound repair and regeneration: official publication of the Wound Healing Society [and] the European Tissue Repair Society","page":"211-218","volume":"4","issue":"2","source":"NCBI PubMed","abstract":"The observation that many chronic wounds are ischemic has spurred a series of studies evaluating the response of cells exposed to hypoxia. To date, these studies have shown largely beneficial effects from hypoxia, such as increased cellular replication and procollagen synthesis. These findings are counter-intuitive from a clinical standpoint because cellular growth and synthetic function are known to be retarded in chronic ischemic wounds. We have established an in vitro system in which human dermal fibroblasts grown chronically at 5 +/- 3 mm Hg will proliferate at a rate three times slower than those fibroblasts grown under standard culture conditions (namely an oxygen partial pressure of 150 mm Hg). No phenotypic changes are noted in chronically hypoxic cells, and the growth-retarding effects are reversible when the cells are returned to standard oxygen conditions. Competitive reverse transcription-polymerase chain reaction showed that acute exposure to hypoxia (up to 1 week) results in a 6.3-fold increase in the relative expression of transforming growth factor-beta1 messenger RNA, whereas chronic exposure to hypoxia leads to a 3.1-fold decrease in this message. Collagen production measured at both the mRNA and protein level is also decreased in the setting of chronic hypoxia. We propose that this system may be the most appropriate setting for studying the role of oxygen on dermal fibroblasts in ischemic, nonhealing wounds.","DOI":"10.1046/j.1524-475X.1996.40207.x","ISSN":"1067-1927","note":"PMID: 17177815","shortTitle":"Differential effects of oxygen on human dermal fibroblasts","journalAbbreviation":"Wound Repair Regen","language":"eng","author":[{"family":"Siddiqui","given":"A"},{"family":"Galiano","given":"R D"},{"family":"Connors","given":"D"},{"family":"Gruskin","given":"E"},{"family":"Wu","given":"L"},{"family":"Mustoe","given":"T A"}],"issued":{"date-parts":[["1996",6]]}}}],"schema":"https://github.com/citation-style-language/schema/raw/master/csl-citation.json"} </w:instrText>
      </w:r>
      <w:r w:rsidRPr="007B1436">
        <w:rPr>
          <w:rFonts w:asciiTheme="minorHAnsi" w:hAnsiTheme="minorHAnsi"/>
        </w:rPr>
        <w:fldChar w:fldCharType="separate"/>
      </w:r>
      <w:r w:rsidRPr="007B1436">
        <w:rPr>
          <w:rFonts w:asciiTheme="minorHAnsi" w:hAnsiTheme="minorHAnsi"/>
          <w:noProof/>
        </w:rPr>
        <w:t>[41]</w:t>
      </w:r>
      <w:r w:rsidRPr="007B1436">
        <w:rPr>
          <w:rFonts w:asciiTheme="minorHAnsi" w:hAnsiTheme="minorHAnsi"/>
        </w:rPr>
        <w:fldChar w:fldCharType="end"/>
      </w:r>
      <w:r w:rsidRPr="007B1436">
        <w:rPr>
          <w:rFonts w:asciiTheme="minorHAnsi" w:hAnsiTheme="minorHAnsi"/>
        </w:rPr>
        <w:t xml:space="preserve">. This causes an issue since the main early defence of wounds from bacterial invasion are neutrophils and the production of ROS. </w:t>
      </w:r>
    </w:p>
    <w:p w14:paraId="0F162BE0" w14:textId="34C9A465"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re is, however, a limit to the advantages of ROS in the wound. Hypoxia coupled with the oxygen depletion of the normal wound healing process can lead to chronic wound formation if the levels of ROS exceeds the ability of the naturally produced antioxidants to suppress the oxidative stres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qle9gnaka","properties":{"formattedCitation":"[18]","plainCitation":"[18]"},"citationItems":[{"id":349,"uris":["http://zotero.org/users/1254505/items/XMU8778U"],"uri":["http://zotero.org/users/1254505/items/XMU8778U"],"itemData":{"id":349,"type":"article-journal","title":"The role of hydrogen peroxide and other reactive oxygen species in wound healing","container-title":"Acta medica (Hradec Králové) / Universitas Carolina, Facultas Medica Hradec Králové","page":"97-101","volume":"54","issue":"3","source":"NCBI PubMed","abstract":"Wound healing is a complex physiological process important for tissue homeostasis. An acute injury initiates massive cell migration, proliferation and differentiation, synthesis of extracellular matrix components, scar formation and remodelling. Blood flow and tissue oxygenation are parts of the complex regulation of healing. Higher organisms utilize molecular oxygen as a terminal oxidant. This way of gaining energy for vital processes such as healing leads to the production of a number of oxygen compounds that may have a defensive or informatory role. They may be harmful when present in high concentrations. Both the lack and the excess of reactive oxygen species may influence healing negatively.","ISSN":"1211-4286","note":"PMID: 22250477","journalAbbreviation":"Acta Medica (Hradec Kralove)","language":"eng","author":[{"family":"Kanta","given":"Jirí"}],"issued":{"date-parts":[["20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8]</w:t>
      </w:r>
      <w:r w:rsidRPr="007B1436">
        <w:rPr>
          <w:rFonts w:asciiTheme="minorHAnsi" w:hAnsiTheme="minorHAnsi" w:cs="Arial"/>
        </w:rPr>
        <w:fldChar w:fldCharType="end"/>
      </w:r>
      <w:r w:rsidRPr="007B1436">
        <w:rPr>
          <w:rFonts w:asciiTheme="minorHAnsi" w:hAnsiTheme="minorHAnsi" w:cs="Arial"/>
        </w:rPr>
        <w:t xml:space="preserve">, and fibroblasts can become environmentally aged by prolonged exposure to RO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pgtsc8udo","properties":{"formattedCitation":"[42]","plainCitation":"[42]"},"citationItems":[{"id":22,"uris":["http://zotero.org/users/1254505/items/NRCPGQSV"],"uri":["http://zotero.org/users/1254505/items/NRCPGQSV"],"itemData":{"id":22,"type":"article-journal","title":"Fibroblast dysfunction is a key factor in the non-healing of chronic venous leg ulcers","container-title":"The Journal of investigative dermatology","page":"2526-2540","volume":"128","issue":"10","source":"NCBI PubMed","abstract":"Chronic age-related degenerative disorders, including the formation of chronic leg wounds, may occur due to aging of the stromal tissues and ensuing dysfunctional cellular responses. This study investigated the impact of environmental-driven cellular aging on wound healing by conducting a comprehensive analysis of chronic wound fibroblast (CWF) behavior in comparison with patient-matched healthy skin normal fibroblasts (NF). The dysfunctional wound healing abilities of CWF correlated with a significantly reduced proliferative life span and early onset of senescence compared with NF. However, pair-wise comparisons of telomere dynamics between NF and CWF indicated that the induction of senescence in CWF was telomere-independent. Microarray and functional analysis suggested that CWFs have a decreased ability to withstand oxidative stress, which may explain why these cells prematurely senescence. Microarray analysis revealed lower expression levels of several CXC chemokine genes (CXCL-1, -2, -3, -5, -6, -12) in CWF compared with NF (confirmed by ELISA). Functionally, this was related to impaired neutrophil chemotaxis in response to CWF-conditioned medium. Although the persistence of non-healing wounds is, in part, due to prolonged chronic inflammation and bacterial infection, our investigations show that premature fibroblast aging and an inability to correctly express a stromal address code are also implicated in the disease chronicity.","DOI":"10.1038/jid.2008.114","ISSN":"1523-1747","note":"PMID: 18449211","journalAbbreviation":"J. Invest. Dermatol.","language":"eng","author":[{"family":"Wall","given":"Ivan B"},{"family":"Moseley","given":"Ryan"},{"family":"Baird","given":"Duncan M"},{"family":"Kipling","given":"David"},{"family":"Giles","given":"Peter"},{"family":"Laffafian","given":"Iraj"},{"family":"Price","given":"Patricia E"},{"family":"Thomas","given":"David W"},{"family":"Stephens","given":"Phil"}],"issued":{"date-parts":[["2008",10]]}}}],"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2]</w:t>
      </w:r>
      <w:r w:rsidRPr="007B1436">
        <w:rPr>
          <w:rFonts w:asciiTheme="minorHAnsi" w:hAnsiTheme="minorHAnsi" w:cs="Arial"/>
        </w:rPr>
        <w:fldChar w:fldCharType="end"/>
      </w:r>
      <w:r w:rsidRPr="007B1436">
        <w:rPr>
          <w:rFonts w:asciiTheme="minorHAnsi" w:hAnsiTheme="minorHAnsi" w:cs="Arial"/>
        </w:rPr>
        <w:t>.</w:t>
      </w:r>
    </w:p>
    <w:p w14:paraId="609DDB75" w14:textId="77777777" w:rsidR="00BC14A8" w:rsidRPr="00D17671" w:rsidRDefault="00BC14A8" w:rsidP="00D17671">
      <w:pPr>
        <w:pStyle w:val="Heading3"/>
        <w:rPr>
          <w:color w:val="auto"/>
        </w:rPr>
      </w:pPr>
      <w:bookmarkStart w:id="41" w:name="_Toc341439785"/>
      <w:bookmarkStart w:id="42" w:name="_Toc358625752"/>
      <w:bookmarkStart w:id="43" w:name="_Toc362553977"/>
      <w:r w:rsidRPr="00D17671">
        <w:rPr>
          <w:color w:val="auto"/>
        </w:rPr>
        <w:t>Diabetes:</w:t>
      </w:r>
      <w:bookmarkEnd w:id="41"/>
      <w:bookmarkEnd w:id="42"/>
      <w:bookmarkEnd w:id="43"/>
    </w:p>
    <w:p w14:paraId="22F9025B" w14:textId="61262189" w:rsidR="00BC14A8" w:rsidRPr="007B1436" w:rsidRDefault="0020360C" w:rsidP="00BC14A8">
      <w:pPr>
        <w:rPr>
          <w:rFonts w:asciiTheme="minorHAnsi" w:hAnsiTheme="minorHAnsi" w:cs="Arial"/>
        </w:rPr>
      </w:pPr>
      <w:r w:rsidRPr="007B1436">
        <w:rPr>
          <w:rFonts w:asciiTheme="minorHAnsi" w:hAnsiTheme="minorHAnsi" w:cs="Arial"/>
        </w:rPr>
        <w:t xml:space="preserve">Type I and type II diabetes </w:t>
      </w:r>
      <w:r w:rsidR="00BC14A8" w:rsidRPr="007B1436">
        <w:rPr>
          <w:rFonts w:asciiTheme="minorHAnsi" w:hAnsiTheme="minorHAnsi" w:cs="Arial"/>
        </w:rPr>
        <w:t>both lead to high blood glucose, despite the mechanisms behind both diseases differing. In type I diabetes, an autoimmune reaction destroys pancreatic β cells. Insulin is produced by these cells which has the effect of regulating glucose in the blood by promoting cellular uptake and storage. Without insulin, patients have chronic hyperglycaemia and this can lead to many negative health effects. Type</w:t>
      </w:r>
      <w:r w:rsidR="002E168A" w:rsidRPr="007B1436">
        <w:rPr>
          <w:rFonts w:asciiTheme="minorHAnsi" w:hAnsiTheme="minorHAnsi" w:cs="Arial"/>
        </w:rPr>
        <w:t xml:space="preserve"> 2 diabetes is much more common;</w:t>
      </w:r>
      <w:r w:rsidR="00BC14A8" w:rsidRPr="007B1436">
        <w:rPr>
          <w:rFonts w:asciiTheme="minorHAnsi" w:hAnsiTheme="minorHAnsi" w:cs="Arial"/>
        </w:rPr>
        <w:t xml:space="preserve"> in this disease cells become resistant to insulin due to consistently high insulin levels in the blood, caused by a high dietary intake of sugars.</w:t>
      </w:r>
    </w:p>
    <w:p w14:paraId="45DC1149" w14:textId="6506EABA"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In the UK, over 1.2 million people have been diagnosed or are living undiagnosed with diabetes. A diabetic patient has a 15-25% risk developing a foot ulcer over their lifetim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3k5gfqn7q","properties":{"formattedCitation":"[43]","plainCitation":"[43]"},"citationItems":[{"id":148,"uris":["http://zotero.org/users/1254505/items/EU6AVT4D"],"uri":["http://zotero.org/users/1254505/items/EU6AVT4D"],"itemData":{"id":148,"type":"article-journal","title":"Neuropathic Diabetic Foot Ulcers","container-title":"New England Journal of Medicine","page":"48-55","volume":"351","issue":"1","source":"Taylor and Francis+NEJM","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58-year-old man with type 2 diabetes mellitus has an asymptomatic plantar ulcer on the left foot that remains unhealed after four months. The ulcer measures 2 cm by 1 cm and is surrounded by callus under the first metatarsal head (Figure 1). Neurologic examination reveals loss of sensation of light touch, pinprick, and vibration below the midcalf level bilaterally and the absence of ankle reflexes; the foot pulses are normal. How should this patient be evaluated and treated? The Clinical Problem Foot ulcers develop in approximately 15 percent of patients with diabetes, and foot disorders are a leading . . .","DOI":"10.1056/NEJMcp032966","ISSN":"0028-4793","note":"PMID: 15229307","author":[{"family":"Boulton","given":"Andrew J.M."},{"family":"Kirsner","given":"Robert S."},{"family":"Vileikyte","given":"Loretta"}],"issued":{"date-parts":[["2004"]]}}}],"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3]</w:t>
      </w:r>
      <w:r w:rsidRPr="007B1436">
        <w:rPr>
          <w:rFonts w:asciiTheme="minorHAnsi" w:hAnsiTheme="minorHAnsi" w:cs="Arial"/>
        </w:rPr>
        <w:fldChar w:fldCharType="end"/>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ifsefgi3m","properties":{"formattedCitation":"[44]","plainCitation":"[44]"},"citationItems":[{"id":116,"uris":["http://zotero.org/users/1254505/items/BNRUJR4A"],"uri":["http://zotero.org/users/1254505/items/BNRUJR4A"],"itemData":{"id":116,"type":"article-journal","title":"Preventing foot ulcers in patients with diabetes","container-title":"JAMA: the journal of the American Medical Association","page":"217-228","volume":"293","issue":"2","source":"NCBI PubMed","abstract":"CONTEXT: Among persons diagnosed as having diabetes mellitus, the prevalence of foot ulcers is 4% to 10%, the annual population-based incidence is 1.0% to 4.1%, and the lifetime incidence may be as high as 25%. These ulcers frequently become infected, cause great morbidity, engender considerable financial costs, and are the usual first step to lower extremity amputation.\nOBJECTIVE: To systematically review the evidence on the efficacy of methods advocated for preventing diabetic foot ulcers in the primary care setting.\nDATA SOURCES, STUDY SELECTION, AND DATA EXTRACTION: The EBSCO, MEDLINE, and the National Guideline Clearinghouse databases were searched for articles published between January 1980 and April 2004 using database-specific keywords. Bibliographies of retrieved articles were also searched, along with the Cochrane Library and relevant Web sites. We reviewed the retrieved literature for pertinent information, paying particular attention to prospective cohort studies and randomized clinical trials.\nDATA SYNTHESIS: Prevention of diabetic foot ulcers begins with screening for loss of protective sensation, which is best accomplished in the primary care setting with a brief history and the Semmes-Weinstein monofilament. Specialist clinics may quantify neuropathy with biothesiometry, measure plantar foot pressure, and assess lower extremity vascular status with Doppler ultrasound and ankle-brachial blood pressure indices. These measurements, in conjunction with other findings from the history and physical examination, enable clinicians to stratify patients based on risk and to determine the type of intervention. Educating patients about proper foot care and periodic foot examinations are effective interventions to prevent ulceration. Other possibly effective clinical interventions include optimizing glycemic control, smoking cessation, intensive podiatric care, debridement of calluses, and certain types of prophylactic foot surgery. The value of various types of prescription footwear for ulcer prevention is not clear.\nCONCLUSIONS: Substantial evidence supports screening all patients with diabetes to identify those at risk for foot ulceration. These patients might benefit from certain prophylactic interventions, including patient education, prescription footwear, intensive podiatric care, and evaluation for surgical interventions.","DOI":"10.1001/jama.293.2.217","ISSN":"1538-3598","note":"PMID: 15644549","journalAbbreviation":"JAMA","language":"eng","author":[{"family":"Singh","given":"Nalini"},{"family":"Armstrong","given":"David G"},{"family":"Lipsky","given":"Benjamin A"}],"issued":{"date-parts":[["2005",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4]</w:t>
      </w:r>
      <w:r w:rsidRPr="007B1436">
        <w:rPr>
          <w:rFonts w:asciiTheme="minorHAnsi" w:hAnsiTheme="minorHAnsi" w:cs="Arial"/>
        </w:rPr>
        <w:fldChar w:fldCharType="end"/>
      </w:r>
      <w:r w:rsidRPr="007B1436">
        <w:rPr>
          <w:rFonts w:asciiTheme="minorHAnsi" w:hAnsiTheme="minorHAnsi" w:cs="Arial"/>
        </w:rPr>
        <w:t xml:space="preserve">, however if the patient has been diagnosed with peripheral neuropathy and vascular disease, there is an annual risk of between 5-7.5%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i17ib2fl2","properties":{"formattedCitation":"[43]","plainCitation":"[43]"},"citationItems":[{"id":148,"uris":["http://zotero.org/users/1254505/items/EU6AVT4D"],"uri":["http://zotero.org/users/1254505/items/EU6AVT4D"],"itemData":{"id":148,"type":"article-journal","title":"Neuropathic Diabetic Foot Ulcers","container-title":"New England Journal of Medicine","page":"48-55","volume":"351","issue":"1","source":"Taylor and Francis+NEJM","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58-year-old man with type 2 diabetes mellitus has an asymptomatic plantar ulcer on the left foot that remains unhealed after four months. The ulcer measures 2 cm by 1 cm and is surrounded by callus under the first metatarsal head (Figure 1). Neurologic examination reveals loss of sensation of light touch, pinprick, and vibration below the midcalf level bilaterally and the absence of ankle reflexes; the foot pulses are normal. How should this patient be evaluated and treated? The Clinical Problem Foot ulcers develop in approximately 15 percent of patients with diabetes, and foot disorders are a leading . . .","DOI":"10.1056/NEJMcp032966","ISSN":"0028-4793","note":"PMID: 15229307","author":[{"family":"Boulton","given":"Andrew J.M."},{"family":"Kirsner","given":"Robert S."},{"family":"Vileikyte","given":"Loretta"}],"issued":{"date-parts":[["2004"]]}}}],"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3]</w:t>
      </w:r>
      <w:r w:rsidRPr="007B1436">
        <w:rPr>
          <w:rFonts w:asciiTheme="minorHAnsi" w:hAnsiTheme="minorHAnsi" w:cs="Arial"/>
        </w:rPr>
        <w:fldChar w:fldCharType="end"/>
      </w:r>
      <w:r w:rsidRPr="007B1436">
        <w:rPr>
          <w:rFonts w:asciiTheme="minorHAnsi" w:hAnsiTheme="minorHAnsi" w:cs="Arial"/>
        </w:rPr>
        <w:t xml:space="preserve">. Diabetes is associated with neuropathies; at least 20% of diabetic patients exhibit some form of a neuropathy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j0pc5padr","properties":{"formattedCitation":"[45]","plainCitation":"[45]"},"citationItems":[{"id":405,"uris":["http://zotero.org/users/1254505/items/PQ5WISS7"],"uri":["http://zotero.org/users/1254505/items/PQ5WISS7"],"itemData":{"id":405,"type":"article-journal","title":"Diabetic Neuropathies A statement by the American Diabetes Association","container-title":"Diabetes Care","page":"956-962","volume":"28","issue":"4","source":"care.diabetesjournals.org","DOI":"10.2337/diacare.28.4.956","ISSN":"0149-5992, 1935-5548","note":"PMID: 15793206","journalAbbreviation":"Dia Care","language":"en","author":[{"family":"Boulton","given":"Andrew J. M."},{"family":"Vinik","given":"Arthur I."},{"family":"Arezzo","given":"Joseph C."},{"family":"Bril","given":"Vera"},{"family":"Feldman","given":"Eva L."},{"family":"Freeman","given":"Roy"},{"family":"Malik","given":"Rayaz A."},{"family":"Maser","given":"Raelene E."},{"family":"Sosenko","given":"Jay M."},{"family":"Ziegler","given":"Dan"}],"issued":{"date-parts":[["2005",4,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5]</w:t>
      </w:r>
      <w:r w:rsidRPr="007B1436">
        <w:rPr>
          <w:rFonts w:asciiTheme="minorHAnsi" w:hAnsiTheme="minorHAnsi" w:cs="Arial"/>
        </w:rPr>
        <w:fldChar w:fldCharType="end"/>
      </w:r>
      <w:r w:rsidRPr="007B1436">
        <w:rPr>
          <w:rFonts w:asciiTheme="minorHAnsi" w:hAnsiTheme="minorHAnsi" w:cs="Arial"/>
        </w:rPr>
        <w:t xml:space="preserve">. Neuropathic foot ulcers are the most preventable through patient education regarding sensory loss and how to recognise potential foot problems. Despite the best clinical practice, diabetic foot ulcers have a 50% risk of recurrence after 3 year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jpUodGYW","properties":{"formattedCitation":"[46]","plainCitation":"[46]"},"citationItems":[{"id":128,"uris":["http://zotero.org/users/1254505/items/5D5D4TCJ"],"uri":["http://zotero.org/users/1254505/items/5D5D4TCJ"],"itemData":{"id":128,"type":"article-journal","title":"The global burden of diabetic foot disease","container-title":"Lancet","page":"1719-1724","volume":"366","issue":"9498","source":"NCBI PubMed","abstract":"Diabetic foot problems are common throughout the world, resulting in major economic consequences for the patients, their families, and society. Foot ulcers are more likely to be of neuropathic origin, and therefore eminently preventable, in developing countries, which will experience the greatest rise in the prevalence of type 2 diabetes in the next 20 years. People at greatest risk of ulceration can easily be identified by careful clinical examination of the feet: education and frequent follow-up is indicated for these patients. When assessing the economic effects of diabetic foot disease, it is important to remember that rates of recurrence of foot ulcers are very high, being greater than 50% after 3 years. Costing should therefore include not only the immediate ulcer episode, but also social services, home care, and subsequent ulcer episodes. A broader view of total resource use should include some estimate of quality of life and the final outcome. An integrated care approach with regular screening and education of patients at risk requires low expenditure and has the potential to reduce the cost of health care.","DOI":"10.1016/S0140-6736(05)67698-2","ISSN":"1474-547X","note":"PMID: 16291066","journalAbbreviation":"Lancet","language":"eng","author":[{"family":"Boulton","given":"Andrew J M"},{"family":"Vileikyte","given":"Loretta"},{"family":"Ragnarson-Tennvall","given":"Gunnel"},{"family":"Apelqvist","given":"Jan"}],"issued":{"date-parts":[["2005",1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6]</w:t>
      </w:r>
      <w:r w:rsidRPr="007B1436">
        <w:rPr>
          <w:rFonts w:asciiTheme="minorHAnsi" w:hAnsiTheme="minorHAnsi" w:cs="Arial"/>
        </w:rPr>
        <w:fldChar w:fldCharType="end"/>
      </w:r>
      <w:r w:rsidRPr="007B1436">
        <w:rPr>
          <w:rFonts w:asciiTheme="minorHAnsi" w:hAnsiTheme="minorHAnsi" w:cs="Arial"/>
        </w:rPr>
        <w:t xml:space="preserve">. Over a two year period, the total cost to treat a foot ulcer is between £9533-15246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5as2j86fj","properties":{"formattedCitation":"[47]","plainCitation":"[47]"},"citationItems":[{"id":34,"uris":["http://zotero.org/users/1254505/items/QZHNDQVT"],"uri":["http://zotero.org/users/1254505/items/QZHNDQVT"],"itemData":{"id":34,"type":"article-journal","title":"Treatment for diabetic foot ulcers","container-title":"Lancet","page":"1725-1735","volume":"366","issue":"9498","source":"NCBI PubMed","abstract":"People with diabetes develop foot ulcers because of neuropathy (sensory, motor, and autonomic deficits), ischaemia, or both. The initiating injury may be from acute mechanical or thermal trauma or from repetitively or continuously applied mechanical stress. Patients with clinically significant limb ischaemia should be assessed by a vascular surgeon to determine the need for angioplasty, stenting, or femorodistal bypass. When infection complicates a foot ulcer, the combination can be limb or life-threatening. Infection is defined clinically, but wound cultures reveal the causative pathogens. Tissue specimens are strongly preferred to wound swabs for wound cultures. Antimicrobial therapy should be guided by culture results, and should aim to cure the infection, not to heal the wound. Alleviation of the mechanical load on ulcers (off-loading) should always be a part of treatment. Neuropathic ulcers typically heal in 6 weeks with total contact casting, because it effectively relieves pressure at the ulcer site and enforces patient compliance. The success of other approaches to off-loading similarly depends on the patients' adherence to the effectiveness of pressure relief. Surgery to heal ulcers and prevent recurrence can include tenotomy, tendon lengthening, reconstruction, or removal of bony prominences. However, these procedures may result in secondary ulceration and other complications. Ulcer recurrence rates are high, but appropriate education for patients, the provision of posthealing footwear, and regular foot care can reduce rates of re-ulceration.","DOI":"10.1016/S0140-6736(05)67699-4","ISSN":"1474-547X","note":"PMID: 16291067","journalAbbreviation":"Lancet","language":"eng","author":[{"family":"Cavanagh","given":"Peter R"},{"family":"Lipsky","given":"Benjamin A"},{"family":"Bradbury","given":"Andrew W"},{"family":"Botek","given":"Georgeanne"}],"issued":{"date-parts":[["2005",1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7]</w:t>
      </w:r>
      <w:r w:rsidRPr="007B1436">
        <w:rPr>
          <w:rFonts w:asciiTheme="minorHAnsi" w:hAnsiTheme="minorHAnsi" w:cs="Arial"/>
        </w:rPr>
        <w:fldChar w:fldCharType="end"/>
      </w:r>
      <w:r w:rsidRPr="007B1436">
        <w:rPr>
          <w:rFonts w:asciiTheme="minorHAnsi" w:hAnsiTheme="minorHAnsi" w:cs="Arial"/>
        </w:rPr>
        <w:t>.</w:t>
      </w:r>
    </w:p>
    <w:p w14:paraId="268FE826" w14:textId="43A739A2"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se ulcers present an issue due to the frequency of their incidence, the impact on the function of the patient and the high risk of amputation. Studies suggest in 48.9% of lower limb amputations, diabetes was noted as a co-morbidity. Patient data analysis shows that diabetes has an amputation risk of 23.3 times greater per year than a person without diabet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3epf5hpms","properties":{"formattedCitation":"[48]","plainCitation":"[48]"},"citationItems":[{"id":157,"uris":["http://zotero.org/users/1254505/items/FHFE9K5P"],"uri":["http://zotero.org/users/1254505/items/FHFE9K5P"],"itemData":{"id":157,"type":"article-journal","title":"Variation in the recorded incidence of amputation of the lower limb in England","container-title":"Diabetologia","page":"1919-1925","volume":"55","issue":"7","source":"NCBI PubMed","abstract":"AIMS/HYPOTHESIS: The study aimed to explore the variation in recorded incidence of lower limb amputation in England.\nMETHODS: The incidences of amputations in adults with and without diabetes were determined from hospital episode statistics over 3 years to 31 March 2010 and compared between the 151 Primary Care Trusts (PCTs) in England.\nRESULTS: There were 34,109 amputations, including 16,693 (48.9%) in people with diabetes. The incidence was 2.51 per 1,000 person-years in people with diabetes and 0.11 per 1,000 person-years in people without (relative diabetes risk 23.3). Incidence varied eightfold across PCTs in people both with diabetes (range 0.64-5.25 per 1,000 person-years) and without (0.03-0.24 per 1,000 person-years). Amputations in people with diabetes varied tenfold--both major (range 0.22-2.20 per 1,000 person-years) and minor (range 0.30-3.25 per 1,000 person-years). The incidences of minor and major amputations were positively correlated both in those with (r = 0.537, p &lt; 0.0005) and without (r = 0.611, p &lt; 0.0005) diabetes. Incidences of amputations were also correlated between people with and without diabetes (total amputations r = 0.433, p &lt; 0.0005; major amputations r = 0.528, p &lt; 0.0005). There was a negative correlation between the incidence of amputation and estimated prevalence of ethnic Asians. No association was found between the PCT incidence of either total amputations and general population prevalence of social deprivation (r = -0.138, p = 0.092) or smoking (r = 0.137, p = 0.096).\nCONCLUSIONS/INTERPRETATION: Variation in amputation incidence occurs across England. Because of the similarity in amputation variation between people with and without diabetes the variation may reflect generic differences in local healthcare delivery, although racial factors may also contribute.","DOI":"10.1007/s00125-012-2468-6","ISSN":"1432-0428","note":"PMID: 22398645","journalAbbreviation":"Diabetologia","language":"eng","author":[{"family":"Holman","given":"N"},{"family":"Young","given":"R J"},{"family":"Jeffcoate","given":"W J"}],"issued":{"date-parts":[["2012",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8]</w:t>
      </w:r>
      <w:r w:rsidRPr="007B1436">
        <w:rPr>
          <w:rFonts w:asciiTheme="minorHAnsi" w:hAnsiTheme="minorHAnsi" w:cs="Arial"/>
        </w:rPr>
        <w:fldChar w:fldCharType="end"/>
      </w:r>
      <w:r w:rsidRPr="007B1436">
        <w:rPr>
          <w:rFonts w:asciiTheme="minorHAnsi" w:hAnsiTheme="minorHAnsi" w:cs="Arial"/>
        </w:rPr>
        <w:t>.</w:t>
      </w:r>
    </w:p>
    <w:p w14:paraId="4E4AB84E" w14:textId="78633573" w:rsidR="00BC14A8" w:rsidRPr="007B1436" w:rsidRDefault="00BC14A8" w:rsidP="002E168A">
      <w:pPr>
        <w:ind w:firstLine="720"/>
        <w:rPr>
          <w:rFonts w:asciiTheme="minorHAnsi" w:hAnsiTheme="minorHAnsi" w:cs="Arial"/>
        </w:rPr>
      </w:pPr>
      <w:r w:rsidRPr="007B1436">
        <w:rPr>
          <w:rFonts w:asciiTheme="minorHAnsi" w:hAnsiTheme="minorHAnsi" w:cs="Arial"/>
        </w:rPr>
        <w:t xml:space="preserve">Diabetic patients have compromised wound healing for several reasons, including high blood glucose. High glucose levels inhibit chemotaxis of macrophages and lymphocytes, delaying the inflammatory response of white blood cells and increasing the time taken for wounds to heal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e95a5uv9h","properties":{"formattedCitation":"[49]","plainCitation":"[49]"},"citationItems":[{"id":374,"uris":["http://zotero.org/users/1254505/items/J87BXTZA"],"uri":["http://zotero.org/users/1254505/items/J87BXTZA"],"itemData":{"id":374,"type":"article-journal","title":"A concomitant review of the effects of diabetes mellitus and hypothyroidism in wound healing","container-title":"World journal of gastroenterology: WJG","page":"2721-2729","volume":"12","issue":"17","source":"NCBI PubMed","abstract":"This paper reviews the negative impact of diabetes mellitus or hypothyroidism on wound healing, both in experimental and clinical settings. Since both are metabolic disorders of great clinical importance, special attention is given, not only to their pathophysiology, but also to their biochemical and histological effects on tissue integrity and regeneration. Also, special focus is awarded on wound healing of the gastrointestinal tract, i.e. in intestinal anastomosis, and how these disorders can lead to wound dehiscence. Since diabetes mellitus and hypothyroidism can coexist in clinical settings, more research must be directed on their influence on wound healing, considering them as one clinical entity.","ISSN":"1007-9327","note":"PMID: 16718759","journalAbbreviation":"World J. Gastroenterol.","language":"eng","author":[{"family":"Ekmektzoglou","given":"Konstantinos A"},{"family":"Zografos","given":"Georgios C"}],"issued":{"date-parts":[["2006",5,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9]</w:t>
      </w:r>
      <w:r w:rsidRPr="007B1436">
        <w:rPr>
          <w:rFonts w:asciiTheme="minorHAnsi" w:hAnsiTheme="minorHAnsi" w:cs="Arial"/>
        </w:rPr>
        <w:fldChar w:fldCharType="end"/>
      </w:r>
      <w:r w:rsidRPr="007B1436">
        <w:rPr>
          <w:rFonts w:asciiTheme="minorHAnsi" w:hAnsiTheme="minorHAnsi" w:cs="Arial"/>
        </w:rPr>
        <w:t>. Patients suffering from diabetes have a less effective immune system, preventing the inflammatory phase from being adequately completed.</w:t>
      </w:r>
    </w:p>
    <w:p w14:paraId="238D5763" w14:textId="50597BFE"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 complement cascade is a vital process for the elimination of microorganism infiltration in the body and consists of 3 different pathways: classical, alternative and lectin. Microorganisms exhibit surface carbohydrate structures; mannan-binding lectin (MBL) binds specifically to these and activates the complement pathway. Raised concentrations of glucose inhibits the binding of MBL, and therefore inhibits the lectin pathway, but does not affect the classical or alternative pathway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hj3tjkui9","properties":{"formattedCitation":"[50]","plainCitation":"[50]"},"citationItems":[{"id":381,"uris":["http://zotero.org/users/1254505/items/3S4UQ2TB"],"uri":["http://zotero.org/users/1254505/items/3S4UQ2TB"],"itemData":{"id":381,"type":"article-journal","title":"High glucose disrupts oligosaccharide recognition function via competitive inhibition: A potential mechanism for immune dysregulation in diabetes mellitus","container-title":"Immunobiology","page":"126-131","volume":"216","issue":"1–2","source":"ScienceDirect","abstract":"Diabetic complications include infection and cardiovascular disease. Within the immune system, host–pathogen and regulatory host–host interactions operate through binding of oligosaccharides by C-type lectin. A number of C-type lectins recognise oligosaccharides rich in mannose and fucose – sugars with similar structures to glucose. This raises the possibility that high glucose conditions in diabetes affect protein–oligosaccharide interactions via competitive inhibition. Mannose-binding lectin, soluble DC-SIGN and DC-SIGNR, and surfactant protein D, were tested for carbohydrate binding in the presence of glucose concentrations typical of diabetes, via surface plasmon resonance and affinity chromatography. Complement activation assays were performed in high glucose. DC-SIGN and DC-SIGNR expression in adipose tissues was examined via immunohistochemistry. High glucose inhibited C-type lectin binding to high-mannose glycoprotein and binding of DC-SIGN to fucosylated ligand (blood group B) was abrogated in high glucose. Complement activation via the lectin pathway was inhibited in high glucose and also in high trehalose – a nonreducing sugar with glucoside stereochemistry. DC-SIGN staining was seen on cells with DC morphology within omental and subcutaneous adipose tissues. We conclude that high glucose disrupts C-type lectin function, potentially illuminating new perspectives on susceptibility to infectious and inflammatory disease in diabetes. Mechanisms involve competitive inhibition of carbohydrate binding within sets of defined proteins, in contrast to broadly indiscriminate, irreversible glycation of proteins.","DOI":"10.1016/j.imbio.2010.06.002","ISSN":"0171-2985","shortTitle":"High glucose disrupts oligosaccharide recognition function via competitive inhibition","journalAbbreviation":"Immunobiology","author":[{"family":"Ilyas","given":"Rebecca"},{"family":"Wallis","given":"Russell"},{"family":"Soilleux","given":"Elizabeth J."},{"family":"Townsend","given":"Paul"},{"family":"Zehnder","given":"Daniel"},{"family":"Tan","given":"Bee K."},{"family":"Sim","given":"Robert B."},{"family":"Lehnert","given":"Hendrik"},{"family":"Randeva","given":"Harpal S."},{"family":"Mitchell","given":"Daniel A."}],"issued":{"date-parts":[["201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0]</w:t>
      </w:r>
      <w:r w:rsidRPr="007B1436">
        <w:rPr>
          <w:rFonts w:asciiTheme="minorHAnsi" w:hAnsiTheme="minorHAnsi" w:cs="Arial"/>
        </w:rPr>
        <w:fldChar w:fldCharType="end"/>
      </w:r>
      <w:r w:rsidRPr="007B1436">
        <w:rPr>
          <w:rFonts w:asciiTheme="minorHAnsi" w:hAnsiTheme="minorHAnsi" w:cs="Arial"/>
        </w:rPr>
        <w:t xml:space="preserve">. Perhaps to offset inhibited binding, there is an increase of serum MBL in type 1 diabetic patient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kmblis7d6","properties":{"formattedCitation":"[51]","plainCitation":"[51]"},"citationItems":[{"id":376,"uris":["http://zotero.org/users/1254505/items/HPVXTDAG"],"uri":["http://zotero.org/users/1254505/items/HPVXTDAG"],"itemData":{"id":376,"type":"article-journal","title":"Elevated Levels of Mannan-Binding Lectin in Patients with Type 1 Diabetes","container-title":"The Journal of Clinical Endocrinology &amp; Metabolism","page":"4857-4861","volume":"88","issue":"10","source":"press.endocrine.org (Atypon)","DOI":"10.1210/jc.2003-030742","ISSN":"0021-972X","journalAbbreviation":"The Journal of Clinical Endocrinology &amp; Metabolism","issued":{"date-parts":[["2003",10,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1]</w:t>
      </w:r>
      <w:r w:rsidRPr="007B1436">
        <w:rPr>
          <w:rFonts w:asciiTheme="minorHAnsi" w:hAnsiTheme="minorHAnsi" w:cs="Arial"/>
        </w:rPr>
        <w:fldChar w:fldCharType="end"/>
      </w:r>
      <w:r w:rsidRPr="007B1436">
        <w:rPr>
          <w:rFonts w:asciiTheme="minorHAnsi" w:hAnsiTheme="minorHAnsi" w:cs="Arial"/>
        </w:rPr>
        <w:t xml:space="preserve">, which can lead to chronic inflammation around the body. Both low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17gh1e6ef","properties":{"formattedCitation":"[52]","plainCitation":"[52]"},"citationItems":[{"id":384,"uris":["http://zotero.org/users/1254505/items/4QKSX589"],"uri":["http://zotero.org/users/1254505/items/4QKSX589"],"itemData":{"id":384,"type":"article-journal","title":"Intensive Insulin Therapy Exerts Antiinflammatory Effects in Critically Ill Patients and Counteracts the Adverse Effect of Low Mannose-Binding Lectin Levels","container-title":"The Journal of Clinical Endocrinology &amp; Metabolism","page":"1082-1088","volume":"88","issue":"3","source":"press.endocrine.org (Atypon)","abstract":"AffiliationsMedical Department M (Endocrinology and Diabetes), Aarhus University Hospital (T.K.H., J.S.C.), and Department of Medical Microbiology and Immunology, University of Aarhus (S.T.), DK-8000 Aarhus, Denmark; and Department of Intensive Care Medicine, University of Leuven (P.J.W., G.V.d.B.), B-3000 Leuven, Belgium","DOI":"10.1210/jc.2002-021478","ISSN":"0021-972X","journalAbbreviation":"The Journal of Clinical Endocrinology &amp; Metabolism","issued":{"date-parts":[["2003",3,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2]</w:t>
      </w:r>
      <w:r w:rsidRPr="007B1436">
        <w:rPr>
          <w:rFonts w:asciiTheme="minorHAnsi" w:hAnsiTheme="minorHAnsi" w:cs="Arial"/>
        </w:rPr>
        <w:fldChar w:fldCharType="end"/>
      </w:r>
      <w:r w:rsidRPr="007B1436">
        <w:rPr>
          <w:rFonts w:asciiTheme="minorHAnsi" w:hAnsiTheme="minorHAnsi" w:cs="Arial"/>
        </w:rPr>
        <w:t xml:space="preserve"> and high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23n6bnmbs","properties":{"formattedCitation":"[53]","plainCitation":"[53]"},"citationItems":[{"id":390,"uris":["http://zotero.org/users/1254505/items/4G9CV8KD"],"uri":["http://zotero.org/users/1254505/items/4G9CV8KD"],"itemData":{"id":390,"type":"article-journal","title":"MAnnose-binding lectin and mortality in type 2 diabetes","container-title":"Archives of Internal Medicine","page":"2007-2013","volume":"166","issue":"18","source":"Silverchair","abstract":"Background \nInflammation and complement activation initiated by mannose-binding lectin (MBL) may be implicated in the pathogenesis of diabetic vascular complications. We evaluated the relationship between serum MBL and mortality and development of albuminuria in type 2 diabetes.Methods\nLevels of MBL and C-reactive protein (CRP) were measured at baseline in 326 patients with type 2 diabetes who attended the Steno Diabetes Center, Gentofte, Denmark, for control. Urinary albumin excretion was determined annually, and the vital status of all patients was traced after more than 15 years of follow-up.Results\nDuring follow-up, 169 patients died. The risk of dying was significantly higher among patients with MBL levels greater than or equal to 1000 μg/L than among patients with levels less than 1000 μg/L (hazard ratio, 1.5; 95% confidence interval, 1.1-2.1; P = .005). After adjustment for known confounders, MBL remained a significant risk factor for death from any cause. It added to the predictive power of CRP, and mortality was significantly higher among patients with both high MBL (≥1000 μg/L) and high CRP (above the median, 3.6 mg/L) levels than among patients with both low MBL and low CRP levels (hazard ratio, 2.7; 95% confidence interval, 1.7-4.3; P&lt;.001). Normoalbuminuric patients with both high MBL and high CRP levels at baseline had a significantly increased risk of developing microalbuminuria or macroalbuminuria compared with patients with both low MBL and low CRP levels (hazard ratio, 2.6; 95% confidence interval, 1.5-4.4; P&lt;.001).Conclusion\nIn patients with type 2 diabetes, measurements of MBL alone or in combination with CRP can provide prognostic information on mortality and the development of albuminuria.","DOI":"10.1001/archinte.166.18.2007","ISSN":"0003-9926","journalAbbreviation":"Arch Intern Med","author":[{"literal":"Hansen T"},{"literal":"Gall M"},{"literal":"Tarnow L"},{"literal":"et al"}],"issued":{"date-parts":[["2006",10,9]]}}}],"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3]</w:t>
      </w:r>
      <w:r w:rsidRPr="007B1436">
        <w:rPr>
          <w:rFonts w:asciiTheme="minorHAnsi" w:hAnsiTheme="minorHAnsi" w:cs="Arial"/>
        </w:rPr>
        <w:fldChar w:fldCharType="end"/>
      </w:r>
      <w:r w:rsidRPr="007B1436">
        <w:rPr>
          <w:rFonts w:asciiTheme="minorHAnsi" w:hAnsiTheme="minorHAnsi" w:cs="Arial"/>
        </w:rPr>
        <w:t xml:space="preserve"> levels of MBL indicate a risk of mortality for patients. </w:t>
      </w:r>
    </w:p>
    <w:p w14:paraId="005E3CA6" w14:textId="77777777" w:rsidR="00BC14A8" w:rsidRPr="00D17671" w:rsidRDefault="00BC14A8" w:rsidP="00D17671">
      <w:pPr>
        <w:pStyle w:val="Heading3"/>
        <w:rPr>
          <w:color w:val="auto"/>
        </w:rPr>
      </w:pPr>
      <w:bookmarkStart w:id="44" w:name="_Toc341439786"/>
      <w:bookmarkStart w:id="45" w:name="_Toc358625753"/>
      <w:bookmarkStart w:id="46" w:name="_Toc362553978"/>
      <w:r w:rsidRPr="00D17671">
        <w:rPr>
          <w:color w:val="auto"/>
        </w:rPr>
        <w:t>Bacterial infections:</w:t>
      </w:r>
      <w:bookmarkEnd w:id="44"/>
      <w:bookmarkEnd w:id="45"/>
      <w:bookmarkEnd w:id="46"/>
    </w:p>
    <w:p w14:paraId="3A494AF3" w14:textId="4E8F66B0" w:rsidR="00BC14A8" w:rsidRPr="007B1436" w:rsidRDefault="00BC14A8" w:rsidP="00BC14A8">
      <w:pPr>
        <w:widowControl w:val="0"/>
        <w:tabs>
          <w:tab w:val="left" w:pos="220"/>
          <w:tab w:val="left" w:pos="720"/>
        </w:tabs>
        <w:autoSpaceDE w:val="0"/>
        <w:autoSpaceDN w:val="0"/>
        <w:adjustRightInd w:val="0"/>
        <w:rPr>
          <w:rFonts w:asciiTheme="minorHAnsi" w:hAnsiTheme="minorHAnsi" w:cs="Arial"/>
        </w:rPr>
      </w:pPr>
      <w:r w:rsidRPr="007B1436">
        <w:rPr>
          <w:rFonts w:asciiTheme="minorHAnsi" w:hAnsiTheme="minorHAnsi" w:cs="Arial"/>
        </w:rPr>
        <w:t xml:space="preserve">Chronic wounds are associated with a diverse bacterial burden, up to 60% of chronic wounds are infected with bacteria when compared to only 6% of acute wound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l9u8k4s9q","properties":{"formattedCitation":"[54]","plainCitation":"[54]"},"citationItems":[{"id":411,"uris":["http://zotero.org/users/1254505/items/UGQHHW88"],"uri":["http://zotero.org/users/1254505/items/UGQHHW88"],"itemData":{"id":411,"type":"article-journal","title":"Biofilms in chronic wounds","container-title":"Wound repair and regeneration: official publication of the Wound Healing Society [and] the European Tissue Repair Society","page":"37-44","volume":"16","issue":"1","source":"NCBI PubMed","abstract":"Chronic wounds including diabetic foot ulcers, pressure ulcers, and venous leg ulcers are a worldwide health problem. It has been speculated that bacteria colonizing chronic wounds exist as highly persistent biofilm communities. This research examined chronic and acute wounds for biofilms and characterized microorganisms inhabiting these wounds. Chronic wound specimens were obtained from 77 subjects and acute wound specimens were obtained from 16 subjects. Culture data were collected using standard clinical techniques. Light and scanning electron microscopy techniques were used to analyze 50 of the chronic wound specimens and the 16 acute wound specimens. Molecular analyses were performed on the remaining 27 chronic wound specimens using denaturing gradient gel electrophoresis and sequence analysis. Of the 50 chronic wound specimens evaluated by microscopy, 30 were characterized as containing biofilm (60%), whereas only one of the 16 acute wound specimens was characterized as containing biofilm (6%). This was a statistically significant difference (p&lt;0.001). Molecular analyses of chronic wound specimens revealed diverse polymicrobial communities and the presence of bacteria, including strictly anaerobic bacteria, not revealed by culture. Bacterial biofilm prevalence in specimens from chronic wounds relative to acute wounds observed in this study provides evidence that biofilms may be abundant in chronic wounds.","DOI":"10.1111/j.1524-475X.2007.00321.x","ISSN":"1524-475X","note":"PMID: 18086294","journalAbbreviation":"Wound Repair Regen","language":"eng","author":[{"family":"James","given":"Garth A"},{"family":"Swogger","given":"Ellen"},{"family":"Wolcott","given":"Randall"},{"family":"Pulcini","given":"Elinor","dropping-particle":"deLancey"},{"family":"Secor","given":"Patrick"},{"family":"Sestrich","given":"Jennifer"},{"family":"Costerton","given":"John W"},{"family":"Stewart","given":"Philip S"}],"issued":{"date-parts":[["2008",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4]</w:t>
      </w:r>
      <w:r w:rsidRPr="007B1436">
        <w:rPr>
          <w:rFonts w:asciiTheme="minorHAnsi" w:hAnsiTheme="minorHAnsi" w:cs="Arial"/>
        </w:rPr>
        <w:fldChar w:fldCharType="end"/>
      </w:r>
      <w:r w:rsidRPr="007B1436">
        <w:rPr>
          <w:rFonts w:asciiTheme="minorHAnsi" w:hAnsiTheme="minorHAnsi" w:cs="Arial"/>
        </w:rPr>
        <w:t>. However, one study found</w:t>
      </w:r>
      <w:r w:rsidR="002E168A" w:rsidRPr="007B1436">
        <w:rPr>
          <w:rFonts w:asciiTheme="minorHAnsi" w:hAnsiTheme="minorHAnsi" w:cs="Arial"/>
        </w:rPr>
        <w:t xml:space="preserve"> the</w:t>
      </w:r>
      <w:r w:rsidRPr="007B1436">
        <w:rPr>
          <w:rFonts w:asciiTheme="minorHAnsi" w:hAnsiTheme="minorHAnsi" w:cs="Arial"/>
        </w:rPr>
        <w:t xml:space="preserve"> presence of Staphylococcus aureus in 93.5% of ulcers, with Pseudomonas aeruginosa in particular contributing to delayed heal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6619briqb","properties":{"formattedCitation":"[55]","plainCitation":"[55]"},"citationItems":[{"id":416,"uris":["http://zotero.org/users/1254505/items/D8VGCD38"],"uri":["http://zotero.org/users/1254505/items/D8VGCD38"],"itemData":{"id":416,"type":"article-journal","title":"Multiple bacterial species reside in chronic wounds: a longitudinal study","container-title":"International Wound Journal","page":"225-231","volume":"3","issue":"3","source":"Wiley Online Library","abstract":"The aim of the study was to investigate the bacterial profile of chronic venous leg ulcers and the importance of the profile to ulcer development. Patients with persisting venous leg ulcers were included and followed for 8 weeks. Every second week, ulcer samples were collected and the bacterial species present were identified. More than one bacterial species were detected in all the ulcers. The most common bacteria found were Staphylococcus aureus (found in 93·5% of the ulcers), Enterococcus faecalis (71·7%), Pseudomonas aeruginosa (52·2%), coagulase-negative staphylococci (45·7%), Proteus species (41·3%) and anaerobic bacteria (39·1%). Resident bacterial species were present in all the ulcers. In 76% of the ulcers, two or more (up to five) resident bacterial species were found. The most common resident bacterial species were S. aureus and P. aeruginosa. Furthermore, ulcers with P. aeruginosa were found to be significantly larger than ulcers without the presence of P. aeruginosa (P &lt; 0·005). Our study demonstrated that the chronic wound is colonised by multiple bacterial species and that once they are established many of them persist in the wound. Our results suggest that the presence of P. aeruginosa in venous leg ulcers can induce ulcer enlargement and/or cause delayed healing.","DOI":"10.1111/j.1742-481X.2006.00159.x","ISSN":"1742-481X","shortTitle":"Multiple bacterial species reside in chronic wounds","language":"en","author":[{"family":"Gjødsbøl","given":"Kristine"},{"family":"Christensen","given":"Jens Jørgen"},{"family":"Karlsmark","given":"Tonny"},{"family":"Jørgensen","given":"Bo"},{"family":"Klein","given":"Bjarke M"},{"family":"Krogfelt","given":"Karen A"}],"issued":{"date-parts":[["2006",9,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5]</w:t>
      </w:r>
      <w:r w:rsidRPr="007B1436">
        <w:rPr>
          <w:rFonts w:asciiTheme="minorHAnsi" w:hAnsiTheme="minorHAnsi" w:cs="Arial"/>
        </w:rPr>
        <w:fldChar w:fldCharType="end"/>
      </w:r>
      <w:r w:rsidRPr="007B1436">
        <w:rPr>
          <w:rFonts w:asciiTheme="minorHAnsi" w:hAnsiTheme="minorHAnsi" w:cs="Arial"/>
        </w:rPr>
        <w:t>.</w:t>
      </w:r>
    </w:p>
    <w:p w14:paraId="28CD3149" w14:textId="0A2412AE" w:rsidR="00BC14A8" w:rsidRPr="007B1436" w:rsidRDefault="00BC14A8" w:rsidP="00BC14A8">
      <w:pPr>
        <w:widowControl w:val="0"/>
        <w:tabs>
          <w:tab w:val="left" w:pos="220"/>
          <w:tab w:val="left" w:pos="720"/>
        </w:tabs>
        <w:autoSpaceDE w:val="0"/>
        <w:autoSpaceDN w:val="0"/>
        <w:adjustRightInd w:val="0"/>
        <w:rPr>
          <w:rFonts w:asciiTheme="minorHAnsi" w:hAnsiTheme="minorHAnsi" w:cs="Arial"/>
        </w:rPr>
      </w:pPr>
      <w:r w:rsidRPr="007B1436">
        <w:rPr>
          <w:rFonts w:asciiTheme="minorHAnsi" w:hAnsiTheme="minorHAnsi" w:cs="Arial"/>
        </w:rPr>
        <w:tab/>
      </w:r>
      <w:r w:rsidRPr="007B1436">
        <w:rPr>
          <w:rFonts w:asciiTheme="minorHAnsi" w:hAnsiTheme="minorHAnsi" w:cs="Arial"/>
        </w:rPr>
        <w:tab/>
        <w:t>Chronic wound ba</w:t>
      </w:r>
      <w:r w:rsidR="002E168A" w:rsidRPr="007B1436">
        <w:rPr>
          <w:rFonts w:asciiTheme="minorHAnsi" w:hAnsiTheme="minorHAnsi" w:cs="Arial"/>
        </w:rPr>
        <w:t xml:space="preserve">cteria are often densely </w:t>
      </w:r>
      <w:r w:rsidRPr="007B1436">
        <w:rPr>
          <w:rFonts w:asciiTheme="minorHAnsi" w:hAnsiTheme="minorHAnsi" w:cs="Arial"/>
        </w:rPr>
        <w:t xml:space="preserve">aggregated and surrounded in an alginate biofilm, inhibiting the effectiveness of topical antibiotics and providing protection against host produced RO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94o76stvs","properties":{"formattedCitation":"[56]","plainCitation":"[56]"},"citationItems":[{"id":413,"uris":["http://zotero.org/users/1254505/items/3KKBHP75"],"uri":["http://zotero.org/users/1254505/items/3KKBHP75"],"itemData":{"id":413,"type":"article-journal","title":"Distribution, Organization, and Ecology of Bacteria in Chronic Wounds","container-title":"Journal of Clinical Microbiology","page":"2717-2722","volume":"46","issue":"8","source":"PubMed Central","abstract":"Between 1 and 2% of the population in the developed world experiences a nonhealing or chronic wound characterized by an apparent arrest in a stage dominated by inflammatory processes. Lately, research groups have proposed that bacteria might be involved in and contribute to the lack of healing of these wounds. To investigate this, we collected and examined samples from chronic wounds obtained from 22 different patients, all selected because of suspicion of Pseudomonas aeruginosa colonization. These wound samples were investigated by standard culturing methods and peptide nucleic acid-based fluorescence in situ hybridization (PNA FISH) for direct identification of bacteria. By means of the culturing methods, Staphylococcus aureus was detected in the majority of the wounds, whereas P. aeruginosa was observed less frequently. In contrast, using PNA FISH, we found that a large fraction of the wounds contained P. aeruginosa. Furthermore, PNA FISH revealed the structural organization of bacteria in the samples. It appeared that P. aeruginosa aggregated as microcolonies imbedded in the matrix component alginate, which is a characteristic hallmark of the biofilm mode of growth. The present investigation suggests that bacteria present within these wounds tend to be aggregated in microcolonies imbedded in a self-produced matrix, characteristic of the biofilm mode of growth. Additionally, we must conclude that there exists no good correlation between bacteria detected by standard culturing methods and those detected by direct detection methods such as PNA FISH. This strongly supports the development of new diagnostic and treatment strategies for chronic wounds.","DOI":"10.1128/JCM.00501-08","ISSN":"0095-1137","note":"PMID: 18508940\nPMCID: PMC2519454","journalAbbreviation":"J Clin Microbiol","author":[{"family":"Kirketerp-M?ller","given":"Klaus"},{"family":"Jensen","given":"Peter ?."},{"family":"Fazli","given":"Mustafa"},{"family":"Madsen","given":"Kit G."},{"family":"Pedersen","given":"Jette"},{"family":"Moser","given":"Claus"},{"family":"Tolker-Nielsen","given":"Tim"},{"family":"H?iby","given":"Niels"},{"family":"Givskov","given":"Michael"},{"family":"Bjarnsholt","given":"Thomas"}],"issued":{"date-parts":[["2008",8]]}}}],"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6]</w:t>
      </w:r>
      <w:r w:rsidRPr="007B1436">
        <w:rPr>
          <w:rFonts w:asciiTheme="minorHAnsi" w:hAnsiTheme="minorHAnsi" w:cs="Arial"/>
        </w:rPr>
        <w:fldChar w:fldCharType="end"/>
      </w:r>
      <w:r w:rsidRPr="007B1436">
        <w:rPr>
          <w:rFonts w:asciiTheme="minorHAnsi" w:hAnsiTheme="minorHAnsi" w:cs="Arial"/>
        </w:rPr>
        <w:t xml:space="preserve">. </w:t>
      </w:r>
    </w:p>
    <w:p w14:paraId="62E879AF" w14:textId="77777777" w:rsidR="00BC14A8" w:rsidRPr="00D17671" w:rsidRDefault="00BC14A8" w:rsidP="00D17671">
      <w:pPr>
        <w:pStyle w:val="Heading3"/>
        <w:rPr>
          <w:color w:val="auto"/>
        </w:rPr>
      </w:pPr>
      <w:bookmarkStart w:id="47" w:name="_Toc341439787"/>
      <w:bookmarkStart w:id="48" w:name="_Toc358625754"/>
      <w:bookmarkStart w:id="49" w:name="_Toc362553979"/>
      <w:r w:rsidRPr="00D17671">
        <w:rPr>
          <w:color w:val="auto"/>
        </w:rPr>
        <w:t>Serum iron:</w:t>
      </w:r>
      <w:bookmarkEnd w:id="47"/>
      <w:bookmarkEnd w:id="48"/>
      <w:bookmarkEnd w:id="49"/>
    </w:p>
    <w:p w14:paraId="5AEA8367" w14:textId="691357A5" w:rsidR="00BC14A8" w:rsidRPr="007B1436" w:rsidRDefault="0026275E" w:rsidP="002C61DC">
      <w:pPr>
        <w:rPr>
          <w:rFonts w:asciiTheme="minorHAnsi" w:hAnsiTheme="minorHAnsi" w:cs="Arial"/>
        </w:rPr>
      </w:pPr>
      <w:r>
        <w:rPr>
          <w:rFonts w:asciiTheme="minorHAnsi" w:hAnsiTheme="minorHAnsi" w:cs="Arial"/>
        </w:rPr>
        <w:t>An</w:t>
      </w:r>
      <w:r w:rsidR="00BC14A8" w:rsidRPr="007B1436">
        <w:rPr>
          <w:rFonts w:asciiTheme="minorHAnsi" w:hAnsiTheme="minorHAnsi" w:cs="Arial"/>
        </w:rPr>
        <w:t xml:space="preserve"> increased iron serum level is correlated with both healing impairment and risk of infection. </w:t>
      </w:r>
      <w:r>
        <w:rPr>
          <w:rFonts w:asciiTheme="minorHAnsi" w:hAnsiTheme="minorHAnsi" w:cs="Arial"/>
        </w:rPr>
        <w:t xml:space="preserve"> </w:t>
      </w:r>
      <w:r w:rsidR="00BC14A8" w:rsidRPr="007B1436">
        <w:rPr>
          <w:rFonts w:asciiTheme="minorHAnsi" w:hAnsiTheme="minorHAnsi" w:cs="Arial"/>
        </w:rPr>
        <w:t xml:space="preserve">Serum iron and MMP-9 vary in concentration depending on the body site, especially the arms and legs of patients with leg ulcers. Iron accumulates in tissues when venous valve insufficiencies and high blood pressure cause extravasation of red blood cells. These cells then degrade and are engulfed by macrophages, leading to iron release. An increased level of iron in serum causes a highly activated macrophage phenotype, leading to the secretion of ROS, pro-inflammatory cytokines including TNF-α and IL-1 and a range of MMPs, causing significant oxidative and degradative damage to the surrounding tissues and a chronic inflammatory state. Subsequent macrophage uptake of iron leads to the formation of intracellular iron-storage complexes, known as hemoseriden clusters </w:t>
      </w:r>
      <w:r w:rsidR="00BC14A8"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hhiktfav0","properties":{"formattedCitation":"[57]","plainCitation":"[57]"},"citationItems":[{"id":234,"uris":["http://zotero.org/users/1254505/items/83WREEEW"],"uri":["http://zotero.org/users/1254505/items/83WREEEW"],"itemData":{"id":234,"type":"article-journal","title":"Serum iron and matrix metalloproteinase-9 variations in limbs affected by chronic venous disease and venous leg ulcers","container-title":"Dermatologic surgery: official publication for American Society for Dermatologic Surgery [et al.]","page":"644-649; discussion 649","volume":"31","issue":"6","source":"NCBI PubMed","abstract":"BACKGROUND: Severe chronic venous disease (CVD) is characterized by both dermal hemosiderin accumulation and matrix metalloproteinase (MMP) hyperactivation. The iron-driven pathway is one of the recognized mechanisms of MMP hyperactivation.\nOBJECTIVE: To investigate the potential consequences of leg hemosiderin deposits on both iron metabolism and activation of MMPs.\nMETHODS: We contemporaneously assessed the following in the serum of the arm and ankle veins of 30 patients (C4-6) with CVD and 14 normal subjects: ferritin, transferrin, iron, percentage of transferrin iron binding capacity (%TIBC), and MMP-9. Optical microscopy examinations with Perls' staining of chronic wounds were also performed.\nRESULTS: Histology consistently revealed iron deposits. Serum ferritin, iron, and %TIBC were significantly increased in the legs affected by severe CVD compared with the arm of the same subjects or the controls. In addition, iron and %TIBC were significantly elevated in the legs of ulcer patients. The rate of activation of MMP-9 was significantly elevated in CVD.\nCONCLUSIONS: The increased iron deposition in legs affected by CVD seems to be more instable in ulcer patients, leading to iron release in the serum of the affected leg. Our data suggest the iron-driven pathway as a further mechanism for MMP hyperexpression leading to tissue lesion.","ISSN":"1076-0512","note":"PMID: 15996413","journalAbbreviation":"Dermatol Surg","language":"eng","author":[{"family":"Zamboni","given":"Paolo"},{"family":"Scapoli","given":"Gianluigi"},{"family":"Lanzara","given":"Vincenzo"},{"family":"Izzo","given":"Marcello"},{"family":"Fortini","given":"Patrizia"},{"family":"Legnaro","given":"Rea"},{"family":"Palazzo","given":"Annunziata"},{"family":"Tognazzo","given":"Silvia"},{"family":"Gemmati","given":"Donato"}],"issued":{"date-parts":[["2005",6]]}}}],"schema":"https://github.com/citation-style-language/schema/raw/master/csl-citation.json"} </w:instrText>
      </w:r>
      <w:r w:rsidR="00BC14A8" w:rsidRPr="007B1436">
        <w:rPr>
          <w:rFonts w:asciiTheme="minorHAnsi" w:hAnsiTheme="minorHAnsi" w:cs="Arial"/>
        </w:rPr>
        <w:fldChar w:fldCharType="separate"/>
      </w:r>
      <w:r w:rsidR="00BC14A8" w:rsidRPr="007B1436">
        <w:rPr>
          <w:rFonts w:asciiTheme="minorHAnsi" w:hAnsiTheme="minorHAnsi" w:cs="Arial"/>
          <w:noProof/>
        </w:rPr>
        <w:t>[57]</w:t>
      </w:r>
      <w:r w:rsidR="00BC14A8" w:rsidRPr="007B1436">
        <w:rPr>
          <w:rFonts w:asciiTheme="minorHAnsi" w:hAnsiTheme="minorHAnsi" w:cs="Arial"/>
        </w:rPr>
        <w:fldChar w:fldCharType="end"/>
      </w:r>
      <w:r w:rsidR="00BC14A8" w:rsidRPr="007B1436">
        <w:rPr>
          <w:rFonts w:asciiTheme="minorHAnsi" w:hAnsiTheme="minorHAnsi" w:cs="Arial"/>
        </w:rPr>
        <w:t xml:space="preserve">. Over activation of macrophages can cause adjacent fibroblasts in the tissue to age, causing senescence and inhibiting the ability for the cells to repair damaged tissues. Acute wounds differ from chronic wounds due to the absence of a raised iron concentration. Treating mice with iron-dextran prevented wound healing, with an observable increase in TNF-α producing macrophages compared to controls. Subsequent treatment with an iron chelator allowed the wounds to heal, showing a correlation between iron and impaired wound healing </w:t>
      </w:r>
      <w:r w:rsidR="00BC14A8"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9aldojldf","properties":{"formattedCitation":"[58]","plainCitation":"[58]"},"citationItems":[{"id":207,"uris":["http://zotero.org/users/1254505/items/9R7U9G2U"],"uri":["http://zotero.org/users/1254505/items/9R7U9G2U"],"itemData":{"id":207,"type":"article-journal","title":"An unrestrained proinflammatory M1 macrophage population induced by iron impairs wound healing in humans and mice","container-title":"The Journal of clinical investigation","page":"985-997","volume":"121","issue":"3","source":"NCBI PubMed","abstract":"Uncontrolled macrophage activation is now considered to be a critical event in the pathogenesis of chronic inflammatory diseases such as atherosclerosis, multiple sclerosis, and chronic venous leg ulcers. However, it is still unclear which environmental cues induce persistent activation of macrophages in vivo and how macrophage-derived effector molecules maintain chronic inflammation and affect resident fibroblasts essential for tissue homeostasis and repair. We used a complementary approach studying human subjects with chronic venous leg ulcers, a model disease for macrophage-driven chronic inflammation, while establishing a mouse model closely reflecting its pathogenesis. Here, we have shown that iron overloading of macrophages--as was found to occur in human chronic venous leg ulcers and the mouse model--induced a macrophage population in situ with an unrestrained proinflammatory M1 activation state. Via enhanced TNF-α and hydroxyl radical release, this macrophage population perpetuated inflammation and induced a p16(INK4a)-dependent senescence program in resident fibroblasts, eventually leading to impaired wound healing. This study provides insight into the role of what we believe to be a previously undescribed iron-induced macrophage population in vivo. Targeting this population may hold promise for the development of novel therapies for chronic inflammatory diseases such as chronic venous leg ulcers.","DOI":"10.1172/JCI44490","ISSN":"1558-8238","note":"PMID: 21317534 \nPMCID: PMC3049372","journalAbbreviation":"J. Clin. Invest.","language":"eng","author":[{"family":"Sindrilaru","given":"Anca"},{"family":"Peters","given":"Thorsten"},{"family":"Wieschalka","given":"Stefan"},{"family":"Baican","given":"Corina"},{"family":"Baican","given":"Adrian"},{"family":"Peter","given":"Henriette"},{"family":"Hainzl","given":"Adelheid"},{"family":"Schatz","given":"Susanne"},{"family":"Qi","given":"Yu"},{"family":"Schlecht","given":"Andrea"},{"family":"Weiss","given":"Johannes M"},{"family":"Wlaschek","given":"Meinhard"},{"family":"Sunderkötter","given":"Cord"},{"family":"Scharffetter-Kochanek","given":"Karin"}],"issued":{"date-parts":[["2011",3]]}}}],"schema":"https://github.com/citation-style-language/schema/raw/master/csl-citation.json"} </w:instrText>
      </w:r>
      <w:r w:rsidR="00BC14A8" w:rsidRPr="007B1436">
        <w:rPr>
          <w:rFonts w:asciiTheme="minorHAnsi" w:hAnsiTheme="minorHAnsi" w:cs="Arial"/>
        </w:rPr>
        <w:fldChar w:fldCharType="separate"/>
      </w:r>
      <w:r w:rsidR="00BC14A8" w:rsidRPr="007B1436">
        <w:rPr>
          <w:rFonts w:asciiTheme="minorHAnsi" w:hAnsiTheme="minorHAnsi" w:cs="Arial"/>
          <w:noProof/>
        </w:rPr>
        <w:t>[58]</w:t>
      </w:r>
      <w:r w:rsidR="00BC14A8" w:rsidRPr="007B1436">
        <w:rPr>
          <w:rFonts w:asciiTheme="minorHAnsi" w:hAnsiTheme="minorHAnsi" w:cs="Arial"/>
        </w:rPr>
        <w:fldChar w:fldCharType="end"/>
      </w:r>
      <w:r w:rsidR="00BC14A8" w:rsidRPr="007B1436">
        <w:rPr>
          <w:rFonts w:asciiTheme="minorHAnsi" w:hAnsiTheme="minorHAnsi" w:cs="Arial"/>
        </w:rPr>
        <w:t>.</w:t>
      </w:r>
    </w:p>
    <w:p w14:paraId="71C00019" w14:textId="06CBF98F"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The homeostasis of iron is closely linked to inflammatory response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pbj8chvt0","properties":{"formattedCitation":"[59]","plainCitation":"[59]"},"citationItems":[{"id":209,"uris":["http://zotero.org/users/1254505/items/KVNPITVW"],"uri":["http://zotero.org/users/1254505/items/KVNPITVW"],"itemData":{"id":209,"type":"article-journal","title":"Iron Homeostasis and the Inflammatory Response","container-title":"Annual review of nutrition","page":"105-122","volume":"30","source":"PubMed Central","abstract":"Iron and its homeostasis are intimately tied to the inflammatory response. The adaptation to iron deficiency, which confers resistance to infection and improves the inflammatory condition, underlies what is probably the most obvious link: the anemia of inflammation or chronic disease. A large number of stimulatory inputs must be integrated to tightly control iron homeostasis during the inflammatory response. In order to understand the pathways of iron trafficking and how they are regulated, this chapter will present a brief overview of iron homeostasis. A major focus will be on the regulation of the peptide hormone hepcidin during the inflammatory response and how its function contributes to the process of iron withdrawal. The review will also summarize new and emerging information about other iron metabolic regulators and effectors that contribute to the inflammatory response. Potential benefits of treatment to ameliorate the hypoferremic condition promoted by inflammation will also be considered.","DOI":"10.1146/annurev.nutr.012809.104804","ISSN":"0199-9885","note":"PMID: 20420524\nPMCID: PMC3108097","journalAbbreviation":"Annu Rev Nutr","author":[{"family":"Wessling-Resnick","given":"Marianne"}],"issued":{"date-parts":[["2010",8,2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59]</w:t>
      </w:r>
      <w:r w:rsidRPr="007B1436">
        <w:rPr>
          <w:rFonts w:asciiTheme="minorHAnsi" w:hAnsiTheme="minorHAnsi" w:cs="Arial"/>
        </w:rPr>
        <w:fldChar w:fldCharType="end"/>
      </w:r>
      <w:r w:rsidRPr="007B1436">
        <w:rPr>
          <w:rFonts w:asciiTheme="minorHAnsi" w:hAnsiTheme="minorHAnsi" w:cs="Arial"/>
        </w:rPr>
        <w:t xml:space="preserve">. Antioxidants are raised in high serum iron patients to counteract the additional oxidative stress caused by high iron level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icp61uniq","properties":{"formattedCitation":"[60]","plainCitation":"[60]"},"citationItems":[{"id":237,"uris":["http://zotero.org/users/1254505/items/QFBEI6MA"],"uri":["http://zotero.org/users/1254505/items/QFBEI6MA"],"itemData":{"id":237,"type":"article-journal","title":"Serum iron concentration and plasma oxidant-antioxidant balance in patients with chronic venous insufficency","container-title":"Medical Science Monitor : International Medical Journal of Experimental and Clinical Research","page":"CR719-CR727","volume":"17","issue":"12","source":"PubMed Central","abstract":"Background\nThe aim of this study was to evaluate serum iron concentration and influence of this element on biomarkers of oxidative stress in patients affected by chronic venous insufficiency (CVI).\n\nMaterial/Methods\nSerum iron (SI) concentration and plasma parameters of oxidant–antioxidant balance (i.e., malonyldialdehyde [MDA], uric acid [UA] concentration, and total antioxidant capacity [TAC]) were compared between 35 patients divided into appropriate groups and 23 healthy individuals.\n\nResults\nThe subgroups analysis showed that SI concentration was significantly higher only in patients with shorter duration of CVI in comparison with the control group (P=0.013). Significant, negative correlation was found between SI concentration and duration of the disease (r=−0.422, P=0.014), age of the patients (r=−0.542, P=0.001) and BMI (r=−0.408, P=0.018). Mean value of MDA concentration and TAC capacity were higher in patients with CVI in comparison with healthy individuals (P&lt;0.05). UA concentration was decreased, especially in CVI patients with mild clinical stage of disease and shorter CVI duration (P=0.047; P=0.034). There was no significant correlation found between SI concentration and the parameters of oxidant–antioxidant balance.\n\nConclusions\nHigh concentration of MDA and low UA level in blood of CVI patients suggests that oxidative stress plays an important role in the pathogenesis of the disease. The increase in SI concentration observed in the early stage of CVI can enhance free radicals formation; however, direct evidence has not been provided by the present study.","DOI":"10.12659/MSM.882132","ISSN":"1234-1010","note":"PMID: 22129904\nPMCID: PMC3628123","journalAbbreviation":"Med Sci Monit","author":[{"family":"Budzyn","given":"Magdalena"},{"family":"Iskra","given":"Maria"},{"family":"Krasinski","given":"Zbigniew"},{"family":"Dzieciuchowicz","given":"Lukasz"},{"family":"Kasprzak","given":"Magdalena"},{"family":"Gryszczynska","given":"Bogna"}],"issued":{"date-parts":[["2011",12,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0]</w:t>
      </w:r>
      <w:r w:rsidRPr="007B1436">
        <w:rPr>
          <w:rFonts w:asciiTheme="minorHAnsi" w:hAnsiTheme="minorHAnsi" w:cs="Arial"/>
        </w:rPr>
        <w:fldChar w:fldCharType="end"/>
      </w:r>
      <w:r w:rsidRPr="007B1436">
        <w:rPr>
          <w:rFonts w:asciiTheme="minorHAnsi" w:hAnsiTheme="minorHAnsi" w:cs="Arial"/>
        </w:rPr>
        <w:t>.</w:t>
      </w:r>
    </w:p>
    <w:p w14:paraId="6DD0BEAF" w14:textId="70607EB3" w:rsidR="00943CC3" w:rsidRPr="007B1436" w:rsidRDefault="00BC14A8" w:rsidP="00BC14A8">
      <w:pPr>
        <w:ind w:firstLine="720"/>
        <w:rPr>
          <w:rFonts w:asciiTheme="minorHAnsi" w:hAnsiTheme="minorHAnsi" w:cs="Arial"/>
        </w:rPr>
      </w:pPr>
      <w:r w:rsidRPr="007B1436">
        <w:rPr>
          <w:rFonts w:asciiTheme="minorHAnsi" w:hAnsiTheme="minorHAnsi" w:cs="Arial"/>
        </w:rPr>
        <w:t xml:space="preserve">There is a link between iron deficiency and obesity which may be due to insufficient dietary intake or a greater iron requirement due to a higher blood volum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mf708kcae","properties":{"formattedCitation":"[61]","plainCitation":"[61]"},"citationItems":[{"id":403,"uris":["http://zotero.org/users/1254505/items/GTEB6RKQ"],"uri":["http://zotero.org/users/1254505/items/GTEB6RKQ"],"itemData":{"id":403,"type":"article-journal","title":"Greater prevalence of iron deficiency in overweight and obese children and adolescents","container-title":"International journal of obesity and related metabolic disorders: journal of the International Association for the Study of Obesity","page":"416-418","volume":"27","issue":"3","source":"NCBI PubMed","abstract":"OBJECTIVE: To assess whether overweight children and adolescents, who often have poor dietary habits, are at increased risk of iron deficiency (ID).\nMETHODS: The study sample included 321 children and adolescents followed in two endocrine centers in Israel between 1999 and 2001. The subjects were divided into three groups on the basis of body mass index (BMI) for age and gender as follows: group 1-BMI below 85th percentile (normal weight); group 2-BMI above 85th, but below 97th percentile (overweight); and group 3-BMI above 97th percentile (obese). ID was defined as iron levels &lt;8 micromol/l (45 mcg/dl), and iron-deficiency anemia (IDA) was defined as ID and hemoglobin level below 2 standard deviation score (SDS) for the mean for age and gender.\nRESULTS: Iron levels below 8 micromol/l (45 mcg/dl) were noted in 38.8% of the obese children and 12.1% of the overweight children, compared with 4.4% of the normal-weight group (P&lt;0.001). There was a significant negative correlation of low iron levels with BMI SDS (r=-0.44, P&lt;0.001), but not with age or gender. Among the children with ID, 26.6% also had IDA. Groups 1, 2, and 3 accounted for 6.7%, 35%, and 58.3% of the children with IDA, respectively.\nCONCLUSIONS: ID is common in overweight and obese children. A significantly greater proportion of obese than normal-weight children have IDA. Insufficient dietary intake of iron, whether absolute or relative to body mass, and increased iron needs may be a result of unbalanced nutrition or repeated short-term restrictive diets. Because of potentially harmful effects of ID, obese children should be routinely screened and treated as necessary.","DOI":"10.1038/sj.ijo.0802224","note":"PMID: 12629572","journalAbbreviation":"Int. J. Obes. Relat. Metab. Disord.","language":"eng","author":[{"family":"Pinhas-Hamiel","given":"O"},{"family":"Newfield","given":"R S"},{"family":"Koren","given":"I"},{"family":"Agmon","given":"Arnon"},{"family":"Lilos","given":"P"},{"family":"Phillip","given":"M"}],"issued":{"date-parts":[["2003",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1]</w:t>
      </w:r>
      <w:r w:rsidRPr="007B1436">
        <w:rPr>
          <w:rFonts w:asciiTheme="minorHAnsi" w:hAnsiTheme="minorHAnsi" w:cs="Arial"/>
        </w:rPr>
        <w:fldChar w:fldCharType="end"/>
      </w:r>
      <w:r w:rsidRPr="007B1436">
        <w:rPr>
          <w:rFonts w:asciiTheme="minorHAnsi" w:hAnsiTheme="minorHAnsi" w:cs="Arial"/>
        </w:rPr>
        <w:t>. This shows a multivariable cause for chronic wound formation, since obese patients are more at risk than non-obese patients despite iron deficiencies.</w:t>
      </w:r>
    </w:p>
    <w:p w14:paraId="61A90D3F" w14:textId="77777777" w:rsidR="00BC14A8" w:rsidRPr="00D17671" w:rsidRDefault="00943CC3" w:rsidP="00BC14A8">
      <w:pPr>
        <w:ind w:firstLine="720"/>
        <w:rPr>
          <w:rFonts w:asciiTheme="minorHAnsi" w:hAnsiTheme="minorHAnsi" w:cs="Arial"/>
        </w:rPr>
      </w:pPr>
      <w:r w:rsidRPr="007B1436">
        <w:rPr>
          <w:rFonts w:asciiTheme="minorHAnsi" w:hAnsiTheme="minorHAnsi" w:cs="Arial"/>
        </w:rPr>
        <w:br w:type="column"/>
      </w:r>
    </w:p>
    <w:p w14:paraId="7C30264C" w14:textId="77777777" w:rsidR="00BC14A8" w:rsidRPr="00D17671" w:rsidRDefault="00BC14A8" w:rsidP="00D17671">
      <w:pPr>
        <w:pStyle w:val="Heading2"/>
        <w:rPr>
          <w:color w:val="auto"/>
        </w:rPr>
      </w:pPr>
      <w:bookmarkStart w:id="50" w:name="_Toc245365371"/>
      <w:bookmarkStart w:id="51" w:name="_Toc341439788"/>
      <w:bookmarkStart w:id="52" w:name="_Toc358625755"/>
      <w:bookmarkStart w:id="53" w:name="_Toc362553980"/>
      <w:r w:rsidRPr="00D17671">
        <w:rPr>
          <w:color w:val="auto"/>
        </w:rPr>
        <w:t>Current treatments for diabetic ulcers:</w:t>
      </w:r>
      <w:bookmarkEnd w:id="50"/>
      <w:bookmarkEnd w:id="51"/>
      <w:bookmarkEnd w:id="52"/>
      <w:bookmarkEnd w:id="53"/>
    </w:p>
    <w:p w14:paraId="5E3A3302" w14:textId="531EC248" w:rsidR="00BC14A8" w:rsidRPr="007B1436" w:rsidRDefault="00BC14A8" w:rsidP="00BC14A8">
      <w:pPr>
        <w:rPr>
          <w:rFonts w:asciiTheme="minorHAnsi" w:hAnsiTheme="minorHAnsi" w:cs="Arial"/>
        </w:rPr>
      </w:pPr>
      <w:r w:rsidRPr="007B1436">
        <w:rPr>
          <w:rFonts w:asciiTheme="minorHAnsi" w:hAnsiTheme="minorHAnsi" w:cs="Arial"/>
        </w:rPr>
        <w:t xml:space="preserve">Assistive ambulatory devices such as crutches or wheelchairs aimed at relieving mechanical loads are not often effective due to poor patient compliance. However, total contact casts are successful when changed regularly since patients are unable to remove them easily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0oa2or0jl","properties":{"formattedCitation":"[47]","plainCitation":"[47]"},"citationItems":[{"id":34,"uris":["http://zotero.org/users/1254505/items/QZHNDQVT"],"uri":["http://zotero.org/users/1254505/items/QZHNDQVT"],"itemData":{"id":34,"type":"article-journal","title":"Treatment for diabetic foot ulcers","container-title":"Lancet","page":"1725-1735","volume":"366","issue":"9498","source":"NCBI PubMed","abstract":"People with diabetes develop foot ulcers because of neuropathy (sensory, motor, and autonomic deficits), ischaemia, or both. The initiating injury may be from acute mechanical or thermal trauma or from repetitively or continuously applied mechanical stress. Patients with clinically significant limb ischaemia should be assessed by a vascular surgeon to determine the need for angioplasty, stenting, or femorodistal bypass. When infection complicates a foot ulcer, the combination can be limb or life-threatening. Infection is defined clinically, but wound cultures reveal the causative pathogens. Tissue specimens are strongly preferred to wound swabs for wound cultures. Antimicrobial therapy should be guided by culture results, and should aim to cure the infection, not to heal the wound. Alleviation of the mechanical load on ulcers (off-loading) should always be a part of treatment. Neuropathic ulcers typically heal in 6 weeks with total contact casting, because it effectively relieves pressure at the ulcer site and enforces patient compliance. The success of other approaches to off-loading similarly depends on the patients' adherence to the effectiveness of pressure relief. Surgery to heal ulcers and prevent recurrence can include tenotomy, tendon lengthening, reconstruction, or removal of bony prominences. However, these procedures may result in secondary ulceration and other complications. Ulcer recurrence rates are high, but appropriate education for patients, the provision of posthealing footwear, and regular foot care can reduce rates of re-ulceration.","DOI":"10.1016/S0140-6736(05)67699-4","ISSN":"1474-547X","note":"PMID: 16291067","journalAbbreviation":"Lancet","language":"eng","author":[{"family":"Cavanagh","given":"Peter R"},{"family":"Lipsky","given":"Benjamin A"},{"family":"Bradbury","given":"Andrew W"},{"family":"Botek","given":"Georgeanne"}],"issued":{"date-parts":[["2005",1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7]</w:t>
      </w:r>
      <w:r w:rsidRPr="007B1436">
        <w:rPr>
          <w:rFonts w:asciiTheme="minorHAnsi" w:hAnsiTheme="minorHAnsi" w:cs="Arial"/>
        </w:rPr>
        <w:fldChar w:fldCharType="end"/>
      </w:r>
      <w:r w:rsidRPr="007B1436">
        <w:rPr>
          <w:rFonts w:asciiTheme="minorHAnsi" w:hAnsiTheme="minorHAnsi" w:cs="Arial"/>
        </w:rPr>
        <w:t>. Other methods to relieve loading include modified half shoes and dressing materials underneath the foot, but the benefits of these again are dependant on the compliance of the patient.</w:t>
      </w:r>
    </w:p>
    <w:p w14:paraId="79C3C83D" w14:textId="77777777" w:rsidR="00BC14A8" w:rsidRPr="007B1436" w:rsidRDefault="00BC14A8" w:rsidP="00BC14A8">
      <w:pPr>
        <w:rPr>
          <w:rFonts w:asciiTheme="minorHAnsi" w:hAnsiTheme="minorHAnsi" w:cs="Arial"/>
        </w:rPr>
      </w:pPr>
      <w:r w:rsidRPr="007B1436">
        <w:rPr>
          <w:rFonts w:asciiTheme="minorHAnsi" w:hAnsiTheme="minorHAnsi" w:cs="Arial"/>
        </w:rPr>
        <w:tab/>
        <w:t>Whilst surgery can help to heal foot ulcers, few randomised trials have been conducted to compare against non-surgical treatments and surgical interventions can lead to infections or ulcers at other sites. Some procedures leave patients with an altered gait, modifying the stress-strain cycle of the foot when walking and potentially leading to ulcer formation at a different site of the foot.</w:t>
      </w:r>
    </w:p>
    <w:p w14:paraId="66E5B74E" w14:textId="78CA5A79"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Hyberbaric oxygen therapy has been used successfully to treat non-healing diabetic foot ulcer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leu90ijmd","properties":{"formattedCitation":"[62]","plainCitation":"[62]"},"citationItems":[{"id":43,"uris":["http://zotero.org/users/1254505/items/JBDPGZ4W"],"uri":["http://zotero.org/users/1254505/items/JBDPGZ4W"],"itemData":{"id":43,"type":"article-journal","title":"Hyperbaric oxygen therapy facilitates healing of chronic foot ulcers in patients with diabetes","container-title":"Diabetes care","page":"998-1003","volume":"33","issue":"5","source":"NCBI PubMed","abstract":"OBJECTIVE: Chronic diabetic foot ulcers are a source of major concern for both patients and health care systems. The aim of this study was to evaluate the effect of hyperbaric oxygen therapy (HBOT) in the management of chronic diabetic foot ulcers.\nRESEARCH DESIGN AND METHODS: The Hyperbaric Oxygen Therapy in Diabetics with Chronic Foot Ulcers (HODFU) study was a randomized, single-center, double-blinded, placebo-controlled clinical trial. The outcomes for the group receiving HBOT were compared with those of the group receiving treatment with hyperbaric air. Treatments were given in a multi-place hyperbaric chamber for 85-min daily (session duration 95 min), five days a week for eight weeks (40 treatment sessions). The study was performed in an ambulatory setting.\nRESULTS: Ninety-four patients with Wagner grade 2, 3, or 4 ulcers, which had been present for &gt;3 months, were studied. In the intention-to-treat analysis, complete healing of the index ulcer was achieved in 37 patients at 1-year of follow-up: 25/48 (52%) in the HBOT group and 12/42 (29%) in the placebo group (P = 0.03). In a sub-analysis of those patients completing &gt;35 HBOT sessions, healing of the index ulcer occurred in 23/38 (61%) in the HBOT group and 10/37 (27%) in the placebo group (P = 0.009). The frequency of adverse events was low.\nCONCLUSIONS: The HODFU study showed that adjunctive treatment with HBOT facilitates healing of chronic foot ulcers in selected patients with diabetes.","DOI":"10.2337/dc09-1754","ISSN":"1935-5548","note":"PMID: 20427683","journalAbbreviation":"Diabetes Care","language":"eng","author":[{"family":"Löndahl","given":"Magnus"},{"family":"Katzman","given":"Per"},{"family":"Nilsson","given":"Anders"},{"family":"Hammarlund","given":"Christer"}],"issued":{"date-parts":[["2010",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2]</w:t>
      </w:r>
      <w:r w:rsidRPr="007B1436">
        <w:rPr>
          <w:rFonts w:asciiTheme="minorHAnsi" w:hAnsiTheme="minorHAnsi" w:cs="Arial"/>
        </w:rPr>
        <w:fldChar w:fldCharType="end"/>
      </w:r>
      <w:r w:rsidRPr="007B1436">
        <w:rPr>
          <w:rFonts w:asciiTheme="minorHAnsi" w:hAnsiTheme="minorHAnsi" w:cs="Arial"/>
        </w:rPr>
        <w:t xml:space="preserve"> although the treatment is time intensive for the patient (often between 1-2 hours per session) and there are issues with potential patient claustrophobia. Additional side effects of this treatment are potential inner ear lesions or pain associated with pressure changes, or </w:t>
      </w:r>
      <w:r w:rsidR="002E168A" w:rsidRPr="007B1436">
        <w:rPr>
          <w:rFonts w:asciiTheme="minorHAnsi" w:hAnsiTheme="minorHAnsi" w:cs="Arial"/>
        </w:rPr>
        <w:t>o</w:t>
      </w:r>
      <w:r w:rsidRPr="007B1436">
        <w:rPr>
          <w:rFonts w:asciiTheme="minorHAnsi" w:hAnsiTheme="minorHAnsi" w:cs="Arial"/>
        </w:rPr>
        <w:t xml:space="preserve">edema of the lung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8e96qphcv","properties":{"formattedCitation":"[63]","plainCitation":"[63]"},"citationItems":[{"id":409,"uris":["http://zotero.org/users/1254505/items/8SVCQ75S"],"uri":["http://zotero.org/users/1254505/items/8SVCQ75S"],"itemData":{"id":409,"type":"article-journal","title":"Complications and side effects of hyperbaric oxygen therapy","container-title":"Aviation, space, and environmental medicine","page":"119-124","volume":"71","issue":"2","source":"NCBI PubMed","abstract":"BACKGROUND: Despite ongoing controversy, hyperbaric oxygen (HBO) therapy is frequently administered in various clinical situations. Probably because of the unique atmospheric conditions to which the patient is exposed, there are concerns about the safety aspects of this therapy. Possible complications during HBO therapy include barotraumatic lesions (middle ear, nasal sinuses, inner ear, lung, teeth), oxygen toxicity (central nervous system, lung), confinement anxiety, and ocular effects (myopia, cataract growth).\nMETHODS: To analyze the medical safety of HBO therapy, this report reviewed complications and side effects of 782 patients treated for various indications with a total of 11,376 HBO therapy sessions within a multiplace chamber. The absolute treatment pressure was 240 or 250 kPa 114 or 15 msw). The compression was performed in a linear manner with 14 to 15 kPa (1.4 to 1.5 msw) x min(-1). All data were gathered prospectively within a special database.\nRESULTS: More than 17% of all patients experienced ear pain or discomfort as an expression of problems in equalizing the middle ear pressure. Most episodes were not related to a persistent eustachian tube dysfunction since they only occurred once. Barotraumatic lesions on visual otological examinations (ear microscopy) were verified in 3.8% of all patients. Patients with sensory deficits involving the ear region need special attention, because they seem to be at risk for rupture of the tympanic membrane (three cases documented). A barotrauma of the nasal sinuses occurred rarely and no barotraumatic lesions of the inner ear, lung, or teeth were noted. Oxygen toxicity of the CNS manifested by generalized seizures affected four patients without any recognizable risk factors or prodromes. None of the patients suffered recurrences or sequelae. Regular checks of the blood glucose in diabetics failed to reveal episodes of hypoglycemia as a cause for seizures. Lung function tests of patients undergoing prolonged treatment (average 52.8 sessions) did not deteriorate.\nCONCLUSION: Patients scheduled for HBO therapy need a careful pre-examination and monitoring. If safety guidelines are strictly followed, HBO therapy is a modality with an acceptable rate of complications. The predominant complication is represented by pressure equalization problems within the middle ear. Serious complications rarely occur.","ISSN":"0095-6562","note":"PMID: 10685584","journalAbbreviation":"Aviat Space Environ Med","language":"eng","author":[{"family":"Plafki","given":"C"},{"family":"Peters","given":"P"},{"family":"Almeling","given":"M"},{"family":"Welslau","given":"W"},{"family":"Busch","given":"R"}],"issued":{"date-parts":[["2000",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3]</w:t>
      </w:r>
      <w:r w:rsidRPr="007B1436">
        <w:rPr>
          <w:rFonts w:asciiTheme="minorHAnsi" w:hAnsiTheme="minorHAnsi" w:cs="Arial"/>
        </w:rPr>
        <w:fldChar w:fldCharType="end"/>
      </w:r>
      <w:r w:rsidRPr="007B1436">
        <w:rPr>
          <w:rFonts w:asciiTheme="minorHAnsi" w:hAnsiTheme="minorHAnsi" w:cs="Arial"/>
        </w:rPr>
        <w:t xml:space="preserve">. </w:t>
      </w:r>
    </w:p>
    <w:p w14:paraId="15B621F3" w14:textId="135BD2F0" w:rsidR="00943CC3" w:rsidRPr="007B1436" w:rsidRDefault="00BC14A8" w:rsidP="00BC14A8">
      <w:pPr>
        <w:ind w:firstLine="720"/>
        <w:rPr>
          <w:rFonts w:asciiTheme="minorHAnsi" w:hAnsiTheme="minorHAnsi" w:cs="Arial"/>
        </w:rPr>
      </w:pPr>
      <w:r w:rsidRPr="007B1436">
        <w:rPr>
          <w:rFonts w:asciiTheme="minorHAnsi" w:hAnsiTheme="minorHAnsi" w:cs="Arial"/>
        </w:rPr>
        <w:t xml:space="preserve">Dressings are almost always used on their own or in conjunction to treatments for chronic wounds in order to absorb wound exudate. There are many varieties of dressings, which vary in expense. However, a recent study comparing the cost effectiveness of commonly used dressing types found no major differences between a simple gauze with or without an antimicrobial agent or a hydrocolloidal preparation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iaa0vm2ov","properties":{"formattedCitation":"[64]","plainCitation":"[64]"},"citationItems":[{"id":31,"uris":["http://zotero.org/users/1254505/items/ZQX8X8WH"],"uri":["http://zotero.org/users/1254505/items/ZQX8X8WH"],"itemData":{"id":31,"type":"article-journal","title":"Randomised controlled trial of the use of three dressing preparations in the management of chronic ulceration of the foot in diabetes","container-title":"Health technology assessment (Winchester, England)","page":"1-86, iii-iv","volume":"13","issue":"54","source":"NCBI PubMed","abstract":"OBJECTIVES: To determine the comparative effectiveness and cost-effectiveness of three dressing products, N-A, Inadine and Aquacel, for patients with diabetic foot ulcers, as well as the feasibility and consequences of less frequent dressing changes by health-care professionals.\nDESIGN: A multicentre, prospective, observer-blinded, parallel group, randomised controlled trial, with three arms.\nSETTING: Established expert multidisciplinary clinics for the management of diabetic foot ulcers across the UK.\nPARTICIPANTS: Patients over age 18 with type 1 or type 2 diabetes with a chronic (present for at least 6 weeks) full-thickness foot ulcer (on or below the malleoli) not penetrating to tendon, periosteum or bone, and with a cross-sectional area between 25 and 2500 mm(2).\nINTERVENTIONS: Participants were randomised 1:1:1 to treatment with one of N-A (a non-adherent, knitted, viscose filament gauze), Inadine (an iodine-impregnated dressing), both traditional dressings, or Aquacel, a newer product.\nMAIN OUTCOME MEASURES: The primary outcome measure was the number of ulcers healed in each group at week 24. Secondary measures included time to healing, new ulcerations, major and minor amputations, and episodes of secondary infection.\nRESULTS: A total of 317 patients were randomised. After 88 withdrawals, 229 remained evaluable. A greater proportion of smaller (25-100 mm(2) ulcers healed within the specified time (48.3% versus 37.3%; p = 0.048). There was, however, no difference between the three dressings in terms of percentage healed by 24 weeks, or in the mean time to healing, whether analysed on the basis of intention to treat (Inadine 44.4%, N-A 38.7%, Aquacel 44.7%; not significant) or per protocol (Inadine 55.2%, N-A 59.4%, Aquacel 63.0%; not significant). There was no difference in the quality of healing, as reflected in the incidence of recurrence within 12 weeks. Likewise, there was no difference in the incidence of adverse events, although a greater proportion of those randomised to the non-adherent dressings were withdrawn from the study (34.9% versus 29.1% Aquacel and 19.4% Inadine; p = 0.038). The only statistically significant difference found in the health economic analysis was the cost associated with the provision of dressings (mean cost per patient: N-A 14.85 pounds, Inadine 17.48 pounds, Aquacel 43.60 pounds). The higher cost of Aquacel was not offset by the fewer dressings required. There was no difference in measures of either generic or condition-specific measures of quality of life. However, there was a significant difference in the change in pain associated with dressing changes between the first and second visits, with least pain reported by those receiving non-adherent dressings (p = 0.012). There was no difference in the costs of professional time, and this may relate to the number of dressing changes undertaken by non-professionals. Fifty-one per cent of all participants had at least one dressing change undertaken by themselves or a non-professional carer, although this ranged from 22% to 82% between the different centres.\nCONCLUSIONS: As there was no difference in effectiveness, there is no reason why the least costly of the three dressings could not be used more widely across the UK National Health Service, thus generating potentially substantial savings. The option of involving patients and non-professional carers in changing dressings needs to be assessed more formally and could be associated with further significant reductions in health-care costs.\nTRIAL REGISTRATION: Current Controlled Trials ISRCTN78366977.","DOI":"10.3310/hta13540","ISSN":"2046-4924","note":"PMID: 19922726","journalAbbreviation":"Health Technol Assess","language":"eng","author":[{"family":"Jeffcoate","given":"W J"},{"family":"Price","given":"P E"},{"family":"Phillips","given":"C J"},{"family":"Game","given":"F L"},{"family":"Mudge","given":"E"},{"family":"Davies","given":"S"},{"family":"Amery","given":"C M"},{"family":"Edmonds","given":"M E"},{"family":"Gibby","given":"O M"},{"family":"Johnson","given":"A B"},{"family":"Jones","given":"G R"},{"family":"Masson","given":"E"},{"family":"Patmore","given":"J E"},{"family":"Price","given":"D"},{"family":"Rayman","given":"G"},{"family":"Harding","given":"K G"}],"issued":{"date-parts":[["2009",1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4]</w:t>
      </w:r>
      <w:r w:rsidRPr="007B1436">
        <w:rPr>
          <w:rFonts w:asciiTheme="minorHAnsi" w:hAnsiTheme="minorHAnsi" w:cs="Arial"/>
        </w:rPr>
        <w:fldChar w:fldCharType="end"/>
      </w:r>
      <w:r w:rsidRPr="007B1436">
        <w:rPr>
          <w:rFonts w:asciiTheme="minorHAnsi" w:hAnsiTheme="minorHAnsi" w:cs="Arial"/>
        </w:rPr>
        <w:t>. The more expensive dressings required less changes, however the cost was offset by the cost for professional time. The only noticeable difference between the dressings was a decrease in reported pain by use of non-adherent dressings.</w:t>
      </w:r>
    </w:p>
    <w:p w14:paraId="5A14C3AA" w14:textId="77777777" w:rsidR="00BC14A8" w:rsidRPr="007B1436" w:rsidRDefault="00943CC3" w:rsidP="00BC14A8">
      <w:pPr>
        <w:ind w:firstLine="720"/>
        <w:rPr>
          <w:rFonts w:asciiTheme="minorHAnsi" w:hAnsiTheme="minorHAnsi" w:cs="Arial"/>
        </w:rPr>
      </w:pPr>
      <w:r w:rsidRPr="007B1436">
        <w:rPr>
          <w:rFonts w:asciiTheme="minorHAnsi" w:hAnsiTheme="minorHAnsi" w:cs="Arial"/>
        </w:rPr>
        <w:br w:type="column"/>
      </w:r>
    </w:p>
    <w:p w14:paraId="07412F5D" w14:textId="77777777" w:rsidR="00BC14A8" w:rsidRPr="00D17671" w:rsidRDefault="00BC14A8" w:rsidP="00D17671">
      <w:pPr>
        <w:pStyle w:val="Heading2"/>
        <w:rPr>
          <w:color w:val="auto"/>
        </w:rPr>
      </w:pPr>
      <w:bookmarkStart w:id="54" w:name="_Toc341439789"/>
      <w:bookmarkStart w:id="55" w:name="_Toc358625756"/>
      <w:bookmarkStart w:id="56" w:name="_Toc362553981"/>
      <w:r w:rsidRPr="00D17671">
        <w:rPr>
          <w:color w:val="auto"/>
        </w:rPr>
        <w:t>Future treatments for chronic ulcers:</w:t>
      </w:r>
      <w:bookmarkEnd w:id="54"/>
      <w:bookmarkEnd w:id="55"/>
      <w:bookmarkEnd w:id="56"/>
    </w:p>
    <w:p w14:paraId="6AC2AC38" w14:textId="1B45ADDC" w:rsidR="00BC14A8" w:rsidRPr="007B1436" w:rsidRDefault="00BC14A8" w:rsidP="00BC14A8">
      <w:pPr>
        <w:rPr>
          <w:rFonts w:asciiTheme="minorHAnsi" w:eastAsia="Times New Roman" w:hAnsiTheme="minorHAnsi" w:cs="Arial"/>
        </w:rPr>
      </w:pPr>
      <w:bookmarkStart w:id="57" w:name="_Toc245365372"/>
      <w:r w:rsidRPr="007B1436">
        <w:rPr>
          <w:rFonts w:asciiTheme="minorHAnsi" w:hAnsiTheme="minorHAnsi" w:cs="Arial"/>
        </w:rPr>
        <w:t xml:space="preserve">In chronic non-healing ulcers, there is an increased level of MMPs and a decreased level of TIMPs (tissue inhibitor of matrix metalloproteinases), leading to excessive degradation and inflammation. It is possible to predict non-healing ulcers from the ratios of MMP-1 to TIMP-1 in wound fluid, with an optimal ratio of 0.39 predicting full healing at 12 week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uleiaoo9l","properties":{"formattedCitation":"[65]","plainCitation":"[65]"},"citationItems":[{"id":242,"uris":["http://zotero.org/users/1254505/items/88B98CTM"],"uri":["http://zotero.org/users/1254505/items/88B98CTM"],"itemData":{"id":242,"type":"article-journal","title":"Matrix metalloproteinases and diabetic foot ulcers: the ratio of MMP-1 to TIMP-1 is a predictor of wound healing","container-title":"Diabetic Medicine","page":"419-426","volume":"25","issue":"4","source":"PubMed Central","abstract":"Aims\nMatrix metalloproteinases (MMPs) play a major role in wound healing: they can degrade all components of the extracellular matrix. In diabetic foot ulcers there is an excess of MMPs and a decrease of the tissue inhibitors of MMPs (TIMPs). This imbalance is probably one cause of impaired healing. However, little is known about changes in MMPs during wound healing.\n\nMethods\nSixteen patients with neuropathic diabetic foot ulcers participated. Wound fluid was collected regularly during the 12-week follow-up period, for measurement of MMP-1, MMP-2, MMP-8, MMP-9 and TIMP-1. Results were analysed by the degree of wound healing: good healers (defined by a reduction of at least 82% in initial wound surface at 4 weeks) and poor healers (reduction of less than 82% in wound surface at 4 weeks).\n\nResults\nIn good healers, levels of MMP-8 and -9 secreted by inflammatory cells decreased earlier. The initial levels of MMP-1 were similar in good and poor healers (P = 0.1) but rose significantly at week 2 in good healers (P = 0.039). There was a significant correlation between a high ratio of MMP-1/TIMP-1 and good healing (r = 0.65, P = 0.008). Receiver Operator Curve (ROC) analysis showed that an MMP-1/TIMP-1 ratio of 0.39 best predicted wound healing (sensitivity = 71%, specificity = 87.5%).\n\nConclusions\nA high level of MMP-1 seems essential to wound healing, while an excess of MMP-8 and -9 is deleterious, and could be a target for new topical treatments. The MMP-1/TIMP-1 ratio is a predictor of wound healing in diabetic foot ulcers., Diabet. Med. 25, 419–426 (2008)","DOI":"10.1111/j.1464-5491.2008.02414.x","ISSN":"0742-3071","note":"PMID: 18387077\nPMCID: PMC2326726","shortTitle":"Matrix metalloproteinases and diabetic foot ulcers","journalAbbreviation":"Diabet Med","author":[{"family":"Muller","given":"M"},{"family":"Trocme","given":"C"},{"family":"Lardy","given":"B"},{"family":"Morel","given":"F"},{"family":"Halimi","given":"S"},{"family":"Benhamou","given":"P Y"}],"issued":{"date-parts":[["2008",4,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5]</w:t>
      </w:r>
      <w:r w:rsidRPr="007B1436">
        <w:rPr>
          <w:rFonts w:asciiTheme="minorHAnsi" w:hAnsiTheme="minorHAnsi" w:cs="Arial"/>
        </w:rPr>
        <w:fldChar w:fldCharType="end"/>
      </w:r>
      <w:r w:rsidRPr="007B1436">
        <w:rPr>
          <w:rFonts w:asciiTheme="minorHAnsi" w:hAnsiTheme="minorHAnsi" w:cs="Arial"/>
        </w:rPr>
        <w:t xml:space="preserve">. </w:t>
      </w:r>
      <w:r w:rsidRPr="007B1436">
        <w:rPr>
          <w:rFonts w:asciiTheme="minorHAnsi" w:eastAsia="Times New Roman" w:hAnsiTheme="minorHAnsi" w:cs="Arial"/>
        </w:rPr>
        <w:t>This allows for selectively treating ulcers predicted to not heal with more expensive therapies which would be unnecessarily expensive for broadly treating all non-healing ulcers.</w:t>
      </w:r>
      <w:r w:rsidR="002E168A" w:rsidRPr="007B1436">
        <w:rPr>
          <w:rFonts w:asciiTheme="minorHAnsi" w:eastAsia="Times New Roman" w:hAnsiTheme="minorHAnsi" w:cs="Arial"/>
        </w:rPr>
        <w:t xml:space="preserve"> Alternatively</w:t>
      </w:r>
      <w:r w:rsidR="00F51150" w:rsidRPr="007B1436">
        <w:rPr>
          <w:rFonts w:asciiTheme="minorHAnsi" w:eastAsia="Times New Roman" w:hAnsiTheme="minorHAnsi" w:cs="Arial"/>
        </w:rPr>
        <w:t>,</w:t>
      </w:r>
      <w:r w:rsidR="002E168A" w:rsidRPr="007B1436">
        <w:rPr>
          <w:rFonts w:asciiTheme="minorHAnsi" w:eastAsia="Times New Roman" w:hAnsiTheme="minorHAnsi" w:cs="Arial"/>
        </w:rPr>
        <w:t xml:space="preserve"> inhibit</w:t>
      </w:r>
      <w:r w:rsidR="00FF2491" w:rsidRPr="007B1436">
        <w:rPr>
          <w:rFonts w:asciiTheme="minorHAnsi" w:eastAsia="Times New Roman" w:hAnsiTheme="minorHAnsi" w:cs="Arial"/>
        </w:rPr>
        <w:t>o</w:t>
      </w:r>
      <w:r w:rsidR="002E168A" w:rsidRPr="007B1436">
        <w:rPr>
          <w:rFonts w:asciiTheme="minorHAnsi" w:eastAsia="Times New Roman" w:hAnsiTheme="minorHAnsi" w:cs="Arial"/>
        </w:rPr>
        <w:t>rs of MMP and inhibitors of promoters of TIMPs could be developed.</w:t>
      </w:r>
    </w:p>
    <w:p w14:paraId="4955CB57" w14:textId="77777777" w:rsidR="00BC14A8" w:rsidRPr="00D17671" w:rsidRDefault="00BC14A8" w:rsidP="00D17671">
      <w:pPr>
        <w:pStyle w:val="Heading3"/>
        <w:rPr>
          <w:color w:val="auto"/>
        </w:rPr>
      </w:pPr>
      <w:bookmarkStart w:id="58" w:name="_Toc341439790"/>
      <w:bookmarkStart w:id="59" w:name="_Toc358625757"/>
      <w:bookmarkStart w:id="60" w:name="_Toc362553982"/>
      <w:r w:rsidRPr="00D17671">
        <w:rPr>
          <w:color w:val="auto"/>
        </w:rPr>
        <w:t>Bacteriophage therapies:</w:t>
      </w:r>
      <w:bookmarkEnd w:id="58"/>
      <w:bookmarkEnd w:id="59"/>
      <w:bookmarkEnd w:id="60"/>
    </w:p>
    <w:p w14:paraId="7B66B121" w14:textId="5060500F" w:rsidR="00BC14A8" w:rsidRPr="007B1436" w:rsidRDefault="00BC14A8" w:rsidP="00BC14A8">
      <w:pPr>
        <w:widowControl w:val="0"/>
        <w:tabs>
          <w:tab w:val="left" w:pos="220"/>
          <w:tab w:val="left" w:pos="720"/>
        </w:tabs>
        <w:autoSpaceDE w:val="0"/>
        <w:autoSpaceDN w:val="0"/>
        <w:adjustRightInd w:val="0"/>
        <w:rPr>
          <w:rFonts w:asciiTheme="minorHAnsi" w:hAnsiTheme="minorHAnsi" w:cs="Arial"/>
          <w:lang w:val="en-US"/>
        </w:rPr>
      </w:pPr>
      <w:r w:rsidRPr="007B1436">
        <w:rPr>
          <w:rFonts w:asciiTheme="minorHAnsi" w:hAnsiTheme="minorHAnsi" w:cs="Arial"/>
        </w:rPr>
        <w:t xml:space="preserve">A bacteriophage is a virus which specifically infects bacteria, and come in two main forms, temperate and lytic bacteriophages. Temperate bacteriophages are dormant and reside within bacterial DNA either as a free plasmid or integrated within the bacterial chromosome. When the cells become damaged or begin apoptosis the phages are released. A lytic bacteriophage causes lysis of the infected bacterium as the replication of the bacteriophage is performed. Bacteriophages have been suggested as a treatment for antibiotic resistant bacteria due to their specificity and effectiveness in targeting bacteria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fjcqq3oap","properties":{"formattedCitation":"[66]","plainCitation":"[66]"},"citationItems":[{"id":418,"uris":["http://zotero.org/users/1254505/items/5RUMDIKD"],"uri":["http://zotero.org/users/1254505/items/5RUMDIKD"],"itemData":{"id":418,"type":"article-journal","title":"Bacteriophage Therapy","container-title":"Antimicrobial Agents and Chemotherapy","page":"649-659","volume":"45","issue":"3","source":"PubMed Central","DOI":"10.1128/AAC.45.3.649-659.2001","ISSN":"0066-4804","note":"PMID: 11181338\nPMCID: PMC90351","journalAbbreviation":"Antimicrob Agents Chemother","author":[{"family":"Sulakvelidze","given":"Alexander"},{"family":"Alavidze","given":"Zemphira"},{"family":"Morris","given":"J. Glenn"}],"issued":{"date-parts":[["2001",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6]</w:t>
      </w:r>
      <w:r w:rsidRPr="007B1436">
        <w:rPr>
          <w:rFonts w:asciiTheme="minorHAnsi" w:hAnsiTheme="minorHAnsi" w:cs="Arial"/>
        </w:rPr>
        <w:fldChar w:fldCharType="end"/>
      </w:r>
      <w:r w:rsidRPr="007B1436">
        <w:rPr>
          <w:rFonts w:asciiTheme="minorHAnsi" w:hAnsiTheme="minorHAnsi" w:cs="Arial"/>
        </w:rPr>
        <w:t>.</w:t>
      </w:r>
    </w:p>
    <w:p w14:paraId="2DA627BD" w14:textId="15594467" w:rsidR="00BC14A8" w:rsidRPr="007B1436" w:rsidRDefault="00BC14A8" w:rsidP="00BC14A8">
      <w:pPr>
        <w:ind w:firstLine="720"/>
        <w:rPr>
          <w:rFonts w:asciiTheme="minorHAnsi" w:hAnsiTheme="minorHAnsi" w:cs="Arial"/>
        </w:rPr>
      </w:pPr>
      <w:r w:rsidRPr="007B1436">
        <w:rPr>
          <w:rFonts w:asciiTheme="minorHAnsi" w:hAnsiTheme="minorHAnsi" w:cs="Arial"/>
        </w:rPr>
        <w:t>A topically applied bacteriophage cocktail to treat a bacterially infected chronic wound model was used to treat bot</w:t>
      </w:r>
      <w:r w:rsidR="002E168A" w:rsidRPr="007B1436">
        <w:rPr>
          <w:rFonts w:asciiTheme="minorHAnsi" w:hAnsiTheme="minorHAnsi" w:cs="Arial"/>
        </w:rPr>
        <w:t>h mice and pigs, consisting of</w:t>
      </w:r>
      <w:r w:rsidRPr="007B1436">
        <w:rPr>
          <w:rFonts w:asciiTheme="minorHAnsi" w:hAnsiTheme="minorHAnsi" w:cs="Arial"/>
        </w:rPr>
        <w:t xml:space="preserve"> punch biopsy wounds and inoculation with 3 separate strains of bacteria. After some time, these wounds were applied with a bacteriophage cocktail, leading to improvements in wound healing, </w:t>
      </w:r>
      <w:r w:rsidR="002E168A" w:rsidRPr="007B1436">
        <w:rPr>
          <w:rFonts w:asciiTheme="minorHAnsi" w:hAnsiTheme="minorHAnsi" w:cs="Arial"/>
        </w:rPr>
        <w:t>particularly in</w:t>
      </w:r>
      <w:r w:rsidRPr="007B1436">
        <w:rPr>
          <w:rFonts w:asciiTheme="minorHAnsi" w:hAnsiTheme="minorHAnsi" w:cs="Arial"/>
        </w:rPr>
        <w:t xml:space="preserve"> Staphylococcus aureus and Pseudomonas aeruginosa infections, but less effective against Acinetobacter baumannii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0nhg67c78","properties":{"formattedCitation":"[67]","plainCitation":"[67]"},"citationItems":[{"id":11,"uris":["http://zotero.org/users/1254505/items/HJSMK57K"],"uri":["http://zotero.org/users/1254505/items/HJSMK57K"],"itemData":{"id":11,"type":"article-journal","title":"Wound healing potential of topical bacteriophage therapy on diabetic cutaneous wounds","container-title":"Wound Repair and Regeneration","page":"595–603","volume":"21","issue":"4","source":"Wiley Online Library","abstract":"Chronic wounds that fail to heal are a common complication of diabetes mellitus and the most common precipitating reason for nontraumatic lower limb amputation. Unfortunately, the bacterial species that cause these infections are becoming more resistant to antibiotics, making them increasingly difficult to treat. We assessed the feasibility of combating chronic bacterial infections with a topically delivered bacteriophage cocktail in two animal models of diabetes mellitus. Microbiological, planimetric, and histological parameters were compared in debrided infected wounds with or without topical bacteriophage treatment. We determined that bacteriophage treatment effectively decreased bacterial colony counts and improved wound healing, as indicated by smaller epithelial and dermal gaps, in Staphylococcus aureus and Pseudomonas aeruginosa infections but was not as effective against Acinetobacter baumannii. Although the improvements were more significant in the rodent model than in the porcine model, our results suggest that topically administered bacteriophage treatment may be effective in resolving chronic infections, especially when applied in conjunction with wound debridement. These findings have important implications for the feasibility of using topical antimicrobial therapies to safely treat chronic infections in diabetes mellitus patients.","DOI":"10.1111/wrr.12056","ISSN":"1524-475X","language":"en","author":[{"family":"Mendes","given":"João J."},{"family":"Leandro","given":"Clara"},{"family":"Corte-Real","given":"Sofia"},{"family":"Barbosa","given":"Raquel"},{"family":"Cavaco-Silva","given":"Patrícia"},{"family":"Melo-Cristino","given":"José"},{"family":"Górski","given":"Andrzej"},{"family":"Garcia","given":"Miguel"}],"issued":{"date-parts":[["201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7]</w:t>
      </w:r>
      <w:r w:rsidRPr="007B1436">
        <w:rPr>
          <w:rFonts w:asciiTheme="minorHAnsi" w:hAnsiTheme="minorHAnsi" w:cs="Arial"/>
        </w:rPr>
        <w:fldChar w:fldCharType="end"/>
      </w:r>
      <w:r w:rsidRPr="007B1436">
        <w:rPr>
          <w:rFonts w:asciiTheme="minorHAnsi" w:hAnsiTheme="minorHAnsi" w:cs="Arial"/>
        </w:rPr>
        <w:t>.</w:t>
      </w:r>
    </w:p>
    <w:p w14:paraId="5A4F551A" w14:textId="77777777" w:rsidR="00BC14A8" w:rsidRPr="007B1436" w:rsidRDefault="00BC14A8" w:rsidP="00BC14A8">
      <w:pPr>
        <w:ind w:firstLine="720"/>
        <w:rPr>
          <w:rFonts w:asciiTheme="minorHAnsi" w:hAnsiTheme="minorHAnsi" w:cs="Arial"/>
        </w:rPr>
      </w:pPr>
      <w:r w:rsidRPr="007B1436">
        <w:rPr>
          <w:rFonts w:asciiTheme="minorHAnsi" w:hAnsiTheme="minorHAnsi" w:cs="Arial"/>
        </w:rPr>
        <w:t>A major concern with bacteriophage treatments is the lack of clinical data in their usage, and since chronic wounds exhibit wide ranges of bacteria, therapies must ideally be broadly acting since there is no single bacterial strain present.</w:t>
      </w:r>
    </w:p>
    <w:p w14:paraId="30809F50" w14:textId="77777777" w:rsidR="00BC14A8" w:rsidRPr="007B1436" w:rsidRDefault="00BC14A8" w:rsidP="00704347">
      <w:pPr>
        <w:pStyle w:val="Heading2"/>
        <w:rPr>
          <w:color w:val="auto"/>
        </w:rPr>
      </w:pPr>
      <w:bookmarkStart w:id="61" w:name="_Toc341439791"/>
      <w:bookmarkStart w:id="62" w:name="_Toc358625758"/>
      <w:bookmarkStart w:id="63" w:name="_Toc362553983"/>
      <w:bookmarkEnd w:id="57"/>
      <w:r w:rsidRPr="007B1436">
        <w:rPr>
          <w:color w:val="auto"/>
        </w:rPr>
        <w:t>Mesenchymal stem cell therapy:</w:t>
      </w:r>
      <w:bookmarkEnd w:id="61"/>
      <w:bookmarkEnd w:id="62"/>
      <w:bookmarkEnd w:id="63"/>
    </w:p>
    <w:p w14:paraId="516C83DF" w14:textId="13AD5E37" w:rsidR="00BC14A8" w:rsidRPr="007B1436" w:rsidRDefault="00BC14A8" w:rsidP="00BC14A8">
      <w:pPr>
        <w:rPr>
          <w:rFonts w:asciiTheme="minorHAnsi" w:hAnsiTheme="minorHAnsi" w:cs="Arial"/>
        </w:rPr>
      </w:pPr>
      <w:r w:rsidRPr="007B1436">
        <w:rPr>
          <w:rFonts w:asciiTheme="minorHAnsi" w:hAnsiTheme="minorHAnsi" w:cs="Arial"/>
        </w:rPr>
        <w:t>Stem cell therapies may provide treatments against many of the aetiological components of chronic wounds, namely the lack of angiogenesis, chronic inflammatory response, and lack of extracellular matrix pro</w:t>
      </w:r>
      <w:r w:rsidR="002E168A" w:rsidRPr="007B1436">
        <w:rPr>
          <w:rFonts w:asciiTheme="minorHAnsi" w:hAnsiTheme="minorHAnsi" w:cs="Arial"/>
        </w:rPr>
        <w:t xml:space="preserve">duction. Conveniently, mesenchymal stem </w:t>
      </w:r>
      <w:r w:rsidRPr="007B1436">
        <w:rPr>
          <w:rFonts w:asciiTheme="minorHAnsi" w:hAnsiTheme="minorHAnsi" w:cs="Arial"/>
        </w:rPr>
        <w:t xml:space="preserve">cells </w:t>
      </w:r>
      <w:r w:rsidR="00F51150" w:rsidRPr="007B1436">
        <w:rPr>
          <w:rFonts w:asciiTheme="minorHAnsi" w:hAnsiTheme="minorHAnsi" w:cs="Arial"/>
        </w:rPr>
        <w:t>can be</w:t>
      </w:r>
      <w:r w:rsidRPr="007B1436">
        <w:rPr>
          <w:rFonts w:asciiTheme="minorHAnsi" w:hAnsiTheme="minorHAnsi" w:cs="Arial"/>
        </w:rPr>
        <w:t xml:space="preserve"> relatively simple to isolate and expand in vitro, whereby an autocrine response stimulates high proliferation allowing for rapid expansion of the cells whilst maintaining the cells potency for differentiation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tmg9o2jpo","properties":{"formattedCitation":"[68]","plainCitation":"[68]"},"citationItems":[{"id":240,"uris":["http://zotero.org/users/1254505/items/XFBW5HE5"],"uri":["http://zotero.org/users/1254505/items/XFBW5HE5"],"itemData":{"id":240,"type":"article-journal","title":"Adult mesenchymal stem cells for tissue engineering versus regenerative medicine","container-title":"Journal of Cellular Physiology","page":"341–347","volume":"213","issue":"2","source":"Wiley Online Library","abstract":"Adult mesenchymal stem cells (MSCs) can be isolated from bone marrow or marrow aspirates and because they are culture-dish adherent, they can be expanded in culture while maintaining their multipotency. The MSCs have been used in preclinical models for tissue engineering of bone, cartilage, muscle, marrow stroma, tendon, fat, and other connective tissues. These tissue-engineered materials show considerable promise for use in rebuilding damaged or diseased mesenchymal tissues. Unanticipated is the realization that the MSCs secrete a large spectrum of bioactive molecules. These molecules are immunosuppressive, especially for T-cells and, thus, allogeneic MSCs can be considered for therapeutic use. In this context, the secreted bioactive molecules provide a regenerative microenvironment for a variety of injured adult tissues to limit the area of damage and to mount a self-regulated regenerative response. This regenerative microenvironment is referred to as trophic activity and, therefore, MSCs appear to be valuable mediators for tissue repair and regeneration. The natural titers of MSCs that are drawn to sites of tissue injury can be augmented by allogeneic MSCs delivered via the bloodstream. Indeed, human clinical trials are now under way to use allogeneic MSCs for treatment of myocardial infarcts, graft-versus-host disease, Crohn's Disease, cartilage and meniscus repair, stroke, and spinal cord injury. This review summarizes the biological basis for the in vivo functioning of MSCs through development and aging. J. Cell. Physiol. 213: 341–347, 2007. © 2007 Wiley-Liss, Inc.","DOI":"10.1002/jcp.21200","ISSN":"1097-4652","language":"en","author":[{"family":"Caplan","given":"Arnold I."}],"issued":{"date-parts":[["200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8]</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2od3odcfbe","properties":{"formattedCitation":"[69]","plainCitation":"[69]"},"citationItems":[{"id":271,"uris":["http://zotero.org/users/1254505/items/B9K95RM7"],"uri":["http://zotero.org/users/1254505/items/B9K95RM7"],"itemData":{"id":271,"type":"article-journal","title":"Enhanced Healing of Diabetic Wounds by Topical Administration of Adipose Tissue-Derived Stromal Cells Overexpressing Stromal-Derived Factor-1: Biodistribution and Engraftment Analysis by Bioluminescent Imaging","container-title":"Stem Cells International","volume":"2011","source":"www.hindawi.com","abstract":"Chronic ulcers represent a major health problem in diabetic patients resulting in pain and discomfort. Conventional therapy does not guarantee adequate wound repair. In diabetes, impaired healing is partly due to poor endothelial progenitor cells mobilisation and homing, with altered levels of the chemokine stromal-derived factor-1 (SDF-1) at the wound site. Adipose tissue-associated stromal cells (AT-SCs) can provide an accessible source of progenitor cells secreting proangiogenic factors and differentiating into endothelial-like cells. We demonstrated that topical administration of AT-SCs genetically modified ex vivo to overexpress SDF-1, promotes wound healing into diabetic mice. In particular, by in vivo bioluminescent imaging analysis, we monitored biodistribution and survival after transplantation of luciferase-expressing cells. In conclusion, this study indicates the therapeutic potential of AT-SCs administration in wound healing, through cell differentiation, enhanced cellular recruitment at the wound site, and paracrine effects associated with local growth-factors production.","URL":"http://www.hindawi.com/journals/sci/2011/304562/abs/","DOI":"10.4061/2011/304562","ISSN":"0000-0002","shortTitle":"Enhanced Healing of Diabetic Wounds by Topical Administration of Adipose Tissue-Derived Stromal Cells Overexpressing Stromal-Derived Factor-1","language":"en","author":[{"family":"Di Rocco","given":"Giuliana"},{"family":"Gentile","given":"Antonietta"},{"family":"Antonini","given":"Annalisa"},{"family":"Ceradini","given":"Francesca"},{"family":"Wu","given":"Joseph C."},{"family":"Capogrossi","given":"Maurizio C."},{"family":"Toietta","given":"Gabriele"}],"issued":{"date-parts":[["2010",12,26]]},"accessed":{"date-parts":[["2014",3,24]]}}}],"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69]</w:t>
      </w:r>
      <w:r w:rsidRPr="007B1436">
        <w:rPr>
          <w:rFonts w:asciiTheme="minorHAnsi" w:hAnsiTheme="minorHAnsi" w:cs="Arial"/>
        </w:rPr>
        <w:fldChar w:fldCharType="end"/>
      </w:r>
      <w:r w:rsidRPr="007B1436">
        <w:rPr>
          <w:rFonts w:asciiTheme="minorHAnsi" w:hAnsiTheme="minorHAnsi" w:cs="Arial"/>
        </w:rPr>
        <w:t>.</w:t>
      </w:r>
    </w:p>
    <w:p w14:paraId="4B0BEA9C" w14:textId="16ED2A05" w:rsidR="00BC14A8" w:rsidRPr="007B1436" w:rsidRDefault="00BC14A8" w:rsidP="00BC14A8">
      <w:pPr>
        <w:rPr>
          <w:rFonts w:asciiTheme="minorHAnsi" w:hAnsiTheme="minorHAnsi" w:cs="Arial"/>
        </w:rPr>
      </w:pPr>
      <w:r w:rsidRPr="007B1436">
        <w:rPr>
          <w:rFonts w:asciiTheme="minorHAnsi" w:hAnsiTheme="minorHAnsi" w:cs="Arial"/>
        </w:rPr>
        <w:t>M Dominici et al provide guidance on cell surface marker expression for determination of mesenchymal stem cells</w:t>
      </w:r>
      <w:r w:rsidR="00E01225" w:rsidRPr="007B1436">
        <w:rPr>
          <w:rFonts w:asciiTheme="minorHAnsi" w:hAnsiTheme="minorHAnsi" w:cs="Arial"/>
        </w:rPr>
        <w:t>, however this definition is varied between authors</w:t>
      </w:r>
      <w:r w:rsidRPr="007B1436">
        <w:rPr>
          <w:rFonts w:asciiTheme="minorHAnsi" w:hAnsiTheme="minorHAnsi" w:cs="Arial"/>
        </w:rPr>
        <w:t xml:space="preserv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eg6gdntqp","properties":{"formattedCitation":"[70]","plainCitation":"[70]"},"citationItems":[{"id":215,"uris":["http://zotero.org/users/1254505/items/QUHF4NZF"],"uri":["http://zotero.org/users/1254505/items/QUHF4NZF"],"itemData":{"id":215,"type":"article-journal","title":"Clarification of the nomenclature for MSC: The International Society for Cellular Therapy position statement","container-title":"Cytotherapy","page":"393-395","volume":"7","issue":"5","source":"NCBI PubMed","abstract":"The plastic-adherent cells isolated from BM and other sources have come to be widely known as mesenchymal stem cells (MSC). However, the recognized biologic properties of the unfractionated population of cells do not seem to meet generally accepted criteria for stem cell activity, rendering the name scientifically inaccurate and potentially misleading to the lay public. Nonetheless, a bona fide MSC most certainly exists. To address this inconsistency between nomenclature and biologic properties, and to clarify the terminology, we suggest that the fibroblast-like plastic-adherent cells, regardless of the tissue from which they are isolated, be termed multipotent mesenchymal stromal cells, while the term mesenchymal stem cells is used only for cells that meet specified stem cell criteria. The widely recognized acronym, MSC, may be used for both cell populations, as is the current practice; thus, investigators must clearly define the more scientifically correct designation in their reports. The International Society for Cellular Therapy (ISCT) encourages the scientific community to adopt this uniform nomenclature in all written and oral communications.","DOI":"10.1080/14653240500319234","ISSN":"1465-3249","note":"PMID: 16236628","shortTitle":"Clarification of the nomenclature for MSC","journalAbbreviation":"Cytotherapy","language":"eng","author":[{"family":"Horwitz","given":"E M"},{"family":"Le Blanc","given":"K"},{"family":"Dominici","given":"M"},{"family":"Mueller","given":"I"},{"family":"Slaper-Cortenbach","given":"I"},{"family":"Marini","given":"F C"},{"family":"Deans","given":"R J"},{"family":"Krause","given":"D S"},{"family":"Keating","given":"A"},{"literal":"International Society for Cellular Therapy"}],"issued":{"date-parts":[["200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0]</w:t>
      </w:r>
      <w:r w:rsidRPr="007B1436">
        <w:rPr>
          <w:rFonts w:asciiTheme="minorHAnsi" w:hAnsiTheme="minorHAnsi" w:cs="Arial"/>
        </w:rPr>
        <w:fldChar w:fldCharType="end"/>
      </w:r>
      <w:r w:rsidRPr="007B1436">
        <w:rPr>
          <w:rFonts w:asciiTheme="minorHAnsi" w:hAnsiTheme="minorHAnsi" w:cs="Arial"/>
        </w:rPr>
        <w:t>.</w:t>
      </w:r>
    </w:p>
    <w:p w14:paraId="3F76BB42" w14:textId="77777777" w:rsidR="00E01225" w:rsidRPr="007B1436" w:rsidRDefault="00E01225" w:rsidP="00BC14A8">
      <w:pPr>
        <w:rPr>
          <w:rFonts w:asciiTheme="minorHAnsi" w:hAnsiTheme="minorHAnsi" w:cs="Arial"/>
        </w:rPr>
      </w:pPr>
    </w:p>
    <w:p w14:paraId="23345264" w14:textId="1FD1FBF2" w:rsidR="00BC14A8" w:rsidRPr="007B1436" w:rsidRDefault="00BC14A8" w:rsidP="00BC14A8">
      <w:pPr>
        <w:rPr>
          <w:rFonts w:asciiTheme="minorHAnsi" w:hAnsiTheme="minorHAnsi" w:cs="Arial"/>
        </w:rPr>
      </w:pPr>
      <w:r w:rsidRPr="007B1436">
        <w:rPr>
          <w:rFonts w:asciiTheme="minorHAnsi" w:hAnsiTheme="minorHAnsi" w:cs="Arial"/>
          <w:u w:val="single"/>
        </w:rPr>
        <w:t>Table 1:</w:t>
      </w:r>
      <w:r w:rsidRPr="007B1436">
        <w:rPr>
          <w:rFonts w:asciiTheme="minorHAnsi" w:hAnsiTheme="minorHAnsi" w:cs="Arial"/>
        </w:rPr>
        <w:t xml:space="preserve"> </w:t>
      </w:r>
      <w:r w:rsidR="00FF2491" w:rsidRPr="007B1436">
        <w:rPr>
          <w:rFonts w:asciiTheme="minorHAnsi" w:hAnsiTheme="minorHAnsi" w:cs="Arial"/>
        </w:rPr>
        <w:t>A</w:t>
      </w:r>
      <w:r w:rsidRPr="007B1436">
        <w:rPr>
          <w:rFonts w:asciiTheme="minorHAnsi" w:hAnsiTheme="minorHAnsi" w:cs="Arial"/>
        </w:rPr>
        <w:t xml:space="preserve">ntigen markers for mesenchymal stem cells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68c59l3k8","properties":{"formattedCitation":"[70]","plainCitation":"[70]"},"citationItems":[{"id":215,"uris":["http://zotero.org/users/1254505/items/QUHF4NZF"],"uri":["http://zotero.org/users/1254505/items/QUHF4NZF"],"itemData":{"id":215,"type":"article-journal","title":"Clarification of the nomenclature for MSC: The International Society for Cellular Therapy position statement","container-title":"Cytotherapy","page":"393-395","volume":"7","issue":"5","source":"NCBI PubMed","abstract":"The plastic-adherent cells isolated from BM and other sources have come to be widely known as mesenchymal stem cells (MSC). However, the recognized biologic properties of the unfractionated population of cells do not seem to meet generally accepted criteria for stem cell activity, rendering the name scientifically inaccurate and potentially misleading to the lay public. Nonetheless, a bona fide MSC most certainly exists. To address this inconsistency between nomenclature and biologic properties, and to clarify the terminology, we suggest that the fibroblast-like plastic-adherent cells, regardless of the tissue from which they are isolated, be termed multipotent mesenchymal stromal cells, while the term mesenchymal stem cells is used only for cells that meet specified stem cell criteria. The widely recognized acronym, MSC, may be used for both cell populations, as is the current practice; thus, investigators must clearly define the more scientifically correct designation in their reports. The International Society for Cellular Therapy (ISCT) encourages the scientific community to adopt this uniform nomenclature in all written and oral communications.","DOI":"10.1080/14653240500319234","ISSN":"1465-3249","note":"PMID: 16236628","shortTitle":"Clarification of the nomenclature for MSC","journalAbbreviation":"Cytotherapy","language":"eng","author":[{"family":"Horwitz","given":"E M"},{"family":"Le Blanc","given":"K"},{"family":"Dominici","given":"M"},{"family":"Mueller","given":"I"},{"family":"Slaper-Cortenbach","given":"I"},{"family":"Marini","given":"F C"},{"family":"Deans","given":"R J"},{"family":"Krause","given":"D S"},{"family":"Keating","given":"A"},{"literal":"International Society for Cellular Therapy"}],"issued":{"date-parts":[["200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0]</w:t>
      </w:r>
      <w:r w:rsidRPr="007B1436">
        <w:rPr>
          <w:rFonts w:asciiTheme="minorHAnsi" w:hAnsiTheme="minorHAnsi" w:cs="Arial"/>
        </w:rPr>
        <w:fldChar w:fldCharType="end"/>
      </w:r>
      <w:r w:rsidRPr="007B1436">
        <w:rPr>
          <w:rFonts w:asciiTheme="minorHAnsi" w:hAnsiTheme="minorHAnsi" w:cs="Arial"/>
        </w:rPr>
        <w:t>.</w:t>
      </w:r>
    </w:p>
    <w:tbl>
      <w:tblPr>
        <w:tblpPr w:leftFromText="180" w:rightFromText="180" w:vertAnchor="text" w:horzAnchor="page" w:tblpX="2629" w:tblpY="123"/>
        <w:tblW w:w="0" w:type="auto"/>
        <w:tblLook w:val="04A0" w:firstRow="1" w:lastRow="0" w:firstColumn="1" w:lastColumn="0" w:noHBand="0" w:noVBand="1"/>
      </w:tblPr>
      <w:tblGrid>
        <w:gridCol w:w="2214"/>
        <w:gridCol w:w="2214"/>
      </w:tblGrid>
      <w:tr w:rsidR="00BC14A8" w:rsidRPr="007B1436" w14:paraId="1C7D3D5E" w14:textId="77777777" w:rsidTr="00BC14A8">
        <w:trPr>
          <w:trHeight w:val="380"/>
        </w:trPr>
        <w:tc>
          <w:tcPr>
            <w:tcW w:w="2214" w:type="dxa"/>
          </w:tcPr>
          <w:p w14:paraId="29499980" w14:textId="77777777" w:rsidR="00BC14A8" w:rsidRPr="007B1436" w:rsidRDefault="00BC14A8" w:rsidP="00BC14A8">
            <w:pPr>
              <w:rPr>
                <w:rFonts w:asciiTheme="minorHAnsi" w:hAnsiTheme="minorHAnsi" w:cs="Arial"/>
              </w:rPr>
            </w:pPr>
            <w:r w:rsidRPr="007B1436">
              <w:rPr>
                <w:rFonts w:asciiTheme="minorHAnsi" w:hAnsiTheme="minorHAnsi" w:cs="Arial"/>
              </w:rPr>
              <w:t>Positive markers</w:t>
            </w:r>
          </w:p>
        </w:tc>
        <w:tc>
          <w:tcPr>
            <w:tcW w:w="2214" w:type="dxa"/>
          </w:tcPr>
          <w:p w14:paraId="07928ECF" w14:textId="77777777" w:rsidR="00BC14A8" w:rsidRPr="007B1436" w:rsidRDefault="00BC14A8" w:rsidP="00BC14A8">
            <w:pPr>
              <w:rPr>
                <w:rFonts w:asciiTheme="minorHAnsi" w:hAnsiTheme="minorHAnsi" w:cs="Arial"/>
              </w:rPr>
            </w:pPr>
            <w:r w:rsidRPr="007B1436">
              <w:rPr>
                <w:rFonts w:asciiTheme="minorHAnsi" w:hAnsiTheme="minorHAnsi" w:cs="Arial"/>
              </w:rPr>
              <w:t>Negative markers</w:t>
            </w:r>
          </w:p>
        </w:tc>
      </w:tr>
      <w:tr w:rsidR="00BC14A8" w:rsidRPr="007B1436" w14:paraId="44D18E24" w14:textId="77777777" w:rsidTr="00BC14A8">
        <w:trPr>
          <w:trHeight w:val="416"/>
        </w:trPr>
        <w:tc>
          <w:tcPr>
            <w:tcW w:w="2214" w:type="dxa"/>
          </w:tcPr>
          <w:p w14:paraId="0BA81266" w14:textId="77777777" w:rsidR="00BC14A8" w:rsidRPr="007B1436" w:rsidRDefault="00BC14A8" w:rsidP="00BC14A8">
            <w:pPr>
              <w:rPr>
                <w:rFonts w:asciiTheme="minorHAnsi" w:hAnsiTheme="minorHAnsi" w:cs="Arial"/>
              </w:rPr>
            </w:pPr>
            <w:r w:rsidRPr="007B1436">
              <w:rPr>
                <w:rFonts w:asciiTheme="minorHAnsi" w:hAnsiTheme="minorHAnsi" w:cs="Arial"/>
              </w:rPr>
              <w:t>CD105</w:t>
            </w:r>
          </w:p>
        </w:tc>
        <w:tc>
          <w:tcPr>
            <w:tcW w:w="2214" w:type="dxa"/>
          </w:tcPr>
          <w:p w14:paraId="49D67EF6" w14:textId="77777777" w:rsidR="00BC14A8" w:rsidRPr="007B1436" w:rsidRDefault="00BC14A8" w:rsidP="00BC14A8">
            <w:pPr>
              <w:rPr>
                <w:rFonts w:asciiTheme="minorHAnsi" w:hAnsiTheme="minorHAnsi" w:cs="Arial"/>
              </w:rPr>
            </w:pPr>
            <w:r w:rsidRPr="007B1436">
              <w:rPr>
                <w:rFonts w:asciiTheme="minorHAnsi" w:hAnsiTheme="minorHAnsi" w:cs="Arial"/>
              </w:rPr>
              <w:t>CD35</w:t>
            </w:r>
          </w:p>
        </w:tc>
      </w:tr>
      <w:tr w:rsidR="00BC14A8" w:rsidRPr="007B1436" w14:paraId="7023E375" w14:textId="77777777" w:rsidTr="00BC14A8">
        <w:trPr>
          <w:trHeight w:val="416"/>
        </w:trPr>
        <w:tc>
          <w:tcPr>
            <w:tcW w:w="2214" w:type="dxa"/>
          </w:tcPr>
          <w:p w14:paraId="3646CEB3" w14:textId="77777777" w:rsidR="00BC14A8" w:rsidRPr="007B1436" w:rsidRDefault="00BC14A8" w:rsidP="00BC14A8">
            <w:pPr>
              <w:rPr>
                <w:rFonts w:asciiTheme="minorHAnsi" w:hAnsiTheme="minorHAnsi" w:cs="Arial"/>
              </w:rPr>
            </w:pPr>
            <w:r w:rsidRPr="007B1436">
              <w:rPr>
                <w:rFonts w:asciiTheme="minorHAnsi" w:hAnsiTheme="minorHAnsi" w:cs="Arial"/>
              </w:rPr>
              <w:t>CD73</w:t>
            </w:r>
          </w:p>
        </w:tc>
        <w:tc>
          <w:tcPr>
            <w:tcW w:w="2214" w:type="dxa"/>
          </w:tcPr>
          <w:p w14:paraId="557477C7" w14:textId="77777777" w:rsidR="00BC14A8" w:rsidRPr="007B1436" w:rsidRDefault="00BC14A8" w:rsidP="00BC14A8">
            <w:pPr>
              <w:rPr>
                <w:rFonts w:asciiTheme="minorHAnsi" w:hAnsiTheme="minorHAnsi" w:cs="Arial"/>
              </w:rPr>
            </w:pPr>
            <w:r w:rsidRPr="007B1436">
              <w:rPr>
                <w:rFonts w:asciiTheme="minorHAnsi" w:hAnsiTheme="minorHAnsi" w:cs="Arial"/>
              </w:rPr>
              <w:t>CD43</w:t>
            </w:r>
          </w:p>
        </w:tc>
      </w:tr>
      <w:tr w:rsidR="00BC14A8" w:rsidRPr="007B1436" w14:paraId="0AE0D534" w14:textId="77777777" w:rsidTr="00BC14A8">
        <w:trPr>
          <w:trHeight w:val="416"/>
        </w:trPr>
        <w:tc>
          <w:tcPr>
            <w:tcW w:w="2214" w:type="dxa"/>
          </w:tcPr>
          <w:p w14:paraId="2BD9FB5D" w14:textId="77777777" w:rsidR="00BC14A8" w:rsidRPr="007B1436" w:rsidRDefault="00BC14A8" w:rsidP="00BC14A8">
            <w:pPr>
              <w:rPr>
                <w:rFonts w:asciiTheme="minorHAnsi" w:hAnsiTheme="minorHAnsi" w:cs="Arial"/>
              </w:rPr>
            </w:pPr>
            <w:r w:rsidRPr="007B1436">
              <w:rPr>
                <w:rFonts w:asciiTheme="minorHAnsi" w:hAnsiTheme="minorHAnsi" w:cs="Arial"/>
              </w:rPr>
              <w:t>CD90</w:t>
            </w:r>
          </w:p>
        </w:tc>
        <w:tc>
          <w:tcPr>
            <w:tcW w:w="2214" w:type="dxa"/>
          </w:tcPr>
          <w:p w14:paraId="648CDC00" w14:textId="77777777" w:rsidR="00BC14A8" w:rsidRPr="007B1436" w:rsidRDefault="00BC14A8" w:rsidP="00BC14A8">
            <w:pPr>
              <w:rPr>
                <w:rFonts w:asciiTheme="minorHAnsi" w:hAnsiTheme="minorHAnsi" w:cs="Arial"/>
              </w:rPr>
            </w:pPr>
            <w:r w:rsidRPr="007B1436">
              <w:rPr>
                <w:rFonts w:asciiTheme="minorHAnsi" w:hAnsiTheme="minorHAnsi" w:cs="Arial"/>
              </w:rPr>
              <w:t>CD14 or CD11b</w:t>
            </w:r>
          </w:p>
        </w:tc>
      </w:tr>
      <w:tr w:rsidR="00BC14A8" w:rsidRPr="007B1436" w14:paraId="6F724A84" w14:textId="77777777" w:rsidTr="00BC14A8">
        <w:trPr>
          <w:trHeight w:val="416"/>
        </w:trPr>
        <w:tc>
          <w:tcPr>
            <w:tcW w:w="2214" w:type="dxa"/>
          </w:tcPr>
          <w:p w14:paraId="6E5FE043" w14:textId="77777777" w:rsidR="00BC14A8" w:rsidRPr="007B1436" w:rsidRDefault="00BC14A8" w:rsidP="00BC14A8">
            <w:pPr>
              <w:rPr>
                <w:rFonts w:asciiTheme="minorHAnsi" w:hAnsiTheme="minorHAnsi" w:cs="Arial"/>
              </w:rPr>
            </w:pPr>
          </w:p>
        </w:tc>
        <w:tc>
          <w:tcPr>
            <w:tcW w:w="2214" w:type="dxa"/>
          </w:tcPr>
          <w:p w14:paraId="6F2B6944" w14:textId="77777777" w:rsidR="00BC14A8" w:rsidRPr="007B1436" w:rsidRDefault="00BC14A8" w:rsidP="00BC14A8">
            <w:pPr>
              <w:rPr>
                <w:rFonts w:asciiTheme="minorHAnsi" w:hAnsiTheme="minorHAnsi" w:cs="Arial"/>
              </w:rPr>
            </w:pPr>
            <w:r w:rsidRPr="007B1436">
              <w:rPr>
                <w:rFonts w:asciiTheme="minorHAnsi" w:hAnsiTheme="minorHAnsi" w:cs="Arial"/>
              </w:rPr>
              <w:t>CD79α or CD19</w:t>
            </w:r>
          </w:p>
        </w:tc>
      </w:tr>
      <w:tr w:rsidR="00BC14A8" w:rsidRPr="007B1436" w14:paraId="7DB7D412" w14:textId="77777777" w:rsidTr="00BC14A8">
        <w:trPr>
          <w:trHeight w:val="416"/>
        </w:trPr>
        <w:tc>
          <w:tcPr>
            <w:tcW w:w="2214" w:type="dxa"/>
          </w:tcPr>
          <w:p w14:paraId="0EA18AB0" w14:textId="77777777" w:rsidR="00BC14A8" w:rsidRPr="007B1436" w:rsidRDefault="00BC14A8" w:rsidP="00BC14A8">
            <w:pPr>
              <w:rPr>
                <w:rFonts w:asciiTheme="minorHAnsi" w:hAnsiTheme="minorHAnsi" w:cs="Arial"/>
              </w:rPr>
            </w:pPr>
          </w:p>
        </w:tc>
        <w:tc>
          <w:tcPr>
            <w:tcW w:w="2214" w:type="dxa"/>
          </w:tcPr>
          <w:p w14:paraId="66524898" w14:textId="77777777" w:rsidR="00BC14A8" w:rsidRPr="007B1436" w:rsidRDefault="00BC14A8" w:rsidP="00BC14A8">
            <w:pPr>
              <w:rPr>
                <w:rFonts w:asciiTheme="minorHAnsi" w:hAnsiTheme="minorHAnsi" w:cs="Arial"/>
              </w:rPr>
            </w:pPr>
            <w:r w:rsidRPr="007B1436">
              <w:rPr>
                <w:rFonts w:asciiTheme="minorHAnsi" w:hAnsiTheme="minorHAnsi" w:cs="Arial"/>
              </w:rPr>
              <w:t>HLA-DR</w:t>
            </w:r>
          </w:p>
        </w:tc>
      </w:tr>
    </w:tbl>
    <w:p w14:paraId="104FA31D" w14:textId="77777777" w:rsidR="00BC14A8" w:rsidRPr="007B1436" w:rsidRDefault="00BC14A8" w:rsidP="00BC14A8">
      <w:pPr>
        <w:rPr>
          <w:rFonts w:asciiTheme="minorHAnsi" w:hAnsiTheme="minorHAnsi" w:cs="Arial"/>
          <w:highlight w:val="green"/>
        </w:rPr>
      </w:pPr>
    </w:p>
    <w:p w14:paraId="5A314AA7" w14:textId="77777777" w:rsidR="00BC14A8" w:rsidRPr="007B1436" w:rsidRDefault="00BC14A8" w:rsidP="00BC14A8">
      <w:pPr>
        <w:rPr>
          <w:rFonts w:asciiTheme="minorHAnsi" w:hAnsiTheme="minorHAnsi" w:cs="Arial"/>
          <w:highlight w:val="green"/>
        </w:rPr>
      </w:pPr>
    </w:p>
    <w:p w14:paraId="3009CE92" w14:textId="77777777" w:rsidR="00BC14A8" w:rsidRPr="007B1436" w:rsidRDefault="00BC14A8" w:rsidP="00BC14A8">
      <w:pPr>
        <w:ind w:firstLine="720"/>
        <w:rPr>
          <w:rFonts w:asciiTheme="minorHAnsi" w:hAnsiTheme="minorHAnsi" w:cs="Arial"/>
          <w:highlight w:val="green"/>
        </w:rPr>
      </w:pPr>
    </w:p>
    <w:p w14:paraId="03469215" w14:textId="77777777" w:rsidR="00BC14A8" w:rsidRPr="007B1436" w:rsidRDefault="00BC14A8" w:rsidP="00BC14A8">
      <w:pPr>
        <w:ind w:firstLine="720"/>
        <w:rPr>
          <w:rFonts w:asciiTheme="minorHAnsi" w:hAnsiTheme="minorHAnsi" w:cs="Arial"/>
          <w:highlight w:val="green"/>
        </w:rPr>
      </w:pPr>
    </w:p>
    <w:p w14:paraId="455ED757" w14:textId="77777777" w:rsidR="00BC14A8" w:rsidRPr="007B1436" w:rsidRDefault="00BC14A8" w:rsidP="00BC14A8">
      <w:pPr>
        <w:ind w:firstLine="720"/>
        <w:rPr>
          <w:rFonts w:asciiTheme="minorHAnsi" w:hAnsiTheme="minorHAnsi" w:cs="Arial"/>
          <w:highlight w:val="green"/>
        </w:rPr>
      </w:pPr>
    </w:p>
    <w:p w14:paraId="627808C9" w14:textId="77777777" w:rsidR="00BC14A8" w:rsidRPr="007B1436" w:rsidRDefault="00BC14A8" w:rsidP="00BC14A8">
      <w:pPr>
        <w:ind w:firstLine="720"/>
        <w:rPr>
          <w:rFonts w:asciiTheme="minorHAnsi" w:hAnsiTheme="minorHAnsi" w:cs="Arial"/>
          <w:highlight w:val="green"/>
        </w:rPr>
      </w:pPr>
    </w:p>
    <w:p w14:paraId="31F5F23E" w14:textId="77777777" w:rsidR="00BC14A8" w:rsidRPr="007B1436" w:rsidRDefault="00BC14A8" w:rsidP="00BC14A8">
      <w:pPr>
        <w:ind w:firstLine="720"/>
        <w:rPr>
          <w:rFonts w:asciiTheme="minorHAnsi" w:hAnsiTheme="minorHAnsi" w:cs="Arial"/>
          <w:highlight w:val="green"/>
        </w:rPr>
      </w:pPr>
    </w:p>
    <w:p w14:paraId="435B0B97" w14:textId="5027CB80" w:rsidR="00BC14A8" w:rsidRPr="007B1436" w:rsidRDefault="00BC14A8" w:rsidP="00BC14A8">
      <w:pPr>
        <w:ind w:firstLine="720"/>
        <w:rPr>
          <w:rFonts w:asciiTheme="minorHAnsi" w:hAnsiTheme="minorHAnsi" w:cs="Arial"/>
        </w:rPr>
      </w:pPr>
      <w:r w:rsidRPr="007B1436">
        <w:rPr>
          <w:rFonts w:asciiTheme="minorHAnsi" w:hAnsiTheme="minorHAnsi" w:cs="Arial"/>
        </w:rPr>
        <w:t>There are a variety of potential sources for mesenchymal stem cells (MSCs), such as bone marrow, adipose tissue and amniotic fluid. These cells c</w:t>
      </w:r>
      <w:r w:rsidR="00F51150" w:rsidRPr="007B1436">
        <w:rPr>
          <w:rFonts w:asciiTheme="minorHAnsi" w:hAnsiTheme="minorHAnsi" w:cs="Arial"/>
        </w:rPr>
        <w:t>an</w:t>
      </w:r>
      <w:r w:rsidRPr="007B1436">
        <w:rPr>
          <w:rFonts w:asciiTheme="minorHAnsi" w:hAnsiTheme="minorHAnsi" w:cs="Arial"/>
        </w:rPr>
        <w:t xml:space="preserve"> be applied at the wound site using a spray, scaffold or injection to the surrounding tissue, potentially providing a cost effective treatment to heal chronic wounds. However to date there is no consensus on the most effective method for cell delivery to the wound site, the numbers of cells needed or the latest passage number which can be used to achieve wound healing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23tvovp3j4","properties":{"formattedCitation":"[21]","plainCitation":"[21]"},"citationItems":[{"id":79,"uris":["http://zotero.org/users/1254505/items/DGHA48XB"],"uri":["http://zotero.org/users/1254505/items/DGHA48XB"],"itemData":{"id":79,"type":"article-journal","title":"Mesenchymal stem cell therapy for nonhealing cutaneous wounds","container-title":"Plastic and reconstructive surgery","page":"510-516","volume":"125","issue":"2","source":"NCBI PubMed","abstract":"SUMMARY: Chronic wounds remain a major challenge in modern medicine and represent a significant burden, affecting not only physical and mental health, but also productivity, health care expenditure, and long-term morbidity. Even under optimal conditions, the healing process leads to fibrosis or scar. One promising solution, cell therapy, involves the transplantation of progenitor/stem cells to patients through local or systemic delivery, and offers a novel approach to many chronic diseases, including nonhealing wounds. Mesenchymal stem cells are multipotent, adult progenitor cells of great interest because of their unique immunologic properties and regenerative potential. A variety of preclinical and clinical studies have shown that mesenchymal stem cells may have a useful role in wound-healing and tissue-engineering strategies and both aesthetic and reconstructive surgery. Recent advances in stem cell immunobiology can offer insight into the multiple mechanisms through which mesenchymal stem cells could affect underlying pathophysiologic processes associated with nonhealing mesenchymal stem cells. Critical evaluation of the current literature is necessary for understanding how mesenchymal stem cells could potentially revolutionize our approach to skin and soft-tissue defects and designing clinical trials to address their role in wound repair and regeneration.","DOI":"10.1097/PRS.0b013e3181c722bb","ISSN":"1529-4242","note":"PMID: 20124836","journalAbbreviation":"Plast. Reconstr. Surg.","language":"eng","author":[{"family":"Hanson","given":"Summer E"},{"family":"Bentz","given":"Michael L"},{"family":"Hematti","given":"Peiman"}],"issued":{"date-parts":[["2010",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21]</w:t>
      </w:r>
      <w:r w:rsidRPr="007B1436">
        <w:rPr>
          <w:rFonts w:asciiTheme="minorHAnsi" w:hAnsiTheme="minorHAnsi" w:cs="Arial"/>
        </w:rPr>
        <w:fldChar w:fldCharType="end"/>
      </w:r>
      <w:r w:rsidRPr="007B1436">
        <w:rPr>
          <w:rFonts w:asciiTheme="minorHAnsi" w:hAnsiTheme="minorHAnsi" w:cs="Arial"/>
        </w:rPr>
        <w:t xml:space="preserve">. Both bone marrow derived mesenchymal stem cells (BMSCs) and adipose derived mesenchymal stem cells (ADSCs) have been shown in studies to elicit improved wound healing response in comparison to controls and provide a promising alternative to conventional therapies. Given the relatively convenient isolation of ADSCs in comparison to BMDSCs, and the comparatively similar repair properties, ADSCs may be the preferred future of stem cell based therapy. </w:t>
      </w:r>
    </w:p>
    <w:p w14:paraId="16D87C3F" w14:textId="77777777" w:rsidR="00BC14A8" w:rsidRPr="00BB471B" w:rsidRDefault="00BC14A8" w:rsidP="00BC14A8">
      <w:pPr>
        <w:pStyle w:val="Heading3"/>
        <w:rPr>
          <w:rFonts w:asciiTheme="minorHAnsi" w:hAnsiTheme="minorHAnsi" w:cs="Arial"/>
          <w:b w:val="0"/>
          <w:color w:val="auto"/>
        </w:rPr>
      </w:pPr>
      <w:bookmarkStart w:id="64" w:name="_Toc341439792"/>
      <w:bookmarkStart w:id="65" w:name="_Toc358625759"/>
      <w:bookmarkStart w:id="66" w:name="_Toc362553984"/>
      <w:r w:rsidRPr="00BB471B">
        <w:rPr>
          <w:rFonts w:asciiTheme="minorHAnsi" w:hAnsiTheme="minorHAnsi" w:cs="Arial"/>
          <w:b w:val="0"/>
          <w:color w:val="auto"/>
        </w:rPr>
        <w:t>Beneficial effects of mesenchymal stem cells on surrounding cells and tissues:</w:t>
      </w:r>
      <w:bookmarkEnd w:id="64"/>
      <w:bookmarkEnd w:id="65"/>
      <w:bookmarkEnd w:id="66"/>
    </w:p>
    <w:p w14:paraId="0A232EF1" w14:textId="69F7DCDB" w:rsidR="00BC14A8" w:rsidRPr="00BB471B" w:rsidRDefault="00BC14A8" w:rsidP="00BC14A8">
      <w:pPr>
        <w:rPr>
          <w:rFonts w:asciiTheme="minorHAnsi" w:hAnsiTheme="minorHAnsi" w:cs="Arial"/>
        </w:rPr>
      </w:pPr>
      <w:r w:rsidRPr="00BB471B">
        <w:rPr>
          <w:rFonts w:asciiTheme="minorHAnsi" w:hAnsiTheme="minorHAnsi" w:cs="Arial"/>
        </w:rPr>
        <w:t xml:space="preserve">ADSCs release factors which affect human dermal fibroblasts. During in vitro co-culture of fibroblasts with ADSCs, fibroblasts had increased proliferation compared to controls. Furthermore, a separate investigation of fibroblast cell culture in ADSC conditioned media increased fibroblast migration and proliferation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bticrd43q","properties":{"formattedCitation":"[71]","plainCitation":"[71]"},"citationItems":[{"id":284,"uris":["http://zotero.org/users/1254505/items/UP4B5P3Q"],"uri":["http://zotero.org/users/1254505/items/UP4B5P3Q"],"itemData":{"id":284,"type":"article-journal","title":"Wound healing effect of adipose-derived stem cells: A critical role of secretory factors on human dermal fibroblasts","container-title":"Journal of Dermatological Science","page":"15-24","volume":"48","issue":"1","source":"ScienceDirect","abstract":"Adipose-derived stem cells (ADSCs) are a population of pluripotent cells, which have characteristics similar to bone marrow-derived mesenchymal stem cells. Whereas ADSCs have potential applications for the repair and regeneration of various damaged tissues, few studies have dealt with the effect of ADSCs on fibroblasts, which play a key role in skin biology.\nIn this study, we investigated the possible roles of ADSCs in skin wound healing process, especially in the aspect of fibroblast activation—proliferation, collagen synthesis and migratory properties.\nADSCs promoted human dermal fibroblast (HDF) proliferation, not only by cell-to-cell direct contact, which was confirmed by co-culture experiment, but also by paracrine activation through secretory factors, resolved by transwell co-culture and culturing with conditioned medium of ADSCs (ADSC-CM). ADSC-CM enhanced the secretion of type I collagen in HDFs by regulating the mRNA levels of extracellular matrix (ECM) proteins: up-regulation of collagen type I, III and fibronectin and down-regulation of MMP-1. Moreover, ADSC-CM showed stimulatory effect on migration of HDFs in in vitro wound healing models. Additional to those in vitro evidences, wound healing effect of ADSCs was also verified with in vivo animal study, resulted that ADSCs significantly reduced the wound size and accelerated the re-epithelialization from the edge.\nCollectively, these data suggest that ADSC is constitutionally well suited for dermal wound healing and secretory factors derived from ADSCs promote wound healing via HDFs and ADSCs can be used for the treatment of photoaging and wound healing.","DOI":"10.1016/j.jdermsci.2007.05.018","ISSN":"0923-1811","shortTitle":"Wound healing effect of adipose-derived stem cells","journalAbbreviation":"Journal of Dermatological Science","author":[{"family":"Kim","given":"Won-Serk"},{"family":"Park","given":"Byung-Soon"},{"family":"Sung","given":"Jong-Hyuk"},{"family":"Yang","given":"Jun-Mo"},{"family":"Park","given":"Seok-Beom"},{"family":"Kwak","given":"Sahng-June"},{"family":"Park","given":"Jeong-Soo"}],"issued":{"date-parts":[["2007",10]]}}}],"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1]</w:t>
      </w:r>
      <w:r w:rsidRPr="00BB471B">
        <w:rPr>
          <w:rFonts w:asciiTheme="minorHAnsi" w:hAnsiTheme="minorHAnsi" w:cs="Arial"/>
        </w:rPr>
        <w:fldChar w:fldCharType="end"/>
      </w:r>
      <w:r w:rsidRPr="00BB471B">
        <w:rPr>
          <w:rFonts w:asciiTheme="minorHAnsi" w:hAnsiTheme="minorHAnsi" w:cs="Arial"/>
        </w:rPr>
        <w:t xml:space="preserve">. ADSC conditioned media, prepared by culturing ADSCs in standard media for several days, aspirating and filtering, had a dose dependant effect of collagen production in fibroblasts, and down regulated expression of MMP-1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q4mbcps6u","properties":{"formattedCitation":"[72]","plainCitation":"[72]"},"citationItems":[{"id":285,"uris":["http://zotero.org/users/1254505/items/W2T254TR"],"uri":["http://zotero.org/users/1254505/items/W2T254TR"],"itemData":{"id":285,"type":"article-journal","title":"Mesenchymal stem cell-conditioned medium accelerates skin wound healing: An in vitro study of fibroblast and keratinocyte scratch assays","container-title":"Experimental Cell Research","page":"1271-1281","volume":"316","issue":"7","source":"ScienceDirect","abstract":"We have used in vitro scratch assays to examine the relative contribution of dermal fibroblasts and keratinocytes in the wound repair process and to test the influence of mesenchymal stem cell (MSC) secreted factors on both skin cell types. Scratch assays were established using single cell and co-cultures of L929 fibroblasts and HaCaT keratinocytes, with wound closure monitored via time-lapse microscopy. Both in serum supplemented and serum free conditions, wound closure was faster in L929 fibroblast than HaCaT keratinocyte scratch assays, and in co-culture the L929 fibroblasts lead the way in closing the scratches. MSC-CM generated under serum free conditions significantly enhanced the wound closure rate of both skin cell types separately and in co-culture, whereas conditioned medium from L929 or HaCaT cultures had no significant effect. This enhancement of wound closure in the presence of MSC-CM was due to accelerated cell migration rather than increased cell proliferation. A number of wound healing mediators were identified in MSC-CM, including TGF-β1, the chemokines IL-6, IL-8, MCP-1 and RANTES, and collagen type I, fibronectin, SPARC and IGFBP-7. This study suggests that the trophic activity of MSC may play a role in skin wound closure by affecting both dermal fibroblast and keratinocyte migration, along with a contribution to the formation of extracellular matrix.","DOI":"10.1016/j.yexcr.2010.02.026","ISSN":"0014-4827","shortTitle":"Mesenchymal stem cell-conditioned medium accelerates skin wound healing","journalAbbreviation":"Experimental Cell Research","author":[{"family":"Walter","given":"M. N. M."},{"family":"Wright","given":"K. T."},{"family":"Fuller","given":"H. R."},{"family":"MacNeil","given":"S."},{"family":"Johnson","given":"W. E. B."}],"issued":{"date-parts":[["2010",4,15]]}}}],"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2]</w:t>
      </w:r>
      <w:r w:rsidRPr="00BB471B">
        <w:rPr>
          <w:rFonts w:asciiTheme="minorHAnsi" w:hAnsiTheme="minorHAnsi" w:cs="Arial"/>
        </w:rPr>
        <w:fldChar w:fldCharType="end"/>
      </w:r>
      <w:r w:rsidRPr="00BB471B">
        <w:rPr>
          <w:rFonts w:asciiTheme="minorHAnsi" w:hAnsiTheme="minorHAnsi" w:cs="Arial"/>
        </w:rPr>
        <w:t>. Conditioned media may provide beneficial promotion to fibroblasts due to the secretion of multiple growth factors, including VEGF, PIGF, PDGF, HGF, KGF, basic FGF and TGF-</w:t>
      </w:r>
      <w:r w:rsidRPr="00BB471B">
        <w:rPr>
          <w:rFonts w:asciiTheme="minorHAnsi" w:hAnsiTheme="minorHAnsi" w:cs="Arial" w:hint="eastAsia"/>
        </w:rPr>
        <w:t>β</w:t>
      </w:r>
      <w:r w:rsidRPr="00BB471B">
        <w:rPr>
          <w:rFonts w:asciiTheme="minorHAnsi" w:hAnsiTheme="minorHAnsi" w:cs="Arial"/>
        </w:rPr>
        <w:t xml:space="preserve"> 1 and 2. Fibroblasts treated with conditioned media by ADSCs are afforded protection from free radicals when compared to control media. This study showed that conditioned media was as anti-oxidative as dosing cells with 100 micromolar ascorbic aci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o62o7f7b4","properties":{"formattedCitation":"[73]","plainCitation":"[73]"},"citationItems":[{"id":283,"uris":["http://zotero.org/users/1254505/items/9FGV8XSW"],"uri":["http://zotero.org/users/1254505/items/9FGV8XSW"],"itemData":{"id":283,"type":"article-journal","title":"Evidence supporting antioxidant action of adipose-derived stem cells: Protection of human dermal fibroblasts from oxidative stress","container-title":"Journal of Dermatological Science","page":"133-142","volume":"49","issue":"2","source":"ScienceDirect","abstract":"Mesenchymal stem cells within the stromal-vascular fraction of subcutaneous adipose tissue, adipose-derived stem cells (ADSCs), produced soluble factors and they exhibit diverse pharmacological effects in skin biology.\nThe present study examines the protective effect of ADSCs for human dermal fibroblasts (HDFs) through anti-oxidation in a tert-butyl hydroperoxide (tbOOH) induced oxidative injury model.\nThe conditioned medium of ADSCs (ADSC-CM) was harvested and tested for antioxidant action. ADSC-CM had an antioxidant effect as potent as 100 μM ascorbic acid and various antioxidant proteins were detected in ADSC-CM by proteomic analysis. Morphological change and cell survival assay revealed that incubation with ADSC-CM aided HDFs to resist free radicals induced by tbOOH. In addition, activities of superoxide dismutase and glutathione peroxidase were enhanced in the ADSC-CM treated HDFs which confirmed the study hypothesis that ADSCs protect HDFs through antioxidant action. In a cell cycle analysis, ADSC-CM treatment reversed the apoptotic cell death induced by tbOOH and caused a decrease of sub-G1 cells with respect to untreated cells. The anti-apoptotic effect of ADSC-CM was also reproduced by caspase-3 activity assay.\nThese results suggest that ADSCs have potent antioxidant activity and protect HDFs from oxidative injury by decreasing apoptotic cells. Therefore, ADSCs and ADSC-CM are good candidates for control and prevention of skin damage from free radicals in various skin conditions.","DOI":"10.1016/j.jdermsci.2007.08.004","ISSN":"0923-1811","shortTitle":"Evidence supporting antioxidant action of adipose-derived stem cells","journalAbbreviation":"Journal of Dermatological Science","author":[{"family":"Kim","given":"Won-Serk"},{"family":"Park","given":"Byung-Soon"},{"family":"Kim","given":"Hyung-Ki"},{"family":"Park","given":"Jeong-Soo"},{"family":"Kim","given":"Kea-Jeung"},{"family":"Choi","given":"Joon-Seok"},{"family":"Chung","given":"Suk-Jae"},{"family":"Kim","given":"Dae-Duk"},{"family":"Sung","given":"Jong-Hyuk"}],"issued":{"date-parts":[["2008",2]]}}}],"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3]</w:t>
      </w:r>
      <w:r w:rsidRPr="00BB471B">
        <w:rPr>
          <w:rFonts w:asciiTheme="minorHAnsi" w:hAnsiTheme="minorHAnsi" w:cs="Arial"/>
        </w:rPr>
        <w:fldChar w:fldCharType="end"/>
      </w:r>
      <w:r w:rsidRPr="00BB471B">
        <w:rPr>
          <w:rFonts w:asciiTheme="minorHAnsi" w:hAnsiTheme="minorHAnsi" w:cs="Arial"/>
        </w:rPr>
        <w:t xml:space="preserve">. This is of particular interest in the treatment of chronic wounds, since the issue of excess ROS needs to be addressed for wound healing to commence. </w:t>
      </w:r>
    </w:p>
    <w:p w14:paraId="02CC93EB" w14:textId="39AA5EE6" w:rsidR="00BC14A8" w:rsidRPr="00BB471B" w:rsidRDefault="00BC14A8" w:rsidP="00BC14A8">
      <w:pPr>
        <w:ind w:firstLine="720"/>
        <w:rPr>
          <w:rFonts w:asciiTheme="minorHAnsi" w:hAnsiTheme="minorHAnsi" w:cs="Arial"/>
        </w:rPr>
      </w:pPr>
      <w:r w:rsidRPr="00BB471B">
        <w:rPr>
          <w:rFonts w:asciiTheme="minorHAnsi" w:hAnsiTheme="minorHAnsi" w:cs="Arial"/>
        </w:rPr>
        <w:t xml:space="preserve">Macrophages stimulate MSC migration to sites of injury by use of cytokines, in particular IL-8, and can influence their molecular phenotype. Macrophage stimulated MSCs secrete IL-6, a cytokine which inhibits monocyte differentiation to a dendritic antigen presenting phenotype, at a level 56-fold higher than when unstimulated, inhibiting the inflammatory responses of macrophage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pagbv62oh","properties":{"formattedCitation":"[74]","plainCitation":"[74]"},"citationItems":[{"id":435,"uris":["http://zotero.org/users/1254505/items/G56DF828"],"uri":["http://zotero.org/users/1254505/items/G56DF828"],"itemData":{"id":435,"type":"article-journal","title":"Immunosuppression by mesenchymal stem cells: mechanisms and clinical applications","container-title":"Stem Cell Research &amp; Therapy","page":"2","volume":"1","issue":"1","source":"stemcellres.com","abstract":"Mesenchymal stem cells (MSCs) are multipotential nonhematopoietic progenitor cells that are isolated from many adult tissues, in particular from the bone marrow and adipose tissue. Along with their capacity for differentiating into cells of mesodermal lineage, such as adipocytes, osteoblasts and chondrocytes, these cells have also generated great interest for their ability to display immunomodulatory capacities. Indeed, a major breakthrough came with the finding that they are able to induce peripheral tolerance, suggesting they may be used as therapeutic tools in immune-mediated disorders. The present review aims at discussing the current knowledge on the targets and mechanisms of MSC-mediated immunosuppression as well as the potential use of MSCs as modulators of immune responses in a variety of diseases related to alloreactive immunity or autoimmunity\nPMID: 20504283","DOI":"10.1186/scrt2","ISSN":"1757-6512","note":"PMID: 20504283","shortTitle":"Immunosuppression by mesenchymal stem cells","language":"en","author":[{"family":"Ghannam","given":"Soufiane"},{"family":"Bouffi","given":"Carine"},{"family":"Djouad","given":"Farida"},{"family":"Jorgensen","given":"Christian"},{"family":"Noël","given":"Danièle"}],"issued":{"date-parts":[["2010",3,15]]}}}],"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4]</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t5ts5vs2m","properties":{"formattedCitation":"[75]","plainCitation":"[75]"},"citationItems":[{"id":224,"uris":["http://zotero.org/users/1254505/items/FEVT76CN"],"uri":["http://zotero.org/users/1254505/items/FEVT76CN"],"itemData":{"id":224,"type":"article-journal","title":"Macrophage-Associated Mesenchymal Stem Cells Assume an Activated, Migratory, Pro-Inflammatory Phenotype with Increased IL-6 and CXCL10 Secretion","container-title":"PLoS ONE","page":"e35036","volume":"7","issue":"4","source":"PLoS Journals","abstract":"Mesenchymal stem cells (MSCs) exhibit tropism for sites of tissue injury and tumors. However, the influence of the microenvironment on MSC phenotype and localization remains incompletely characterized. In this study, we begin to define a macrophage-induced MSC phenotype. These MSCs secrete interleukin-6 (IL-6), CCL5, and interferon gamma-induced protein-10 (CXCL10) and exhibit increased mobility in response to multiple soluble factors produced by macrophages including IL-8, CCL2, and CCL5. The pro-migratory phenotype is dependent on activation of a c-Jun N-terminal kinase (JNK) pathway. This work begins to identify the influence of macrophages on MSC biology. These interactions are likely to play an important role in the tissue inflammatory response and may provide insight into the migratory potential of MSCs in inflammation and tissue injury.","DOI":"10.1371/journal.pone.0035036","journalAbbreviation":"PLoS ONE","author":[{"family":"Anton","given":"Kevin"},{"family":"Banerjee","given":"Debabrata"},{"family":"Glod","given":"John"}],"issued":{"date-parts":[["2012",4,4]]}}}],"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5]</w:t>
      </w:r>
      <w:r w:rsidRPr="00BB471B">
        <w:rPr>
          <w:rFonts w:asciiTheme="minorHAnsi" w:hAnsiTheme="minorHAnsi" w:cs="Arial"/>
        </w:rPr>
        <w:fldChar w:fldCharType="end"/>
      </w:r>
      <w:r w:rsidRPr="00BB471B">
        <w:rPr>
          <w:rFonts w:asciiTheme="minorHAnsi" w:hAnsiTheme="minorHAnsi" w:cs="Arial"/>
        </w:rPr>
        <w:t xml:space="preserve">. BMDSCs have been used to reduce mortality in animal models of sepsis, by treating before or after perforating the cecum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14grhg4i","properties":{"formattedCitation":"[76]","plainCitation":"[76]"},"citationItems":[{"id":212,"uris":["http://zotero.org/users/1254505/items/MU7UIQPM"],"uri":["http://zotero.org/users/1254505/items/MU7UIQPM"],"itemData":{"id":212,"type":"article-journal","title":"Mesenchymal stem cells combat sepsis","container-title":"Nature Medicine","page":"18-20","volume":"15","issue":"1","source":"www.nature.com","abstract":"A new approach to the treatment of sepsis relies on the infusion of mesenchymal stem cells, multipotent cells used experimentally to treat a range of medical conditions. In mouse models, the cells seem to reprogram immune cells that can contribute to sepsis (pages 42–49).","DOI":"10.1038/nm0109-18","ISSN":"1078-8956","journalAbbreviation":"Nat Med","language":"en","author":[{"family":"Tyndall","given":"Alan"},{"family":"Pistoia","given":"Vito"}],"issued":{"date-parts":[["2009",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6]</w:t>
      </w:r>
      <w:r w:rsidRPr="00BB471B">
        <w:rPr>
          <w:rFonts w:asciiTheme="minorHAnsi" w:hAnsiTheme="minorHAnsi" w:cs="Arial"/>
        </w:rPr>
        <w:fldChar w:fldCharType="end"/>
      </w:r>
      <w:r w:rsidRPr="00BB471B">
        <w:rPr>
          <w:rFonts w:asciiTheme="minorHAnsi" w:hAnsiTheme="minorHAnsi" w:cs="Arial"/>
        </w:rPr>
        <w:t xml:space="preserve">. Results suggest that prostaglandin release by BMDSCs are responsible for eliciting an anti-inflammatory effect on macrophages, and IL-10 release by macrophages inhibits the migration of neutrophils which would otherwise cause oxidative organ damage leading to death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h1r0sd9fj","properties":{"formattedCitation":"[77]","plainCitation":"[77]"},"citationItems":[{"id":218,"uris":["http://zotero.org/users/1254505/items/CI8NW5MF"],"uri":["http://zotero.org/users/1254505/items/CI8NW5MF"],"itemData":{"id":218,"type":"article-journal","title":"Bone marrow stromal cells attenuate sepsis via prostaglandin E2–dependent reprogramming of host macrophages to increase their interleukin-10 production","container-title":"Nature Medicine","page":"42-49","volume":"15","issue":"1","source":"www.nature.com","abstract":"Sepsis causes over 200,000 deaths yearly in the US; better treatments are urgently needed. Administering bone marrow stromal cells (BMSCs—also known as mesenchymal stem cells) to mice before or shortly after inducing sepsis by cecal ligation and puncture reduced mortality and improved organ function. The beneficial effect of BMSCs was eliminated by macrophage depletion or pretreatment with antibodies specific for interleukin-10 (IL-10) or IL-10 receptor. Monocytes and/or macrophages from septic lungs made more IL-10 when prepared from mice treated with BMSCs versus untreated mice. Lipopolysaccharide (LPS)-stimulated macrophages produced more IL-10 when cultured with BMSCs, but this effect was eliminated if the BMSCs lacked the genes encoding Toll-like receptor 4, myeloid differentiation primary response gene-88, tumor necrosis factor (TNF) receptor-1a or cyclooxygenase-2. Our results suggest that BMSCs (activated by LPS or TNF-) reprogram macrophages by releasing prostaglandin E2 that acts on the macrophages through the prostaglandin EP2 and EP4 receptors. Because BMSCs have been successfully given to humans and can easily be cultured and might be used without human leukocyte antigen matching, we suggest that cultured, banked human BMSCs may be effective in treating sepsis in high-risk patient groups.","DOI":"10.1038/nm.1905","ISSN":"1078-8956","journalAbbreviation":"Nat Med","language":"en","author":[{"family":"Németh","given":"Krisztián"},{"family":"Leelahavanichkul","given":"Asada"},{"family":"Yuen","given":"Peter S. T."},{"family":"Mayer","given":"Balázs"},{"family":"Parmelee","given":"Alissa"},{"family":"Doi","given":"Kent"},{"family":"Robey","given":"Pamela G."},{"family":"Leelahavanichkul","given":"Kantima"},{"family":"Koller","given":"Beverly H."},{"family":"Brown","given":"Jared M."},{"family":"Hu","given":"Xuzhen"},{"family":"Jelinek","given":"Ivett"},{"family":"Star","given":"Robert A."},{"family":"Mezey","given":"Éva"}],"issued":{"date-parts":[["2009",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7]</w:t>
      </w:r>
      <w:r w:rsidRPr="00BB471B">
        <w:rPr>
          <w:rFonts w:asciiTheme="minorHAnsi" w:hAnsiTheme="minorHAnsi" w:cs="Arial"/>
        </w:rPr>
        <w:fldChar w:fldCharType="end"/>
      </w:r>
      <w:r w:rsidRPr="00BB471B">
        <w:rPr>
          <w:rFonts w:asciiTheme="minorHAnsi" w:hAnsiTheme="minorHAnsi" w:cs="Arial"/>
        </w:rPr>
        <w:t xml:space="preserve">. Elimination of IL-10, monocytes or macrophages in the model prevented the beneficial effect of BMDSC treatment. This investigation, although unrelated to skin wound healing, provides a clear indication of the anti-inflammatory effect that MSCs </w:t>
      </w:r>
      <w:r w:rsidR="002E168A" w:rsidRPr="00BB471B">
        <w:rPr>
          <w:rFonts w:asciiTheme="minorHAnsi" w:hAnsiTheme="minorHAnsi" w:cs="Arial"/>
        </w:rPr>
        <w:t xml:space="preserve">can </w:t>
      </w:r>
      <w:r w:rsidRPr="00BB471B">
        <w:rPr>
          <w:rFonts w:asciiTheme="minorHAnsi" w:hAnsiTheme="minorHAnsi" w:cs="Arial"/>
        </w:rPr>
        <w:t>possess.</w:t>
      </w:r>
    </w:p>
    <w:p w14:paraId="7D5352F8" w14:textId="03B348E2" w:rsidR="00BC14A8" w:rsidRPr="00BB471B" w:rsidRDefault="00BC14A8" w:rsidP="00BC14A8">
      <w:pPr>
        <w:ind w:firstLine="720"/>
        <w:rPr>
          <w:rFonts w:asciiTheme="minorHAnsi" w:hAnsiTheme="minorHAnsi" w:cs="Arial"/>
        </w:rPr>
      </w:pPr>
      <w:r w:rsidRPr="00BB471B">
        <w:rPr>
          <w:rFonts w:asciiTheme="minorHAnsi" w:hAnsiTheme="minorHAnsi" w:cs="Arial"/>
        </w:rPr>
        <w:t>MSCs treatment has successfully treated severe graft vers</w:t>
      </w:r>
      <w:r w:rsidR="00FF2491" w:rsidRPr="00BB471B">
        <w:rPr>
          <w:rFonts w:asciiTheme="minorHAnsi" w:hAnsiTheme="minorHAnsi" w:cs="Arial"/>
        </w:rPr>
        <w:t>u</w:t>
      </w:r>
      <w:r w:rsidRPr="00BB471B">
        <w:rPr>
          <w:rFonts w:asciiTheme="minorHAnsi" w:hAnsiTheme="minorHAnsi" w:cs="Arial"/>
        </w:rPr>
        <w:t xml:space="preserve">s host disease of the gut and liver, which was resistant to all attempted therapies after a bone marrow transplant. The MSC treatment was haploidentical and did not cause an immune reaction. Full recovery of the gut took many months, and MSC engraftment to the tissue may have occurre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mrbcpv11n","properties":{"formattedCitation":"[78]","plainCitation":"[78]"},"citationItems":[{"id":221,"uris":["http://zotero.org/users/1254505/items/IFFHI4TS"],"uri":["http://zotero.org/users/1254505/items/IFFHI4TS"],"itemData":{"id":221,"type":"article-journal","title":"Treatment of severe acute graft-versus-host disease with third party haploidentical mesenchymal stem cells","container-title":"The Lancet","page":"1439-1441","volume":"363","issue":"9419","source":"ScienceDirect","abstract":"Adult bone-marrow-derived mesenchymal stem cells are immunosuppressive and prolong the rejection of mismatched skin grafts in animals. We transplanted haploidentical mesenchymal stem cells in a patient with severe treatment-resistant grade IV acute graft-versus-host disease of the gut and liver. Clinical response was striking. The patient is now well after 1 year. We postulate that mesenchymal stem cells have a potent immunosuppressive effect in vivo.","DOI":"10.1016/S0140-6736(04)16104-7","ISSN":"0140-6736","journalAbbreviation":"The Lancet","author":[{"family":"Le Blanc","given":"Katarina"},{"family":"Rasmusson","given":"Ida"},{"family":"Sundberg","given":"Berit"},{"family":"Götherström","given":"Cecilia"},{"family":"Hassan","given":"Moustapha"},{"family":"Uzunel","given":"Mehmet"},{"family":"Ringdén","given":"Olle"}],"issued":{"date-parts":[["2004",5,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8]</w:t>
      </w:r>
      <w:r w:rsidRPr="00BB471B">
        <w:rPr>
          <w:rFonts w:asciiTheme="minorHAnsi" w:hAnsiTheme="minorHAnsi" w:cs="Arial"/>
        </w:rPr>
        <w:fldChar w:fldCharType="end"/>
      </w:r>
      <w:r w:rsidRPr="00BB471B">
        <w:rPr>
          <w:rFonts w:asciiTheme="minorHAnsi" w:hAnsiTheme="minorHAnsi" w:cs="Arial"/>
        </w:rPr>
        <w:t>.</w:t>
      </w:r>
    </w:p>
    <w:p w14:paraId="00A2E192" w14:textId="77777777" w:rsidR="00BC14A8" w:rsidRPr="00D17671" w:rsidRDefault="00BC14A8" w:rsidP="00D17671">
      <w:pPr>
        <w:pStyle w:val="Heading3"/>
        <w:rPr>
          <w:color w:val="auto"/>
        </w:rPr>
      </w:pPr>
      <w:bookmarkStart w:id="67" w:name="_Toc341439793"/>
      <w:bookmarkStart w:id="68" w:name="_Toc358625760"/>
      <w:bookmarkStart w:id="69" w:name="_Toc362553985"/>
      <w:r w:rsidRPr="00D17671">
        <w:rPr>
          <w:color w:val="auto"/>
        </w:rPr>
        <w:t>Mesenchymal stem cells increase wound healing:</w:t>
      </w:r>
      <w:bookmarkEnd w:id="67"/>
      <w:bookmarkEnd w:id="68"/>
      <w:bookmarkEnd w:id="69"/>
    </w:p>
    <w:p w14:paraId="03B4509F" w14:textId="4E763ED2" w:rsidR="00BC14A8" w:rsidRPr="00BB471B" w:rsidRDefault="00BC14A8" w:rsidP="00BC14A8">
      <w:pPr>
        <w:rPr>
          <w:rFonts w:asciiTheme="minorHAnsi" w:hAnsiTheme="minorHAnsi" w:cs="Arial"/>
        </w:rPr>
      </w:pPr>
      <w:r w:rsidRPr="00BB471B">
        <w:rPr>
          <w:rFonts w:asciiTheme="minorHAnsi" w:hAnsiTheme="minorHAnsi" w:cs="Arial"/>
        </w:rPr>
        <w:t xml:space="preserve">A wound healing investigation in which a 7 mm biopsy punch was used to create wounds in mice showed that treatments of human ADSCs encapsulated in a collagen gel solution increased wound healing by 34% compared to controls. No significant inflammatory response was noted, however the mice were immunocompromise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m9dlfqbk2","properties":{"formattedCitation":"[71]","plainCitation":"[71]"},"citationItems":[{"id":284,"uris":["http://zotero.org/users/1254505/items/UP4B5P3Q"],"uri":["http://zotero.org/users/1254505/items/UP4B5P3Q"],"itemData":{"id":284,"type":"article-journal","title":"Wound healing effect of adipose-derived stem cells: A critical role of secretory factors on human dermal fibroblasts","container-title":"Journal of Dermatological Science","page":"15-24","volume":"48","issue":"1","source":"ScienceDirect","abstract":"Adipose-derived stem cells (ADSCs) are a population of pluripotent cells, which have characteristics similar to bone marrow-derived mesenchymal stem cells. Whereas ADSCs have potential applications for the repair and regeneration of various damaged tissues, few studies have dealt with the effect of ADSCs on fibroblasts, which play a key role in skin biology.\nIn this study, we investigated the possible roles of ADSCs in skin wound healing process, especially in the aspect of fibroblast activation—proliferation, collagen synthesis and migratory properties.\nADSCs promoted human dermal fibroblast (HDF) proliferation, not only by cell-to-cell direct contact, which was confirmed by co-culture experiment, but also by paracrine activation through secretory factors, resolved by transwell co-culture and culturing with conditioned medium of ADSCs (ADSC-CM). ADSC-CM enhanced the secretion of type I collagen in HDFs by regulating the mRNA levels of extracellular matrix (ECM) proteins: up-regulation of collagen type I, III and fibronectin and down-regulation of MMP-1. Moreover, ADSC-CM showed stimulatory effect on migration of HDFs in in vitro wound healing models. Additional to those in vitro evidences, wound healing effect of ADSCs was also verified with in vivo animal study, resulted that ADSCs significantly reduced the wound size and accelerated the re-epithelialization from the edge.\nCollectively, these data suggest that ADSC is constitutionally well suited for dermal wound healing and secretory factors derived from ADSCs promote wound healing via HDFs and ADSCs can be used for the treatment of photoaging and wound healing.","DOI":"10.1016/j.jdermsci.2007.05.018","ISSN":"0923-1811","shortTitle":"Wound healing effect of adipose-derived stem cells","journalAbbreviation":"Journal of Dermatological Science","author":[{"family":"Kim","given":"Won-Serk"},{"family":"Park","given":"Byung-Soon"},{"family":"Sung","given":"Jong-Hyuk"},{"family":"Yang","given":"Jun-Mo"},{"family":"Park","given":"Seok-Beom"},{"family":"Kwak","given":"Sahng-June"},{"family":"Park","given":"Jeong-Soo"}],"issued":{"date-parts":[["2007",10]]}}}],"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71]</w:t>
      </w:r>
      <w:r w:rsidRPr="00BB471B">
        <w:rPr>
          <w:rFonts w:asciiTheme="minorHAnsi" w:hAnsiTheme="minorHAnsi" w:cs="Arial"/>
        </w:rPr>
        <w:fldChar w:fldCharType="end"/>
      </w:r>
      <w:r w:rsidRPr="00BB471B">
        <w:rPr>
          <w:rFonts w:asciiTheme="minorHAnsi" w:hAnsiTheme="minorHAnsi" w:cs="Arial"/>
        </w:rPr>
        <w:t>.</w:t>
      </w:r>
      <w:r w:rsidR="007162D0" w:rsidRPr="00BB471B">
        <w:rPr>
          <w:rFonts w:asciiTheme="minorHAnsi" w:hAnsiTheme="minorHAnsi" w:cs="Arial"/>
        </w:rPr>
        <w:t xml:space="preserve"> </w:t>
      </w:r>
    </w:p>
    <w:p w14:paraId="3785882E" w14:textId="1945F919" w:rsidR="00BC14A8" w:rsidRPr="00BB471B" w:rsidRDefault="00AA0A88" w:rsidP="00BC14A8">
      <w:pPr>
        <w:ind w:firstLine="720"/>
        <w:rPr>
          <w:rFonts w:asciiTheme="minorHAnsi" w:hAnsiTheme="minorHAnsi" w:cs="Arial"/>
        </w:rPr>
      </w:pPr>
      <w:r w:rsidRPr="00BB471B">
        <w:rPr>
          <w:rFonts w:asciiTheme="minorHAnsi" w:hAnsiTheme="minorHAnsi" w:cs="Arial"/>
        </w:rPr>
        <w:t>Fibrin glue was used to adhere multiple cell sheets of ADSCs to form a multilayer composite of cells.</w:t>
      </w:r>
      <w:r w:rsidR="00313AC2" w:rsidRPr="00BB471B">
        <w:rPr>
          <w:rFonts w:asciiTheme="minorHAnsi" w:hAnsiTheme="minorHAnsi" w:cs="Arial"/>
        </w:rPr>
        <w:t xml:space="preserve"> </w:t>
      </w:r>
      <w:r w:rsidR="00E01225" w:rsidRPr="007B1436">
        <w:rPr>
          <w:rFonts w:asciiTheme="minorHAnsi" w:hAnsiTheme="minorHAnsi" w:cs="Arial"/>
        </w:rPr>
        <w:t>Compared to controls, t</w:t>
      </w:r>
      <w:r w:rsidR="00313AC2" w:rsidRPr="00BB471B">
        <w:rPr>
          <w:rFonts w:asciiTheme="minorHAnsi" w:hAnsiTheme="minorHAnsi" w:cs="Arial"/>
        </w:rPr>
        <w:t xml:space="preserve">hese composites substantially aided healing of </w:t>
      </w:r>
      <w:r w:rsidR="007162D0" w:rsidRPr="00BB471B">
        <w:rPr>
          <w:rFonts w:asciiTheme="minorHAnsi" w:hAnsiTheme="minorHAnsi" w:cs="Arial"/>
        </w:rPr>
        <w:t xml:space="preserve">full thickness </w:t>
      </w:r>
      <w:r w:rsidR="00313AC2" w:rsidRPr="00BB471B">
        <w:rPr>
          <w:rFonts w:asciiTheme="minorHAnsi" w:hAnsiTheme="minorHAnsi" w:cs="Arial"/>
        </w:rPr>
        <w:t>dermal wounds in mice</w:t>
      </w:r>
      <w:r w:rsidR="00803E67" w:rsidRPr="00BB471B">
        <w:rPr>
          <w:rFonts w:asciiTheme="minorHAnsi" w:hAnsiTheme="minorHAnsi" w:cs="Arial"/>
        </w:rPr>
        <w:t xml:space="preserve"> after a</w:t>
      </w:r>
      <w:r w:rsidR="00E01225" w:rsidRPr="007B1436">
        <w:rPr>
          <w:rFonts w:asciiTheme="minorHAnsi" w:hAnsiTheme="minorHAnsi" w:cs="Arial"/>
        </w:rPr>
        <w:t xml:space="preserve"> 12mm</w:t>
      </w:r>
      <w:r w:rsidR="00803E67" w:rsidRPr="00BB471B">
        <w:rPr>
          <w:rFonts w:asciiTheme="minorHAnsi" w:hAnsiTheme="minorHAnsi" w:cs="Arial"/>
        </w:rPr>
        <w:t xml:space="preserve"> biopsy punch was applied</w:t>
      </w:r>
      <w:r w:rsidR="00313AC2" w:rsidRPr="00BB471B">
        <w:rPr>
          <w:rFonts w:asciiTheme="minorHAnsi" w:hAnsiTheme="minorHAnsi" w:cs="Arial"/>
        </w:rPr>
        <w:t>.</w:t>
      </w:r>
      <w:r w:rsidR="00E01225" w:rsidRPr="007B1436">
        <w:rPr>
          <w:rFonts w:asciiTheme="minorHAnsi" w:hAnsiTheme="minorHAnsi" w:cs="Arial"/>
        </w:rPr>
        <w:t xml:space="preserve"> Composites of ADSC sheets were shown to i</w:t>
      </w:r>
      <w:r w:rsidR="00803E67" w:rsidRPr="00BB471B">
        <w:rPr>
          <w:rFonts w:asciiTheme="minorHAnsi" w:hAnsiTheme="minorHAnsi" w:cs="Arial"/>
        </w:rPr>
        <w:t>ncreas</w:t>
      </w:r>
      <w:r w:rsidR="00E01225" w:rsidRPr="007B1436">
        <w:rPr>
          <w:rFonts w:asciiTheme="minorHAnsi" w:hAnsiTheme="minorHAnsi" w:cs="Arial"/>
        </w:rPr>
        <w:t xml:space="preserve">e </w:t>
      </w:r>
      <w:r w:rsidR="00803E67" w:rsidRPr="00BB471B">
        <w:rPr>
          <w:rFonts w:asciiTheme="minorHAnsi" w:hAnsiTheme="minorHAnsi" w:cs="Arial"/>
        </w:rPr>
        <w:t xml:space="preserve">blood vessel density </w:t>
      </w:r>
      <w:r w:rsidR="00313AC2" w:rsidRPr="00BB471B">
        <w:rPr>
          <w:rFonts w:asciiTheme="minorHAnsi" w:hAnsiTheme="minorHAnsi" w:cs="Arial"/>
        </w:rPr>
        <w:t>and collagen production</w:t>
      </w:r>
      <w:r w:rsidR="00E01225" w:rsidRPr="007B1436">
        <w:rPr>
          <w:rFonts w:asciiTheme="minorHAnsi" w:hAnsiTheme="minorHAnsi" w:cs="Arial"/>
        </w:rPr>
        <w:t xml:space="preserve"> in these dermal wounds</w:t>
      </w:r>
      <w:r w:rsidR="00803E67" w:rsidRPr="00BB471B">
        <w:rPr>
          <w:rFonts w:asciiTheme="minorHAnsi" w:hAnsiTheme="minorHAnsi" w:cs="Arial"/>
        </w:rPr>
        <w:t xml:space="preserve"> </w:t>
      </w:r>
      <w:r w:rsidR="00BC14A8"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7pj1n62ev","properties":{"formattedCitation":"[79]","plainCitation":"[79]"},"citationItems":[{"id":258,"uris":["http://zotero.org/users/1254505/items/ZZB9IEKV"],"uri":["http://zotero.org/users/1254505/items/ZZB9IEKV"],"itemData":{"id":258,"type":"article-journal","title":"Evaluation of a multi-layer adipose-derived stem cell sheet in a full-thickness wound healing model","container-title":"Acta biomaterialia","page":"5243-5250","volume":"9","issue":"2","source":"NCBI PubMed","abstract":"Cell sheet technology has been studied for applications such as bone, ligament and skin regeneration. There has been limited examination of adipose-derived stem cells (ASCs) for cell sheet applications. The specific aim of this study was to evaluate ASC sheet technology for wound healing. ASCs were isolated from discarded human abdominal subcutaneous adipose tissue, and ASC cell sheets were created on the surface of fibrin-grafted culture dishes. In vitro examination consisted of the histochemical characterization of the ASC sheets. In vivo experiments consisted of implanting single-layer cell sheets, triple-layer cell sheets or non-treated control onto a full-thickness wound defect (including epidermis, dermis, and subcutaneous fat) in nude mice for 3 weeks. Cell sheets were easily peeled off from the culture dishes using forceps. The single- and triple-layer ASC sheets showed complete extracellular structure via hematoxylin &amp; eosin staining. In vivo, the injury area was measured 7, 10, 14 and 21 days post-treatment to assess wound recovery. The ASC sheet-treated groups' injury area was significantly smaller than that of the non-treated control group at all time points except day 21. The triple-layer ASC sheet treatment significantly enhanced wound healing compared to the single-layer ASC sheet at 7, 10 and 14 days. The density of blood vessels showed that ASC cell sheet treatment slightly enhanced total vessel proliferation compared to the empty wound injury treatment. Our studies indicate that ASC sheets present a potentially viable matrix for full-thickness defect wound healing in a mouse model. Consequently, our ASC sheet technology represents a substantial advance in developing various types of three-dimensional tissues.","DOI":"10.1016/j.actbio.2012.09.028","ISSN":"1878-7568","note":"PMID: 23022891","journalAbbreviation":"Acta Biomater","language":"eng","author":[{"family":"Lin","given":"Yen-Chih"},{"family":"Grahovac","given":"Tara"},{"family":"Oh","given":"Sun Jung"},{"family":"Ieraci","given":"Matthew"},{"family":"Rubin","given":"J Peter"},{"family":"Marra","given":"Kacey G"}],"issued":{"date-parts":[["2013",2]]}}}],"schema":"https://github.com/citation-style-language/schema/raw/master/csl-citation.json"} </w:instrText>
      </w:r>
      <w:r w:rsidR="00BC14A8" w:rsidRPr="00BB471B">
        <w:rPr>
          <w:rFonts w:asciiTheme="minorHAnsi" w:hAnsiTheme="minorHAnsi" w:cs="Arial"/>
        </w:rPr>
        <w:fldChar w:fldCharType="separate"/>
      </w:r>
      <w:r w:rsidR="00BC14A8" w:rsidRPr="00BB471B">
        <w:rPr>
          <w:rFonts w:asciiTheme="minorHAnsi" w:hAnsiTheme="minorHAnsi" w:cs="Arial"/>
          <w:noProof/>
        </w:rPr>
        <w:t>[79]</w:t>
      </w:r>
      <w:r w:rsidR="00BC14A8" w:rsidRPr="00BB471B">
        <w:rPr>
          <w:rFonts w:asciiTheme="minorHAnsi" w:hAnsiTheme="minorHAnsi" w:cs="Arial"/>
        </w:rPr>
        <w:fldChar w:fldCharType="end"/>
      </w:r>
      <w:r w:rsidR="00BC14A8" w:rsidRPr="00BB471B">
        <w:rPr>
          <w:rFonts w:asciiTheme="minorHAnsi" w:hAnsiTheme="minorHAnsi" w:cs="Arial"/>
        </w:rPr>
        <w:t xml:space="preserve">. </w:t>
      </w:r>
    </w:p>
    <w:p w14:paraId="18C61653" w14:textId="74566E1E" w:rsidR="00810121" w:rsidRPr="007B1436" w:rsidRDefault="00BC14A8" w:rsidP="00BC14A8">
      <w:pPr>
        <w:ind w:firstLine="720"/>
        <w:rPr>
          <w:rFonts w:asciiTheme="minorHAnsi" w:hAnsiTheme="minorHAnsi" w:cs="Arial"/>
        </w:rPr>
      </w:pPr>
      <w:r w:rsidRPr="00BB471B">
        <w:rPr>
          <w:rFonts w:asciiTheme="minorHAnsi" w:hAnsiTheme="minorHAnsi" w:cs="Arial"/>
        </w:rPr>
        <w:t>A rabbit wound model was treated topically with rabbit ADSCs and BMDSCs and a semi-occlusive dressing was placed on top. Subsequent analysis of the wound sites showed that the transplanted ADSCs were evenly distributed in the granulation tissue and wound bed. Many but not all of the ADSCs exhibited a myofibroblast cell type, with expression of myofibroblast markers present from both endogenous cells and transplanted cells. The wounds treated with ADSCs exhibited increased CD31, markers of endothelial cells, but there was no detection of blood vessel structures. Increased macrophage recruitment to wound was attributed to have increased wound healing. The study appeared to show that excessive numbers of applied cells (3x10</w:t>
      </w:r>
      <w:r w:rsidRPr="00BB471B">
        <w:rPr>
          <w:rFonts w:asciiTheme="minorHAnsi" w:hAnsiTheme="minorHAnsi" w:cs="Arial"/>
          <w:vertAlign w:val="superscript"/>
        </w:rPr>
        <w:t>5</w:t>
      </w:r>
      <w:r w:rsidRPr="00BB471B">
        <w:rPr>
          <w:rFonts w:asciiTheme="minorHAnsi" w:hAnsiTheme="minorHAnsi" w:cs="Arial"/>
        </w:rPr>
        <w:t xml:space="preserve"> cells per 7 mm diameter biopsy punch) inhibited the re-epithelialisation of the woun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4k252926r","properties":{"formattedCitation":"[80]","plainCitation":"[80]"},"citationItems":[{"id":268,"uris":["http://zotero.org/users/1254505/items/VA7R4DK3"],"uri":["http://zotero.org/users/1254505/items/VA7R4DK3"],"itemData":{"id":268,"type":"article-journal","title":"Topically Delivered Adipose Derived Stem Cells Show an Activated-Fibroblast Phenotype and Enhance Granulation Tissue Formation in Skin Wounds","container-title":"PLoS ONE","page":"e55640","volume":"8","issue":"1","source":"PLoS Journals","abstract":"Multipotent mesenchymal stem cells (MSCs) are found in various tissues and can proliferate extensively in vitro. MSCs have been used in preclinical animal studies and clinical trials in many fields. Adipose derived stem cells (ASCs) have several advantages compared to other MSCs for use in cell-based treatments because they are easy to isolate with relative abundance. However, quantitative approaches for wound repair using ASCs have been limited because of lack of animal models which allow for quantification. Here, we addressed the effect of topically delivered ASCs in wound repair by quantitative analysis using the rabbit ear model. We characterized rabbit ASCs, and analyzed their multipotency in comparison to bone marrow derived-MSCs (BM-MSCs) and dermal fibroblasts (DFs) in vitro. Topically delivered ASCs increased granulation tissue formation in wounds when compared to saline controls, whereas BM-MSCs or DFs did not. These studies suggest that ASCs and BM-MSCs are not identical, though they have similar surface markers. We found that topically delivered ASCs are engrafted and proliferate in the wounds. We showed that transplanted ASCs exhibited activated fibroblast phenotype, increased endothelial cell recruitment, and enhanced macrophage recruitment in vivo.","DOI":"10.1371/journal.pone.0055640","journalAbbreviation":"PLoS ONE","author":[{"family":"Hong","given":"Seok Jong"},{"family":"Jia","given":"Sheng-Xian"},{"family":"Xie","given":"Ping"},{"family":"Xu","given":"Wei"},{"family":"Leung","given":"Kai P."},{"family":"Mustoe","given":"Thomas A."},{"family":"Galiano","given":"Robert D."}],"issued":{"date-parts":[["2013",1,3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0]</w:t>
      </w:r>
      <w:r w:rsidRPr="00BB471B">
        <w:rPr>
          <w:rFonts w:asciiTheme="minorHAnsi" w:hAnsiTheme="minorHAnsi" w:cs="Arial"/>
        </w:rPr>
        <w:fldChar w:fldCharType="end"/>
      </w:r>
      <w:r w:rsidRPr="00BB471B">
        <w:rPr>
          <w:rFonts w:asciiTheme="minorHAnsi" w:hAnsiTheme="minorHAnsi" w:cs="Arial"/>
        </w:rPr>
        <w:t xml:space="preserve">. The underlying causes were not discussed further in the study but may have been due to the low survival rate of stem cells in experiments, leading to subsequent inflammation at the wound site. In some investigations approximately 99% of transplanted cells die after treatment to the ischemic heart due to hypoxia and nutrient deficiencies. However, cells can be pre conditioned in hypoxic environments to aid survival rate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ndhs624bd","properties":{"formattedCitation":"[81]","plainCitation":"[81]"},"citationItems":[{"id":278,"uris":["http://zotero.org/users/1254505/items/59RCQ34J"],"uri":["http://zotero.org/users/1254505/items/59RCQ34J"],"itemData":{"id":278,"type":"article-journal","title":"The Role of Hypoxia in Bone Marrow–Derived Mesenchymal Stem Cells: Considerations for Regenerative Medicine Approaches","container-title":"Tissue Engineering Part B: Reviews","page":"159-168","volume":"16","issue":"2","source":"CrossRef","DOI":"10.1089/ten.teb.2009.0296","ISSN":"1937-3368, 1937-3376","shortTitle":"The Role of Hypoxia in Bone Marrow–Derived Mesenchymal Stem Cells","language":"en","author":[{"family":"Das","given":"Ruud"},{"family":"Jahr","given":"Holger"},{"family":"Osch","given":"Gerjo J.V.M.","non-dropping-particle":"van"},{"family":"Farrell","given":"Eric"}],"issued":{"date-parts":[["2010",4]]}}}],"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1]</w:t>
      </w:r>
      <w:r w:rsidRPr="00BB471B">
        <w:rPr>
          <w:rFonts w:asciiTheme="minorHAnsi" w:hAnsiTheme="minorHAnsi" w:cs="Arial"/>
        </w:rPr>
        <w:fldChar w:fldCharType="end"/>
      </w:r>
      <w:r w:rsidRPr="00BB471B">
        <w:rPr>
          <w:rFonts w:asciiTheme="minorHAnsi" w:hAnsiTheme="minorHAnsi" w:cs="Arial"/>
        </w:rPr>
        <w:t>.</w:t>
      </w:r>
    </w:p>
    <w:p w14:paraId="61AF521E" w14:textId="77777777" w:rsidR="00BC14A8" w:rsidRPr="00BB471B" w:rsidRDefault="00810121" w:rsidP="00BC14A8">
      <w:pPr>
        <w:ind w:firstLine="720"/>
        <w:rPr>
          <w:rFonts w:asciiTheme="minorHAnsi" w:hAnsiTheme="minorHAnsi" w:cs="Arial"/>
        </w:rPr>
      </w:pPr>
      <w:r w:rsidRPr="007B1436">
        <w:rPr>
          <w:rFonts w:asciiTheme="minorHAnsi" w:hAnsiTheme="minorHAnsi" w:cs="Arial"/>
        </w:rPr>
        <w:br w:type="column"/>
      </w:r>
    </w:p>
    <w:p w14:paraId="02533EEE" w14:textId="77777777" w:rsidR="00BC14A8" w:rsidRPr="007B1436" w:rsidRDefault="00BC14A8" w:rsidP="00704347">
      <w:pPr>
        <w:pStyle w:val="Heading2"/>
        <w:rPr>
          <w:color w:val="auto"/>
        </w:rPr>
      </w:pPr>
      <w:bookmarkStart w:id="70" w:name="_Toc341439794"/>
      <w:bookmarkStart w:id="71" w:name="_Toc358625761"/>
      <w:bookmarkStart w:id="72" w:name="_Toc362553986"/>
      <w:r w:rsidRPr="007B1436">
        <w:rPr>
          <w:color w:val="auto"/>
        </w:rPr>
        <w:t>Current models for wound healing:</w:t>
      </w:r>
      <w:bookmarkEnd w:id="70"/>
      <w:bookmarkEnd w:id="71"/>
      <w:bookmarkEnd w:id="72"/>
    </w:p>
    <w:p w14:paraId="055CA831" w14:textId="77777777" w:rsidR="00810121" w:rsidRPr="007B1436" w:rsidRDefault="00810121" w:rsidP="00810121">
      <w:pPr>
        <w:rPr>
          <w:rFonts w:asciiTheme="minorHAnsi" w:hAnsiTheme="minorHAnsi"/>
        </w:rPr>
      </w:pPr>
    </w:p>
    <w:p w14:paraId="4EA1DC98" w14:textId="1736708F" w:rsidR="00BC14A8" w:rsidRPr="00BB471B" w:rsidRDefault="00BC14A8" w:rsidP="00BC14A8">
      <w:pPr>
        <w:rPr>
          <w:rFonts w:asciiTheme="minorHAnsi" w:hAnsiTheme="minorHAnsi" w:cs="Arial"/>
        </w:rPr>
      </w:pPr>
      <w:r w:rsidRPr="00BB471B">
        <w:rPr>
          <w:rFonts w:asciiTheme="minorHAnsi" w:hAnsiTheme="minorHAnsi" w:cs="Arial"/>
        </w:rPr>
        <w:t xml:space="preserve">Wound healing models are often used to test new treatments in order to evaluate their </w:t>
      </w:r>
      <w:r w:rsidR="002E168A" w:rsidRPr="00BB471B">
        <w:rPr>
          <w:rFonts w:asciiTheme="minorHAnsi" w:hAnsiTheme="minorHAnsi" w:cs="Arial"/>
        </w:rPr>
        <w:t xml:space="preserve">safety, </w:t>
      </w:r>
      <w:r w:rsidRPr="00BB471B">
        <w:rPr>
          <w:rFonts w:asciiTheme="minorHAnsi" w:hAnsiTheme="minorHAnsi" w:cs="Arial"/>
        </w:rPr>
        <w:t xml:space="preserve">efficacy and efficiency </w:t>
      </w:r>
      <w:r w:rsidR="002E168A" w:rsidRPr="00BB471B">
        <w:rPr>
          <w:rFonts w:asciiTheme="minorHAnsi" w:hAnsiTheme="minorHAnsi" w:cs="Arial"/>
        </w:rPr>
        <w:t>before regulatory approval. Rodents</w:t>
      </w:r>
      <w:r w:rsidRPr="00BB471B">
        <w:rPr>
          <w:rFonts w:asciiTheme="minorHAnsi" w:hAnsiTheme="minorHAnsi" w:cs="Arial"/>
        </w:rPr>
        <w:t xml:space="preserve"> are often used due to the relatively inexpensive cost, small size and the common use in laboratory research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e29gt5rpu","properties":{"formattedCitation":"[82]","plainCitation":"[82]"},"citationItems":[{"id":442,"uris":["http://zotero.org/users/1254505/items/D2SH6QCX"],"uri":["http://zotero.org/users/1254505/items/D2SH6QCX"],"itemData":{"id":442,"type":"article-journal","title":"Rat models of skin wound healing: a review","container-title":"Wound repair and regeneration: official publication of the Wound Healing Society [and] the European Tissue Repair Society","page":"591-599","volume":"12","issue":"6","source":"NCBI PubMed","abstract":"Rats have been widely used in the study of skin wound healing and the efficacy of different treatment modalities. This particular animal species is often selected for its availability, low cost, and small size. To define the current use of rat skin wound healing models, this manuscript provides a review of articles published between 2000 and 2003 that chose rats as their research animals. Of the 55 articles reviewed, it was found that 38.2% of the studies used incisional models and 38.2% used excisional models, with some studies using combinations. The majority of the studies (78.2%) used the rat's dorsum as the wound location. Male Sprague Dawley in the 250-300 gram weight range were the most preferred rats. Sodium pentobarbital/pentobarbitone was the most commonly used anesthetic choice. Similarities and differences in the selected experimental conditions are noted and questions are raised with regard to comparability between studies and the ability to transfer the data from the animal model to the human clinical situation. Attempts to compare studies for the advancement of wound healing knowledge are being hampered by the differences found between the studies. Standardization in reporting could facilitate comparisons and may instigate additional research that favors the inevitable comparisons between the studies. Thus, universal reporting requirements need to be developed for animal wound healing studies.","DOI":"10.1111/j.1067-1927.2004.12601.x","ISSN":"1067-1927","note":"PMID: 15555049","shortTitle":"Rat models of skin wound healing","journalAbbreviation":"Wound Repair Regen","language":"eng","author":[{"family":"Dorsett-Martin","given":"Wanda A"}],"issued":{"date-parts":[["2004",12]]}}}],"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2]</w:t>
      </w:r>
      <w:r w:rsidRPr="00BB471B">
        <w:rPr>
          <w:rFonts w:asciiTheme="minorHAnsi" w:hAnsiTheme="minorHAnsi" w:cs="Arial"/>
        </w:rPr>
        <w:fldChar w:fldCharType="end"/>
      </w:r>
      <w:r w:rsidRPr="00BB471B">
        <w:rPr>
          <w:rFonts w:asciiTheme="minorHAnsi" w:hAnsiTheme="minorHAnsi" w:cs="Arial"/>
        </w:rPr>
        <w:t>. There are several differences between rodent and human skin, such as the contractile nature of rat skin reducing wound size rather than healing vi</w:t>
      </w:r>
      <w:r w:rsidR="0039369B" w:rsidRPr="00BB471B">
        <w:rPr>
          <w:rFonts w:asciiTheme="minorHAnsi" w:hAnsiTheme="minorHAnsi" w:cs="Arial"/>
        </w:rPr>
        <w:t>a epithelisation, giving the rodent</w:t>
      </w:r>
      <w:r w:rsidRPr="00BB471B">
        <w:rPr>
          <w:rFonts w:asciiTheme="minorHAnsi" w:hAnsiTheme="minorHAnsi" w:cs="Arial"/>
        </w:rPr>
        <w:t xml:space="preserve"> model limitations. </w:t>
      </w:r>
    </w:p>
    <w:p w14:paraId="32988C89" w14:textId="4CDB9343" w:rsidR="00BC14A8" w:rsidRPr="00BB471B" w:rsidRDefault="00BC14A8" w:rsidP="00BC14A8">
      <w:pPr>
        <w:rPr>
          <w:rFonts w:asciiTheme="minorHAnsi" w:hAnsiTheme="minorHAnsi" w:cs="Arial"/>
        </w:rPr>
      </w:pPr>
      <w:r w:rsidRPr="00BB471B">
        <w:rPr>
          <w:rFonts w:asciiTheme="minorHAnsi" w:hAnsiTheme="minorHAnsi" w:cs="Arial"/>
        </w:rPr>
        <w:tab/>
        <w:t xml:space="preserve">For wounding models, pigs are preferred to rats as the wounds do not heal predominantly by contraction and the skin structure is comparable to human skin. The main disadvantages of pig models are the cost of housing the animals and the lack of transgenic pig models available for modelling different disease state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dd4847f75","properties":{"formattedCitation":"[83]","plainCitation":"[83]"},"citationItems":[{"id":451,"uris":["http://zotero.org/users/1254505/items/5CVVXPVV"],"uri":["http://zotero.org/users/1254505/items/5CVVXPVV"],"itemData":{"id":451,"type":"article-journal","title":"Animal models of wound repair: Are they cutting it?","container-title":"Experimental Dermatology","page":"581-585","volume":"21","issue":"8","source":"Wiley Online Library","abstract":"Current understanding of the complex process of wound repair is based on decades of study. Integral to this understanding has been the use of in vitro and in vivo models to uncover the key molecular players. Now that major wound processes are more fully understood, therapeutic strategies can be developed to manipulate wound repair. Particularly important areas for future research include developing therapies to aid treatment of healing pathologies such as chronic wounds, and manipulating the normal healing processes to drive a more regenerative phenotype in adults. Here, we discuss the benefits and limitations of current animal-based models and highlight the urgent need for improved predictive preclinical models for wound healing research. We conclude by suggesting directions where more robust models of chronic wound pathologies may arise, expediting the development of novel therapies.","DOI":"10.1111/j.1600-0625.2012.01540.x","ISSN":"1600-0625","shortTitle":"Animal models of wound repair","journalAbbreviation":"Exp Dermatol","language":"en","author":[{"family":"Ansell","given":"David M."},{"family":"Holden","given":"Kirsty A."},{"family":"Hardman","given":"Matthew J."}],"issued":{"date-parts":[["2012",8,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3]</w:t>
      </w:r>
      <w:r w:rsidRPr="00BB471B">
        <w:rPr>
          <w:rFonts w:asciiTheme="minorHAnsi" w:hAnsiTheme="minorHAnsi" w:cs="Arial"/>
        </w:rPr>
        <w:fldChar w:fldCharType="end"/>
      </w:r>
      <w:r w:rsidRPr="00BB471B">
        <w:rPr>
          <w:rFonts w:asciiTheme="minorHAnsi" w:hAnsiTheme="minorHAnsi" w:cs="Arial"/>
        </w:rPr>
        <w:t>.</w:t>
      </w:r>
    </w:p>
    <w:p w14:paraId="21544208" w14:textId="77777777" w:rsidR="00BC14A8" w:rsidRPr="00D52A82" w:rsidRDefault="00BC14A8" w:rsidP="00BC14A8">
      <w:pPr>
        <w:ind w:firstLine="720"/>
        <w:rPr>
          <w:rFonts w:asciiTheme="minorHAnsi" w:hAnsiTheme="minorHAnsi" w:cs="Arial"/>
        </w:rPr>
      </w:pPr>
      <w:r w:rsidRPr="00BB471B">
        <w:rPr>
          <w:rFonts w:asciiTheme="minorHAnsi" w:hAnsiTheme="minorHAnsi" w:cs="Arial"/>
        </w:rPr>
        <w:t xml:space="preserve">There are difficulties in replicating the underlying conditions of a chronic </w:t>
      </w:r>
      <w:r w:rsidRPr="00D52A82">
        <w:rPr>
          <w:rFonts w:asciiTheme="minorHAnsi" w:hAnsiTheme="minorHAnsi" w:cs="Arial"/>
        </w:rPr>
        <w:t xml:space="preserve">wound such as diabetes and age, bacterial infiltration and the highly inflammatory and degradative state. Wounds tend to be generated from use of biopsy punches to create a full thickness wound, however this basic wound lacks the underlying processes of a chronic wound. </w:t>
      </w:r>
    </w:p>
    <w:p w14:paraId="3875F3B7" w14:textId="77777777" w:rsidR="00BC14A8" w:rsidRPr="00D52A82" w:rsidRDefault="00BC14A8" w:rsidP="00D17671">
      <w:pPr>
        <w:pStyle w:val="Heading3"/>
        <w:rPr>
          <w:color w:val="auto"/>
        </w:rPr>
      </w:pPr>
      <w:bookmarkStart w:id="73" w:name="_Toc341439795"/>
      <w:bookmarkStart w:id="74" w:name="_Toc358625762"/>
      <w:bookmarkStart w:id="75" w:name="_Toc362553987"/>
      <w:r w:rsidRPr="00D52A82">
        <w:rPr>
          <w:color w:val="auto"/>
        </w:rPr>
        <w:t>Chronic wound models:</w:t>
      </w:r>
      <w:bookmarkEnd w:id="73"/>
      <w:bookmarkEnd w:id="74"/>
      <w:bookmarkEnd w:id="75"/>
    </w:p>
    <w:p w14:paraId="271ECB9D" w14:textId="6CF13DCE" w:rsidR="00BC14A8" w:rsidRPr="00D52A82" w:rsidRDefault="00BC14A8" w:rsidP="00BC14A8">
      <w:pPr>
        <w:rPr>
          <w:rFonts w:asciiTheme="minorHAnsi" w:hAnsiTheme="minorHAnsi" w:cs="Arial"/>
        </w:rPr>
      </w:pPr>
      <w:r w:rsidRPr="00D52A82">
        <w:rPr>
          <w:rFonts w:asciiTheme="minorHAnsi" w:hAnsiTheme="minorHAnsi" w:cs="Arial"/>
        </w:rPr>
        <w:t>Despite the difficulties, many authors have attempted to achieve greater comparison to human chronic wounds by increasing co-morbidities into animal models.</w:t>
      </w:r>
    </w:p>
    <w:p w14:paraId="637601D3" w14:textId="77777777" w:rsidR="00BC14A8" w:rsidRPr="00D52A82" w:rsidRDefault="00BC14A8" w:rsidP="00D52A82">
      <w:pPr>
        <w:pStyle w:val="Heading3"/>
        <w:rPr>
          <w:color w:val="auto"/>
        </w:rPr>
      </w:pPr>
      <w:bookmarkStart w:id="76" w:name="_Toc362553988"/>
      <w:r w:rsidRPr="00D52A82">
        <w:rPr>
          <w:color w:val="auto"/>
        </w:rPr>
        <w:t>Ischemia:</w:t>
      </w:r>
      <w:bookmarkEnd w:id="76"/>
      <w:r w:rsidRPr="00D52A82">
        <w:rPr>
          <w:color w:val="auto"/>
        </w:rPr>
        <w:t xml:space="preserve"> </w:t>
      </w:r>
    </w:p>
    <w:p w14:paraId="4130F9E8" w14:textId="2A6FFAED" w:rsidR="00810121" w:rsidRPr="007B1436" w:rsidRDefault="00BC14A8" w:rsidP="00BC14A8">
      <w:pPr>
        <w:rPr>
          <w:rFonts w:asciiTheme="minorHAnsi" w:hAnsiTheme="minorHAnsi" w:cs="Arial"/>
        </w:rPr>
      </w:pPr>
      <w:r w:rsidRPr="00BB471B">
        <w:rPr>
          <w:rFonts w:asciiTheme="minorHAnsi" w:hAnsiTheme="minorHAnsi" w:cs="Arial"/>
        </w:rPr>
        <w:t xml:space="preserve">Surgically limiting blood flow can in a rabbit ear creates an ischemic model. The lack of oxygen and nutrients hinders wound healing, in particular there is limited re-epithelialisation and an increased infection rate, however the inflammatory and degradative state is dissimilar to chronic wound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8b1tab2hv","properties":{"formattedCitation":"[84]","plainCitation":"[84]"},"citationItems":[{"id":449,"uris":["http://zotero.org/users/1254505/items/6D3NI2M4"],"uri":["http://zotero.org/users/1254505/items/6D3NI2M4"],"itemData":{"id":449,"type":"article-journal","title":"Effects of ischemia on ulcer wound healing: a new model in the rabbit ear","container-title":"Annals of plastic surgery","page":"17-23","volume":"24","issue":"1","source":"NCBI PubMed","abstract":"To study the effects of alteration of blood flow on wound healing in rabbit ear ulcers, two models were designed that produced maximum ischemia and maximum congestion, respectively, with complete survival of the ear by selective division of one or more of three arteries or veins and circumferential incisions. After selection of the best models from six variations, tissue perfusion was measured indirectly by venous oxygen tension, dermofluorometry, pulse oximetry, and skin temperature. Wound healing was measured seven days after creating 6-mm surgical ulcers. The tissue oxygen tension calculated from the venous oxygen tension fell to 30 mm Hg through days 1, 3, and 7 in the ischemic ears, and skin temperature and blood flow measured by dermofluorometry were similarly affected. However, there was no evidence of significant change in tissue perfusion except increased skin temperature in the congested ears. None of the ischemic wounds were epithelialized completely, but half of the control and congested wounds were. The granulation tissue formation was decreased (39% of the area versus 63% of the area) and the infection rate was increased (20% versus 2%) significantly in the ischemic wounds compared with the control wounds but not in the congested wounds. The ischemic ulcer model is reproducible and quantifiable and is potentially a useful model for examining agents to improve ulcer healing where blood flow is decreased. The congestion model showed no significant changes in blood flow or wound healing.","ISSN":"0148-7043","note":"PMID: 2301878","shortTitle":"Effects of ischemia on ulcer wound healing","journalAbbreviation":"Ann Plast Surg","language":"eng","author":[{"family":"Ahn","given":"S T"},{"family":"Mustoe","given":"T A"}],"issued":{"date-parts":[["1990",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4]</w:t>
      </w:r>
      <w:r w:rsidRPr="00BB471B">
        <w:rPr>
          <w:rFonts w:asciiTheme="minorHAnsi" w:hAnsiTheme="minorHAnsi" w:cs="Arial"/>
        </w:rPr>
        <w:fldChar w:fldCharType="end"/>
      </w:r>
      <w:r w:rsidRPr="00BB471B">
        <w:rPr>
          <w:rFonts w:asciiTheme="minorHAnsi" w:hAnsiTheme="minorHAnsi" w:cs="Arial"/>
        </w:rPr>
        <w:t>. Additionally, the tissues involved will not have any aged or diabetic components of inhibited wound healing.</w:t>
      </w:r>
    </w:p>
    <w:p w14:paraId="2B7939AB" w14:textId="50B3309C" w:rsidR="00BC14A8" w:rsidRPr="00D52A82" w:rsidRDefault="00810121" w:rsidP="00D52A82">
      <w:pPr>
        <w:pStyle w:val="Heading3"/>
        <w:rPr>
          <w:color w:val="auto"/>
        </w:rPr>
      </w:pPr>
      <w:r w:rsidRPr="007B1436">
        <w:br w:type="column"/>
      </w:r>
      <w:bookmarkStart w:id="77" w:name="_Toc362553989"/>
      <w:r w:rsidR="00BC14A8" w:rsidRPr="00D52A82">
        <w:rPr>
          <w:color w:val="auto"/>
        </w:rPr>
        <w:t>Diabetes:</w:t>
      </w:r>
      <w:bookmarkEnd w:id="77"/>
    </w:p>
    <w:p w14:paraId="64A6199B" w14:textId="0FFDA976" w:rsidR="00BC14A8" w:rsidRPr="00BB471B" w:rsidRDefault="00BC14A8" w:rsidP="00BC14A8">
      <w:pPr>
        <w:rPr>
          <w:rFonts w:asciiTheme="minorHAnsi" w:hAnsiTheme="minorHAnsi" w:cs="Arial"/>
        </w:rPr>
      </w:pPr>
      <w:r w:rsidRPr="00BB471B">
        <w:rPr>
          <w:rFonts w:asciiTheme="minorHAnsi" w:hAnsiTheme="minorHAnsi" w:cs="Arial"/>
        </w:rPr>
        <w:t>Mice with induced diabetes have markedly decreased wound healing compared to control mice and as such, diabetic mice are often used in wound healing studies. Diabetic mice have decreased growth facto</w:t>
      </w:r>
      <w:r w:rsidR="0039369B" w:rsidRPr="00BB471B">
        <w:rPr>
          <w:rFonts w:asciiTheme="minorHAnsi" w:hAnsiTheme="minorHAnsi" w:cs="Arial"/>
        </w:rPr>
        <w:t>rs and an increased number of</w:t>
      </w:r>
      <w:r w:rsidRPr="00BB471B">
        <w:rPr>
          <w:rFonts w:asciiTheme="minorHAnsi" w:hAnsiTheme="minorHAnsi" w:cs="Arial"/>
        </w:rPr>
        <w:t xml:space="preserve"> macrophages and neutrophils at wound sites, contributing to delayed healing. The wound sites of diabetic mice are filled with abundant fat tissue, which causes </w:t>
      </w:r>
      <w:r w:rsidR="0039369B" w:rsidRPr="00BB471B">
        <w:rPr>
          <w:rFonts w:asciiTheme="minorHAnsi" w:hAnsiTheme="minorHAnsi" w:cs="Arial"/>
        </w:rPr>
        <w:t>the formation of lipogranulomas and</w:t>
      </w:r>
      <w:r w:rsidRPr="00BB471B">
        <w:rPr>
          <w:rFonts w:asciiTheme="minorHAnsi" w:hAnsiTheme="minorHAnsi" w:cs="Arial"/>
        </w:rPr>
        <w:t xml:space="preserve"> inflammation of adipose tissue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inno0j8h5","properties":{"formattedCitation":"[85]","plainCitation":"[85]"},"citationItems":[{"id":453,"uris":["http://zotero.org/users/1254505/items/NQ4IRIET"],"uri":["http://zotero.org/users/1254505/items/NQ4IRIET"],"itemData":{"id":453,"type":"article-journal","title":"Differential Evaluation of Excisional Non-occluded Wound Healing in db/db Mice","container-title":"Toxicologic Pathology","page":"183-192","volume":"37","issue":"2","source":"tpx.sagepub.com","abstract":"The full-thickness wound in the genetically diabetic (db/db) mouse is a commonly used model of impaired wound healing. We investigated delayed healing of non-occluded, excisional, full-thickness, dermal wounds in db/db mice in comparison to their normal littermate controls and refined methods for monitoring skin wound re-epithelialization, contraction, granulation tissue formation, and inflammation. We have confirmed with a computer-assisted planimetry method the results of previous studies showing that healing of non-occluded full excision wounds in db/db mice does not occur by contraction as much as in healthy mice. In addition, we have developed separate histological methods for the assessment of re-epithelialization, contraction, granulation tissue (mature, immature, fibrosis), and inflammation (lipogranulomas, secondary, nonspecific). Using a new approach to histological assessment, we have shown that wound closure in db/db mice is delayed owing to: (1) delayed granulation tissue maturation; (2) ‘‘laced,’’ widely distributed granulation tissue around fat lobules; and (3) obstruction by lipogranulomas, whereas the rate of re-epithelialization seems to be the same as in C57Bl/6 mice. This methodology should permit a more precise differentiation of effects of novel therapeutic agents on the wound healing process in db/db mice.","DOI":"10.1177/0192623308329280","ISSN":"0192-6233, 1533-1601","note":"PMID: 19182213","journalAbbreviation":"Toxicol Pathol","language":"en","author":[{"family":"Tkalčević","given":"Vanesa Ivetić"},{"family":"Čužić","given":"Snježana"},{"family":"Parnham","given":"Michael J."},{"family":"Pašalić","given":"Ivanka"},{"family":"Brajša","given":"Karmen"}],"issued":{"date-parts":[["2009",2,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5]</w:t>
      </w:r>
      <w:r w:rsidRPr="00BB471B">
        <w:rPr>
          <w:rFonts w:asciiTheme="minorHAnsi" w:hAnsiTheme="minorHAnsi" w:cs="Arial"/>
        </w:rPr>
        <w:fldChar w:fldCharType="end"/>
      </w:r>
      <w:r w:rsidRPr="00BB471B">
        <w:rPr>
          <w:rFonts w:asciiTheme="minorHAnsi" w:hAnsiTheme="minorHAnsi" w:cs="Arial"/>
        </w:rPr>
        <w:t>, however, these formations are not relevant to human chronic wounds.</w:t>
      </w:r>
    </w:p>
    <w:p w14:paraId="533129E5" w14:textId="77777777" w:rsidR="00BC14A8" w:rsidRPr="00BB471B" w:rsidRDefault="00BC14A8" w:rsidP="00BC14A8">
      <w:pPr>
        <w:rPr>
          <w:rFonts w:asciiTheme="minorHAnsi" w:hAnsiTheme="minorHAnsi" w:cs="Arial"/>
        </w:rPr>
      </w:pPr>
    </w:p>
    <w:p w14:paraId="2021272F" w14:textId="77777777" w:rsidR="00BC14A8" w:rsidRPr="00D52A82" w:rsidRDefault="00BC14A8" w:rsidP="00D52A82">
      <w:pPr>
        <w:pStyle w:val="Heading3"/>
        <w:rPr>
          <w:color w:val="auto"/>
        </w:rPr>
      </w:pPr>
      <w:bookmarkStart w:id="78" w:name="_Toc362553990"/>
      <w:r w:rsidRPr="00D52A82">
        <w:rPr>
          <w:color w:val="auto"/>
        </w:rPr>
        <w:t>Age:</w:t>
      </w:r>
      <w:bookmarkEnd w:id="78"/>
    </w:p>
    <w:p w14:paraId="32E90C9E" w14:textId="5733BE91" w:rsidR="00BC14A8" w:rsidRPr="00BB471B" w:rsidRDefault="00BC14A8" w:rsidP="00BC14A8">
      <w:pPr>
        <w:rPr>
          <w:rFonts w:asciiTheme="minorHAnsi" w:hAnsiTheme="minorHAnsi" w:cs="Arial"/>
        </w:rPr>
      </w:pPr>
      <w:r w:rsidRPr="00BB471B">
        <w:rPr>
          <w:rFonts w:asciiTheme="minorHAnsi" w:hAnsiTheme="minorHAnsi" w:cs="Arial"/>
        </w:rPr>
        <w:t xml:space="preserve">Unfortunately, use of aged animals increases the costs associated with animal housing, which may be a </w:t>
      </w:r>
      <w:r w:rsidR="0039369B" w:rsidRPr="00BB471B">
        <w:rPr>
          <w:rFonts w:asciiTheme="minorHAnsi" w:hAnsiTheme="minorHAnsi" w:cs="Arial"/>
        </w:rPr>
        <w:t>great disadvantage. An aged mouse</w:t>
      </w:r>
      <w:r w:rsidRPr="00BB471B">
        <w:rPr>
          <w:rFonts w:asciiTheme="minorHAnsi" w:hAnsiTheme="minorHAnsi" w:cs="Arial"/>
        </w:rPr>
        <w:t xml:space="preserve"> wound model has been investigated, comparing young (6 months old), middle aged (18 months old) and old (30 months old) mice. The animals were cut incisionally and after sacrificing the animals, histology samples and growth factor analysis were performed. There was a decrease in the wound PDGF and PDGF receptors in the older animals, which may have led to decreased fibroblast and inflammatory cell migration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cib6qon5j","properties":{"formattedCitation":"[86]","plainCitation":"[86]"},"citationItems":[{"id":457,"uris":["http://zotero.org/users/1254505/items/GSSS36KS"],"uri":["http://zotero.org/users/1254505/items/GSSS36KS"],"itemData":{"id":457,"type":"article-journal","title":"The effects of ageing on wound healing: immunolocalisation of growth factors and their receptors in a murine incisional model","container-title":"Journal of Anatomy","page":"351-365","volume":"190","issue":"3","source":"Wiley Online Library","abstract":"A number of reports suggest that the process of ageing impairs wound repair and that strategies to manipulate the age-related wound healing environment are necessary in order to stimulate repair. The process of cutaneous wound repair is controlled by growth factors in an autocrine and paracrine fashion: it is therefore surprising that the localisation of specific growth factors and their receptors has not been documented in wound healing with respect to chronological age. In this study the temporal profile of growth factor and receptor immunostaining was assessed within acute incisional wounds in an ageing mouse colony. A delay in appearance of platelet derived growth factor (PDGF) A and B isoforms, and PDGF-α and -β receptors was evident with increasing animal age, paralleled by a similar finding for epidermal growth factor (EGF) and EGF receptor. Transforming growth factor (TGF)-7beta;1 and 2 isoforms were increased at all time points in the wounds of younger animals, but the TGF-β3 isoform increased in intensity from d 7 postwounding in the old mice wounds, and basic fibroblast growth factor (bFGF) from d 14. The quantity and distribution patterns of the various growth factors and their receptors may explain the age-related differences in wound healing speed and quality, and possibly suggest new therapeutic targets for manipulating wound healing in the aged.","DOI":"10.1046/j.1469-7580.1997.19030351.x","ISSN":"1469-7580","shortTitle":"The effects of ageing on wound healing","language":"en","author":[{"family":"Ashcroft","given":"Gillian S."},{"family":"Horan","given":"Michael A."},{"family":"Ferguson","given":"Mark W. J."}],"issued":{"date-parts":[["1997",4,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6]</w:t>
      </w:r>
      <w:r w:rsidRPr="00BB471B">
        <w:rPr>
          <w:rFonts w:asciiTheme="minorHAnsi" w:hAnsiTheme="minorHAnsi" w:cs="Arial"/>
        </w:rPr>
        <w:fldChar w:fldCharType="end"/>
      </w:r>
      <w:r w:rsidR="0039369B" w:rsidRPr="00BB471B">
        <w:rPr>
          <w:rFonts w:asciiTheme="minorHAnsi" w:hAnsiTheme="minorHAnsi" w:cs="Arial"/>
        </w:rPr>
        <w:t xml:space="preserve">. It is debatable </w:t>
      </w:r>
      <w:r w:rsidRPr="00BB471B">
        <w:rPr>
          <w:rFonts w:asciiTheme="minorHAnsi" w:hAnsiTheme="minorHAnsi" w:cs="Arial"/>
        </w:rPr>
        <w:t xml:space="preserve">how translatable the wound healing process of aged mice is to humans. </w:t>
      </w:r>
    </w:p>
    <w:p w14:paraId="3195DB5F" w14:textId="77777777" w:rsidR="00BC14A8" w:rsidRPr="00BB471B" w:rsidRDefault="00BC14A8" w:rsidP="00BC14A8">
      <w:pPr>
        <w:rPr>
          <w:rFonts w:asciiTheme="minorHAnsi" w:hAnsiTheme="minorHAnsi" w:cs="Arial"/>
          <w:highlight w:val="cyan"/>
        </w:rPr>
      </w:pPr>
    </w:p>
    <w:p w14:paraId="5D0D9A69" w14:textId="0FE4238C" w:rsidR="00BC14A8" w:rsidRPr="00D52A82" w:rsidRDefault="00BC14A8" w:rsidP="00D52A82">
      <w:pPr>
        <w:pStyle w:val="Heading3"/>
        <w:rPr>
          <w:color w:val="auto"/>
        </w:rPr>
      </w:pPr>
      <w:bookmarkStart w:id="79" w:name="_Toc362553991"/>
      <w:r w:rsidRPr="00D52A82">
        <w:rPr>
          <w:color w:val="auto"/>
        </w:rPr>
        <w:t>Bacterial infection:</w:t>
      </w:r>
      <w:bookmarkEnd w:id="79"/>
    </w:p>
    <w:p w14:paraId="6DE9923F" w14:textId="5F45323E" w:rsidR="00BC14A8" w:rsidRPr="00BB471B" w:rsidRDefault="00BC14A8" w:rsidP="00BC14A8">
      <w:pPr>
        <w:rPr>
          <w:rFonts w:asciiTheme="minorHAnsi" w:hAnsiTheme="minorHAnsi" w:cs="Arial"/>
        </w:rPr>
      </w:pPr>
      <w:r w:rsidRPr="00BB471B">
        <w:rPr>
          <w:rFonts w:asciiTheme="minorHAnsi" w:hAnsiTheme="minorHAnsi" w:cs="Arial"/>
        </w:rPr>
        <w:t xml:space="preserve">Chronic wounds commonly have bacterial infiltration present. For this reason, investigations of wound healing models with bacterial elements have been investigated. A wound healing model consisting of rats injured with biopsy punches and subsequent application of either Staphylococcus epidermis or Staphylococcus aureus biofilms had significantly decreased re-epithelialisation compared to controls. The biofilms caused both chronic inflammation and a physical barrier for wound healing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ger7ebivm","properties":{"formattedCitation":"[87]","plainCitation":"[87]"},"citationItems":[{"id":459,"uris":["http://zotero.org/users/1254505/items/CKXUH3V3"],"uri":["http://zotero.org/users/1254505/items/CKXUH3V3"],"itemData":{"id":459,"type":"article-journal","title":"Staphylococcal biofilms impair wound healing by delaying reepithelialization in a murine cutaneous wound model","container-title":"Wound Repair and Regeneration","page":"354-359","volume":"17","issue":"3","source":"Wiley Online Library","abstract":"Bacterial biofilms have gained increasing visibility in recent years as a ubiquitous form of survival for microorganisms in myriad environments. A number of in vivo models exist for the study of biofilms in the setting of medically relevant implanted foreign bodies. Growing evidence has demonstrated the presence of bacterial biofilms in the setting of a number of chronic wound states including pressure sores, diabetic foot ulcers, and venous stasis ulcers. Here we present a novel murine cutaneous wound system that directly demonstrates delayed reepithelialization caused by the presence of a bacterial biofilm. We established biofilms using either Staphylococcus aureus or Staphylococcus epidermidis in splinted cutaneous punch wounds created on the backs of normal C57Bl6/J mice. Wound reepithelialization was significantly delayed by bacterial biofilms. This effect was specifically dependent on the ability of the bacteria to form biofilms as demonstrated by exogenous administration of biofilm inhibiting peptides and the use of mutant Staphylococcus spp. deficient in biofilm formation. This represents the first direct evidence for the effect of bacterial biofilms on cutaneous wound healing.","DOI":"10.1111/j.1524-475X.2009.00489.x","ISSN":"1524-475X","language":"en","author":[{"family":"Schierle","given":"Clark F."},{"family":"De la Garza","given":"Mauricio"},{"family":"Mustoe","given":"Thomas A."},{"family":"Galiano","given":"Robert D."}],"issued":{"date-parts":[["2009",5,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7]</w:t>
      </w:r>
      <w:r w:rsidRPr="00BB471B">
        <w:rPr>
          <w:rFonts w:asciiTheme="minorHAnsi" w:hAnsiTheme="minorHAnsi" w:cs="Arial"/>
        </w:rPr>
        <w:fldChar w:fldCharType="end"/>
      </w:r>
      <w:r w:rsidRPr="00BB471B">
        <w:rPr>
          <w:rFonts w:asciiTheme="minorHAnsi" w:hAnsiTheme="minorHAnsi" w:cs="Arial"/>
        </w:rPr>
        <w:t xml:space="preserve">. </w:t>
      </w:r>
    </w:p>
    <w:p w14:paraId="349C6E81" w14:textId="6A86DDA4" w:rsidR="00BC14A8" w:rsidRPr="00BB471B" w:rsidRDefault="00BC14A8" w:rsidP="00BC14A8">
      <w:pPr>
        <w:ind w:firstLine="720"/>
        <w:rPr>
          <w:rFonts w:asciiTheme="minorHAnsi" w:hAnsiTheme="minorHAnsi" w:cs="Arial"/>
        </w:rPr>
      </w:pPr>
      <w:r w:rsidRPr="00BB471B">
        <w:rPr>
          <w:rFonts w:asciiTheme="minorHAnsi" w:hAnsiTheme="minorHAnsi" w:cs="Arial"/>
        </w:rPr>
        <w:t xml:space="preserve">The previous model was improved </w:t>
      </w:r>
      <w:r w:rsidR="00534132" w:rsidRPr="00BB471B">
        <w:rPr>
          <w:rFonts w:asciiTheme="minorHAnsi" w:hAnsiTheme="minorHAnsi" w:cs="Arial"/>
        </w:rPr>
        <w:t xml:space="preserve">on </w:t>
      </w:r>
      <w:r w:rsidRPr="00BB471B">
        <w:rPr>
          <w:rFonts w:asciiTheme="minorHAnsi" w:hAnsiTheme="minorHAnsi" w:cs="Arial"/>
        </w:rPr>
        <w:t xml:space="preserve">by the use of rats which were modified to show symptoms of diabetes mellitus. Wounding with biopsy punches and inoculation with Staphylococcus aureus or Pseudomonas aeruginosa caused wounds to increase in size until debridement was used. After debridement, wounds reduced in size due to the decrease in bacterial loa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9sde6gb3d","properties":{"formattedCitation":"[88]","plainCitation":"[88]"},"citationItems":[{"id":463,"uris":["http://zotero.org/users/1254505/items/TVVT9QZV"],"uri":["http://zotero.org/users/1254505/items/TVVT9QZV"],"itemData":{"id":463,"type":"article-journal","title":"A Rat Model of Diabetic Wound Infection for the Evaluation of Topical Antimicrobial Therapies","container-title":"Comparative Medicine","page":"37-48","volume":"62","issue":"1","source":"PubMed Central","abstract":"Diabetes mellitus is an epidemic multisystemic chronic disease that frequently is complicated by complex wound infections. Innovative topical antimicrobial therapy agents are potentially useful for multimodal treatment of these infections. However, an appropriately standardized in vivo model is currently not available to facilitate the screening of these emerging products and their effect on wound healing. To develop such a model, we analyzed, tested, and modified published models of wound healing. We optimized various aspects of the model, including animal species, diabetes induction method, hair removal technique, splint and dressing methods, the control of unintentional bacterial infection, sampling methods for the evaluation of bacterial burden, and aspects of the microscopic and macroscopic assessment of wound healing, all while taking into consideration animal welfare and the ‘3Rs’ principle. We thus developed a new wound infection model in rats that is optimized for testing topical antimicrobial therapy agents. This model accurately reproduces the pathophysiology of infected diabetic wound healing and includes the current standard treatment (that is, debridement). The numerous benefits of this model include the ready availability of necessary materials, simple techniques, high reproducibility, and practicality for experiments with large sample sizes. Furthermore, given its similarities to infected-wound healing and treatment in humans, our new model can serve as a valid alternative for applied research.","ISSN":"1532-0820","note":"PMID: 22330650\nPMCID: PMC3276391","journalAbbreviation":"Comp Med","author":[{"family":"Mendes","given":"Joao J"},{"family":"Leandro","given":"Clara I"},{"family":"Bonaparte","given":"Dolores P"},{"family":"Pinto","given":"Andreia L"}],"issued":{"date-parts":[["2012",2]]}}}],"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8]</w:t>
      </w:r>
      <w:r w:rsidRPr="00BB471B">
        <w:rPr>
          <w:rFonts w:asciiTheme="minorHAnsi" w:hAnsiTheme="minorHAnsi" w:cs="Arial"/>
        </w:rPr>
        <w:fldChar w:fldCharType="end"/>
      </w:r>
      <w:r w:rsidRPr="00BB471B">
        <w:rPr>
          <w:rFonts w:asciiTheme="minorHAnsi" w:hAnsiTheme="minorHAnsi" w:cs="Arial"/>
        </w:rPr>
        <w:t>.</w:t>
      </w:r>
    </w:p>
    <w:p w14:paraId="704808D4" w14:textId="6C20F76A" w:rsidR="00BC14A8" w:rsidRPr="00BB471B" w:rsidRDefault="00BC14A8" w:rsidP="00BC14A8">
      <w:pPr>
        <w:ind w:firstLine="720"/>
        <w:rPr>
          <w:rFonts w:asciiTheme="minorHAnsi" w:hAnsiTheme="minorHAnsi" w:cs="Arial"/>
        </w:rPr>
      </w:pPr>
      <w:r w:rsidRPr="00BB471B">
        <w:rPr>
          <w:rFonts w:asciiTheme="minorHAnsi" w:hAnsiTheme="minorHAnsi" w:cs="Arial"/>
        </w:rPr>
        <w:t xml:space="preserve">In one recent study, pigs were chemically induced with diabetes before creating a full thickness wound and inoculating with several strains of clinically relevant bacteria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v612alto9","properties":{"formattedCitation":"[67]","plainCitation":"[67]"},"citationItems":[{"id":11,"uris":["http://zotero.org/users/1254505/items/HJSMK57K"],"uri":["http://zotero.org/users/1254505/items/HJSMK57K"],"itemData":{"id":11,"type":"article-journal","title":"Wound healing potential of topical bacteriophage therapy on diabetic cutaneous wounds","container-title":"Wound Repair and Regeneration","page":"595–603","volume":"21","issue":"4","source":"Wiley Online Library","abstract":"Chronic wounds that fail to heal are a common complication of diabetes mellitus and the most common precipitating reason for nontraumatic lower limb amputation. Unfortunately, the bacterial species that cause these infections are becoming more resistant to antibiotics, making them increasingly difficult to treat. We assessed the feasibility of combating chronic bacterial infections with a topically delivered bacteriophage cocktail in two animal models of diabetes mellitus. Microbiological, planimetric, and histological parameters were compared in debrided infected wounds with or without topical bacteriophage treatment. We determined that bacteriophage treatment effectively decreased bacterial colony counts and improved wound healing, as indicated by smaller epithelial and dermal gaps, in Staphylococcus aureus and Pseudomonas aeruginosa infections but was not as effective against Acinetobacter baumannii. Although the improvements were more significant in the rodent model than in the porcine model, our results suggest that topically administered bacteriophage treatment may be effective in resolving chronic infections, especially when applied in conjunction with wound debridement. These findings have important implications for the feasibility of using topical antimicrobial therapies to safely treat chronic infections in diabetes mellitus patients.","DOI":"10.1111/wrr.12056","ISSN":"1524-475X","language":"en","author":[{"family":"Mendes","given":"João J."},{"family":"Leandro","given":"Clara"},{"family":"Corte-Real","given":"Sofia"},{"family":"Barbosa","given":"Raquel"},{"family":"Cavaco-Silva","given":"Patrícia"},{"family":"Melo-Cristino","given":"José"},{"family":"Górski","given":"Andrzej"},{"family":"Garcia","given":"Miguel"}],"issued":{"date-parts":[["2013"]]}}}],"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67]</w:t>
      </w:r>
      <w:r w:rsidRPr="00BB471B">
        <w:rPr>
          <w:rFonts w:asciiTheme="minorHAnsi" w:hAnsiTheme="minorHAnsi" w:cs="Arial"/>
        </w:rPr>
        <w:fldChar w:fldCharType="end"/>
      </w:r>
      <w:r w:rsidRPr="00BB471B">
        <w:rPr>
          <w:rFonts w:asciiTheme="minorHAnsi" w:hAnsiTheme="minorHAnsi" w:cs="Arial"/>
        </w:rPr>
        <w:t xml:space="preserve">. This created a more physiologically relevant model, although the investigation only ran for 9 days. </w:t>
      </w:r>
    </w:p>
    <w:p w14:paraId="16878F2D" w14:textId="77777777" w:rsidR="00BC14A8" w:rsidRPr="00BB471B" w:rsidRDefault="00BC14A8" w:rsidP="00BC14A8">
      <w:pPr>
        <w:pStyle w:val="Heading2"/>
        <w:rPr>
          <w:rFonts w:cs="Arial"/>
          <w:b w:val="0"/>
          <w:color w:val="auto"/>
          <w:sz w:val="24"/>
          <w:szCs w:val="24"/>
        </w:rPr>
      </w:pPr>
      <w:bookmarkStart w:id="80" w:name="_Toc341439796"/>
      <w:bookmarkStart w:id="81" w:name="_Toc358625763"/>
      <w:bookmarkStart w:id="82" w:name="_Toc362553992"/>
      <w:r w:rsidRPr="00BB471B">
        <w:rPr>
          <w:rFonts w:cs="Arial"/>
          <w:b w:val="0"/>
          <w:color w:val="auto"/>
          <w:sz w:val="24"/>
          <w:szCs w:val="24"/>
        </w:rPr>
        <w:t>Skin substitutes for wound healing models:</w:t>
      </w:r>
      <w:bookmarkEnd w:id="80"/>
      <w:bookmarkEnd w:id="81"/>
      <w:bookmarkEnd w:id="82"/>
    </w:p>
    <w:p w14:paraId="698C6306" w14:textId="77777777" w:rsidR="00BC14A8" w:rsidRPr="00BB471B" w:rsidRDefault="00BC14A8" w:rsidP="00BC14A8">
      <w:pPr>
        <w:rPr>
          <w:rFonts w:asciiTheme="minorHAnsi" w:hAnsiTheme="minorHAnsi" w:cs="Arial"/>
        </w:rPr>
      </w:pPr>
      <w:r w:rsidRPr="00BB471B">
        <w:rPr>
          <w:rFonts w:asciiTheme="minorHAnsi" w:hAnsiTheme="minorHAnsi" w:cs="Arial"/>
        </w:rPr>
        <w:t>It is difficult to justify the use of animals in research when the current models are not completely comparable to human chronic wounds. Most commonly, rodents are used in studies despite differences in their wound healing responses to humans, and often the wound models do not fulfil all requirements of a chronic wound.</w:t>
      </w:r>
    </w:p>
    <w:p w14:paraId="49BFC76E" w14:textId="441B2C44" w:rsidR="00BC14A8" w:rsidRPr="007B1436" w:rsidRDefault="00BC14A8" w:rsidP="00BC14A8">
      <w:pPr>
        <w:ind w:firstLine="720"/>
        <w:rPr>
          <w:rFonts w:asciiTheme="minorHAnsi" w:hAnsiTheme="minorHAnsi" w:cs="Arial"/>
        </w:rPr>
      </w:pPr>
      <w:r w:rsidRPr="00BB471B">
        <w:rPr>
          <w:rFonts w:asciiTheme="minorHAnsi" w:hAnsiTheme="minorHAnsi" w:cs="Arial"/>
        </w:rPr>
        <w:t>Skin substitutes have been used in research as an animal model alternative due to their simplicity and reproducibility. Many models use acellular de-epidermised dermis or collagen matrices with cells added to create a skin substitute. The use of de-epidermised dermis retains the natural structure of skin whilst enabling control over the sources of cells or their density in the model. It is necessary to use both fibroblasts and keratinocytes for in vitro skin models since keratinocytes with no fibroblast</w:t>
      </w:r>
      <w:r w:rsidR="000B1141" w:rsidRPr="00BB471B">
        <w:rPr>
          <w:rFonts w:asciiTheme="minorHAnsi" w:hAnsiTheme="minorHAnsi" w:cs="Arial"/>
        </w:rPr>
        <w:t xml:space="preserve">s present </w:t>
      </w:r>
      <w:r w:rsidRPr="00BB471B">
        <w:rPr>
          <w:rFonts w:asciiTheme="minorHAnsi" w:hAnsiTheme="minorHAnsi" w:cs="Arial"/>
        </w:rPr>
        <w:t xml:space="preserve">will form an epidermal layer with no basement membran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l54ljqbbg","properties":{"formattedCitation":"[89]","plainCitation":"[89]"},"citationItems":[{"id":447,"uris":["http://zotero.org/users/1254505/items/7PG6A555"],"uri":["http://zotero.org/users/1254505/items/7PG6A555"],"itemData":{"id":447,"type":"article-journal","title":"An in vitro wound healing model for evaluation of dermal substitutes","container-title":"Wound Repair and Regeneration","page":"890-896","volume":"21","issue":"6","source":"Wiley Online Library","abstract":"Reepithelialization of skin wounds is essential to restore barrier function and prevent infection. This process requires coordination of keratinocyte proliferation, migration, and differentiation, which may be impeded by various extrinsic and host-dependent factors. Deep, full-thickness wounds, e.g., burns, are often grafted with dermal matrices before transplantation of split-skin grafts. These dermal matrices need to be integrated in the host skin and serve as a substrate for neoepidermis formation. Systematic preclinical analysis of keratinocyte migration on established and experimental matrices has been hampered by the lack of suitable in vitro model systems. Here, we developed an in vitro full-thickness wound healing model in tissue-engineered human skin that allowed analysis of the reepithelialization process across different grafted dermal substitutes. We observed strong differences between porous and nonporous matrices, the latter being superior for reepithelialization. This finding was corroborated in rodent wound healing models. The model was optimized using lentivirus-transduced keratinocytes expressing enhanced green fluorescent protein and by the addition of human blood, which accelerated keratinocyte migration underneath the clot. Our model shows great potential for preclinical evaluation of tissue-engineered dermal substitutes in a medium-throughput format, thereby obviating the use of large numbers of experimental animals.","DOI":"10.1111/wrr.12086","ISSN":"1524-475X","journalAbbreviation":"Wound Repair Regen","language":"en","author":[{"family":"Kilsdonk","given":"Jeroen W. J.","non-dropping-particle":"van"},{"family":"Bogaard","given":"Ellen H.","non-dropping-particle":"van den"},{"family":"Jansen","given":"Patrick A. M."},{"family":"Bos","given":"Charlotte"},{"family":"Bergers","given":"Mieke"},{"family":"Schalkwijk","given":"Joost"}],"issued":{"date-parts":[["2013",11,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89]</w:t>
      </w:r>
      <w:r w:rsidRPr="00BB471B">
        <w:rPr>
          <w:rFonts w:asciiTheme="minorHAnsi" w:hAnsiTheme="minorHAnsi" w:cs="Arial"/>
        </w:rPr>
        <w:fldChar w:fldCharType="end"/>
      </w:r>
      <w:r w:rsidRPr="00BB471B">
        <w:rPr>
          <w:rFonts w:asciiTheme="minorHAnsi" w:hAnsiTheme="minorHAnsi" w:cs="Arial"/>
        </w:rPr>
        <w:t xml:space="preserve">. This model would also be limited in terms of comparative physiology to skin since it lacks a dermal component. Inclusion of fibroblasts to models both increases the stability of keratinocyte attachment and the organisation of the epidermis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gmctjlvd2","properties":{"formattedCitation":"[90]","plainCitation":"[90]"},"citationItems":[{"id":466,"uris":["http://zotero.org/users/1254505/items/I89NDFST"],"uri":["http://zotero.org/users/1254505/items/I89NDFST"],"itemData":{"id":466,"type":"article-journal","title":"Use of an in vitro model of tissue-engineered human skin to study keratinocyte attachment and migration in the process of reepithelialization","container-title":"Wound Repair and Regeneration","page":"203-209","volume":"14","issue":"2","source":"Wiley Online Library","abstract":"To produce a stable epidermis, keratinocytes need to be firmly attached to the basement membrane. However, following wounding, keratinocytes are required to develop a migratory phenotype in order to reepithelialize the wound. To investigate some of the issues underlying reepithelialization, we have developed a three-dimensional in vitro model of tissue-engineered skin, comprising sterilized human dermis seeded with human keratinocytes and dermal fibroblasts. Using this model, we have shown that the inclusion of fibroblasts within the model increases the stability of keratinocyte attachment. We have also demonstrated that keratinocyte migration occurs most effectively in the absence of a basement membrane and following the inclusion of fibroblasts in the model. In addition, subjecting the keratinocyte layer to mechanical trauma induces a migratory phenotype. We conclude that this three-dimensional in vitro wound model can be used to increase our understanding of the factors that enhance keratinocyte migration and hence wound healing in vivo.","DOI":"10.1111/j.1743-6109.2006.00111.x","ISSN":"1524-475X","language":"en","author":[{"family":"Harrison","given":"Caroline A."},{"family":"Heaton","given":"Martin J."},{"family":"Layton","given":"Christopher M."},{"family":"Mac Neil","given":"Sheila"}],"issued":{"date-parts":[["2006",3,1]]}}}],"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90]</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ndhbrhfe4","properties":{"formattedCitation":"[91]","plainCitation":"[91]"},"citationItems":[{"id":444,"uris":["http://zotero.org/users/1254505/items/EIME3GVZ"],"uri":["http://zotero.org/users/1254505/items/EIME3GVZ"],"itemData":{"id":444,"type":"article-journal","title":"Development of a Three-Dimensional Human Skin Equivalent Wound Model for Investigating Novel Wound Healing Therapies","container-title":"Tissue Engineering Part C: Methods","page":"1111-1123","volume":"16","issue":"5","source":"online.liebertpub.com (Atypon)","abstract":"Numerous difficulties are associated with the conduct of preclinical studies related to skin and wound repair. Use of small animal models such as rodents is not optimal because of their physiological differences to human skin and mode of wound healing. Although pigs have previously been used because of their human-like mode of healing, the expense and logistics related to their use also renders them suboptimal. In view of this, alternatives are urgently required to advance the field. The experiments reported herein were aimed at developing and validating a simple, reproducible, three-dimensional ex vivo de-epidermised dermis human skin equivalent wound model for the preclinical evaluation of novel wound therapies. Having established that the human skin equivalent wound model does in fact “heal,” we tested the effect of two novel wound healing therapies. We also examined the utility of the model for studies exploring the mechanisms underpinning these therapies. Taken together the data demonstrate that these new models will have wide-spread application for the generation of fundamental new information on wound healing processes and also hold potential in facilitating preclinical optimization of dosage, duration of therapies, and treatment strategies prior to clinical trials.","DOI":"10.1089/ten.tec.2009.0725","ISSN":"1937-3384","journalAbbreviation":"Tissue Engineering Part C: Methods","author":[{"family":"Xie","given":"Yan"},{"family":"Rizzi","given":"Simone C."},{"family":"Dawson","given":"Rebecca"},{"family":"Lynam","given":"Emily"},{"family":"Richards","given":"Sean"},{"family":"Leavesley","given":"David I."},{"family":"Upton","given":"Zee"}],"issued":{"date-parts":[["2010",1,28]]}}}],"schema":"https://github.com/citation-style-language/schema/raw/master/csl-citation.json"} </w:instrText>
      </w:r>
      <w:r w:rsidRPr="00BB471B">
        <w:rPr>
          <w:rFonts w:asciiTheme="minorHAnsi" w:hAnsiTheme="minorHAnsi" w:cs="Arial"/>
        </w:rPr>
        <w:fldChar w:fldCharType="separate"/>
      </w:r>
      <w:r w:rsidRPr="00BB471B">
        <w:rPr>
          <w:rFonts w:asciiTheme="minorHAnsi" w:hAnsiTheme="minorHAnsi" w:cs="Arial"/>
          <w:noProof/>
        </w:rPr>
        <w:t>[91]</w:t>
      </w:r>
      <w:r w:rsidRPr="00BB471B">
        <w:rPr>
          <w:rFonts w:asciiTheme="minorHAnsi" w:hAnsiTheme="minorHAnsi" w:cs="Arial"/>
        </w:rPr>
        <w:fldChar w:fldCharType="end"/>
      </w:r>
      <w:r w:rsidRPr="007B1436">
        <w:rPr>
          <w:rFonts w:asciiTheme="minorHAnsi" w:hAnsiTheme="minorHAnsi" w:cs="Arial"/>
        </w:rPr>
        <w:t>.</w:t>
      </w:r>
    </w:p>
    <w:p w14:paraId="5D52902A" w14:textId="411364E9" w:rsidR="00BC14A8" w:rsidRPr="007B1436" w:rsidRDefault="00BC14A8" w:rsidP="00BC14A8">
      <w:pPr>
        <w:ind w:firstLine="720"/>
        <w:rPr>
          <w:rFonts w:asciiTheme="minorHAnsi" w:hAnsiTheme="minorHAnsi" w:cs="Arial"/>
        </w:rPr>
      </w:pPr>
      <w:r w:rsidRPr="007B1436">
        <w:rPr>
          <w:rFonts w:asciiTheme="minorHAnsi" w:hAnsiTheme="minorHAnsi" w:cs="Arial"/>
        </w:rPr>
        <w:t xml:space="preserve">Attempts have been made to introduce chronic wound elements into skin substitutes. Inoculation with bacteria after burning skin substitutes increases colonisation of the skin, and increased colonisation increases the loss of epidermal keratinocytes and loss of the basement membrane </w:t>
      </w:r>
      <w:r w:rsidRPr="007B1436">
        <w:rPr>
          <w:rFonts w:asciiTheme="minorHAnsi" w:hAnsiTheme="minorHAnsi" w:cs="Arial"/>
        </w:rPr>
        <w:fldChar w:fldCharType="begin"/>
      </w:r>
      <w:r w:rsidR="003D58FB" w:rsidRPr="007B1436">
        <w:rPr>
          <w:rFonts w:asciiTheme="minorHAnsi" w:hAnsiTheme="minorHAnsi" w:cs="Arial"/>
        </w:rPr>
        <w:instrText xml:space="preserve"> ADDIN ZOTERO_ITEM CSL_CITATION {"citationID":"15p36uaf00","properties":{"formattedCitation":"[92]","plainCitation":"[92]"},"citationItems":[{"id":468,"uris":["http://zotero.org/users/1254505/items/AM9W8CQT"],"uri":["http://zotero.org/users/1254505/items/AM9W8CQT"],"itemData":{"id":468,"type":"article-journal","title":"Development of Three-Dimensional Tissue-Engineered Models of Bacterial Infected Human Skin Wounds","container-title":"Tissue Engineering Part C: Methods","page":"475-484","volume":"15","issue":"3","source":"online.liebertpub.com (Atypon)","abstract":"While infected skin wounds are on the increase because of ageing populations, rising incidence of diabetes, and antibiotic resistance, we lack relevant in vivo or in vitro models to study many aspects of bacterial interaction with skin. The aim of this study was to develop three-dimensional models of normal human skin to study bacterial infection. The common dermatological pathogens Staphylococcus aureus and Pseudomonas aeruginosa were used to infect tissue-engineered skin, and the course of infection in the skin was examined over several days. Two forms of model were developed—one in which bacteria were introduced directly to 10 mm wounds in the epidermis, and another in which wounds were created by burning a 4 mm hole in the center of the tissue before inoculation. The bacteria flourished within the engineered skin, and colonized the upper epidermal layers before invasion into the dermis. Infection with P. aeruginosa caused a loss of epidermis and de-keratinization of the skin constructs, as well as partial loss of basement membrane. These novel complex human skin infection models could be used to investigate microbial invasion of normal skin epithelium, basement membrane, and connective tissue, and as a model to study approaches to reduce bacterial burden in skin wounds.","DOI":"10.1089/ten.tec.2008.0614","ISSN":"1937-3384","journalAbbreviation":"Tissue Engineering Part C: Methods","author":[{"family":"Shepherd","given":"Joanna"},{"family":"Douglas","given":"Ian"},{"family":"Rimmer","given":"Stephen"},{"family":"Swanson","given":"Linda"},{"family":"MacNeil","given":"Sheila"}],"issued":{"date-parts":[["2009",1,16]]}}}],"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92]</w:t>
      </w:r>
      <w:r w:rsidRPr="007B1436">
        <w:rPr>
          <w:rFonts w:asciiTheme="minorHAnsi" w:hAnsiTheme="minorHAnsi" w:cs="Arial"/>
        </w:rPr>
        <w:fldChar w:fldCharType="end"/>
      </w:r>
      <w:r w:rsidRPr="007B1436">
        <w:rPr>
          <w:rFonts w:asciiTheme="minorHAnsi" w:hAnsiTheme="minorHAnsi" w:cs="Arial"/>
        </w:rPr>
        <w:t>.</w:t>
      </w:r>
      <w:r w:rsidR="0039369B" w:rsidRPr="007B1436">
        <w:rPr>
          <w:rFonts w:asciiTheme="minorHAnsi" w:hAnsiTheme="minorHAnsi" w:cs="Arial"/>
        </w:rPr>
        <w:t xml:space="preserve"> </w:t>
      </w:r>
      <w:r w:rsidR="000B1141" w:rsidRPr="007B1436">
        <w:rPr>
          <w:rFonts w:asciiTheme="minorHAnsi" w:hAnsiTheme="minorHAnsi" w:cs="Arial"/>
        </w:rPr>
        <w:t>This model is still limited however by the lack of vascularisation and immune system</w:t>
      </w:r>
      <w:r w:rsidR="00704347" w:rsidRPr="007B1436">
        <w:rPr>
          <w:rFonts w:asciiTheme="minorHAnsi" w:hAnsiTheme="minorHAnsi" w:cs="Arial"/>
        </w:rPr>
        <w:t xml:space="preserve"> response.</w:t>
      </w:r>
    </w:p>
    <w:p w14:paraId="437186DB" w14:textId="77777777" w:rsidR="00BC14A8" w:rsidRPr="00D52A82" w:rsidRDefault="00BC14A8" w:rsidP="00D52A82">
      <w:pPr>
        <w:pStyle w:val="Heading3"/>
        <w:rPr>
          <w:color w:val="auto"/>
        </w:rPr>
      </w:pPr>
      <w:bookmarkStart w:id="83" w:name="_Toc341438707"/>
      <w:bookmarkStart w:id="84" w:name="_Toc358625764"/>
      <w:bookmarkStart w:id="85" w:name="_Toc362553993"/>
      <w:r w:rsidRPr="00D52A82">
        <w:rPr>
          <w:color w:val="auto"/>
        </w:rPr>
        <w:t>Summary:</w:t>
      </w:r>
      <w:bookmarkEnd w:id="83"/>
      <w:bookmarkEnd w:id="84"/>
      <w:bookmarkEnd w:id="85"/>
    </w:p>
    <w:p w14:paraId="754F531A" w14:textId="77777777" w:rsidR="00BC14A8" w:rsidRPr="007B1436" w:rsidRDefault="00BC14A8" w:rsidP="00BC14A8">
      <w:pPr>
        <w:rPr>
          <w:rFonts w:asciiTheme="minorHAnsi" w:hAnsiTheme="minorHAnsi" w:cs="Arial"/>
        </w:rPr>
      </w:pPr>
      <w:r w:rsidRPr="007B1436">
        <w:rPr>
          <w:rFonts w:asciiTheme="minorHAnsi" w:hAnsiTheme="minorHAnsi" w:cs="Arial"/>
        </w:rPr>
        <w:t>There is no currently available model, animal or in-vitro based, which fully exhibits all aspects of human chronic wounds. Attempts have been made to include inhibitors of wound healing such as bacterial infection, diabetes and age to models, but so far no single model includes all aspects. Tissue engineered skin substitutes may provide an alternative to animal models due to their simplicity and reproducibility, however these models are currently lacking in their relevance to chronic wounds.</w:t>
      </w:r>
    </w:p>
    <w:p w14:paraId="08214D4C" w14:textId="2E7BB514" w:rsidR="00FB4505" w:rsidRPr="007B1436" w:rsidRDefault="00BC14A8" w:rsidP="00BC14A8">
      <w:pPr>
        <w:rPr>
          <w:rFonts w:asciiTheme="minorHAnsi" w:hAnsiTheme="minorHAnsi" w:cs="Arial"/>
        </w:rPr>
      </w:pPr>
      <w:r w:rsidRPr="007B1436">
        <w:rPr>
          <w:rFonts w:asciiTheme="minorHAnsi" w:hAnsiTheme="minorHAnsi" w:cs="Arial"/>
        </w:rPr>
        <w:tab/>
        <w:t xml:space="preserve">Current research indicates that stem cell therapies may be a promising treatment for chronic wounds due </w:t>
      </w:r>
      <w:r w:rsidR="000B1141" w:rsidRPr="007B1436">
        <w:rPr>
          <w:rFonts w:asciiTheme="minorHAnsi" w:hAnsiTheme="minorHAnsi" w:cs="Arial"/>
        </w:rPr>
        <w:t xml:space="preserve">to </w:t>
      </w:r>
      <w:r w:rsidRPr="007B1436">
        <w:rPr>
          <w:rFonts w:asciiTheme="minorHAnsi" w:hAnsiTheme="minorHAnsi" w:cs="Arial"/>
        </w:rPr>
        <w:t>their effects on angiogenesis, anti-inflammatory nature and ability to be rapidly expanded in-vitro.</w:t>
      </w:r>
    </w:p>
    <w:p w14:paraId="009F1961" w14:textId="5ADE9BE7" w:rsidR="00BC14A8" w:rsidRPr="007B1436" w:rsidRDefault="00FB4505" w:rsidP="00704347">
      <w:pPr>
        <w:pStyle w:val="Heading2"/>
        <w:rPr>
          <w:color w:val="auto"/>
        </w:rPr>
      </w:pPr>
      <w:r w:rsidRPr="007B1436">
        <w:rPr>
          <w:color w:val="auto"/>
        </w:rPr>
        <w:br w:type="column"/>
      </w:r>
      <w:bookmarkStart w:id="86" w:name="_Toc358625765"/>
      <w:bookmarkStart w:id="87" w:name="_Toc362553994"/>
      <w:r w:rsidR="0002270E" w:rsidRPr="007B1436">
        <w:rPr>
          <w:color w:val="auto"/>
        </w:rPr>
        <w:t>Delivery of cells to wounds:</w:t>
      </w:r>
      <w:bookmarkEnd w:id="86"/>
      <w:bookmarkEnd w:id="87"/>
    </w:p>
    <w:p w14:paraId="290FCC61" w14:textId="77777777" w:rsidR="00FB4505" w:rsidRPr="00BB471B" w:rsidRDefault="00FB4505" w:rsidP="00FB4505">
      <w:pPr>
        <w:rPr>
          <w:rFonts w:asciiTheme="minorHAnsi" w:hAnsiTheme="minorHAnsi" w:cs="Arial"/>
        </w:rPr>
      </w:pPr>
    </w:p>
    <w:p w14:paraId="729D5DA0" w14:textId="1C53DAFF" w:rsidR="00BC14A8" w:rsidRPr="00BB471B" w:rsidRDefault="000B1141" w:rsidP="00BC14A8">
      <w:pPr>
        <w:rPr>
          <w:rFonts w:asciiTheme="minorHAnsi" w:hAnsiTheme="minorHAnsi" w:cs="Arial"/>
        </w:rPr>
      </w:pPr>
      <w:r w:rsidRPr="00BB471B">
        <w:rPr>
          <w:rFonts w:asciiTheme="minorHAnsi" w:hAnsiTheme="minorHAnsi" w:cs="Arial"/>
        </w:rPr>
        <w:t>While the l</w:t>
      </w:r>
      <w:r w:rsidR="00BC14A8" w:rsidRPr="00BB471B">
        <w:rPr>
          <w:rFonts w:asciiTheme="minorHAnsi" w:hAnsiTheme="minorHAnsi" w:cs="Arial"/>
        </w:rPr>
        <w:t xml:space="preserve">iterature widely supports the use of </w:t>
      </w:r>
      <w:r w:rsidR="0002270E" w:rsidRPr="00BB471B">
        <w:rPr>
          <w:rFonts w:asciiTheme="minorHAnsi" w:hAnsiTheme="minorHAnsi" w:cs="Arial"/>
        </w:rPr>
        <w:t>cell-based</w:t>
      </w:r>
      <w:r w:rsidR="00BC14A8" w:rsidRPr="00BB471B">
        <w:rPr>
          <w:rFonts w:asciiTheme="minorHAnsi" w:hAnsiTheme="minorHAnsi" w:cs="Arial"/>
        </w:rPr>
        <w:t xml:space="preserve"> the</w:t>
      </w:r>
      <w:r w:rsidR="00FB4505" w:rsidRPr="007B1436">
        <w:rPr>
          <w:rFonts w:asciiTheme="minorHAnsi" w:hAnsiTheme="minorHAnsi" w:cs="Arial"/>
        </w:rPr>
        <w:t>rapies to treat chronic wounds,</w:t>
      </w:r>
      <w:r w:rsidR="00BC14A8" w:rsidRPr="00BB471B">
        <w:rPr>
          <w:rFonts w:asciiTheme="minorHAnsi" w:hAnsiTheme="minorHAnsi" w:cs="Arial"/>
        </w:rPr>
        <w:t xml:space="preserve"> there is not currently a universally accepted method of cell delivery.</w:t>
      </w:r>
    </w:p>
    <w:p w14:paraId="00F2A0CA" w14:textId="57C6ADAF" w:rsidR="00BC14A8" w:rsidRPr="00BB471B" w:rsidRDefault="00BC14A8" w:rsidP="00BC14A8">
      <w:pPr>
        <w:rPr>
          <w:rFonts w:asciiTheme="minorHAnsi" w:hAnsiTheme="minorHAnsi" w:cs="Arial"/>
        </w:rPr>
      </w:pPr>
      <w:r w:rsidRPr="00BB471B">
        <w:rPr>
          <w:rFonts w:asciiTheme="minorHAnsi" w:hAnsiTheme="minorHAnsi" w:cs="Arial"/>
        </w:rPr>
        <w:tab/>
        <w:t xml:space="preserve">Common approaches involve injection of cells, often in a medium to avoid cell run off from wound sit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0fba26913","properties":{"formattedCitation":"[93]","plainCitation":"[93]"},"citationItems":[{"id":764,"uris":["http://zotero.org/users/1254505/items/3EWJJURE"],"uri":["http://zotero.org/users/1254505/items/3EWJJURE"],"itemData":{"id":764,"type":"article-journal","title":"Injectable fibrin scaffold improves cell transplant survival, reduces infarct expansion, and induces neovasculature formation in ischemic myocardium","container-title":"Journal of the American College of Cardiology","page":"654-660","volume":"44","issue":"3","source":"PubMed","abstract":"OBJECTIVES: In this study, we determined whether fibrin glue improves cell transplant retention and survival, reduces infarct expansion, and induces neovasculature formation.\nBACKGROUND: Current efforts in restoring the myocardium after myocardial infarction (MI) include the delivery of viable cells to replace necrotic cardiomyocytes. Cellular transplantation techniques are, however, limited by transplanted cell retention and survival within the ischemic tissue.\nMETHODS: The left coronary artery of rats was occluded for 17 min followed by reperfusion. One week later, bovine serum albumin (BSA), fibrin glue, skeletal myoblasts in BSA, or skeletal myoblasts in fibrin glue were injected into the infarcted area of the left ventricle. The animals were euthanized five weeks after injection, and their hearts were excised, fresh frozen, and sectioned for histology and immunohistochemistry.\nRESULTS: After five weeks, the mean area covered by skeletal myoblasts in fibrin glue was significantly greater than the area covered by myoblasts injected in BSA. Myoblasts within the infarct were often concentrated around arterioles. The infarct scar size and myoblasts in the fibrin group were significantly smaller than those in the control and BSA groups. Fibrin glue also significantly increased the arteriole density in the infarct scar as compared with the control group.\nCONCLUSIONS: This study indicates that fibrin glue increases cell transplant survival, decreases infarct size, and increases blood flow to ischemic myocardium. Therefore, fibrin glue may have potential as a biomaterial scaffold to improve cellular cardiomyoplasty treat and MIs.","DOI":"10.1016/j.jacc.2004.04.040","ISSN":"0735-1097","note":"PMID: 15358036","journalAbbreviation":"J. Am. Coll. Cardiol.","language":"ENG","author":[{"family":"Christman","given":"Karen L."},{"family":"Vardanian","given":"Andrew J."},{"family":"Fang","given":"Qizhi"},{"family":"Sievers","given":"Richard E."},{"family":"Fok","given":"Hubert H."},{"family":"Lee","given":"Randall J."}],"issued":{"date-parts":[["2004",8,4]]}}}],"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3]</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kttvbs7fs","properties":{"formattedCitation":"[94]","plainCitation":"[94]"},"citationItems":[{"id":762,"uris":["http://zotero.org/users/1254505/items/ZJTS7WP3"],"uri":["http://zotero.org/users/1254505/items/ZJTS7WP3"],"itemData":{"id":762,"type":"article-journal","title":"Fibrin glue alone and skeletal myoblasts in a fibrin scaffold preserve cardiac function after myocardial infarction","container-title":"Tissue Engineering","page":"403-409","volume":"10","issue":"3-4","source":"PubMed","abstract":"Current efforts in cardiac tissue engineering center around the use of scaffolds that deliver cells to the epicardial surface. In this study, we examined the effects of fibrin glue as an injectable scaffold and wall support in ischemic myocardium. The left coronary artery of rats was occluded for 17 min, followed by reperfusion. Echocardiography was performed 8 days after infarction. One to 2 days later, either 0.5% bovine serum albumin (BSA) in phosphate-buffered saline, fibrin glue alone, skeletal myoblasts alone, or skeletal myoblasts in fibrin glue were injected into the ischemic left ventricle. Echocardiography was again performed 5 weeks after injection. The animals were then sacrificed and the hearts were fresh frozen and sectioned for histology and immunohistochemistry. Both the fractional shortening (FS) and infarct wall thickness of the BSA group decreased significantly after 5 weeks (p = 0.0005 and 0.02, respectively). In contrast, both measurements for the fibrin glue group, cells group, and cells in fibrin glue group did not change significantly (FS: p = 0.18, 0.89, and 0.19, respectively; wall thickness: p = 0.40, 0.44, 0.43, respectively). Fibrin glue is capable of preserving infarct wall thickness and cardiac function after a myocardial infarction in rats and may be useful as a biomaterial scaffold for myocardial cell transplantation.","DOI":"10.1089/107632704323061762","ISSN":"1076-3279","note":"PMID: 15165457","journalAbbreviation":"Tissue Eng.","language":"ENG","author":[{"family":"Christman","given":"Karen L."},{"family":"Fok","given":"Hubert H."},{"family":"Sievers","given":"Richard E."},{"family":"Fang","given":"Qizhi"},{"family":"Lee","given":"Randall J."}],"issued":{"date-parts":[["2004",4]]}}}],"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4]</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qltuk2snt","properties":{"formattedCitation":"[95]","plainCitation":"[95]"},"citationItems":[{"id":754,"uris":["http://zotero.org/users/1254505/items/D7RU926N"],"uri":["http://zotero.org/users/1254505/items/D7RU926N"],"itemData":{"id":754,"type":"article-journal","title":"Transplantation of autologous endothelial cells induces angiogenesis","container-title":"Pacing and clinical electrophysiology: PACE","page":"496-499","volume":"26","issue":"1 Pt 2","source":"PubMed","abstract":"This study examined the feasibility and efficacy of autologous endothelial cell (EC) transplantation using a fibrin matrix in the ischemic myocardium of sheep. Four weeks after placing an ameroid constrictor in the circumflex artery of 12 adult sheep, four animals (EC group) were subjected to EC transplantation. In four others (saline [SAL] group) saline with added inactivated cells was injected and four animals served as controls. Eight weeks after treatment the animals were sacrificed to assess histology and ultrastructure. Eight weeks after injection, ventricular function was markedly improved in the EC transplant group, but had deteriorated in the SAL and control groups. Myocardial blood flow was also increased in the EC group. Histology and electron microscopy revealed extensive neovascularization after EC transplantation and improved myocardial appearance. Heterotopic transplantation of EC within a fibrin matrix enhances neovascularization, increases myocardial blood flow, and improves left ventricular function.","ISSN":"0147-8389","note":"PMID: 12687876","journalAbbreviation":"Pacing Clin Electrophysiol","language":"ENG","author":[{"family":"Chekanov","given":"Valeri"},{"family":"Akhtar","given":"Massod"},{"family":"Tchekanov","given":"Guennady"},{"family":"Dangas","given":"George"},{"family":"Shehzad","given":"Muhammad Z."},{"family":"Tio","given":"Fermin"},{"family":"Adamian","given":"Milena"},{"family":"Colombo","given":"Antonio"},{"family":"Roubin","given":"Gary"},{"family":"Leon","given":"Martin B."},{"family":"Moses","given":"Jeffrey W."},{"family":"Kipshidze","given":"Nicholas N."}],"issued":{"date-parts":[["2003",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5]</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equ32js78","properties":{"formattedCitation":"[96]","plainCitation":"[96]"},"citationItems":[{"id":756,"uris":["http://zotero.org/users/1254505/items/RDGCT6MP"],"uri":["http://zotero.org/users/1254505/items/RDGCT6MP"],"itemData":{"id":756,"type":"article-journal","title":"Transplantation of marrow-derived cardiac stem cells carried in fibrin improves cardiac function after myocardial infarction","container-title":"Tissue Engineering. Part A","page":"45-58","volume":"17","issue":"1-2","source":"PubMed","abstract":"The high death rate of the transplanted stem cells in the infarcted heart and the low efficiency of differentiation toward cardiomyocytes influence the outcome of stem cell transplantation for treatment of myocardial infarction (MI). Fibrin glue (FG) has been extensively used as a cell implantation matrix to increase cell survival. However, mechanisms of the effects of FG for stem cell transplantation to improve cardiac function are unclear. We have isolated c-kit+/Sca-1+ marrow-derived cardiac stem cells (MCSCs) from rat bone marrow; the cells expressed weakly early cardiac transcription factor Nkx2.5, GATA-4, Mef2C, and Tbx5. Effects of FG on survival, proliferation, and migration of MCSCs were examined in vitro. Cytoprotective effects of FG were assessed by exposure of MCSCs to anoxia. Efficacy of MCSC transplantation in FG was evaluated in the female rat MI model. The MCSCs survived well and proliferated in FG, and they may migrate out from the edge of FG in the wound and nature state. Acridine orange/ethidium bromide staining and lactate dehydrogenase analysis showed that MCSCs in FG were more resistant to anoxia as compared with MCSCs alone. In a rat MI model, cardiac function was improved and scar area was obviously reduced in group of MCSCs in FG compared with group of MCSCs and FG alone, respectively. Y chromosome fluorescence in situ hybridization showed that there were more survived MCSCs in group of MCSCs in FG than those in group of MCSCs alone, and most Y chromosome positive cells expressed cardiac troponin T (cTnT) and connexin-43 (Cx-43). Cx-43 was located between Y chromosome positive cells and recipient cardiomyocytes. Microvessel density in the peri-infarct regions and infarct regions significantly increased in group of MCSCs in FG. These results suggest that FG provide a suitable microenvironment for survival and proliferation of MCSCs and protect cells from apoptosis and necrosis caused by anoxia. MCSCs could differentiate into cardiomyocytes after being transplanted in the border of the infarcted myocardium and form connections with native cardiomyocytes. FG is helpful for MCSC transplantation to repair myocardium and improve cardiac function through promoting the survival, migration, and cardiomyogenic differentiation of MCSCs and inducing angiogenesis.","DOI":"10.1089/ten.TEA.2010.0124","ISSN":"1937-335X","note":"PMID: 20673001","journalAbbreviation":"Tissue Eng Part A","language":"ENG","author":[{"family":"Guo","given":"Hai-Dong"},{"family":"Wang","given":"Hai-Jie"},{"family":"Tan","given":"Yu-Zhen"},{"family":"Wu","given":"Jin-Hong"}],"issued":{"date-parts":[["2011",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6]</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0b4l9pgt1","properties":{"formattedCitation":"[97]","plainCitation":"[97]"},"citationItems":[{"id":758,"uris":["http://zotero.org/users/1254505/items/EVVWFPHE"],"uri":["http://zotero.org/users/1254505/items/EVVWFPHE"],"itemData":{"id":758,"type":"article-journal","title":"Intramyocardial transplantation of fibroblasts expressing vascular endothelial growth factor attenuates cardiac dysfunction","container-title":"Gene Therapy","page":"305-314","volume":"17","issue":"3","source":"PubMed","abstract":"In this study, we analyzed whether transplantation of cardiac fibroblasts (CFs) expressing vascular endothelial growth factor (VEGF) mitigates cardiac dysfunction after myocardial infarction (MI) in rats. First, we observed that the transgene expression lasts longer (45 vs 7 days) when fibroblasts are used as vectors compared with myoblasts. In a preventive protocol, induction of cardiac neovascularization accompanied by reduction in myocardial scar area was observed when cell transplantation was performed 1 week before ischemia/reperfusion and the animals analyzed 3 weeks later. Finally, the therapeutic efficacy of this approach was tested injecting cells in a fibrin biopolymer, to increase cardiac retention, 24 h post-MI. After 4 weeks, an increase in neovascularization and a decrease in myocardial collagen were observed only in rats that received cells expressing VEGF. Basal indirect or direct hemodynamic measurements showed no differences among the groups whereas under pharmacological stress, only the group that received cells expressing VEGF showed a significant reduction in end-diastolic pressure and improvement in stroke volume and cardiac work. These results indicate that transplantation of CFs expressing VEGF using fibrin biopolymer induces neovascularization and attenuates left ventricle fibrosis and cardiac dysfunction in ischemic heart.","DOI":"10.1038/gt.2009.146","ISSN":"1476-5462","note":"PMID: 20010629","journalAbbreviation":"Gene Ther.","language":"ENG","author":[{"family":"Gonçalves","given":"G. A."},{"family":"Vassallo","given":"P. F."},{"family":"Santos","given":"L.","non-dropping-particle":"dos"},{"family":"Schettert","given":"I. T."},{"family":"Nakamuta","given":"J. S."},{"family":"Becker","given":"C."},{"family":"Tucci","given":"P. J. F."},{"family":"Krieger","given":"J. E."}],"issued":{"date-parts":[["2010",3]]}}}],"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7]</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pkfj01otg","properties":{"formattedCitation":"[98]","plainCitation":"[98]"},"citationItems":[{"id":760,"uris":["http://zotero.org/users/1254505/items/IGZXXV5H"],"uri":["http://zotero.org/users/1254505/items/IGZXXV5H"],"itemData":{"id":760,"type":"article-journal","title":"Percutaneous cell delivery into the heart using hydrogels polymerizing in situ","container-title":"Cell Transplantation","page":"297-304","volume":"18","issue":"3","source":"PubMed","abstract":"Heart disease is the leading cause of death in the US. Following an acute myocardial infarction, a fibrous, noncontractile scar develops, and results in congestive heart failure in more than 500,000 patients in the US each year. Muscle regeneration and the induction of new vascular growth to treat ischemic disorders of the heart can have significant therapeutic implications. Early studies in patients with chronic ischemic systolic left ventricular dysfunction (SLVD) using skeletal myoblasts or bone marrow-derived cells report improvement in left ventricular ejection function (LVEF) and clinical status, without notable safety issues. Nonetheless, the efficacy of cell transfer for cardiovascular disease is not established, in part due to a lack of control over cell retention, survival, and function following delivery. We studied the use of biocompatible hydrogels polymerizable in situ as a cell delivery vehicle, to improve cell retention, survival, and function following delivery into the ischemic myocardium. The study was conducted using human bone marrow-derived mesenchymal stem cells and fibrin glue, but the methods are applicable to any human stem cells (adult or embryonic) and a wide range of hydrogels. We first evaluated the utility of several commercially available percutaneous catheters for delivery of viscous cell/hydrogel suspensions. Next we characterized the polymerization kinetics of fibrin glue solutions to define the ranges of concentrations compatible with catheter delivery. We then demonstrate the in vivo effectiveness of this preparation and its ability to increase cell retention and survival in a nude rat model of myocardial infarction.","DOI":"10.3727/096368909788534915","ISSN":"0963-6897","note":"PMID: 19558778\nPMCID: PMC2771541","journalAbbreviation":"Cell Transplant","language":"ENG","author":[{"family":"Martens","given":"Timothy P."},{"family":"Godier","given":"Amandine F. G."},{"family":"Parks","given":"Jonathan J."},{"family":"Wan","given":"Leo Q."},{"family":"Koeckert","given":"Michael S."},{"family":"Eng","given":"George M."},{"family":"Hudson","given":"Barry I."},{"family":"Sherman","given":"Warren"},{"family":"Vunjak-Novakovic","given":"Gordana"}],"issued":{"date-parts":[["2009"]]}}}],"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98]</w:t>
      </w:r>
      <w:r w:rsidRPr="00BB471B">
        <w:rPr>
          <w:rFonts w:asciiTheme="minorHAnsi" w:hAnsiTheme="minorHAnsi" w:cs="Arial"/>
        </w:rPr>
        <w:fldChar w:fldCharType="end"/>
      </w:r>
      <w:r w:rsidRPr="00BB471B">
        <w:rPr>
          <w:rFonts w:asciiTheme="minorHAnsi" w:hAnsiTheme="minorHAnsi" w:cs="Arial"/>
        </w:rPr>
        <w:t xml:space="preserve">, cells contained within a scaffold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jaaug1t91","properties":{"formattedCitation":"[99]","plainCitation":"[99]"},"citationItems":[{"id":746,"uris":["http://zotero.org/users/1254505/items/TSJGGXMR"],"uri":["http://zotero.org/users/1254505/items/TSJGGXMR"],"itemData":{"id":746,"type":"article-journal","title":"Fibrin gel as a three dimensional matrix in cardiovascular tissue engineering","container-title":"European Journal of Cardio-Thoracic Surgery","page":"587-591","volume":"17","issue":"5","source":"ejcts.oxfordjournals.org","DOI":"10.1016/S1010-7940(00)00373-0","ISSN":"1010-7940, 1873-734X","journalAbbreviation":"Eur J Cardiothorac Surg","language":"en","author":[{"family":"Ye","given":"Qing"},{"family":"Zünd","given":"Gregor"},{"family":"Benedikt","given":"Peter"},{"family":"Jockenhoevel","given":"Stefan"},{"family":"Hoerstrup","given":"Simon P."},{"family":"Sakyama","given":"Shelly"},{"family":"Hubbell","given":"Jeffrey A."},{"family":"Turina","given":"Marko"}],"issued":{"date-parts":[["2000",5,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lang w:val="en-US"/>
        </w:rPr>
        <w:t>[99]</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1b7p656os","properties":{"formattedCitation":"[100]","plainCitation":"[100]"},"citationItems":[{"id":750,"uris":["http://zotero.org/users/1254505/items/6HIUJ7U2"],"uri":["http://zotero.org/users/1254505/items/6HIUJ7U2"],"itemData":{"id":750,"type":"article-journal","title":"Fibrin gel – advantages of a new scaffold in cardiovascular tissue engineering","container-title":"European Journal of Cardio-Thoracic Surgery","page":"424-430","volume":"19","issue":"4","source":"ejcts.oxfordjournals.org","DOI":"10.1016/S1010-7940(01)00624-8","ISSN":"1010-7940, 1873-734X","journalAbbreviation":"Eur J Cardiothorac Surg","language":"en","author":[{"family":"Jockenhoevel","given":"Stefan"},{"family":"Zund","given":"Gregor"},{"family":"Hoerstrup","given":"Simon P."},{"family":"Chalabi","given":"Khaled"},{"family":"Sachweh","given":"Jörg S."},{"family":"Demircan","given":"Lütfü"},{"family":"Messmer","given":"Bruno J."},{"family":"Turina","given":"Marko"}],"issued":{"date-parts":[["2001",4,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0]</w:t>
      </w:r>
      <w:r w:rsidRPr="00BB471B">
        <w:rPr>
          <w:rFonts w:asciiTheme="minorHAnsi" w:hAnsiTheme="minorHAnsi" w:cs="Arial"/>
        </w:rPr>
        <w:fldChar w:fldCharType="end"/>
      </w:r>
      <w:r w:rsidRPr="00BB471B">
        <w:rPr>
          <w:rFonts w:asciiTheme="minorHAnsi" w:hAnsiTheme="minorHAnsi" w:cs="Arial"/>
        </w:rPr>
        <w:t xml:space="preserv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d7grfd8ph","properties":{"formattedCitation":"[101]","plainCitation":"[101]"},"citationItems":[{"id":769,"uris":["http://zotero.org/users/1254505/items/4WDV5SB4"],"uri":["http://zotero.org/users/1254505/items/4WDV5SB4"],"itemData":{"id":769,"type":"article-journal","title":"Fibrin gel-immobilized primary osteoblasts in calcium phosphate bone cement: in vivo evaluation with regard to application as injectable biological bone substitute","container-title":"Cells, Tissues, Organs","page":"158-169","volume":"179","issue":"4","source":"PubMed","abstract":"Osteogenic injectable bone substitutes may be useful for many applications. We developed a novel injectable bone substitute based on osteoblast-fibrin glue suspension and calcium phosphate bone cement (BC). Human osteoblasts were isolated from trabecular bone samples and cultured under standard conditions. Osteoblasts were suspended in fibrinogen solution (FS). BC was cured with thrombin solution. 8 x 4 mm injectable bone discs were prepared using silicon molds and a custom-made applicator device. Discs containing BC, BC/FS, or BC/FS/osteoblasts were implanted subcutaneously into athymic nude mice. After 3, 9 and 24 weeks, specimens were explanted and subjected to morphologic and biomechanical evaluation. In vitro fibrin gel-embedded osteoblasts displayed a differentiated phenotype as evidenced by alkaline phosphatase, collagen type 1 and von Kossa stains. A proportion of osteoblasts appeared morphologically intact over a 3-day in vitro period following application into the BC. BC/FS and BC/FS/osteoblast discs were sparsely infiltrated with vascularized connective tissue. There was no bone formation in implants from all groups. However, positive von Kossa staining only in BC/FS/osteoblast groups suggests engraftment of at least some of the transplanted cells. Biomechanical evaluation demonstrated initial stability of the composites. Young's modulus and maximal load did not differ significantly in the BC/FS and BC/FS/osteoblast groups. The practicability of osteoblast-containing injectable bone could be demonstrated. The dense microstructure and the suboptimal initial vascularization of the composites may explain the lack of bone formation. Modifications with regard to enhanced osteoblast survival are mandatory for a possible application as injectable osteogenic bone replacement system.","DOI":"10.1159/000085951","ISSN":"1422-6405","note":"PMID: 16046862","shortTitle":"Fibrin gel-immobilized primary osteoblasts in calcium phosphate bone cement","journalAbbreviation":"Cells Tissues Organs (Print)","language":"ENG","author":[{"family":"Kneser","given":"U."},{"family":"Voogd","given":"A."},{"family":"Ohnolz","given":"J."},{"family":"Buettner","given":"O."},{"family":"Stangenberg","given":"L."},{"family":"Zhang","given":"Y. H."},{"family":"Stark","given":"G. B."},{"family":"Schaefer","given":"D. J."}],"issued":{"date-parts":[["2005"]]}}}],"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1]</w:t>
      </w:r>
      <w:r w:rsidRPr="00BB471B">
        <w:rPr>
          <w:rFonts w:asciiTheme="minorHAnsi" w:hAnsiTheme="minorHAnsi" w:cs="Arial"/>
        </w:rPr>
        <w:fldChar w:fldCharType="end"/>
      </w:r>
      <w:r w:rsidRPr="00BB471B">
        <w:rPr>
          <w:rFonts w:asciiTheme="minorHAnsi" w:hAnsiTheme="minorHAnsi" w:cs="Arial"/>
        </w:rPr>
        <w:t xml:space="preserv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bb0rkmal9","properties":{"formattedCitation":"[102]","plainCitation":"[102]"},"citationItems":[{"id":777,"uris":["http://zotero.org/users/1254505/items/IIFS97DR"],"uri":["http://zotero.org/users/1254505/items/IIFS97DR"],"itemData":{"id":777,"type":"article-journal","title":"Tissue-engineered Cartilage Using Fibrin/Hyaluronan Composite Gel and Its In Vivo Implantation","container-title":"Artificial Organs","page":"838-845","volume":"29","issue":"10","source":"Wiley Online Library","abstract":"Abstract:  The importance of scaffold biomaterials has been emphasized for in vitro culture of tissue-engineered cartilage in a three-dimensional (3D) environment. In this study, we examined the feasibility of fibrin glue, mixed with hyaluronic acid (HA) as a composite scaffold. Fibrin glue has been a useful cell delivery matrix for cartilage tissue engineering and HA is a key component of normal articular cartilage. Our hypothesis is that compared to fibrin itself, a fibrin/HA composite can have significantly enhanced properties, due mainly to the added benefits of HA in the matrix. Pieces of cartilage were isolated from rabbit knees and the chondrocytes were harvested through enzymatic digestion. Both fibrin and fibrin/HA composite were prepared and subsequently implanted in nude mice (n = 9, each group) for 1, 2, and 4 weeks, respectively. The retrieved specimens were then analyzed and the results were compared. Cartilage-like tissue formation was detected earlier with fibrin/HA specimens. They produced significantly higher amounts of the extracellular matrix (ECM) molecules, GAG, and collagen at each time point than those in fibrin. Interestingly, the fibrin/HA composite was also competent in maintaining its initial size. Histology—Safranin O/fast green and Alcian blue—of the retrieved specimens found more intense, uniform staining in the fibrin/HA composites. Analysis of the gene expression of the ECM molecules also confirmed the benefits of the composite with added HA in the maintenance of phenotypic stability. The present study suggests that fibrin/HA composite may serve as a dependable cell delivery vehicle as well as a structural basis for tissue-engineered cartilage.","DOI":"10.1111/j.1525-1594.2005.00137.x","ISSN":"1525-1594","language":"en","author":[{"family":"Park","given":"Sang-Hyug"},{"family":"Park","given":"So Ra"},{"family":"Chung","given":"Soo Il"},{"family":"Pai","given":"Ki Soo"},{"family":"Min","given":"Byoung-Hyun"}],"issued":{"date-parts":[["2005",10,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2]</w:t>
      </w:r>
      <w:r w:rsidRPr="00BB471B">
        <w:rPr>
          <w:rFonts w:asciiTheme="minorHAnsi" w:hAnsiTheme="minorHAnsi" w:cs="Arial"/>
        </w:rPr>
        <w:fldChar w:fldCharType="end"/>
      </w:r>
      <w:r w:rsidRPr="00BB471B">
        <w:rPr>
          <w:rFonts w:asciiTheme="minorHAnsi" w:hAnsiTheme="minorHAnsi" w:cs="Arial"/>
        </w:rPr>
        <w:t xml:space="preserv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76ko39795","properties":{"formattedCitation":"[103]","plainCitation":"[103]"},"citationItems":[{"id":783,"uris":["http://zotero.org/users/1254505/items/UVNBA6WG"],"uri":["http://zotero.org/users/1254505/items/UVNBA6WG"],"itemData":{"id":783,"type":"article-journal","title":"Healing Full-Thickness Cartilage Defects Using Adipose-Derived Stem Cells","container-title":"Tissue Engineering","page":"1615-1621","volume":"13","issue":"7","source":"online.liebertpub.com (Atypon)","abstract":"The purpose of this study was to evaluate the use of adipose-derived stem cells (ADSCs) as a source for full-thickness cartilage repair in an animal model. Autologous ADSCs were isolated and induced with growth medium and placed in a fibrin glue scaffold and into 3-mm × 4-mm full-thickness chondral defects in rabbits with negative controls. Specimens were evaluated for early healing using immunostaining, Western blotting, reverse transcriptase polymerase chain reaction, transfection with the Lac Z gene, and quantitative assessment. Twelve of 12 (100%) articular surface defects containing tissue-engineered stem cell constructs healed with hyaline-like cartilage, versus 1 of 12 (8%) in the control group (p &lt; .001). There was complete healing to subchondral bone in 12 of 12 experimental defects (100%), and 10 of 12 (83%) had seamless annealing to the native cartilage. Aggrecan, superficial zone protein, collagen type II messenger ribonucleic acid, and Lac-Z gene products were identified in 12 of 12 experimental specimens, which exhibited a collagen type II:I protein ratio similar to that of normal rabbit cartilage. Quantitative histologic analysis revealed an average score of 18.2 of 21 in the experimental group, compared with 10.0 in the controls (p = .001). Induced ADSCs supported in a fibrin glue matrix are a promising cell source for cartilage tissue engineering.","DOI":"10.1089/ten.2006.0249","ISSN":"1076-3279","journalAbbreviation":"Tissue Engineering","author":[{"family":"Dragoo","given":"Jason L."},{"family":"Carlson","given":"Grace"},{"family":"McCormick","given":"Frank"},{"family":"Khan-Farooqi","given":"Haumith"},{"family":"Zhu","given":"Min"},{"family":"Zuk","given":"Patricia A."},{"family":"Benhaim","given":"Prosper"}],"issued":{"date-parts":[["2007",5,14]]}}}],"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3]</w:t>
      </w:r>
      <w:r w:rsidRPr="00BB471B">
        <w:rPr>
          <w:rFonts w:asciiTheme="minorHAnsi" w:hAnsiTheme="minorHAnsi" w:cs="Arial"/>
        </w:rPr>
        <w:fldChar w:fldCharType="end"/>
      </w:r>
      <w:r w:rsidRPr="00BB471B">
        <w:rPr>
          <w:rFonts w:asciiTheme="minorHAnsi" w:hAnsiTheme="minorHAnsi" w:cs="Arial"/>
        </w:rPr>
        <w:t xml:space="preserve">, spraying of cells to </w:t>
      </w:r>
      <w:r w:rsidR="000B1141" w:rsidRPr="00BB471B">
        <w:rPr>
          <w:rFonts w:asciiTheme="minorHAnsi" w:hAnsiTheme="minorHAnsi" w:cs="Arial"/>
        </w:rPr>
        <w:t xml:space="preserve">the </w:t>
      </w:r>
      <w:r w:rsidRPr="00BB471B">
        <w:rPr>
          <w:rFonts w:asciiTheme="minorHAnsi" w:hAnsiTheme="minorHAnsi" w:cs="Arial"/>
        </w:rPr>
        <w:t xml:space="preserve">wound site </w:t>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6van3mehs","properties":{"formattedCitation":"[104]","plainCitation":"[104]"},"citationItems":[{"id":785,"uris":["http://zotero.org/users/1254505/items/MA4UNFXA"],"uri":["http://zotero.org/users/1254505/items/MA4UNFXA"],"itemData":{"id":785,"type":"article-journal","title":"A comparison of keratinocyte cell sprays with and without fibrin glue","container-title":"Burns","page":"677-685","volume":"29","issue":"7","source":"www.burnsjournal.com","abstract":"Fibrin glue is an excellent template for cellular migration and has been shown to be an effective delivery system for cultured autologous keratinocytes. We have investigated whether fibrin glue has any benefit on the percentage of epithelial cover when cultured autologous keratinocytes are sprayed onto a freshly debrided wound bed.\nThree pigs were used for this study. This provided a total of 18 full thickness, vertically orientated wounds, each 4 cm in diameter and isolated in PTFE chambers to prevent re-epithelialisation from the wound margins. Eight wounds were sprayed with cultured autologous keratinocytes suspended in 2 ml culture medium and eight wounds were sprayed with cultured autologous keratinocytes suspended in 1 ml of the fibrin/aprotinin component of Tisseel fibrin glue (Baxter) mixed with 1 ml of culture medium. In the latter group the thrombin component of the fibrin glue kit was applied to the wound bed immediately prior to grafting. The remaining two wounds were used as controls and sprayed with either culture medium or fibrin glue without cells. Epithelial cover was calculated in whole-wound biopsies at 3 weeks using image analysis, histology and immunohistochemistry.\nThe cell suspension in fibrin glue appeared to spread more evenly over the wound surface, with no pooling in the inferior aspect of the wound. However, mean epithelial area at 3 weeks in the fibrin group was 1.6 cm2 per wound compared with 1.8 cm2 for the non-fibrin group, as measured by image analysis of digital photographs. There was no statistically significant difference between the two groups (P=0.802). This surprising result was confirmed by histological analysis of the wound biopsies, with a good correlation between histological and image analysis data (R=0.967). There was no observable difference in the quality of the epithelium on histological and immunohistological analysis of either group.","DOI":"10.1016/S0305-4179(03)00155-4","ISSN":"0305-4179, 1879-1409","note":"PMID: 14556725","journalAbbreviation":"Burns","language":"English","author":[{"family":"Currie","given":"Lachlan J."},{"family":"Martin","given":"Robin"},{"family":"Sharpe","given":"Justin R."},{"family":"James","given":"S. Elizabeth"}],"issued":{"date-parts":[["2003",11,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4]</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putebpvds","properties":{"formattedCitation":"[105]","plainCitation":"[105]"},"citationItems":[{"id":793,"uris":["http://zotero.org/users/1254505/items/TAFDP8V3"],"uri":["http://zotero.org/users/1254505/items/TAFDP8V3"],"itemData":{"id":793,"type":"article-journal","title":"Transplantation of cultured autologous keratinocytes in fibrin sealant biomatrix to resurface chronic wounds","container-title":"Transplantation Proceedings","page":"642-644","volume":"33","issue":"1–2","source":"ScienceDirect","DOI":"10.1016/S0041-1345(00)02181-3","ISSN":"0041-1345","journalAbbreviation":"Transplantation Proceedings","author":[{"family":"Horch","given":"R. E"},{"family":"Bannasch","given":"H"},{"family":"Stark","given":"G. B"}],"issued":{"date-parts":[["2001",2]]}}}],"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5]</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u4vrv3ovf","properties":{"formattedCitation":"[106]","plainCitation":"[106]"},"citationItems":[{"id":787,"uris":["http://zotero.org/users/1254505/items/R5IB7VJ3"],"uri":["http://zotero.org/users/1254505/items/R5IB7VJ3"],"itemData":{"id":787,"type":"article-journal","title":"Human Adipose Stromal Vascular Cell Delivery in a Fibrin Spray","container-title":"Cytotherapy","page":"102-108","volume":"15","issue":"1","source":"PubMed Central","abstract":"Background\nAdipose tissue represents a practical source of autologous mesenchymal stromal cells (MSC) and vascular-endothelial progenitor cells, available for regenerative therapy without in vitro expansion. One of the problems confronting the therapeutic application of such cells is how to immobilize them at the wound site. Here, we evaluated in vitro the growth and differentiation of human adipose stromal vascular fraction (SVF) cells after delivery using a fibrin spray system.\n\nMethods\nSVF cells were harvested from four human adult patients undergoing elective abdominoplasty using the LipiVage™ system. After collagenase digestion, mesenchymal and endothelial progenitor cells (pericytes, supra-adventitial stromal cells, endothelial progenitors) were quantified by flow cytometry before culture. SVF cells were applied to culture vessels using the Tisseel™ fibrin spray system. SVF cell growth and differentiation was documented by immunofluorescence staining and photomicrography.\n\nResults\nSVF cells remained viable following application and were expanded up to three weeks, when they reached confluence and adipogenic differentiation. Under angiogenic conditions, SVF cells formed endothelial (vWF+, CD31+ and CD34+) tubules surrounded by CD146+ and α-SMA+ perivascular/stromal cells.\n\nDiscussion\nHuman adipose tissue is a rich source of autologous stem cells, which are readily available for regenerative applications such as wound healing, without in vitro expansion. Our results indicate that mesenchymal and endothelial progenitor cells, prepared in a closed system from unpassaged lipoaspirate samples, retain their growth and differentiation capacity when applied and immobilized on a substrate using a clinically approved fibrin sealant spray system.","DOI":"10.1016/j.jcyt.2012.10.009","ISSN":"1465-3249","note":"PMID: 23260090\nPMCID: PMC4159959","journalAbbreviation":"Cytotherapy","author":[{"family":"Zimmerlin","given":"Ludovic"},{"family":"Rubin","given":"J. Peter"},{"family":"Pfeifer","given":"Melanie E."},{"family":"Moore","given":"L.R."},{"family":"Donnenberg","given":"Vera S."},{"family":"Donnenberg","given":"Albert D."}],"issued":{"date-parts":[["2013",1]]}}}],"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6]</w:t>
      </w:r>
      <w:r w:rsidRPr="00BB471B">
        <w:rPr>
          <w:rFonts w:asciiTheme="minorHAnsi" w:hAnsiTheme="minorHAnsi" w:cs="Arial"/>
        </w:rPr>
        <w:fldChar w:fldCharType="end"/>
      </w:r>
      <w:r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nr0q34nme","properties":{"formattedCitation":"[107]","plainCitation":"[107]"},"citationItems":[{"id":64,"uris":["http://zotero.org/users/1254505/items/NAJK96PT"],"uri":["http://zotero.org/users/1254505/items/NAJK96PT"],"itemData":{"id":64,"type":"article-journal","title":"Autologous bone marrow-derived cultured mesenchymal stem cells delivered in a fibrin spray accelerate healing in murine and human cutaneous wounds","container-title":"Tissue engineering","page":"1299-1312","volume":"13","issue":"6","source":"NCBI PubMed","abstract":"The nonhematopoietic component of bone marrow includes multipotent mesenchymal stem cells (MSC) capable of differentiating into fat, bone, muscle, cartilage, and endothelium. In this report, we describe the cell culture and characterization, delivery system, and successful use of topically applied autologous MSC to accelerate the healing of human and experimental murine wounds. A single bone marrow aspirate of 35-50 mL was obtained from patients with acute wounds (n = 5) from skin cancer surgery and from patients with chronic, long-standing, nonhealing lower extremity wounds (n = 8). Cells were grown in vitro under conditions favoring the propagation of MSC, and flow cytometry and immunostaining showed a profile (CD29+, CD44+, CD105+, CD166+, CD34-, CD45-) highly consistent with published reports of human MSC. Functional induction studies confirmed that the MSC could differentiate into bone, cartilage, and adipose tissue. The cultured autologous MSC were applied up to four times to the wounds using a fibrin polymer spray system with a double-barreled syringe. Both fibrinogen (containing the MSC) and thrombin were diluted to optimally deliver a polymerized gel that immediately adhered to the wound, without run-off, and yet allowing the MSC to remain viable and migrate from the gel. Sequential adjacent sections from biopsy specimens of the wound bed after MSC application showed elongated spindle cells, similar to their in vitro counterparts, which immunostained for MSC markers. Generation of new elastic fibers was evident by both special stains and antibodies to human elastin. The application of cultured cells was safe, without treatment-related adverse events. A strong direct correlation was found between the number of cells applied (greater than 1 x 10(6) cells per cm2 of wound area) and the subsequent decrease in chronic wound size (p = 0.0058). Topical application of autologous MSC also stimulated closure of full-thickness wounds in diabetic mice (db/db). Tracking of green fluorescent protein (GFP)+ MSC in mouse wounds showed GFP+ blood vessels, suggesting that the applied cells may persist as well as act to stimulate the wound repair process. These findings indicate that autologous bone marrow-derived MSC can be safely and effectively delivered to wounds using a fibrin spray system.","DOI":"10.1089/ten.2006.0278","ISSN":"1076-3279","note":"PMID: 17518741","journalAbbreviation":"Tissue Eng.","language":"eng","author":[{"family":"Falanga","given":"Vincent"},{"family":"Iwamoto","given":"Satori"},{"family":"Chartier","given":"Molly"},{"family":"Yufit","given":"Tatyana"},{"family":"Butmarc","given":"Janet"},{"family":"Kouttab","given":"Nicholas"},{"family":"Shrayer","given":"David"},{"family":"Carson","given":"Polly"}],"issued":{"date-parts":[["2007",6]]}}}],"schema":"https://github.com/citation-style-language/schema/raw/master/csl-citation.json"} </w:instrText>
      </w:r>
      <w:r w:rsidRPr="00BB471B">
        <w:rPr>
          <w:rFonts w:asciiTheme="minorHAnsi" w:hAnsiTheme="minorHAnsi" w:cs="Arial"/>
        </w:rPr>
        <w:fldChar w:fldCharType="separate"/>
      </w:r>
      <w:r w:rsidR="008E02F8" w:rsidRPr="00BB471B">
        <w:rPr>
          <w:rFonts w:asciiTheme="minorHAnsi" w:hAnsiTheme="minorHAnsi" w:cs="Arial"/>
          <w:noProof/>
        </w:rPr>
        <w:t>[107]</w:t>
      </w:r>
      <w:r w:rsidRPr="00BB471B">
        <w:rPr>
          <w:rFonts w:asciiTheme="minorHAnsi" w:hAnsiTheme="minorHAnsi" w:cs="Arial"/>
        </w:rPr>
        <w:fldChar w:fldCharType="end"/>
      </w:r>
      <w:r w:rsidR="0002270E" w:rsidRPr="00BB471B">
        <w:rPr>
          <w:rFonts w:asciiTheme="minorHAnsi" w:hAnsiTheme="minorHAnsi" w:cs="Arial"/>
        </w:rPr>
        <w:t>, or cell sheets</w:t>
      </w:r>
      <w:r w:rsidRPr="00BB471B">
        <w:rPr>
          <w:rFonts w:asciiTheme="minorHAnsi" w:hAnsiTheme="minorHAnsi" w:cs="Arial"/>
        </w:rPr>
        <w:t xml:space="preserve"> applied to </w:t>
      </w:r>
      <w:r w:rsidR="000B1141" w:rsidRPr="00BB471B">
        <w:rPr>
          <w:rFonts w:asciiTheme="minorHAnsi" w:hAnsiTheme="minorHAnsi" w:cs="Arial"/>
        </w:rPr>
        <w:t xml:space="preserve">the </w:t>
      </w:r>
      <w:r w:rsidRPr="00BB471B">
        <w:rPr>
          <w:rFonts w:asciiTheme="minorHAnsi" w:hAnsiTheme="minorHAnsi" w:cs="Arial"/>
        </w:rPr>
        <w:t>wound site</w:t>
      </w:r>
      <w:r w:rsidR="0002270E" w:rsidRPr="00BB471B">
        <w:rPr>
          <w:rFonts w:asciiTheme="minorHAnsi" w:hAnsiTheme="minorHAnsi" w:cs="Arial"/>
        </w:rPr>
        <w:t xml:space="preserve"> </w:t>
      </w:r>
      <w:r w:rsidR="0002270E"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NcJv27ir","properties":{"formattedCitation":"[79]","plainCitation":"[79]"},"citationItems":[{"id":258,"uris":["http://zotero.org/users/1254505/items/ZZB9IEKV"],"uri":["http://zotero.org/users/1254505/items/ZZB9IEKV"],"itemData":{"id":258,"type":"article-journal","title":"Evaluation of a multi-layer adipose-derived stem cell sheet in a full-thickness wound healing model","container-title":"Acta biomaterialia","page":"5243-5250","volume":"9","issue":"2","source":"NCBI PubMed","abstract":"Cell sheet technology has been studied for applications such as bone, ligament and skin regeneration. There has been limited examination of adipose-derived stem cells (ASCs) for cell sheet applications. The specific aim of this study was to evaluate ASC sheet technology for wound healing. ASCs were isolated from discarded human abdominal subcutaneous adipose tissue, and ASC cell sheets were created on the surface of fibrin-grafted culture dishes. In vitro examination consisted of the histochemical characterization of the ASC sheets. In vivo experiments consisted of implanting single-layer cell sheets, triple-layer cell sheets or non-treated control onto a full-thickness wound defect (including epidermis, dermis, and subcutaneous fat) in nude mice for 3 weeks. Cell sheets were easily peeled off from the culture dishes using forceps. The single- and triple-layer ASC sheets showed complete extracellular structure via hematoxylin &amp; eosin staining. In vivo, the injury area was measured 7, 10, 14 and 21 days post-treatment to assess wound recovery. The ASC sheet-treated groups' injury area was significantly smaller than that of the non-treated control group at all time points except day 21. The triple-layer ASC sheet treatment significantly enhanced wound healing compared to the single-layer ASC sheet at 7, 10 and 14 days. The density of blood vessels showed that ASC cell sheet treatment slightly enhanced total vessel proliferation compared to the empty wound injury treatment. Our studies indicate that ASC sheets present a potentially viable matrix for full-thickness defect wound healing in a mouse model. Consequently, our ASC sheet technology represents a substantial advance in developing various types of three-dimensional tissues.","DOI":"10.1016/j.actbio.2012.09.028","ISSN":"1878-7568","note":"PMID: 23022891","journalAbbreviation":"Acta Biomater","language":"eng","author":[{"family":"Lin","given":"Yen-Chih"},{"family":"Grahovac","given":"Tara"},{"family":"Oh","given":"Sun Jung"},{"family":"Ieraci","given":"Matthew"},{"family":"Rubin","given":"J Peter"},{"family":"Marra","given":"Kacey G"}],"issued":{"date-parts":[["2013",2]]}}}],"schema":"https://github.com/citation-style-language/schema/raw/master/csl-citation.json"} </w:instrText>
      </w:r>
      <w:r w:rsidR="0002270E" w:rsidRPr="00BB471B">
        <w:rPr>
          <w:rFonts w:asciiTheme="minorHAnsi" w:hAnsiTheme="minorHAnsi" w:cs="Arial"/>
        </w:rPr>
        <w:fldChar w:fldCharType="separate"/>
      </w:r>
      <w:r w:rsidR="0002270E" w:rsidRPr="00BB471B">
        <w:rPr>
          <w:rFonts w:asciiTheme="minorHAnsi" w:hAnsiTheme="minorHAnsi" w:cs="Arial"/>
          <w:noProof/>
        </w:rPr>
        <w:t>[79]</w:t>
      </w:r>
      <w:r w:rsidR="0002270E" w:rsidRPr="00BB471B">
        <w:rPr>
          <w:rFonts w:asciiTheme="minorHAnsi" w:hAnsiTheme="minorHAnsi" w:cs="Arial"/>
        </w:rPr>
        <w:fldChar w:fldCharType="end"/>
      </w:r>
      <w:r w:rsidRPr="00BB471B">
        <w:rPr>
          <w:rFonts w:asciiTheme="minorHAnsi" w:hAnsiTheme="minorHAnsi" w:cs="Arial"/>
        </w:rPr>
        <w:t>.</w:t>
      </w:r>
      <w:r w:rsidR="0039369B" w:rsidRPr="00BB471B">
        <w:rPr>
          <w:rFonts w:asciiTheme="minorHAnsi" w:hAnsiTheme="minorHAnsi" w:cs="Arial"/>
        </w:rPr>
        <w:tab/>
      </w:r>
    </w:p>
    <w:p w14:paraId="770F285E" w14:textId="1D587037" w:rsidR="00BC14A8" w:rsidRPr="00D52A82" w:rsidRDefault="00BC14A8" w:rsidP="0039369B">
      <w:pPr>
        <w:ind w:firstLine="720"/>
        <w:rPr>
          <w:rFonts w:asciiTheme="minorHAnsi" w:hAnsiTheme="minorHAnsi" w:cs="Arial"/>
        </w:rPr>
      </w:pPr>
      <w:r w:rsidRPr="00BB471B">
        <w:rPr>
          <w:rFonts w:asciiTheme="minorHAnsi" w:hAnsiTheme="minorHAnsi" w:cs="Arial"/>
        </w:rPr>
        <w:t xml:space="preserve">There is much debate between using natural or synthetic materials as </w:t>
      </w:r>
      <w:r w:rsidR="0002270E" w:rsidRPr="00BB471B">
        <w:rPr>
          <w:rFonts w:asciiTheme="minorHAnsi" w:hAnsiTheme="minorHAnsi" w:cs="Arial"/>
        </w:rPr>
        <w:t xml:space="preserve"> </w:t>
      </w:r>
      <w:r w:rsidR="0039369B" w:rsidRPr="00BB471B">
        <w:rPr>
          <w:rFonts w:asciiTheme="minorHAnsi" w:hAnsiTheme="minorHAnsi" w:cs="Arial"/>
        </w:rPr>
        <w:t xml:space="preserve">a </w:t>
      </w:r>
      <w:r w:rsidR="000B1141" w:rsidRPr="00BB471B">
        <w:rPr>
          <w:rFonts w:asciiTheme="minorHAnsi" w:hAnsiTheme="minorHAnsi" w:cs="Arial"/>
        </w:rPr>
        <w:t xml:space="preserve">cell </w:t>
      </w:r>
      <w:r w:rsidR="0002270E" w:rsidRPr="00BB471B">
        <w:rPr>
          <w:rFonts w:asciiTheme="minorHAnsi" w:hAnsiTheme="minorHAnsi" w:cs="Arial"/>
        </w:rPr>
        <w:t>delivery device</w:t>
      </w:r>
      <w:r w:rsidRPr="00BB471B">
        <w:rPr>
          <w:rFonts w:asciiTheme="minorHAnsi" w:hAnsiTheme="minorHAnsi" w:cs="Arial"/>
        </w:rPr>
        <w:t xml:space="preserve">. The general consensus is that the material of choice should provide support to the therapeutic cells and host tissue to induce regeneration of the tissue. Considering the scaffold fabrication, biocompatibility and degradation </w:t>
      </w:r>
      <w:r w:rsidRPr="00D52A82">
        <w:rPr>
          <w:rFonts w:asciiTheme="minorHAnsi" w:hAnsiTheme="minorHAnsi" w:cs="Arial"/>
        </w:rPr>
        <w:t xml:space="preserve">is vital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20mcbm4eon","properties":{"formattedCitation":"[108]","plainCitation":"[108]"},"citationItems":[{"id":712,"uris":["http://zotero.org/users/1254505/items/E3US355D"],"uri":["http://zotero.org/users/1254505/items/E3US355D"],"itemData":{"id":712,"type":"chapter","title":"Natural and Synthetic Scaffolds","container-title":"Tissue Engineering","publisher":"Springer Berlin Heidelberg","page":"41-67","source":"link.springer.com","abstract":"Tissue engineering is an interdisciplinary field aimed at the application of the principles and methods of engineering and life sciences toward the fundamental understanding of structure–function relationships in normal and pathological mammalian tissues and the development of biological substitutes to restore, maintain, or improve tissue functions [8, 38, 56, 57, 78, 111]. Typically, this involves collaborative efforts between materials scientists, cell and molecular biologists, immunologists, surgeons, and engineers to create replacement tissues that will be accepted by the body and promote native extracellular matrix (ECM) production. This requires the use of materials that do not activate catabolic pathways in the body, ultimately leading to fibrous encapsulation or destruction of the material [25, 78, 104, 111].","URL":"http://link.springer.com/chapter/10.1007/978-3-642-02824-3_3","ISBN":"978-3-642-02823-6","note":"DOI: 10.1007/978-3-642-02824-3_3","language":"en","author":[{"family":"Wolfe","given":"Patricia S."},{"family":"Sell","given":"Scott A."},{"family":"Bowlin","given":"Gary L."}],"editor":[{"family":"Pallua","given":"Norbert"},{"family":"Suscheck","given":"Christoph V."}],"issued":{"date-parts":[["2011"]]},"accessed":{"date-parts":[["2016",9,16]]}}}],"schema":"https://github.com/citation-style-language/schema/raw/master/csl-citation.json"} </w:instrText>
      </w:r>
      <w:r w:rsidRPr="00D52A82">
        <w:rPr>
          <w:rFonts w:asciiTheme="minorHAnsi" w:hAnsiTheme="minorHAnsi" w:cs="Arial"/>
        </w:rPr>
        <w:fldChar w:fldCharType="separate"/>
      </w:r>
      <w:r w:rsidR="008E02F8" w:rsidRPr="00D52A82">
        <w:rPr>
          <w:rFonts w:asciiTheme="minorHAnsi" w:hAnsiTheme="minorHAnsi" w:cs="Arial"/>
          <w:noProof/>
        </w:rPr>
        <w:t>[108]</w:t>
      </w:r>
      <w:r w:rsidRPr="00D52A82">
        <w:rPr>
          <w:rFonts w:asciiTheme="minorHAnsi" w:hAnsiTheme="minorHAnsi" w:cs="Arial"/>
        </w:rPr>
        <w:fldChar w:fldCharType="end"/>
      </w:r>
      <w:r w:rsidRPr="00D52A82">
        <w:rPr>
          <w:rFonts w:asciiTheme="minorHAnsi" w:hAnsiTheme="minorHAnsi" w:cs="Arial"/>
        </w:rPr>
        <w:t xml:space="preserve"> and should ideally replicate the natural extracellular matrix of the native tissue.</w:t>
      </w:r>
    </w:p>
    <w:p w14:paraId="1B8C86D4" w14:textId="77777777" w:rsidR="00BC14A8" w:rsidRPr="00D52A82" w:rsidRDefault="00BC14A8" w:rsidP="00D52A82">
      <w:pPr>
        <w:pStyle w:val="Heading2"/>
        <w:rPr>
          <w:color w:val="auto"/>
        </w:rPr>
      </w:pPr>
      <w:bookmarkStart w:id="88" w:name="_Toc358625766"/>
      <w:bookmarkStart w:id="89" w:name="_Toc362553995"/>
      <w:r w:rsidRPr="00D52A82">
        <w:rPr>
          <w:color w:val="auto"/>
        </w:rPr>
        <w:t>Fabrication methods:</w:t>
      </w:r>
      <w:bookmarkEnd w:id="88"/>
      <w:bookmarkEnd w:id="89"/>
    </w:p>
    <w:p w14:paraId="791D2896" w14:textId="675B119B" w:rsidR="00BC14A8" w:rsidRPr="00D52A82" w:rsidRDefault="00BC14A8" w:rsidP="00BC14A8">
      <w:pPr>
        <w:rPr>
          <w:rFonts w:asciiTheme="minorHAnsi" w:hAnsiTheme="minorHAnsi" w:cs="Arial"/>
        </w:rPr>
      </w:pPr>
      <w:r w:rsidRPr="00D52A82">
        <w:rPr>
          <w:rFonts w:asciiTheme="minorHAnsi" w:hAnsiTheme="minorHAnsi" w:cs="Arial"/>
        </w:rPr>
        <w:t>Possible fabrication methods vary by material choice, which imposes a limit on the full range of scaffold options. Common tissue engineering scaffold fabrication methods include 3D printing</w:t>
      </w:r>
      <w:r w:rsidR="007E3DBE" w:rsidRPr="00D52A82">
        <w:rPr>
          <w:rFonts w:asciiTheme="minorHAnsi" w:hAnsiTheme="minorHAnsi" w:cs="Arial"/>
        </w:rPr>
        <w:t xml:space="preserve"> </w:t>
      </w:r>
      <w:r w:rsidR="007E3DBE"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1042tprnmv","properties":{"formattedCitation":"[109]","plainCitation":"[109]"},"citationItems":[{"id":802,"uris":["http://zotero.org/users/1254505/items/EVJQAE6M"],"uri":["http://zotero.org/users/1254505/items/EVJQAE6M"],"itemData":{"id":802,"type":"article-journal","title":"Fused deposition modeling of novel scaffold architectures for tissue engineering applications","container-title":"Biomaterials","page":"1169-1185","volume":"23","issue":"4","source":"ScienceDirect","abstract":"Fused deposition modeling, a rapid prototyping technology, was used to produce novel scaffolds with honeycomb-like pattern, fully interconnected channel network, and controllable porosity and channel size. A bioresorbable polymer poly(ε-caprolactone) (PCL) was developed as a filament modeling material to produce porous scaffolds, made of layers of directionally aligned microfilaments, using this computer-controlled extrusion and deposition process. The PCL scaffolds were produced with a range of channel size 160–700 μm, filament diameter 260–370 μm and porosity 48–77%, and regular geometrical honeycomb pores, depending on the processing parameters. The scaffolds of different porosity also exhibited a pattern of compressive stress–strain behavior characteristic of porous solids under such loading. The compressive stiffness ranged from 4 to 77 MPa, yield strength from 0.4 to 3.6 MPa and yield strain from 4% to 28%. Analysis of the measured data shows a high correlation between the scaffold porosity and the compressive properties based on a power–law relationship.","DOI":"10.1016/S0142-9612(01)00232-0","ISSN":"0142-9612","journalAbbreviation":"Biomaterials","author":[{"family":"Zein","given":"Iwan"},{"family":"Hutmacher","given":"Dietmar W."},{"family":"Tan","given":"Kim Cheng"},{"family":"Teoh","given":"Swee Hin"}],"issued":{"date-parts":[["2002",2,15]]}}}],"schema":"https://github.com/citation-style-language/schema/raw/master/csl-citation.json"} </w:instrText>
      </w:r>
      <w:r w:rsidR="007E3DBE" w:rsidRPr="00D52A82">
        <w:rPr>
          <w:rFonts w:asciiTheme="minorHAnsi" w:hAnsiTheme="minorHAnsi" w:cs="Arial"/>
        </w:rPr>
        <w:fldChar w:fldCharType="separate"/>
      </w:r>
      <w:r w:rsidR="007E3DBE" w:rsidRPr="00D52A82">
        <w:rPr>
          <w:rFonts w:asciiTheme="minorHAnsi" w:hAnsiTheme="minorHAnsi" w:cs="Arial"/>
          <w:noProof/>
        </w:rPr>
        <w:t>[109]</w:t>
      </w:r>
      <w:r w:rsidR="007E3DBE" w:rsidRPr="00D52A82">
        <w:rPr>
          <w:rFonts w:asciiTheme="minorHAnsi" w:hAnsiTheme="minorHAnsi" w:cs="Arial"/>
        </w:rPr>
        <w:fldChar w:fldCharType="end"/>
      </w:r>
      <w:r w:rsidRPr="00D52A82">
        <w:rPr>
          <w:rFonts w:asciiTheme="minorHAnsi" w:hAnsiTheme="minorHAnsi" w:cs="Arial"/>
        </w:rPr>
        <w:t xml:space="preserve">, solvent casting with particulate leaching </w:t>
      </w:r>
      <w:r w:rsidR="007E3DBE"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b0a1as3ti","properties":{"formattedCitation":"[110]","plainCitation":"[110]"},"citationItems":[{"id":804,"uris":["http://zotero.org/users/1254505/items/E3HAIP58"],"uri":["http://zotero.org/users/1254505/items/E3HAIP58"],"itemData":{"id":804,"type":"article-journal","title":"Preparation and characterization of poly(l-lactic acid) foams","container-title":"Polymer","page":"1068-1077","volume":"35","issue":"5","source":"ScienceDirect","abstract":"A particulate-leaching method was developed to prepare highly porous biodegradable polymer membranes. It involves the casting of polymer/salt composite membranes followed by the dissolution of the salt. Poly(l-lactic acid) porous membranes of controlled porosity, surface/volume ratio, and crystallinity were prepared with sodium chloride, sodium tartrate or sodium citrate sieved particles. For salt weight fractions of 50 and 60 wt%, asymmetric membranes were formed, independent of salt particle size. When 70–90 wt% salt was used, the membranes were homogeneous with interconnected pores. The membrane properties were independent of the salt type and were only related to the salt weight fraction and particle size. The porosity increased with the salt weight fraction, and the median pore diameter increased as the salt particle size increased. The polymer/salt composite membranes could be quenched or annealed to yield amorphous or semicrystalline foams with desired crystallinity. All foams were 99.9 wt% salt free and had porosities as high as 0.93 and median pore diameters up to 150 μm.","DOI":"10.1016/0032-3861(94)90953-9","ISSN":"0032-3861","journalAbbreviation":"Polymer","author":[{"family":"Mikos","given":"Antonios G"},{"family":"Thorsen","given":"Amy J"},{"family":"Czerwonka","given":"Lisa A"},{"family":"Bao","given":"Yuan"},{"family":"Langer","given":"Robert"},{"family":"Winslow","given":"Douglas N"},{"family":"Vacanti","given":"Joseph P"}],"issued":{"date-parts":[["1994",3,1]]}}}],"schema":"https://github.com/citation-style-language/schema/raw/master/csl-citation.json"} </w:instrText>
      </w:r>
      <w:r w:rsidR="007E3DBE" w:rsidRPr="00D52A82">
        <w:rPr>
          <w:rFonts w:asciiTheme="minorHAnsi" w:hAnsiTheme="minorHAnsi" w:cs="Arial"/>
        </w:rPr>
        <w:fldChar w:fldCharType="separate"/>
      </w:r>
      <w:r w:rsidR="007E3DBE" w:rsidRPr="00D52A82">
        <w:rPr>
          <w:rFonts w:asciiTheme="minorHAnsi" w:hAnsiTheme="minorHAnsi" w:cs="Arial"/>
          <w:noProof/>
        </w:rPr>
        <w:t>[110]</w:t>
      </w:r>
      <w:r w:rsidR="007E3DBE" w:rsidRPr="00D52A82">
        <w:rPr>
          <w:rFonts w:asciiTheme="minorHAnsi" w:hAnsiTheme="minorHAnsi" w:cs="Arial"/>
        </w:rPr>
        <w:fldChar w:fldCharType="end"/>
      </w:r>
      <w:r w:rsidR="007E3DBE" w:rsidRPr="00D52A82">
        <w:rPr>
          <w:rFonts w:asciiTheme="minorHAnsi" w:hAnsiTheme="minorHAnsi" w:cs="Arial"/>
        </w:rPr>
        <w:t xml:space="preserve"> </w:t>
      </w:r>
      <w:r w:rsidRPr="00D52A82">
        <w:rPr>
          <w:rFonts w:asciiTheme="minorHAnsi" w:hAnsiTheme="minorHAnsi" w:cs="Arial"/>
        </w:rPr>
        <w:t>and electrospinning</w:t>
      </w:r>
      <w:r w:rsidR="007E3DBE" w:rsidRPr="00D52A82">
        <w:rPr>
          <w:rFonts w:asciiTheme="minorHAnsi" w:hAnsiTheme="minorHAnsi" w:cs="Arial"/>
        </w:rPr>
        <w:t xml:space="preserve"> </w:t>
      </w:r>
      <w:r w:rsidR="007E3DBE"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2j4tphk67m","properties":{"formattedCitation":"[111]","plainCitation":"[111]"},"citationItems":[{"id":806,"uris":["http://zotero.org/users/1254505/items/PAJ2HME7"],"uri":["http://zotero.org/users/1254505/items/PAJ2HME7"],"itemData":{"id":806,"type":"article-journal","title":"Ultrafine fibers electrospun from biodegradable polymers","container-title":"Journal of Applied Polymer Science","page":"1085-1092","volume":"89","issue":"4","source":"Wiley Online Library","abstract":"Biodegradable poly(l-lactide) (PLLA) and poly(ε-caprolactone) (PCL) were electrospun into ultrafine fibers. The technological parameters influencing the spinning process and morphology of the fibers obtained were examined. These parameters included solvent composition, addition of certain organic salts, molecular weight and concentration of the polymers, capillary diameter, air ventilation, and pressure imposed on the surface of the solution as well as electrostatic field. By properly choosing and adjusting these parameters, submicron PLLA and PCL fibers with a narrow diameter distribution were prepared. Scanning electronic microscopy was used to observe the morphology and diameter size of the fibers. © 2003 Wiley Periodicals, Inc. J Appl Polym Sci 89: 1085–1092, 2003","DOI":"10.1002/app.12260","ISSN":"1097-4628","journalAbbreviation":"J. Appl. Polym. Sci.","language":"en","author":[{"family":"Zeng","given":"Jing"},{"family":"Chen","given":"Xuesi"},{"family":"Xu","given":"Xiaoyi"},{"family":"Liang","given":"Qizhi"},{"family":"Bian","given":"Xinchao"},{"family":"Yang","given":"Lixin"},{"family":"Jing","given":"Xiabin"}],"issued":{"date-parts":[["2003",7,25]]}}}],"schema":"https://github.com/citation-style-language/schema/raw/master/csl-citation.json"} </w:instrText>
      </w:r>
      <w:r w:rsidR="007E3DBE" w:rsidRPr="00D52A82">
        <w:rPr>
          <w:rFonts w:asciiTheme="minorHAnsi" w:hAnsiTheme="minorHAnsi" w:cs="Arial"/>
        </w:rPr>
        <w:fldChar w:fldCharType="separate"/>
      </w:r>
      <w:r w:rsidR="007E3DBE" w:rsidRPr="00D52A82">
        <w:rPr>
          <w:rFonts w:asciiTheme="minorHAnsi" w:hAnsiTheme="minorHAnsi" w:cs="Arial"/>
          <w:noProof/>
        </w:rPr>
        <w:t>[111]</w:t>
      </w:r>
      <w:r w:rsidR="007E3DBE" w:rsidRPr="00D52A82">
        <w:rPr>
          <w:rFonts w:asciiTheme="minorHAnsi" w:hAnsiTheme="minorHAnsi" w:cs="Arial"/>
        </w:rPr>
        <w:fldChar w:fldCharType="end"/>
      </w:r>
      <w:r w:rsidRPr="00D52A82">
        <w:rPr>
          <w:rFonts w:asciiTheme="minorHAnsi" w:hAnsiTheme="minorHAnsi" w:cs="Arial"/>
        </w:rPr>
        <w:t>, result</w:t>
      </w:r>
      <w:r w:rsidR="00F52489" w:rsidRPr="00D52A82">
        <w:rPr>
          <w:rFonts w:asciiTheme="minorHAnsi" w:hAnsiTheme="minorHAnsi" w:cs="Arial"/>
        </w:rPr>
        <w:t>ing</w:t>
      </w:r>
      <w:r w:rsidRPr="00D52A82">
        <w:rPr>
          <w:rFonts w:asciiTheme="minorHAnsi" w:hAnsiTheme="minorHAnsi" w:cs="Arial"/>
        </w:rPr>
        <w:t xml:space="preserve"> in</w:t>
      </w:r>
      <w:r w:rsidR="00F52489" w:rsidRPr="00D52A82">
        <w:rPr>
          <w:rFonts w:asciiTheme="minorHAnsi" w:hAnsiTheme="minorHAnsi" w:cs="Arial"/>
        </w:rPr>
        <w:t xml:space="preserve"> unique</w:t>
      </w:r>
      <w:r w:rsidRPr="00D52A82">
        <w:rPr>
          <w:rFonts w:asciiTheme="minorHAnsi" w:hAnsiTheme="minorHAnsi" w:cs="Arial"/>
        </w:rPr>
        <w:t xml:space="preserve"> a different scaffold morphology.</w:t>
      </w:r>
    </w:p>
    <w:p w14:paraId="6EAAFDD2" w14:textId="77777777" w:rsidR="00BC14A8" w:rsidRPr="00D52A82" w:rsidRDefault="00BC14A8" w:rsidP="00BC14A8">
      <w:pPr>
        <w:rPr>
          <w:rFonts w:asciiTheme="minorHAnsi" w:hAnsiTheme="minorHAnsi" w:cs="Arial"/>
        </w:rPr>
      </w:pPr>
      <w:r w:rsidRPr="00D52A82">
        <w:rPr>
          <w:rFonts w:asciiTheme="minorHAnsi" w:hAnsiTheme="minorHAnsi" w:cs="Arial"/>
        </w:rPr>
        <w:tab/>
        <w:t>It is necessary to match the biomaterial properties for the intended purpose, since cell-extracellular matrix interaction affects cell migration, inflammatory responses and cell signalling. Growth factors and proteins can attach to any material introduced into the body and exert an influence.</w:t>
      </w:r>
    </w:p>
    <w:p w14:paraId="5388B5AB" w14:textId="77777777" w:rsidR="00C9320E" w:rsidRPr="00D52A82" w:rsidRDefault="00C9320E" w:rsidP="00BC14A8">
      <w:pPr>
        <w:rPr>
          <w:rFonts w:asciiTheme="minorHAnsi" w:hAnsiTheme="minorHAnsi" w:cs="Arial"/>
        </w:rPr>
      </w:pPr>
    </w:p>
    <w:p w14:paraId="3EAE4CCB" w14:textId="7F28E7FF" w:rsidR="00C9320E" w:rsidRPr="00D52A82" w:rsidRDefault="00C9320E" w:rsidP="00D52A82">
      <w:pPr>
        <w:pStyle w:val="Heading3"/>
        <w:rPr>
          <w:color w:val="auto"/>
        </w:rPr>
      </w:pPr>
      <w:bookmarkStart w:id="90" w:name="_Toc358625767"/>
      <w:bookmarkStart w:id="91" w:name="_Toc362553996"/>
      <w:r w:rsidRPr="00D52A82">
        <w:rPr>
          <w:color w:val="auto"/>
        </w:rPr>
        <w:t>Electrospinning:</w:t>
      </w:r>
      <w:bookmarkEnd w:id="90"/>
      <w:bookmarkEnd w:id="91"/>
    </w:p>
    <w:p w14:paraId="448DBA4F" w14:textId="74AD0552" w:rsidR="00202846" w:rsidRPr="00BB471B" w:rsidRDefault="00C9320E" w:rsidP="00C9320E">
      <w:pPr>
        <w:rPr>
          <w:rFonts w:asciiTheme="minorHAnsi" w:hAnsiTheme="minorHAnsi" w:cs="Arial"/>
        </w:rPr>
      </w:pPr>
      <w:r w:rsidRPr="00D52A82">
        <w:rPr>
          <w:rFonts w:asciiTheme="minorHAnsi" w:hAnsiTheme="minorHAnsi" w:cs="Arial"/>
        </w:rPr>
        <w:t>Electrospinning is a fabrication</w:t>
      </w:r>
      <w:r w:rsidRPr="00BB471B">
        <w:rPr>
          <w:rFonts w:asciiTheme="minorHAnsi" w:hAnsiTheme="minorHAnsi" w:cs="Arial"/>
        </w:rPr>
        <w:t xml:space="preserve"> method </w:t>
      </w:r>
      <w:r w:rsidR="009511D9" w:rsidRPr="00BB471B">
        <w:rPr>
          <w:rFonts w:asciiTheme="minorHAnsi" w:hAnsiTheme="minorHAnsi" w:cs="Arial"/>
        </w:rPr>
        <w:t>in which a fibrous mat is formed</w:t>
      </w:r>
      <w:r w:rsidR="002D123C" w:rsidRPr="00BB471B">
        <w:rPr>
          <w:rFonts w:asciiTheme="minorHAnsi" w:hAnsiTheme="minorHAnsi" w:cs="Arial"/>
        </w:rPr>
        <w:t xml:space="preserve"> by applying a strong electrical field onto a </w:t>
      </w:r>
      <w:r w:rsidR="00202846" w:rsidRPr="00BB471B">
        <w:rPr>
          <w:rFonts w:asciiTheme="minorHAnsi" w:hAnsiTheme="minorHAnsi" w:cs="Arial"/>
        </w:rPr>
        <w:t xml:space="preserve">melted </w:t>
      </w:r>
      <w:r w:rsidR="00441EBF" w:rsidRPr="00BB471B">
        <w:rPr>
          <w:rFonts w:asciiTheme="minorHAnsi" w:hAnsiTheme="minorHAnsi" w:cs="Arial"/>
        </w:rPr>
        <w:t xml:space="preserve">or </w:t>
      </w:r>
      <w:r w:rsidR="002D123C" w:rsidRPr="00BB471B">
        <w:rPr>
          <w:rFonts w:asciiTheme="minorHAnsi" w:hAnsiTheme="minorHAnsi" w:cs="Arial"/>
        </w:rPr>
        <w:t>solution of polymer</w:t>
      </w:r>
      <w:r w:rsidR="00202846" w:rsidRPr="00BB471B">
        <w:rPr>
          <w:rFonts w:asciiTheme="minorHAnsi" w:hAnsiTheme="minorHAnsi" w:cs="Arial"/>
        </w:rPr>
        <w:t xml:space="preserve">. </w:t>
      </w:r>
      <w:r w:rsidR="00441EBF" w:rsidRPr="00BB471B">
        <w:rPr>
          <w:rFonts w:asciiTheme="minorHAnsi" w:hAnsiTheme="minorHAnsi" w:cs="Arial"/>
        </w:rPr>
        <w:t xml:space="preserve">The </w:t>
      </w:r>
      <w:r w:rsidR="00D7765E" w:rsidRPr="00BB471B">
        <w:rPr>
          <w:rFonts w:asciiTheme="minorHAnsi" w:hAnsiTheme="minorHAnsi" w:cs="Arial"/>
        </w:rPr>
        <w:t xml:space="preserve">usual </w:t>
      </w:r>
      <w:r w:rsidR="0044793B" w:rsidRPr="00BB471B">
        <w:rPr>
          <w:rFonts w:asciiTheme="minorHAnsi" w:hAnsiTheme="minorHAnsi" w:cs="Arial"/>
        </w:rPr>
        <w:t>components of this technique include</w:t>
      </w:r>
      <w:r w:rsidR="00441EBF" w:rsidRPr="00BB471B">
        <w:rPr>
          <w:rFonts w:asciiTheme="minorHAnsi" w:hAnsiTheme="minorHAnsi" w:cs="Arial"/>
        </w:rPr>
        <w:t xml:space="preserve"> a high-voltage power supply attached to the polymer sup</w:t>
      </w:r>
      <w:r w:rsidR="00FA5BAB" w:rsidRPr="00BB471B">
        <w:rPr>
          <w:rFonts w:asciiTheme="minorHAnsi" w:hAnsiTheme="minorHAnsi" w:cs="Arial"/>
        </w:rPr>
        <w:t>ply (</w:t>
      </w:r>
      <w:r w:rsidR="0044793B" w:rsidRPr="00BB471B">
        <w:rPr>
          <w:rFonts w:asciiTheme="minorHAnsi" w:hAnsiTheme="minorHAnsi" w:cs="Arial"/>
        </w:rPr>
        <w:t xml:space="preserve">in the form of a </w:t>
      </w:r>
      <w:r w:rsidR="00FA5BAB" w:rsidRPr="00BB471B">
        <w:rPr>
          <w:rFonts w:asciiTheme="minorHAnsi" w:hAnsiTheme="minorHAnsi" w:cs="Arial"/>
        </w:rPr>
        <w:t>melt</w:t>
      </w:r>
      <w:r w:rsidR="0044793B" w:rsidRPr="00BB471B">
        <w:rPr>
          <w:rFonts w:asciiTheme="minorHAnsi" w:hAnsiTheme="minorHAnsi" w:cs="Arial"/>
        </w:rPr>
        <w:t>ed</w:t>
      </w:r>
      <w:r w:rsidR="00FA5BAB" w:rsidRPr="00BB471B">
        <w:rPr>
          <w:rFonts w:asciiTheme="minorHAnsi" w:hAnsiTheme="minorHAnsi" w:cs="Arial"/>
        </w:rPr>
        <w:t xml:space="preserve"> </w:t>
      </w:r>
      <w:r w:rsidR="0044793B" w:rsidRPr="00BB471B">
        <w:rPr>
          <w:rFonts w:asciiTheme="minorHAnsi" w:hAnsiTheme="minorHAnsi" w:cs="Arial"/>
        </w:rPr>
        <w:t xml:space="preserve">polymer </w:t>
      </w:r>
      <w:r w:rsidR="00FA5BAB" w:rsidRPr="00BB471B">
        <w:rPr>
          <w:rFonts w:asciiTheme="minorHAnsi" w:hAnsiTheme="minorHAnsi" w:cs="Arial"/>
        </w:rPr>
        <w:t>or solution) by an emitting electrode</w:t>
      </w:r>
      <w:r w:rsidR="00D7765E" w:rsidRPr="00BB471B">
        <w:rPr>
          <w:rFonts w:asciiTheme="minorHAnsi" w:hAnsiTheme="minorHAnsi" w:cs="Arial"/>
        </w:rPr>
        <w:t xml:space="preserve"> t</w:t>
      </w:r>
      <w:r w:rsidR="00542C79" w:rsidRPr="00BB471B">
        <w:rPr>
          <w:rFonts w:asciiTheme="minorHAnsi" w:hAnsiTheme="minorHAnsi" w:cs="Arial"/>
        </w:rPr>
        <w:t>o a conductive nozzle</w:t>
      </w:r>
      <w:r w:rsidR="00FA5BAB" w:rsidRPr="00BB471B">
        <w:rPr>
          <w:rFonts w:asciiTheme="minorHAnsi" w:hAnsiTheme="minorHAnsi" w:cs="Arial"/>
        </w:rPr>
        <w:t xml:space="preserve">. </w:t>
      </w:r>
      <w:r w:rsidR="00542C79" w:rsidRPr="00BB471B">
        <w:rPr>
          <w:rFonts w:asciiTheme="minorHAnsi" w:hAnsiTheme="minorHAnsi" w:cs="Arial"/>
        </w:rPr>
        <w:t xml:space="preserve">The grounding electrode of the power supply connects to a conductive collector and completes the electric circuit. As the electric field increases, the Coulomb repulsive force </w:t>
      </w:r>
      <w:r w:rsidR="00D7765E" w:rsidRPr="00BB471B">
        <w:rPr>
          <w:rFonts w:asciiTheme="minorHAnsi" w:hAnsiTheme="minorHAnsi" w:cs="Arial"/>
        </w:rPr>
        <w:t xml:space="preserve">in the polymer at the end of the nozzle </w:t>
      </w:r>
      <w:r w:rsidR="00542C79" w:rsidRPr="00BB471B">
        <w:rPr>
          <w:rFonts w:asciiTheme="minorHAnsi" w:hAnsiTheme="minorHAnsi" w:cs="Arial"/>
        </w:rPr>
        <w:t>due to the same polarity causes the polymer to form a Taylor cone, or conical droplet. Increasing</w:t>
      </w:r>
      <w:r w:rsidR="00FA5BAB" w:rsidRPr="00BB471B">
        <w:rPr>
          <w:rFonts w:asciiTheme="minorHAnsi" w:hAnsiTheme="minorHAnsi" w:cs="Arial"/>
        </w:rPr>
        <w:t xml:space="preserve"> the electric field </w:t>
      </w:r>
      <w:r w:rsidR="00542C79" w:rsidRPr="00BB471B">
        <w:rPr>
          <w:rFonts w:asciiTheme="minorHAnsi" w:hAnsiTheme="minorHAnsi" w:cs="Arial"/>
        </w:rPr>
        <w:t xml:space="preserve">further </w:t>
      </w:r>
      <w:r w:rsidR="00FA5BAB" w:rsidRPr="00BB471B">
        <w:rPr>
          <w:rFonts w:asciiTheme="minorHAnsi" w:hAnsiTheme="minorHAnsi" w:cs="Arial"/>
        </w:rPr>
        <w:t xml:space="preserve">overcomes surface tension in the polymer to form a </w:t>
      </w:r>
      <w:r w:rsidR="00D07CB2" w:rsidRPr="00BB471B">
        <w:rPr>
          <w:rFonts w:asciiTheme="minorHAnsi" w:hAnsiTheme="minorHAnsi" w:cs="Arial"/>
        </w:rPr>
        <w:t>charged stream wh</w:t>
      </w:r>
      <w:r w:rsidR="00D7765E" w:rsidRPr="00BB471B">
        <w:rPr>
          <w:rFonts w:asciiTheme="minorHAnsi" w:hAnsiTheme="minorHAnsi" w:cs="Arial"/>
        </w:rPr>
        <w:t>ich collects onto the collector as a fibrous scaffold.</w:t>
      </w:r>
    </w:p>
    <w:p w14:paraId="5A5F27F5" w14:textId="77777777" w:rsidR="00202846" w:rsidRPr="00BB471B" w:rsidRDefault="00202846" w:rsidP="00C9320E">
      <w:pPr>
        <w:rPr>
          <w:rFonts w:asciiTheme="minorHAnsi" w:hAnsiTheme="minorHAnsi" w:cs="Arial"/>
        </w:rPr>
      </w:pPr>
    </w:p>
    <w:p w14:paraId="3397FBAB" w14:textId="365D2C86" w:rsidR="00441EBF" w:rsidRPr="00BB471B" w:rsidRDefault="00202846" w:rsidP="00C9320E">
      <w:pPr>
        <w:rPr>
          <w:rFonts w:asciiTheme="minorHAnsi" w:hAnsiTheme="minorHAnsi" w:cs="Arial"/>
        </w:rPr>
      </w:pPr>
      <w:r w:rsidRPr="00BB471B">
        <w:rPr>
          <w:rFonts w:asciiTheme="minorHAnsi" w:hAnsiTheme="minorHAnsi" w:cs="Arial"/>
        </w:rPr>
        <w:t>Scaffold morphology</w:t>
      </w:r>
      <w:r w:rsidR="009511D9" w:rsidRPr="00BB471B">
        <w:rPr>
          <w:rFonts w:asciiTheme="minorHAnsi" w:hAnsiTheme="minorHAnsi" w:cs="Arial"/>
        </w:rPr>
        <w:t xml:space="preserve"> can </w:t>
      </w:r>
      <w:r w:rsidRPr="00BB471B">
        <w:rPr>
          <w:rFonts w:asciiTheme="minorHAnsi" w:hAnsiTheme="minorHAnsi" w:cs="Arial"/>
        </w:rPr>
        <w:t>be altered by modifying the electrospinning process; for instance the ambient humid</w:t>
      </w:r>
      <w:r w:rsidR="000E302C" w:rsidRPr="00BB471B">
        <w:rPr>
          <w:rFonts w:asciiTheme="minorHAnsi" w:hAnsiTheme="minorHAnsi" w:cs="Arial"/>
        </w:rPr>
        <w:t>it</w:t>
      </w:r>
      <w:r w:rsidRPr="00BB471B">
        <w:rPr>
          <w:rFonts w:asciiTheme="minorHAnsi" w:hAnsiTheme="minorHAnsi" w:cs="Arial"/>
        </w:rPr>
        <w:t xml:space="preserve">y, temperature, distance between application of current and the collector and if solution electrospinning; concentration of polymer and solvent used. </w:t>
      </w:r>
    </w:p>
    <w:p w14:paraId="25C56515" w14:textId="13C6741E" w:rsidR="00441EBF" w:rsidRPr="00186875" w:rsidRDefault="00441EBF" w:rsidP="00441EBF">
      <w:pPr>
        <w:ind w:firstLine="720"/>
        <w:rPr>
          <w:rFonts w:asciiTheme="minorHAnsi" w:hAnsiTheme="minorHAnsi" w:cs="Arial"/>
        </w:rPr>
      </w:pPr>
      <w:r w:rsidRPr="00BB471B">
        <w:rPr>
          <w:rFonts w:asciiTheme="minorHAnsi" w:hAnsiTheme="minorHAnsi" w:cs="Arial"/>
        </w:rPr>
        <w:t>Ambient humidity can create surface pores in fibres</w:t>
      </w:r>
      <w:r w:rsidR="00D7765E" w:rsidRPr="00BB471B">
        <w:rPr>
          <w:rFonts w:asciiTheme="minorHAnsi" w:hAnsiTheme="minorHAnsi" w:cs="Arial"/>
        </w:rPr>
        <w:t xml:space="preserve">, a higher humidity causes an increased number of pores in addition to the siz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t5bgl7me2","properties":{"formattedCitation":"[112]","plainCitation":"[112]"},"citationItems":[{"id":825,"uris":["http://zotero.org/users/1254505/items/CWF28T99"],"uri":["http://zotero.org/users/1254505/items/CWF28T99"],"itemData":{"id":825,"type":"article-journal","title":"Controlling Surface Morphology of Electrospun Polystyrene Fibers:  Effect of Humidity and Molecular Weight in the Electrospinning Process","container-title":"Macromolecules","page":"573-578","volume":"37","issue":"2","source":"ACS Publications","abstract":"Electrospinning is a technique used to produce micron to submicron diameter polymeric fibers. The surface of electrospun fibers is important when considering end-use applications. For example, the ability to introduce porous surface features of a known size is required if nanoparticles need to be deposited on the surface of the fiber or if drug molecules are to be incorporated for controlled release. Surface features, or pores, became evident when electrospinning in an atmosphere with more than 30% relative humidity. Increasing humidity causes an increase in the number, diameter, shape, and distribution of the pores. Increasing the molecular weight of the polystyrene (PS) results in larger, less uniform shaped pores. This work includes an investigation of how humidity and molecular weight affect the surface of electrospun PS fibers. The results of varying the humidity and molecular weight on the surface of electrospun PS fibers were studied using optical microscopy, field emission scanning electron microscopy (FESEM), and atomic force microscopy (AFM) coupled with image analysis.","DOI":"10.1021/ma0351975","ISSN":"0024-9297","shortTitle":"Controlling Surface Morphology of Electrospun Polystyrene Fibers","journalAbbreviation":"Macromolecules","author":[{"family":"Casper","given":"Cheryl L."},{"family":"Stephens","given":"Jean S."},{"family":"Tassi","given":"Nancy G."},{"family":"Chase","given":"D. Bruce"},{"family":"Rabolt","given":"John F."}],"issued":{"date-parts":[["2004",1,1]]}}}],"schema":"https://github.com/citation-style-language/schema/raw/master/csl-citation.json"} </w:instrText>
      </w:r>
      <w:r w:rsidRPr="00186875">
        <w:rPr>
          <w:rFonts w:asciiTheme="minorHAnsi" w:hAnsiTheme="minorHAnsi" w:cs="Arial"/>
        </w:rPr>
        <w:fldChar w:fldCharType="separate"/>
      </w:r>
      <w:r w:rsidRPr="00186875">
        <w:rPr>
          <w:rFonts w:asciiTheme="minorHAnsi" w:hAnsiTheme="minorHAnsi" w:cs="Arial"/>
          <w:noProof/>
        </w:rPr>
        <w:t>[112]</w:t>
      </w:r>
      <w:r w:rsidRPr="00186875">
        <w:rPr>
          <w:rFonts w:asciiTheme="minorHAnsi" w:hAnsiTheme="minorHAnsi" w:cs="Arial"/>
        </w:rPr>
        <w:fldChar w:fldCharType="end"/>
      </w:r>
      <w:r w:rsidR="00D7765E" w:rsidRPr="00186875">
        <w:rPr>
          <w:rFonts w:asciiTheme="minorHAnsi" w:hAnsiTheme="minorHAnsi" w:cs="Arial"/>
        </w:rPr>
        <w:t>.</w:t>
      </w:r>
    </w:p>
    <w:p w14:paraId="09E93039" w14:textId="43BF1955" w:rsidR="00441EBF" w:rsidRPr="00186875" w:rsidRDefault="001B5F50" w:rsidP="001B5F50">
      <w:pPr>
        <w:rPr>
          <w:rFonts w:asciiTheme="minorHAnsi" w:hAnsiTheme="minorHAnsi" w:cs="Arial"/>
        </w:rPr>
      </w:pPr>
      <w:r w:rsidRPr="00186875">
        <w:rPr>
          <w:rFonts w:asciiTheme="minorHAnsi" w:hAnsiTheme="minorHAnsi" w:cs="Arial"/>
        </w:rPr>
        <w:t xml:space="preserve">A higher surface tension causes unstable jets and increases polymer spray whereas a low surface tension allows electrospinning with a lower electric field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aug01bk14","properties":{"formattedCitation":"[113]","plainCitation":"[113]"},"citationItems":[{"id":821,"uris":["http://zotero.org/users/1254505/items/K5N3UM47"],"uri":["http://zotero.org/users/1254505/items/K5N3UM47"],"itemData":{"id":821,"type":"article-journal","title":"Trends in electrospinning of natural nanofibers","container-title":"physica status solidi (a)","page":"1830-1834","volume":"204","issue":"6","source":"Wiley Online Library","abstract":"Nanotechnology has become in recent years a topic of great interest to scientists and engineers, and is now established as prioritized research area in many countries. The reduction of the size to the nanometer range brings an array of new possibilities in terms of material properties, in particular with respect to achievable surface to volume ratios. Electrospinning of natural fibers is a novel process for producing superfine fibers by forcing a solution through a spinneret with an electric field. An experimental study on this technique has been made in this paper and the effect of systematic parameters on electrospun nanofibers were critically analyzed. Based on this study, the key process parameters have been identified according to our experimental observations. (© 2007 WILEY-VCH Verlag GmbH &amp; Co. KGaA, Weinheim)","DOI":"10.1002/pssa.200675301","ISSN":"1862-6319","journalAbbreviation":"phys. stat. sol. (a)","language":"en","author":[{"family":"Haghi","given":"A. K."},{"family":"Akbari","given":"M."}],"issued":{"date-parts":[["2007",6,1]]}}}],"schema":"https://github.com/citation-style-language/schema/raw/master/csl-citation.json"} </w:instrText>
      </w:r>
      <w:r w:rsidRPr="00186875">
        <w:rPr>
          <w:rFonts w:asciiTheme="minorHAnsi" w:hAnsiTheme="minorHAnsi" w:cs="Arial"/>
        </w:rPr>
        <w:fldChar w:fldCharType="separate"/>
      </w:r>
      <w:r w:rsidRPr="00186875">
        <w:rPr>
          <w:rFonts w:asciiTheme="minorHAnsi" w:hAnsiTheme="minorHAnsi" w:cs="Arial"/>
          <w:noProof/>
        </w:rPr>
        <w:t>[113]</w:t>
      </w:r>
      <w:r w:rsidRPr="00186875">
        <w:rPr>
          <w:rFonts w:asciiTheme="minorHAnsi" w:hAnsiTheme="minorHAnsi" w:cs="Arial"/>
        </w:rPr>
        <w:fldChar w:fldCharType="end"/>
      </w:r>
      <w:r w:rsidRPr="00186875">
        <w:rPr>
          <w:rFonts w:asciiTheme="minorHAnsi" w:hAnsiTheme="minorHAnsi" w:cs="Arial"/>
        </w:rPr>
        <w:t xml:space="preserve">. </w:t>
      </w:r>
      <w:r w:rsidR="00441EBF" w:rsidRPr="00186875">
        <w:rPr>
          <w:rFonts w:asciiTheme="minorHAnsi" w:hAnsiTheme="minorHAnsi" w:cs="Arial"/>
        </w:rPr>
        <w:t>Increasing the ambient temperature whilst electrospinning c</w:t>
      </w:r>
      <w:r w:rsidR="00D7765E" w:rsidRPr="00186875">
        <w:rPr>
          <w:rFonts w:asciiTheme="minorHAnsi" w:hAnsiTheme="minorHAnsi" w:cs="Arial"/>
        </w:rPr>
        <w:t>reates a thinner fibre diameter, since the increase in temperature decreases the viscosity and surface tension of the polymer</w:t>
      </w:r>
      <w:r w:rsidRPr="00186875">
        <w:rPr>
          <w:rFonts w:asciiTheme="minorHAnsi" w:hAnsiTheme="minorHAnsi" w:cs="Arial"/>
        </w:rPr>
        <w:t xml:space="preserve"> due to expansion of the polymer molecules </w:t>
      </w:r>
      <w:r w:rsidR="00441EBF"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ndkjumn2k","properties":{"formattedCitation":"[111]","plainCitation":"[111]"},"citationItems":[{"id":806,"uris":["http://zotero.org/users/1254505/items/PAJ2HME7"],"uri":["http://zotero.org/users/1254505/items/PAJ2HME7"],"itemData":{"id":806,"type":"article-journal","title":"Ultrafine fibers electrospun from biodegradable polymers","container-title":"Journal of Applied Polymer Science","page":"1085-1092","volume":"89","issue":"4","source":"Wiley Online Library","abstract":"Biodegradable poly(l-lactide) (PLLA) and poly(ε-caprolactone) (PCL) were electrospun into ultrafine fibers. The technological parameters influencing the spinning process and morphology of the fibers obtained were examined. These parameters included solvent composition, addition of certain organic salts, molecular weight and concentration of the polymers, capillary diameter, air ventilation, and pressure imposed on the surface of the solution as well as electrostatic field. By properly choosing and adjusting these parameters, submicron PLLA and PCL fibers with a narrow diameter distribution were prepared. Scanning electronic microscopy was used to observe the morphology and diameter size of the fibers. © 2003 Wiley Periodicals, Inc. J Appl Polym Sci 89: 1085–1092, 2003","DOI":"10.1002/app.12260","ISSN":"1097-4628","journalAbbreviation":"J. Appl. Polym. Sci.","language":"en","author":[{"family":"Zeng","given":"Jing"},{"family":"Chen","given":"Xuesi"},{"family":"Xu","given":"Xiaoyi"},{"family":"Liang","given":"Qizhi"},{"family":"Bian","given":"Xinchao"},{"family":"Yang","given":"Lixin"},{"family":"Jing","given":"Xiabin"}],"issued":{"date-parts":[["2003",7,25]]}}}],"schema":"https://github.com/citation-style-language/schema/raw/master/csl-citation.json"} </w:instrText>
      </w:r>
      <w:r w:rsidR="00441EBF" w:rsidRPr="00186875">
        <w:rPr>
          <w:rFonts w:asciiTheme="minorHAnsi" w:hAnsiTheme="minorHAnsi" w:cs="Arial"/>
        </w:rPr>
        <w:fldChar w:fldCharType="separate"/>
      </w:r>
      <w:r w:rsidR="00441EBF" w:rsidRPr="00186875">
        <w:rPr>
          <w:rFonts w:asciiTheme="minorHAnsi" w:hAnsiTheme="minorHAnsi" w:cs="Arial"/>
          <w:noProof/>
        </w:rPr>
        <w:t>[111]</w:t>
      </w:r>
      <w:r w:rsidR="00441EBF" w:rsidRPr="00186875">
        <w:rPr>
          <w:rFonts w:asciiTheme="minorHAnsi" w:hAnsiTheme="minorHAnsi" w:cs="Arial"/>
        </w:rPr>
        <w:fldChar w:fldCharType="end"/>
      </w:r>
      <w:r w:rsidR="00D7765E" w:rsidRPr="00186875">
        <w:rPr>
          <w:rFonts w:asciiTheme="minorHAnsi" w:hAnsiTheme="minorHAnsi" w:cs="Arial"/>
        </w:rPr>
        <w:t>.</w:t>
      </w:r>
    </w:p>
    <w:p w14:paraId="4E6422F6" w14:textId="5CE25A85" w:rsidR="00C9320E" w:rsidRPr="00186875" w:rsidRDefault="001B5F50" w:rsidP="00441EBF">
      <w:pPr>
        <w:ind w:firstLine="720"/>
        <w:rPr>
          <w:rFonts w:asciiTheme="minorHAnsi" w:hAnsiTheme="minorHAnsi" w:cs="Arial"/>
        </w:rPr>
      </w:pPr>
      <w:r w:rsidRPr="00186875">
        <w:rPr>
          <w:rFonts w:asciiTheme="minorHAnsi" w:hAnsiTheme="minorHAnsi" w:cs="Arial"/>
        </w:rPr>
        <w:t>Furthermore, t</w:t>
      </w:r>
      <w:r w:rsidR="00202846" w:rsidRPr="00186875">
        <w:rPr>
          <w:rFonts w:asciiTheme="minorHAnsi" w:hAnsiTheme="minorHAnsi" w:cs="Arial"/>
        </w:rPr>
        <w:t xml:space="preserve">he composition of the solvent used affects </w:t>
      </w:r>
      <w:r w:rsidRPr="00186875">
        <w:rPr>
          <w:rFonts w:asciiTheme="minorHAnsi" w:hAnsiTheme="minorHAnsi" w:cs="Arial"/>
        </w:rPr>
        <w:t xml:space="preserve">the electrospinning outcomes since conductivity, viscosity and </w:t>
      </w:r>
      <w:r w:rsidR="00202846" w:rsidRPr="00186875">
        <w:rPr>
          <w:rFonts w:asciiTheme="minorHAnsi" w:hAnsiTheme="minorHAnsi" w:cs="Arial"/>
        </w:rPr>
        <w:t>surface tension</w:t>
      </w:r>
      <w:r w:rsidRPr="00186875">
        <w:rPr>
          <w:rFonts w:asciiTheme="minorHAnsi" w:hAnsiTheme="minorHAnsi" w:cs="Arial"/>
        </w:rPr>
        <w:t xml:space="preserve"> are affected. </w:t>
      </w:r>
    </w:p>
    <w:p w14:paraId="62D6FD39" w14:textId="77777777" w:rsidR="00202846" w:rsidRPr="00186875" w:rsidRDefault="00202846" w:rsidP="00C9320E">
      <w:pPr>
        <w:rPr>
          <w:rFonts w:asciiTheme="minorHAnsi" w:hAnsiTheme="minorHAnsi" w:cs="Arial"/>
        </w:rPr>
      </w:pPr>
    </w:p>
    <w:p w14:paraId="7993A580" w14:textId="3DD14015" w:rsidR="00C9320E" w:rsidRPr="00186875" w:rsidRDefault="001B5F50" w:rsidP="00C9320E">
      <w:pPr>
        <w:rPr>
          <w:rFonts w:asciiTheme="minorHAnsi" w:hAnsiTheme="minorHAnsi" w:cs="Arial"/>
        </w:rPr>
      </w:pPr>
      <w:r w:rsidRPr="00186875">
        <w:rPr>
          <w:rFonts w:asciiTheme="minorHAnsi" w:hAnsiTheme="minorHAnsi" w:cs="Arial"/>
        </w:rPr>
        <w:t>In addition to electrospinning synthetic polymers, s</w:t>
      </w:r>
      <w:r w:rsidR="00C9320E" w:rsidRPr="00186875">
        <w:rPr>
          <w:rFonts w:asciiTheme="minorHAnsi" w:hAnsiTheme="minorHAnsi" w:cs="Arial"/>
        </w:rPr>
        <w:t>ome biological molecules have been electrospun including elastomi</w:t>
      </w:r>
      <w:r w:rsidR="000E302C" w:rsidRPr="00186875">
        <w:rPr>
          <w:rFonts w:asciiTheme="minorHAnsi" w:hAnsiTheme="minorHAnsi" w:cs="Arial"/>
        </w:rPr>
        <w:t>me</w:t>
      </w:r>
      <w:r w:rsidR="00995282" w:rsidRPr="00186875">
        <w:rPr>
          <w:rFonts w:asciiTheme="minorHAnsi" w:hAnsiTheme="minorHAnsi" w:cs="Arial"/>
        </w:rPr>
        <w:t>n</w:t>
      </w:r>
      <w:r w:rsidR="000E302C" w:rsidRPr="00186875">
        <w:rPr>
          <w:rFonts w:asciiTheme="minorHAnsi" w:hAnsiTheme="minorHAnsi" w:cs="Arial"/>
        </w:rPr>
        <w:t>t</w:t>
      </w:r>
      <w:r w:rsidR="00C9320E" w:rsidRPr="00186875">
        <w:rPr>
          <w:rFonts w:asciiTheme="minorHAnsi" w:hAnsiTheme="minorHAnsi" w:cs="Arial"/>
        </w:rPr>
        <w:t xml:space="preserve">ic peptide sequences </w:t>
      </w:r>
      <w:r w:rsidR="00C9320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qadk0h393","properties":{"formattedCitation":"[114]","plainCitation":"[114]"},"citationItems":[{"id":686,"uris":["http://zotero.org/users/1254505/items/U53FBD8P"],"uri":["http://zotero.org/users/1254505/items/U53FBD8P"],"itemData":{"id":686,"type":"article-journal","title":"Generation of Synthetic Elastin-Mimetic Small Diameter Fibers and Fiber Networks","container-title":"Macromolecules","page":"2989-2997","volume":"33","issue":"8","source":"ACS Publications","abstract":"Elastin-mimetic peptide polymers have been synthesized, and the morphological properties of fabricated small diameter fibers and nonwoven fabrics have been characterized. An 81 kDa recombinant protein based upon the repeating elastomeric peptide sequence of elastin (Val-Pro-Gly-Val-Gly)4(Val-Pro-Gly-Lys-Gly) was obtained through bacterial expression of an oligomerized gene coding for tandem repeats of the monomer. The protein was processed into fibers by an electrospinning technique and morphology defined by SEM and TEM. The choice of processing parameters influenced both fiber diameter and morphology with diameters varying between 200 and 3000 nm and three morphological patterns noted:  beaded fibers, thin filaments, and broad ribbonlike structures. Detailed image analysis of nonwoven textile fabrics produced from elastin-mimetic fibers revealed that the distribution of single fiber orientation was isotropic with an associated unimodal distribution of protein fiber diameter. In a dry state, the ultimate tensile strength of nonwoven fabrics generated from elastin-mimetic peptides was 35 MPa with a material modulus of 1.8 GPa.","DOI":"10.1021/ma991858f","ISSN":"0024-9297","journalAbbreviation":"Macromolecules","author":[{"family":"Huang","given":"Lei"},{"family":"McMillan","given":"R. Andrew"},{"family":"Apkarian","given":"Robert P."},{"family":"Pourdeyhimi","given":"Benham"},{"family":"Conticello","given":"Vincent P."},{"family":"Chaikof","given":"Elliot L."}],"issued":{"date-parts":[["2000",4,1]]}}}],"schema":"https://github.com/citation-style-language/schema/raw/master/csl-citation.json"} </w:instrText>
      </w:r>
      <w:r w:rsidR="00C9320E" w:rsidRPr="00186875">
        <w:rPr>
          <w:rFonts w:asciiTheme="minorHAnsi" w:hAnsiTheme="minorHAnsi" w:cs="Arial"/>
        </w:rPr>
        <w:fldChar w:fldCharType="separate"/>
      </w:r>
      <w:r w:rsidR="00441EBF" w:rsidRPr="00186875">
        <w:rPr>
          <w:rFonts w:asciiTheme="minorHAnsi" w:hAnsiTheme="minorHAnsi" w:cs="Arial"/>
          <w:noProof/>
        </w:rPr>
        <w:t>[114]</w:t>
      </w:r>
      <w:r w:rsidR="00C9320E" w:rsidRPr="00186875">
        <w:rPr>
          <w:rFonts w:asciiTheme="minorHAnsi" w:hAnsiTheme="minorHAnsi" w:cs="Arial"/>
        </w:rPr>
        <w:fldChar w:fldCharType="end"/>
      </w:r>
      <w:r w:rsidR="00C9320E" w:rsidRPr="00186875">
        <w:rPr>
          <w:rFonts w:asciiTheme="minorHAnsi" w:hAnsiTheme="minorHAnsi" w:cs="Arial"/>
        </w:rPr>
        <w:t xml:space="preserve">, lyophilised collagen </w:t>
      </w:r>
      <w:r w:rsidR="00C9320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ui3pj9oj2","properties":{"formattedCitation":"[115]","plainCitation":"[115]"},"citationItems":[{"id":705,"uris":["http://zotero.org/users/1254505/items/PJT3JBUZ"],"uri":["http://zotero.org/users/1254505/items/PJT3JBUZ"],"itemData":{"id":705,"type":"article-journal","title":"Electrospinning of Collagen Nanofibers","container-title":"Biomacromolecules","page":"232-238","volume":"3","issue":"2","source":"ACS Publications","abstract":"Electrospinning is a fabrication process that uses an electric field to control the deposition of polymer fibers onto a target substrate. This electrostatic processing strategy can be used to fabricate fibrous polymer mats composed of fiber diameters ranging from several microns down to 100 nm or less. In this study, we describe how electrospinning can be adapted to produce tissue-engineering scaffolds composed of collagen nanofibers. Optimizing conditions for calfskin type I collagen produced a matrix composed of 100 nm fibers that exhibited the 67 nm banding pattern that is characteristic of native collagen. The structural properties of electrospun collagen varied with the tissue of origin (type I from skin vs type I from placenta), the isotype (type I vs type III), and the concentration of the collagen solution used to spin the fibers. Electrospinning is a rapid and efficient process that can be used to selectively deposit polymers in a random fashion or along a predetermined and defined axis. Toward that end, our experiments demonstrate that it is possible to tailor subtle mechanical properties into a matrix by controlling fiber orientation. The inherent properties of the electrospinning process make it possible to fabricate complex, and seamless, three-dimensional shapes. Electrospun collagen promotes cell growth and the penetration of cells into the engineered matrix. The structural, material, and biological properties of electrospun collagen suggest that this material may represent a nearly ideal tissue engineering scaffold.","DOI":"10.1021/bm015533u","ISSN":"1525-7797","journalAbbreviation":"Biomacromolecules","author":[{"family":"Matthews","given":"Jamil A."},{"family":"Wnek","given":"Gary E."},{"family":"Simpson","given":"David G."},{"family":"Bowlin","given":"Gary L."}],"issued":{"date-parts":[["2002",3,1]]}}}],"schema":"https://github.com/citation-style-language/schema/raw/master/csl-citation.json"} </w:instrText>
      </w:r>
      <w:r w:rsidR="00C9320E" w:rsidRPr="00186875">
        <w:rPr>
          <w:rFonts w:asciiTheme="minorHAnsi" w:hAnsiTheme="minorHAnsi" w:cs="Arial"/>
        </w:rPr>
        <w:fldChar w:fldCharType="separate"/>
      </w:r>
      <w:r w:rsidR="00441EBF" w:rsidRPr="00186875">
        <w:rPr>
          <w:rFonts w:asciiTheme="minorHAnsi" w:hAnsiTheme="minorHAnsi" w:cs="Arial"/>
          <w:noProof/>
        </w:rPr>
        <w:t>[115]</w:t>
      </w:r>
      <w:r w:rsidR="00C9320E" w:rsidRPr="00186875">
        <w:rPr>
          <w:rFonts w:asciiTheme="minorHAnsi" w:hAnsiTheme="minorHAnsi" w:cs="Arial"/>
        </w:rPr>
        <w:fldChar w:fldCharType="end"/>
      </w:r>
      <w:r w:rsidR="00C9320E" w:rsidRPr="00186875">
        <w:rPr>
          <w:rFonts w:asciiTheme="minorHAnsi" w:hAnsiTheme="minorHAnsi" w:cs="Arial"/>
        </w:rPr>
        <w:t xml:space="preserve">, fibrinogen </w:t>
      </w:r>
      <w:r w:rsidR="00C9320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dvoq4kvft","properties":{"formattedCitation":"[116]","plainCitation":"[116]"},"citationItems":[{"id":767,"uris":["http://zotero.org/users/1254505/items/HGXWA564"],"uri":["http://zotero.org/users/1254505/items/HGXWA564"],"itemData":{"id":767,"type":"article-journal","title":"Electrospinning of Nanofiber Fibrinogen Structures","container-title":"Nano Letters","page":"213-216","volume":"3","issue":"2","source":"ACS Publications","abstract":"The first results of electrospinning fibrinogen nanofibers for use as a tissue-engineering scaffold, wound dressing, or hemostatic bandage are reported. Structures composed of fibrinogen fibers with an average diameter of 80−700 nm were electrospun from solutions composed of human or bovine fibrinogen fraction I dissolved in 1,1,1,3,3,3-hexafluoro-2-propanol and minimal essential medium (Earle's salts). In summary, the electrospinning process is a simple and efficient technique for the fabrication of 3D structures composed of fibrinogen fibers, as would be present in the physiologic environment.","DOI":"10.1021/nl025866c","ISSN":"1530-6984","journalAbbreviation":"Nano Lett.","author":[{"family":"Wnek","given":"Gary E."},{"family":"Carr","given":"Marcus E."},{"family":"Simpson","given":"David G."},{"family":"Bowlin","given":"Gary L."}],"issued":{"date-parts":[["2003",2,1]]}}}],"schema":"https://github.com/citation-style-language/schema/raw/master/csl-citation.json"} </w:instrText>
      </w:r>
      <w:r w:rsidR="00C9320E" w:rsidRPr="00186875">
        <w:rPr>
          <w:rFonts w:asciiTheme="minorHAnsi" w:hAnsiTheme="minorHAnsi" w:cs="Arial"/>
        </w:rPr>
        <w:fldChar w:fldCharType="separate"/>
      </w:r>
      <w:r w:rsidR="00441EBF" w:rsidRPr="00186875">
        <w:rPr>
          <w:rFonts w:asciiTheme="minorHAnsi" w:hAnsiTheme="minorHAnsi" w:cs="Arial"/>
          <w:noProof/>
        </w:rPr>
        <w:t>[116]</w:t>
      </w:r>
      <w:r w:rsidR="00C9320E" w:rsidRPr="00186875">
        <w:rPr>
          <w:rFonts w:asciiTheme="minorHAnsi" w:hAnsiTheme="minorHAnsi" w:cs="Arial"/>
        </w:rPr>
        <w:fldChar w:fldCharType="end"/>
      </w:r>
      <w:r w:rsidR="00C9320E" w:rsidRPr="00186875">
        <w:rPr>
          <w:rFonts w:asciiTheme="minorHAnsi" w:hAnsiTheme="minorHAnsi" w:cs="Arial"/>
        </w:rPr>
        <w:t xml:space="preserve"> </w:t>
      </w:r>
      <w:r w:rsidR="00C9320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5808ugp5b","properties":{"formattedCitation":"[117]","plainCitation":"[117]"},"citationItems":[{"id":737,"uris":["http://zotero.org/users/1254505/items/7V2CM3T5"],"uri":["http://zotero.org/users/1254505/items/7V2CM3T5"],"itemData":{"id":737,"type":"article-journal","title":"Electrospun fibrinogen: Feasibility as a tissue engineering scaffold in a rat cell culture model","container-title":"Journal of Biomedical Materials Research Part A","page":"299-309","volume":"81A","issue":"2","source":"Wiley Online Library","abstract":"Fibrinogen has a well-established tissue engineering track record because of its ability to induce improved cellular interaction and scaffold remodeling compared to synthetic scaffolds. While the feasibility of electrospinning fibrinogen scaffolds of submicron diameter fibers and their mechanical properties have been demonstrated, in vitro cellular interaction has not yet been evaluated. The goal of this study was to demonstrate, based on cellular interaction and scaffold remodeling, that electrospun fibrinogen can be used successfully as a tissue engineering scaffold. Electrospun fibrinogen scaffolds were disinfected, seeded with neonatal rat cardiac fibroblasts, and cultured for 2, 7, and 14 days. Cultures were treated to regulate scaffold degradation by either supplementing serum-containing media with aprotinin or crosslinking the scaffolds with glutaraldehyde vapor. Biocompatibility was assessed through a WST-1 cell proliferation assay. Postculture scaffolds were evaluated by scanning electron microscopy and histology. Cell culture demonstrated that fibroblasts readily migrate into and remodel electrospun fibrinogen scaffolds with deposition of native collagen. Supplementation of culture media with different concentrations of aprotinin-modulated scaffold degradation in a predictable fashion, but glutaraldehyde vapor fixation was less reliable. Based on the observed cellular interactions, there is tremendous potential for electrospun fibrinogen as a tissue engineering scaffold. © 2006 Wiley Periodicals, Inc. J Biomed Mater Res 2007","DOI":"10.1002/jbm.a.30989","ISSN":"1552-4965","shortTitle":"Electrospun fibrinogen","journalAbbreviation":"J. Biomed. Mater. Res.","language":"en","author":[{"family":"McManus","given":"Michael C."},{"family":"Boland","given":"Eugene D."},{"family":"Simpson","given":"David G."},{"family":"Barnes","given":"Catherine P."},{"family":"Bowlin","given":"Gary L."}],"issued":{"date-parts":[["2007",5,1]]}}}],"schema":"https://github.com/citation-style-language/schema/raw/master/csl-citation.json"} </w:instrText>
      </w:r>
      <w:r w:rsidR="00C9320E" w:rsidRPr="00186875">
        <w:rPr>
          <w:rFonts w:asciiTheme="minorHAnsi" w:hAnsiTheme="minorHAnsi" w:cs="Arial"/>
        </w:rPr>
        <w:fldChar w:fldCharType="separate"/>
      </w:r>
      <w:r w:rsidR="00441EBF" w:rsidRPr="00186875">
        <w:rPr>
          <w:rFonts w:asciiTheme="minorHAnsi" w:hAnsiTheme="minorHAnsi" w:cs="Arial"/>
          <w:noProof/>
        </w:rPr>
        <w:t>[117]</w:t>
      </w:r>
      <w:r w:rsidR="00C9320E" w:rsidRPr="00186875">
        <w:rPr>
          <w:rFonts w:asciiTheme="minorHAnsi" w:hAnsiTheme="minorHAnsi" w:cs="Arial"/>
        </w:rPr>
        <w:fldChar w:fldCharType="end"/>
      </w:r>
      <w:r w:rsidR="00C9320E" w:rsidRPr="00186875">
        <w:rPr>
          <w:rFonts w:asciiTheme="minorHAnsi" w:hAnsiTheme="minorHAnsi" w:cs="Arial"/>
        </w:rPr>
        <w:t xml:space="preserve">, elastin and gelatin </w:t>
      </w:r>
      <w:r w:rsidR="00C9320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vyj9AJ1e","properties":{"formattedCitation":"[118]","plainCitation":"[118]"},"citationItems":[{"id":144,"uris":["http://zotero.org/users/1254505/items/VF8ZTTC3"],"uri":["http://zotero.org/users/1254505/items/VF8ZTTC3"],"itemData":{"id":144,"type":"article-journal","title":"Co-Electrospun Blends of PLGA, Gelatin, and Elastin as Potential Nonthrombogenic Scaffolds for Vascular Tissue Engineering","container-title":"Biomacromolecules","page":"399-408","volume":"12","issue":"2","source":"ACS Publications","abstract":"In search for novel biomimetic scaffolds for application in vascular tissue engineering, we evaluated a series of fibrous scaffolds prepared by coelectrospinning tertiary blends of poly(lactide-co-glycolide) (PLGA), gelatin, and elastin (PGE). By systematically varying the ratios of PLGA and gelatin, we could fine-tune fiber size and swelling upon hydration as well as the mechanical properties of the scaffolds. Of all PGE blends tested, PGE321 (PLGA, gelatin, elastin v/v/v ratios of 3:2:1) produced the smallest fiber size (317 ± 46 nm, 446 ± 69 nm once hydrated) and exhibited the highest Young’s modulus (770 ± 131 kPa) and tensile strength (130 ± 7 kPa). All PGE scaffolds supported the attachment and metabolization of human endothelial cells (ECs) and bovine aortic smooth muscle cells (SMCs) with some variances in EC morphology and cytoskeletal spreading observed at 48 h postseeding, whereas no morphologic differences were observed at confluence (day 8). The rate of metabolization of ECs, but not of SMCs, was lower than that on tissue culture plastic and depended on the specific PGE composition. Importantly, PGE scaffolds were capable of guiding the organotypic distribution of ECs and SMCs on and within the scaffolds, respectively. Moreover, the EC monolayer generated on the PGE scaffold surface was nonthrombogenic and functional, as assessed by the basal and cytokine-inducible levels of mRNA expression and amidolytic activity of tissue factor, a key player in the extrinsic clotting cascade. Taken together, our data indicate the potential application of PGE scaffolds in vascular tissue engineering.","DOI":"10.1021/bm101149r","ISSN":"1525-7797","journalAbbreviation":"Biomacromolecules","author":[{"family":"Han","given":"Jingjia"},{"family":"Lazarovici","given":"Philip"},{"family":"Pomerantz","given":"Colin"},{"family":"Chen","given":"Xuesi"},{"family":"Wei","given":"Yen"},{"family":"Lelkes","given":"Peter I."}],"issued":{"date-parts":[["2011",2,14]]}}}],"schema":"https://github.com/citation-style-language/schema/raw/master/csl-citation.json"} </w:instrText>
      </w:r>
      <w:r w:rsidR="00C9320E" w:rsidRPr="00186875">
        <w:rPr>
          <w:rFonts w:asciiTheme="minorHAnsi" w:hAnsiTheme="minorHAnsi" w:cs="Arial"/>
        </w:rPr>
        <w:fldChar w:fldCharType="separate"/>
      </w:r>
      <w:r w:rsidR="00441EBF" w:rsidRPr="00186875">
        <w:rPr>
          <w:rFonts w:asciiTheme="minorHAnsi" w:hAnsiTheme="minorHAnsi" w:cs="Arial"/>
          <w:noProof/>
        </w:rPr>
        <w:t>[118]</w:t>
      </w:r>
      <w:r w:rsidR="00C9320E" w:rsidRPr="00186875">
        <w:rPr>
          <w:rFonts w:asciiTheme="minorHAnsi" w:hAnsiTheme="minorHAnsi" w:cs="Arial"/>
        </w:rPr>
        <w:fldChar w:fldCharType="end"/>
      </w:r>
      <w:r w:rsidR="00C9320E" w:rsidRPr="00186875">
        <w:rPr>
          <w:rFonts w:asciiTheme="minorHAnsi" w:hAnsiTheme="minorHAnsi" w:cs="Arial"/>
        </w:rPr>
        <w:t>. As with conventional electrospinning, the properties of these scaffolds can be altered by varying electrospinning parameters including concentration of solute to achieve a range of fibre thicknesses.</w:t>
      </w:r>
    </w:p>
    <w:p w14:paraId="30D860E5" w14:textId="77777777" w:rsidR="00BC14A8" w:rsidRPr="00186875" w:rsidRDefault="00BC14A8" w:rsidP="00BC14A8">
      <w:pPr>
        <w:rPr>
          <w:rFonts w:asciiTheme="minorHAnsi" w:hAnsiTheme="minorHAnsi" w:cs="Arial"/>
        </w:rPr>
      </w:pPr>
    </w:p>
    <w:p w14:paraId="7809F18D" w14:textId="7602BB95" w:rsidR="00BC14A8" w:rsidRPr="007B1436" w:rsidRDefault="00BC14A8" w:rsidP="00704347">
      <w:pPr>
        <w:pStyle w:val="Heading2"/>
        <w:rPr>
          <w:color w:val="auto"/>
        </w:rPr>
      </w:pPr>
      <w:bookmarkStart w:id="92" w:name="_Toc358625768"/>
      <w:bookmarkStart w:id="93" w:name="_Toc362553997"/>
      <w:r w:rsidRPr="007B1436">
        <w:rPr>
          <w:color w:val="auto"/>
        </w:rPr>
        <w:t>Natural materials:</w:t>
      </w:r>
      <w:bookmarkEnd w:id="92"/>
      <w:bookmarkEnd w:id="93"/>
    </w:p>
    <w:p w14:paraId="3084AF8D" w14:textId="63B546FD" w:rsidR="00BC14A8" w:rsidRPr="00D52A82" w:rsidRDefault="00BC14A8" w:rsidP="00D52A82">
      <w:pPr>
        <w:pStyle w:val="Heading3"/>
        <w:rPr>
          <w:color w:val="auto"/>
        </w:rPr>
      </w:pPr>
      <w:bookmarkStart w:id="94" w:name="_Toc358625769"/>
      <w:bookmarkStart w:id="95" w:name="_Toc362553998"/>
      <w:r w:rsidRPr="00D52A82">
        <w:rPr>
          <w:color w:val="auto"/>
        </w:rPr>
        <w:t>Fibrin:</w:t>
      </w:r>
      <w:bookmarkEnd w:id="94"/>
      <w:bookmarkEnd w:id="95"/>
    </w:p>
    <w:p w14:paraId="6D4F7B7A" w14:textId="1B57B098" w:rsidR="00BC14A8" w:rsidRPr="00D52A82" w:rsidRDefault="00BC14A8" w:rsidP="00BC14A8">
      <w:pPr>
        <w:rPr>
          <w:rFonts w:asciiTheme="minorHAnsi" w:hAnsiTheme="minorHAnsi" w:cs="Arial"/>
        </w:rPr>
      </w:pPr>
      <w:r w:rsidRPr="00D52A82">
        <w:rPr>
          <w:rFonts w:asciiTheme="minorHAnsi" w:hAnsiTheme="minorHAnsi" w:cs="Arial"/>
        </w:rPr>
        <w:t xml:space="preserve">Fibrin is a necessary part of haemostasis and is integral to the formation of blood clots. </w:t>
      </w:r>
      <w:r w:rsidR="0039369B" w:rsidRPr="00D52A82">
        <w:rPr>
          <w:rFonts w:asciiTheme="minorHAnsi" w:hAnsiTheme="minorHAnsi" w:cs="Arial"/>
        </w:rPr>
        <w:t xml:space="preserve">Polymerised rapidly by the cleaving of the fibrin precursor fibrinogen by the protease thrombin, spontaneous assembly of fibrinogen proteins forms a fibrin network. </w:t>
      </w:r>
      <w:r w:rsidRPr="00D52A82">
        <w:rPr>
          <w:rFonts w:asciiTheme="minorHAnsi" w:hAnsiTheme="minorHAnsi" w:cs="Arial"/>
        </w:rPr>
        <w:t>Fibrin gels have been used as biomaterials for many years and have been used for a multitude of tissue regeneration and regenerative medicine purposes. This gel degrades over a matter of days, making the use of fibrin as a surgical glue ideal.</w:t>
      </w:r>
    </w:p>
    <w:p w14:paraId="5EE652B3" w14:textId="534F60A7" w:rsidR="00BC14A8" w:rsidRPr="00D52A82" w:rsidRDefault="00BC14A8" w:rsidP="0039369B">
      <w:pPr>
        <w:ind w:firstLine="720"/>
        <w:rPr>
          <w:rFonts w:asciiTheme="minorHAnsi" w:hAnsiTheme="minorHAnsi" w:cs="Arial"/>
        </w:rPr>
      </w:pPr>
      <w:r w:rsidRPr="00D52A82">
        <w:rPr>
          <w:rFonts w:asciiTheme="minorHAnsi" w:hAnsiTheme="minorHAnsi" w:cs="Arial"/>
        </w:rPr>
        <w:t xml:space="preserve">Fibrin has a vast range of literature describing its structure. The structure of fibrin and fibrin gel formation has been described in depth by (Wolberg, 2007)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21hipdsc13","properties":{"formattedCitation":"[119]","plainCitation":"[119]"},"citationItems":[{"id":687,"uris":["http://zotero.org/users/1254505/items/GBCMRFVE"],"uri":["http://zotero.org/users/1254505/items/GBCMRFVE"],"itemData":{"id":687,"type":"article-journal","title":"Thrombin generation and fibrin clot structure","container-title":"Blood Reviews","page":"131-142","volume":"21","issue":"3","source":"ScienceDirect","abstract":"Summary\nGeneration of a hemostatic clot requires thrombin-mediated conversion of fibrinogen to fibrin. Previous in vitro studies have demonstrated that the thrombin concentration present at the time of gelation profoundly influences fibrin clot structure. Clots formed in the presence of low thrombin concentrations are composed of thick fibrin fibers and are highly susceptible to fibrinolysis; while, clots formed in the presence of high thrombin concentrations are composed of thin fibers and are relatively resistant to fibrinolysis. While most studies of clot formation have been performed by adding a fixed amount of purified thrombin to fibrinogen, clot formation in vivo occurs in a context of continuous, dynamic changes in thrombin concentration. These changes depend on the local concentrations of pro- and anti-coagulants and cellular activities. Recent studies suggest that patterns of abnormal thrombin generation produce clots with altered fibrin structure and that these changes are associated with an increased risk of bleeding or thrombosis. Furthermore, it is likely that clot structure also contributes to cellular events during wound healing. These findings suggest that studies explicitly evaluating fibrin formation during in situ thrombin generation are warranted to explain and fully appreciate mechanisms of normal and abnormal fibrin clot formation in vivo.","DOI":"10.1016/j.blre.2006.11.001","ISSN":"0268-960X","journalAbbreviation":"Blood Reviews","author":[{"family":"Wolberg","given":"Alisa S."}],"issued":{"date-parts":[["2007",5]]}}}],"schema":"https://github.com/citation-style-language/schema/raw/master/csl-citation.json"} </w:instrText>
      </w:r>
      <w:r w:rsidRPr="00D52A82">
        <w:rPr>
          <w:rFonts w:asciiTheme="minorHAnsi" w:hAnsiTheme="minorHAnsi" w:cs="Arial"/>
        </w:rPr>
        <w:fldChar w:fldCharType="separate"/>
      </w:r>
      <w:r w:rsidR="00441EBF" w:rsidRPr="00D52A82">
        <w:rPr>
          <w:rFonts w:asciiTheme="minorHAnsi" w:hAnsiTheme="minorHAnsi" w:cs="Arial"/>
          <w:noProof/>
        </w:rPr>
        <w:t>[119]</w:t>
      </w:r>
      <w:r w:rsidRPr="00D52A82">
        <w:rPr>
          <w:rFonts w:asciiTheme="minorHAnsi" w:hAnsiTheme="minorHAnsi" w:cs="Arial"/>
        </w:rPr>
        <w:fldChar w:fldCharType="end"/>
      </w:r>
      <w:r w:rsidRPr="00D52A82">
        <w:rPr>
          <w:rFonts w:asciiTheme="minorHAnsi" w:hAnsiTheme="minorHAnsi" w:cs="Arial"/>
        </w:rPr>
        <w:t xml:space="preserve">, therefore this will only be described in brief. </w:t>
      </w:r>
    </w:p>
    <w:p w14:paraId="44FF8F5E" w14:textId="0E1E72CA" w:rsidR="00BC14A8" w:rsidRPr="00D52A82" w:rsidRDefault="00BC14A8" w:rsidP="00D52A82">
      <w:pPr>
        <w:pStyle w:val="Heading4"/>
        <w:rPr>
          <w:color w:val="auto"/>
        </w:rPr>
      </w:pPr>
      <w:r w:rsidRPr="00D52A82">
        <w:rPr>
          <w:color w:val="auto"/>
        </w:rPr>
        <w:t>Thrombin:</w:t>
      </w:r>
    </w:p>
    <w:p w14:paraId="1B2BEA09" w14:textId="77777777" w:rsidR="00BC14A8" w:rsidRPr="00186875" w:rsidRDefault="00BC14A8" w:rsidP="00BC14A8">
      <w:pPr>
        <w:rPr>
          <w:rFonts w:asciiTheme="minorHAnsi" w:hAnsiTheme="minorHAnsi" w:cs="Arial"/>
        </w:rPr>
      </w:pPr>
      <w:r w:rsidRPr="00D52A82">
        <w:rPr>
          <w:rFonts w:asciiTheme="minorHAnsi" w:hAnsiTheme="minorHAnsi" w:cs="Arial"/>
        </w:rPr>
        <w:t>A selective serine</w:t>
      </w:r>
      <w:r w:rsidRPr="00186875">
        <w:rPr>
          <w:rFonts w:asciiTheme="minorHAnsi" w:hAnsiTheme="minorHAnsi" w:cs="Arial"/>
        </w:rPr>
        <w:t xml:space="preserve"> protease, thrombin is limited to acting on a small range of macromolecular substrates, one of which is fibrinogen. The precursor, prothrombin, has 2 reactive sites, Arg</w:t>
      </w:r>
      <w:r w:rsidRPr="00186875">
        <w:rPr>
          <w:rFonts w:asciiTheme="minorHAnsi" w:hAnsiTheme="minorHAnsi" w:cs="Arial"/>
          <w:vertAlign w:val="superscript"/>
        </w:rPr>
        <w:t>271</w:t>
      </w:r>
      <w:r w:rsidRPr="00186875">
        <w:rPr>
          <w:rFonts w:asciiTheme="minorHAnsi" w:hAnsiTheme="minorHAnsi" w:cs="Arial"/>
        </w:rPr>
        <w:t xml:space="preserve"> and Arg</w:t>
      </w:r>
      <w:r w:rsidRPr="00186875">
        <w:rPr>
          <w:rFonts w:asciiTheme="minorHAnsi" w:hAnsiTheme="minorHAnsi" w:cs="Arial"/>
          <w:vertAlign w:val="superscript"/>
        </w:rPr>
        <w:t>320</w:t>
      </w:r>
      <w:r w:rsidRPr="00186875">
        <w:rPr>
          <w:rFonts w:asciiTheme="minorHAnsi" w:hAnsiTheme="minorHAnsi" w:cs="Arial"/>
        </w:rPr>
        <w:t xml:space="preserve">, which must be cleaved to form thrombin protease. </w:t>
      </w:r>
    </w:p>
    <w:p w14:paraId="7EBE096C" w14:textId="592199DD" w:rsidR="00BC14A8" w:rsidRPr="00D52A82" w:rsidRDefault="00BC14A8" w:rsidP="00BC14A8">
      <w:pPr>
        <w:ind w:firstLine="720"/>
        <w:rPr>
          <w:rFonts w:asciiTheme="minorHAnsi" w:hAnsiTheme="minorHAnsi" w:cs="Arial"/>
        </w:rPr>
      </w:pPr>
      <w:r w:rsidRPr="00186875">
        <w:rPr>
          <w:rFonts w:asciiTheme="minorHAnsi" w:hAnsiTheme="minorHAnsi" w:cs="Arial"/>
        </w:rPr>
        <w:t xml:space="preserve">Since prothrombin has 2 cleavage sites, they can be cleaved in an alternate order by separate pathways.  Factor Xa cleaves prothrombin inefficiently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b85ss3j5r","properties":{"formattedCitation":"[120]","plainCitation":"[120]"},"citationItems":[{"id":710,"uris":["http://zotero.org/users/1254505/items/VVU9DVDK"],"uri":["http://zotero.org/users/1254505/items/VVU9DVDK"],"itemData":{"id":710,"type":"article-journal","title":"The central role of thrombin in hemostasis","container-title":"Journal of thrombosis and haemostasis: JTH","page":"95-101","volume":"5 Suppl 1","source":"PubMed","abstract":"Following vascular injury, blood loss is controlled by the mechanisms of hemostasis. During this process, the serine proteinase, thrombin, is generated both locally and rapidly at sites of vessel damage. It plays a pivotal role in clot promotion and inhibition, and cell signaling, as well as additional processes that influence fibrinolysis and inflammation. These functions involve numerous cleavage reactions, which must be tightly coordinated. Failure to do so can lead to either bleeding or thrombosis. The crystal structures of thrombin, in combination with biochemical analyses of thrombin mutants, have provided insight into the ways in which thrombin functions, and how its different activities are modulated. Many of the interactions of thrombin are facilitated by exosites on its surface that bind to its substrates and/or cofactors. The use of cofactors not only extends the range of thrombin specificity, but also enhances its catalytic efficiency for different substrates. This explains a paradox (i.e. thrombin is a specific proteinase, and yet one that has multiple, and sometimes opposing, substrate reactions). In this review, we describe the context in which thrombin acts during hemostasis and explain the roles that its exosites and cofactors play in directing thrombin function. Thereafter, we develop the concept of cofactor competition as a means by which the activities of thrombin are controlled.","DOI":"10.1111/j.1538-7836.2007.02500.x","ISSN":"1538-7933","note":"PMID: 17635715","journalAbbreviation":"J. Thromb. Haemost.","language":"eng","author":[{"family":"Crawley","given":"J. T. B."},{"family":"Zanardelli","given":"S."},{"family":"Chion","given":"C. K. N. K."},{"family":"Lane","given":"D. A."}],"issued":{"date-parts":[["2007",7]]}}}],"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0]</w:t>
      </w:r>
      <w:r w:rsidRPr="00186875">
        <w:rPr>
          <w:rFonts w:asciiTheme="minorHAnsi" w:hAnsiTheme="minorHAnsi" w:cs="Arial"/>
        </w:rPr>
        <w:fldChar w:fldCharType="end"/>
      </w:r>
      <w:r w:rsidRPr="00186875">
        <w:rPr>
          <w:rFonts w:asciiTheme="minorHAnsi" w:hAnsiTheme="minorHAnsi" w:cs="Arial"/>
        </w:rPr>
        <w:t>, predominantly at Arg</w:t>
      </w:r>
      <w:r w:rsidRPr="00186875">
        <w:rPr>
          <w:rFonts w:asciiTheme="minorHAnsi" w:hAnsiTheme="minorHAnsi" w:cs="Arial"/>
          <w:vertAlign w:val="superscript"/>
        </w:rPr>
        <w:t>271</w:t>
      </w:r>
      <w:r w:rsidRPr="00186875">
        <w:rPr>
          <w:rFonts w:asciiTheme="minorHAnsi" w:hAnsiTheme="minorHAnsi" w:cs="Arial"/>
        </w:rPr>
        <w:t xml:space="preserve"> followed by cleavage of Arg</w:t>
      </w:r>
      <w:r w:rsidRPr="00186875">
        <w:rPr>
          <w:rFonts w:asciiTheme="minorHAnsi" w:hAnsiTheme="minorHAnsi" w:cs="Arial"/>
          <w:vertAlign w:val="superscript"/>
        </w:rPr>
        <w:t>320</w:t>
      </w:r>
      <w:r w:rsidRPr="00186875">
        <w:rPr>
          <w:rFonts w:asciiTheme="minorHAnsi" w:hAnsiTheme="minorHAnsi" w:cs="Arial"/>
        </w:rPr>
        <w:t xml:space="preserve">. This interaction activates the coagulation cascade. Efficient conversion of prothrombin to thrombin is achieved when factor Xa and cofactor protein Va assemble to form a prothrombinase complex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amdjddk02","properties":{"formattedCitation":"[121]","plainCitation":"[121]"},"citationItems":[{"id":702,"uris":["http://zotero.org/users/1254505/items/CZS2KZ5K"],"uri":["http://zotero.org/users/1254505/items/CZS2KZ5K"],"itemData":{"id":702,"type":"article-journal","title":"The Transition of Prothrombin to Thrombin","container-title":"Journal of thrombosis and haemostasis : JTH","page":"265-276","volume":"11","issue":"0 1","source":"PubMed Central","abstract":"The proteolytic conversion of prothrombin to thrombin catalysed by prothrombinase is one of the more extensively studied reactions of blood coagulation. Sophisticated biophysical and biochemical insights into the players of this reaction were developed in the early days of the field. Yet, many basic enzymological questions remained unanswered. I summarise new developments that uncover mechanisms by which high substrate specificity is achieved, and the impact of these strategies on enzymic function. Two principles emerge that deviate from conventional wisdom that has otherwise dominated thinking in the field. 1) Enzymic specificity is dominated by the contribution of exosite binding interactions between substrate and enzyme rather than by specific recognition of sequences flanking the scissile bond. Coupled with the regulation of substrate conformation as a result of the zymogen to proteinase transition, novel mechanistic insights result for numerous aspects of enzyme function. 2) The transition of zymogen to proteinase following cleavage is not absolute and instead, thrombin can reversibly interconvert between zymogen-like and proteinase-like forms depending on the complement of ligands bound to it. This establishes new paradigms for considering proteinase allostery and how enzyme function may be modulated by ligand binding. These insights into the action of prothrombinase on prothrombin have wide-ranging implications for the understanding of function in blood coagulation.","DOI":"10.1111/jth.12217","ISSN":"1538-7933","note":"PMID: 23809130\nPMCID: PMC3713535","journalAbbreviation":"J Thromb Haemost","author":[{"family":"Krishnaswamy","given":"Sriram"}],"issued":{"date-parts":[["2013",6]]}}}],"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1]</w:t>
      </w:r>
      <w:r w:rsidRPr="00186875">
        <w:rPr>
          <w:rFonts w:asciiTheme="minorHAnsi" w:hAnsiTheme="minorHAnsi" w:cs="Arial"/>
        </w:rPr>
        <w:fldChar w:fldCharType="end"/>
      </w:r>
      <w:r w:rsidRPr="00186875">
        <w:rPr>
          <w:rFonts w:asciiTheme="minorHAnsi" w:hAnsiTheme="minorHAnsi" w:cs="Arial"/>
        </w:rPr>
        <w:t>. The prothrombinase complex predominantly cleaves prothrombin at Arg</w:t>
      </w:r>
      <w:r w:rsidRPr="00186875">
        <w:rPr>
          <w:rFonts w:asciiTheme="minorHAnsi" w:hAnsiTheme="minorHAnsi" w:cs="Arial"/>
          <w:vertAlign w:val="superscript"/>
        </w:rPr>
        <w:t>320</w:t>
      </w:r>
      <w:r w:rsidRPr="00186875">
        <w:rPr>
          <w:rFonts w:asciiTheme="minorHAnsi" w:hAnsiTheme="minorHAnsi" w:cs="Arial"/>
        </w:rPr>
        <w:t xml:space="preserve"> before cleaving at Arg</w:t>
      </w:r>
      <w:r w:rsidRPr="00186875">
        <w:rPr>
          <w:rFonts w:asciiTheme="minorHAnsi" w:hAnsiTheme="minorHAnsi" w:cs="Arial"/>
          <w:vertAlign w:val="superscript"/>
        </w:rPr>
        <w:t>271</w:t>
      </w:r>
      <w:r w:rsidRPr="00186875">
        <w:rPr>
          <w:rFonts w:asciiTheme="minorHAnsi" w:hAnsiTheme="minorHAnsi" w:cs="Arial"/>
        </w:rPr>
        <w:t xml:space="preserve">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badcsa48q","properties":{"formattedCitation":"[120]","plainCitation":"[120]"},"citationItems":[{"id":710,"uris":["http://zotero.org/users/1254505/items/VVU9DVDK"],"uri":["http://zotero.org/users/1254505/items/VVU9DVDK"],"itemData":{"id":710,"type":"article-journal","title":"The central role of thrombin in hemostasis","container-title":"Journal of thrombosis and haemostasis: JTH","page":"95-101","volume":"5 Suppl 1","source":"PubMed","abstract":"Following vascular injury, blood loss is controlled by the mechanisms of hemostasis. During this process, the serine proteinase, thrombin, is generated both locally and rapidly at sites of vessel damage. It plays a pivotal role in clot promotion and inhibition, and cell signaling, as well as additional processes that influence fibrinolysis and inflammation. These functions involve numerous cleavage reactions, which must be tightly coordinated. Failure to do so can lead to either bleeding or thrombosis. The crystal structures of thrombin, in combination with biochemical analyses of thrombin mutants, have provided insight into the ways in which thrombin functions, and how its different activities are modulated. Many of the interactions of thrombin are facilitated by exosites on its surface that bind to its substrates and/or cofactors. The use of cofactors not only extends the range of thrombin specificity, but also enhances its catalytic efficiency for different substrates. This explains a paradox (i.e. thrombin is a specific proteinase, and yet one that has multiple, and sometimes opposing, substrate reactions). In this review, we describe the context in which thrombin acts during hemostasis and explain the roles that its exosites and cofactors play in directing thrombin function. Thereafter, we develop the concept of cofactor competition as a means by which the activities of thrombin are controlled.","DOI":"10.1111/j.1538-7836.2007.02500.x","ISSN":"1538-7933","note":"PMID: 17635715","journalAbbreviation":"J. Thromb. Haemost.","language":"eng","author":[{"family":"Crawley","given":"J. T. B."},{"family":"Zanardelli","given":"S."},{"family":"Chion","given":"C. K. N. K."},{"family":"Lane","given":"D. A."}],"issued":{"date-parts":[["2007",7]]}}}],"schema":"https://github.com/citation-style-language/schema/raw/master/csl-citation.json"} </w:instrText>
      </w:r>
      <w:r w:rsidRPr="00D52A82">
        <w:rPr>
          <w:rFonts w:asciiTheme="minorHAnsi" w:hAnsiTheme="minorHAnsi" w:cs="Arial"/>
        </w:rPr>
        <w:fldChar w:fldCharType="separate"/>
      </w:r>
      <w:r w:rsidR="00441EBF" w:rsidRPr="00D52A82">
        <w:rPr>
          <w:rFonts w:asciiTheme="minorHAnsi" w:hAnsiTheme="minorHAnsi" w:cs="Arial"/>
          <w:noProof/>
        </w:rPr>
        <w:t>[120]</w:t>
      </w:r>
      <w:r w:rsidRPr="00D52A82">
        <w:rPr>
          <w:rFonts w:asciiTheme="minorHAnsi" w:hAnsiTheme="minorHAnsi" w:cs="Arial"/>
        </w:rPr>
        <w:fldChar w:fldCharType="end"/>
      </w:r>
      <w:r w:rsidRPr="00D52A82">
        <w:rPr>
          <w:rFonts w:asciiTheme="minorHAnsi" w:hAnsiTheme="minorHAnsi" w:cs="Arial"/>
        </w:rPr>
        <w:t xml:space="preserve">. </w:t>
      </w:r>
    </w:p>
    <w:p w14:paraId="5B7C703D" w14:textId="77777777" w:rsidR="00BC14A8" w:rsidRPr="00D52A82" w:rsidRDefault="00BC14A8" w:rsidP="00D52A82">
      <w:pPr>
        <w:pStyle w:val="Heading4"/>
        <w:rPr>
          <w:color w:val="auto"/>
        </w:rPr>
      </w:pPr>
      <w:r w:rsidRPr="00D52A82">
        <w:rPr>
          <w:color w:val="auto"/>
        </w:rPr>
        <w:t>Fibrinogen:</w:t>
      </w:r>
    </w:p>
    <w:p w14:paraId="4FEAC5AD" w14:textId="3D15F46E" w:rsidR="00BC14A8" w:rsidRPr="00186875" w:rsidRDefault="00BC14A8" w:rsidP="00BC14A8">
      <w:pPr>
        <w:rPr>
          <w:rFonts w:asciiTheme="minorHAnsi" w:hAnsiTheme="minorHAnsi" w:cs="Arial"/>
        </w:rPr>
      </w:pPr>
      <w:r w:rsidRPr="00D52A82">
        <w:rPr>
          <w:rFonts w:asciiTheme="minorHAnsi" w:hAnsiTheme="minorHAnsi" w:cs="Arial"/>
        </w:rPr>
        <w:t>The soluble glycoprotein fibrinogen is present at high (2-4 mg/ml) concentrations in</w:t>
      </w:r>
      <w:r w:rsidRPr="00186875">
        <w:rPr>
          <w:rFonts w:asciiTheme="minorHAnsi" w:hAnsiTheme="minorHAnsi" w:cs="Arial"/>
        </w:rPr>
        <w:t xml:space="preserve"> blood plasma. 29 disulphide bridges link 3 different polypeptide chains A</w:t>
      </w:r>
      <w:r w:rsidRPr="00186875">
        <w:rPr>
          <w:rFonts w:asciiTheme="minorHAnsi" w:hAnsiTheme="minorHAnsi" w:cs="Arial" w:hint="eastAsia"/>
        </w:rPr>
        <w:t>α</w:t>
      </w:r>
      <w:r w:rsidRPr="00186875">
        <w:rPr>
          <w:rFonts w:asciiTheme="minorHAnsi" w:hAnsiTheme="minorHAnsi" w:cs="Arial"/>
        </w:rPr>
        <w:t>, B</w:t>
      </w:r>
      <w:r w:rsidRPr="00186875">
        <w:rPr>
          <w:rFonts w:asciiTheme="minorHAnsi" w:hAnsiTheme="minorHAnsi" w:cs="Arial" w:hint="eastAsia"/>
        </w:rPr>
        <w:t>β</w:t>
      </w:r>
      <w:r w:rsidRPr="00186875">
        <w:rPr>
          <w:rFonts w:asciiTheme="minorHAnsi" w:hAnsiTheme="minorHAnsi" w:cs="Arial"/>
        </w:rPr>
        <w:t xml:space="preserve"> and </w:t>
      </w:r>
      <w:r w:rsidRPr="00186875">
        <w:rPr>
          <w:rFonts w:asciiTheme="minorHAnsi" w:hAnsiTheme="minorHAnsi" w:cs="Arial" w:hint="eastAsia"/>
        </w:rPr>
        <w:t>γ</w:t>
      </w:r>
      <w:r w:rsidRPr="00186875">
        <w:rPr>
          <w:rFonts w:asciiTheme="minorHAnsi" w:hAnsiTheme="minorHAnsi" w:cs="Arial"/>
        </w:rPr>
        <w:t xml:space="preserve">, 2 sets of these chains form fibrinogen protein. </w:t>
      </w:r>
      <w:r w:rsidRPr="00186875">
        <w:rPr>
          <w:rFonts w:asciiTheme="minorHAnsi" w:hAnsiTheme="minorHAnsi" w:cs="Arial"/>
        </w:rPr>
        <w:fldChar w:fldCharType="begin"/>
      </w:r>
      <w:r w:rsidR="00441EBF" w:rsidRPr="00186875">
        <w:rPr>
          <w:rFonts w:asciiTheme="minorHAnsi" w:hAnsiTheme="minorHAnsi" w:cs="Arial"/>
        </w:rPr>
        <w:instrText xml:space="preserve"> ADDIN ZOTERO_ITEM CSL_CITATION {"citationID":"1pdhronmuq","properties":{"formattedCitation":"[122]","plainCitation":"[122]"},"citationItems":[{"id":693,"uris":["http://zotero.org/users/1254505/items/XKKSWMFP"],"uri":["http://zotero.org/users/1254505/items/XKKSWMFP"],"itemData":{"id":693,"type":"chapter","title":"Fibrinogen and Fibrin","collection-title":"Fibrous Proteins: Coiled-Coils, Collagen and Elastomers","publisher":"Academic Press","page":"247-299","volume":"70","source":"ScienceDirect","abstract":"Fibrinogen is a large, complex, fibrous glycoprotein with three pairs of polypeptide chains linked together by 29 disulfide bonds. It is 45 nm in length, with globular domains at each end and in the middle connected by </w:instrText>
      </w:r>
      <w:r w:rsidR="00441EBF" w:rsidRPr="00186875">
        <w:rPr>
          <w:rFonts w:asciiTheme="minorHAnsi" w:hAnsiTheme="minorHAnsi" w:cs="Arial" w:hint="eastAsia"/>
        </w:rPr>
        <w:instrText>α</w:instrText>
      </w:r>
      <w:r w:rsidR="00441EBF" w:rsidRPr="00186875">
        <w:rPr>
          <w:rFonts w:asciiTheme="minorHAnsi" w:hAnsiTheme="minorHAnsi" w:cs="Arial"/>
        </w:rPr>
        <w:instrText xml:space="preserve">-helical coiled-coil rods. Both strongly and weakly bound calcium ions are important for maintenance of fibrinogen's structure and functions. The fibrinopeptides, which are in the central region, are cleaved by thrombin to convert soluble fibrinogen to insoluble fibrin polymer, via intermolecular interactions of the “knobs” exposed by fibrinopeptide removal with “holes” always exposed at the ends of the molecules. Fibrin monomers polymerize via these specific and tightly controlled binding interactions to make half-staggered oligomers that lengthen into protofibrils. The protofibrils aggregate laterally to make fibers, which then branch to yield a three-dimensional network—the fibrin clot—essential for hemostasis. X-ray crystallographic structures of portions of fibrinogen have provided some details on how these interactions occur. Finally, the transglutaminase, Factor XIIIa, covalently binds specific glutamine residues in one fibrin molecule to lysine residues in another via isopeptide bonds, stabilizing the clot against mechanical, chemical, and proteolytic insults. The gene regulation of fibrinogen synthesis and its assembly into multichain complexes proceed via a series of well-defined steps. Alternate splicing of two of the chains yields common variant molecular isoforms. The mechanical properties of clots, which can be quite variable, are essential to fibrin's functions in hemostasis and wound healing. The fibrinolytic system, with the zymogen plasminogen binding to fibrin together with tissue-type plasminogen activator to promote activation to the active enzyme plasmin, results in digestion of fibrin at specific lysine residues. Fibrin(ogen) also specifically binds a variety of other proteins, including fibronectin, albumin, thrombospondin, von Willebrand factor, fibulin, fibroblast growth factor-2, vascular endothelial growth factor, and interleukin-1. Studies of naturally occurring dysfibrinogenemias and variant molecules have increased our understanding of fibrinogen's functions. Fibrinogen binds to activated </w:instrText>
      </w:r>
      <w:r w:rsidR="00441EBF" w:rsidRPr="00186875">
        <w:rPr>
          <w:rFonts w:asciiTheme="minorHAnsi" w:hAnsiTheme="minorHAnsi" w:cs="Arial" w:hint="eastAsia"/>
        </w:rPr>
        <w:instrText>α</w:instrText>
      </w:r>
      <w:r w:rsidR="00441EBF" w:rsidRPr="00186875">
        <w:rPr>
          <w:rFonts w:asciiTheme="minorHAnsi" w:hAnsiTheme="minorHAnsi" w:cs="Arial"/>
        </w:rPr>
        <w:instrText>IIb</w:instrText>
      </w:r>
      <w:r w:rsidR="00441EBF" w:rsidRPr="00186875">
        <w:rPr>
          <w:rFonts w:asciiTheme="minorHAnsi" w:hAnsiTheme="minorHAnsi" w:cs="Arial" w:hint="eastAsia"/>
        </w:rPr>
        <w:instrText>β</w:instrText>
      </w:r>
      <w:r w:rsidR="00441EBF" w:rsidRPr="00186875">
        <w:rPr>
          <w:rFonts w:asciiTheme="minorHAnsi" w:hAnsiTheme="minorHAnsi" w:cs="Arial"/>
        </w:rPr>
        <w:instrText xml:space="preserve">3 integrin on the platelet surface, forming bridges responsible for platelet aggregation in hemostasis, and also has important adhesive and inflammatory functions through specific interactions with other cells. Fibrinogen-like domains originated early in evolution, and it is likely that their specific and tightly controlled intermolecular interactions are involved in other aspects of cellular function and developmental biology.","URL":"http://www.sciencedirect.com/science/article/pii/S0065323305700085","author":[{"family":"Weisel","given":"John W."}],"editor":[{"family":"Chemistry","given":"BT  - Advances in Protein"}],"issued":{"date-parts":[["2005"]]},"accessed":{"date-parts":[["2016",9,14]]}}}],"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2]</w:t>
      </w:r>
      <w:r w:rsidRPr="00186875">
        <w:rPr>
          <w:rFonts w:asciiTheme="minorHAnsi" w:hAnsiTheme="minorHAnsi" w:cs="Arial"/>
        </w:rPr>
        <w:fldChar w:fldCharType="end"/>
      </w:r>
      <w:r w:rsidRPr="00186875">
        <w:rPr>
          <w:rFonts w:asciiTheme="minorHAnsi" w:hAnsiTheme="minorHAnsi" w:cs="Arial"/>
        </w:rPr>
        <w:t>. Thrombin acts to cleave 4 of the 6 fibrinogen chains, both pairs of the 2 A</w:t>
      </w:r>
      <w:r w:rsidR="00DE6172" w:rsidRPr="00186875">
        <w:rPr>
          <w:rFonts w:asciiTheme="minorHAnsi" w:hAnsiTheme="minorHAnsi" w:cs="Arial" w:hint="eastAsia"/>
        </w:rPr>
        <w:t>α</w:t>
      </w:r>
      <w:r w:rsidR="00DE6172">
        <w:rPr>
          <w:rFonts w:asciiTheme="minorHAnsi" w:hAnsiTheme="minorHAnsi" w:cs="Arial"/>
        </w:rPr>
        <w:t>and B</w:t>
      </w:r>
      <w:r w:rsidR="00DE6172" w:rsidRPr="00186875">
        <w:rPr>
          <w:rFonts w:asciiTheme="minorHAnsi" w:hAnsiTheme="minorHAnsi" w:cs="Arial" w:hint="eastAsia"/>
        </w:rPr>
        <w:t>β</w:t>
      </w:r>
      <w:r w:rsidR="00DE6172">
        <w:rPr>
          <w:rFonts w:asciiTheme="minorHAnsi" w:hAnsiTheme="minorHAnsi" w:cs="Arial"/>
        </w:rPr>
        <w:t>chains.</w:t>
      </w:r>
      <w:r w:rsidRPr="00186875">
        <w:rPr>
          <w:rFonts w:asciiTheme="minorHAnsi" w:hAnsiTheme="minorHAnsi" w:cs="Arial"/>
        </w:rPr>
        <w:t xml:space="preserve"> </w:t>
      </w:r>
      <w:r w:rsidR="00DE6172" w:rsidRPr="00186875">
        <w:rPr>
          <w:rFonts w:asciiTheme="minorHAnsi" w:hAnsiTheme="minorHAnsi" w:cs="Arial"/>
        </w:rPr>
        <w:t>A</w:t>
      </w:r>
      <w:r w:rsidR="00DE6172" w:rsidRPr="00186875">
        <w:rPr>
          <w:rFonts w:asciiTheme="minorHAnsi" w:hAnsiTheme="minorHAnsi" w:cs="Arial" w:hint="eastAsia"/>
        </w:rPr>
        <w:t>α</w:t>
      </w:r>
      <w:r w:rsidR="00DE6172">
        <w:rPr>
          <w:rFonts w:asciiTheme="minorHAnsi" w:hAnsiTheme="minorHAnsi" w:cs="Arial"/>
        </w:rPr>
        <w:t>is proteolytically cleaved predominantly over the    B</w:t>
      </w:r>
      <w:r w:rsidR="00DE6172" w:rsidRPr="00186875">
        <w:rPr>
          <w:rFonts w:asciiTheme="minorHAnsi" w:hAnsiTheme="minorHAnsi" w:cs="Arial" w:hint="eastAsia"/>
        </w:rPr>
        <w:t>β</w:t>
      </w:r>
      <w:r w:rsidR="00DE6172">
        <w:rPr>
          <w:rFonts w:asciiTheme="minorHAnsi" w:hAnsiTheme="minorHAnsi" w:cs="Arial"/>
        </w:rPr>
        <w:t>chain, producing a new N-terminal group</w:t>
      </w:r>
      <w:r w:rsidRPr="00186875">
        <w:rPr>
          <w:rFonts w:asciiTheme="minorHAnsi" w:hAnsiTheme="minorHAnsi" w:cs="Arial"/>
        </w:rPr>
        <w:t xml:space="preserve">, this residue </w:t>
      </w:r>
      <w:r w:rsidR="008E02F8" w:rsidRPr="00186875">
        <w:rPr>
          <w:rFonts w:asciiTheme="minorHAnsi" w:hAnsiTheme="minorHAnsi" w:cs="Arial"/>
        </w:rPr>
        <w:t xml:space="preserve">acts as an activation peptide. </w:t>
      </w:r>
    </w:p>
    <w:p w14:paraId="7CAE5ECD" w14:textId="5E3419D7" w:rsidR="008E02F8" w:rsidRPr="00D52A82" w:rsidRDefault="008E02F8" w:rsidP="008E02F8">
      <w:pPr>
        <w:ind w:firstLine="720"/>
        <w:rPr>
          <w:rFonts w:asciiTheme="minorHAnsi" w:hAnsiTheme="minorHAnsi" w:cs="Arial"/>
        </w:rPr>
      </w:pPr>
      <w:r w:rsidRPr="00186875">
        <w:rPr>
          <w:rFonts w:asciiTheme="minorHAnsi" w:hAnsiTheme="minorHAnsi" w:cs="Arial"/>
        </w:rPr>
        <w:t xml:space="preserve">Activated platelets are aggregated during haemostasis by fibrinogen, bound by surface integrin receptors on the platelet membrane. Low plasma fibrinogen is therefore associated with a risk of bleeding due to impaired </w:t>
      </w:r>
      <w:r w:rsidRPr="00D52A82">
        <w:rPr>
          <w:rFonts w:asciiTheme="minorHAnsi" w:hAnsiTheme="minorHAnsi" w:cs="Arial"/>
        </w:rPr>
        <w:t xml:space="preserve">haemostasis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2asjcgdd7d","properties":{"formattedCitation":"[123]","plainCitation":"[123]"},"citationItems":[{"id":698,"uris":["http://zotero.org/users/1254505/items/RZTWHVDZ"],"uri":["http://zotero.org/users/1254505/items/RZTWHVDZ"],"itemData":{"id":698,"type":"article-journal","title":"Plasma fibrinogen","container-title":"Annals of Clinical Biochemistry","page":"430-440","volume":"41","issue":"6","source":"acb.sagepub.com","abstract":"SAGE Publications","DOI":"10.1258/0004563042466884","ISSN":"0004-5632, 1758-1001","note":"PMID: 15588432","journalAbbreviation":"Ann Clin Biochem","language":"en","author":[{"family":"Lowe","given":"Gordon DO"},{"family":"Rumley","given":"Ann"},{"family":"Mackie","given":"Ian J."}],"issued":{"date-parts":[["2004",11,1]]}}}],"schema":"https://github.com/citation-style-language/schema/raw/master/csl-citation.json"} </w:instrText>
      </w:r>
      <w:r w:rsidRPr="00D52A82">
        <w:rPr>
          <w:rFonts w:asciiTheme="minorHAnsi" w:hAnsiTheme="minorHAnsi" w:cs="Arial"/>
        </w:rPr>
        <w:fldChar w:fldCharType="separate"/>
      </w:r>
      <w:r w:rsidR="00441EBF" w:rsidRPr="00D52A82">
        <w:rPr>
          <w:rFonts w:asciiTheme="minorHAnsi" w:hAnsiTheme="minorHAnsi" w:cs="Arial"/>
          <w:noProof/>
        </w:rPr>
        <w:t>[123]</w:t>
      </w:r>
      <w:r w:rsidRPr="00D52A82">
        <w:rPr>
          <w:rFonts w:asciiTheme="minorHAnsi" w:hAnsiTheme="minorHAnsi" w:cs="Arial"/>
        </w:rPr>
        <w:fldChar w:fldCharType="end"/>
      </w:r>
      <w:r w:rsidRPr="00D52A82">
        <w:rPr>
          <w:rFonts w:asciiTheme="minorHAnsi" w:hAnsiTheme="minorHAnsi" w:cs="Arial"/>
        </w:rPr>
        <w:t>.</w:t>
      </w:r>
    </w:p>
    <w:p w14:paraId="4877E053" w14:textId="77777777" w:rsidR="0002270E" w:rsidRPr="00D52A82" w:rsidRDefault="0002270E" w:rsidP="00D52A82">
      <w:pPr>
        <w:pStyle w:val="Heading4"/>
        <w:rPr>
          <w:color w:val="auto"/>
        </w:rPr>
      </w:pPr>
      <w:r w:rsidRPr="00D52A82">
        <w:rPr>
          <w:color w:val="auto"/>
        </w:rPr>
        <w:t>Fibrin clot degradation:</w:t>
      </w:r>
    </w:p>
    <w:p w14:paraId="39E5A1C0" w14:textId="77777777" w:rsidR="0002270E" w:rsidRPr="00186875" w:rsidRDefault="0002270E" w:rsidP="0002270E">
      <w:pPr>
        <w:rPr>
          <w:rFonts w:asciiTheme="minorHAnsi" w:hAnsiTheme="minorHAnsi" w:cs="Arial"/>
        </w:rPr>
      </w:pPr>
      <w:r w:rsidRPr="00D52A82">
        <w:rPr>
          <w:rFonts w:asciiTheme="minorHAnsi" w:hAnsiTheme="minorHAnsi" w:cs="Arial"/>
        </w:rPr>
        <w:t>Breakdown of a fibrin clot, fibrolysis</w:t>
      </w:r>
      <w:r w:rsidRPr="00186875">
        <w:rPr>
          <w:rFonts w:asciiTheme="minorHAnsi" w:hAnsiTheme="minorHAnsi" w:cs="Arial"/>
        </w:rPr>
        <w:t>, often includes proteases such as plasmin to cleave fibrin polymers into degradation products.</w:t>
      </w:r>
    </w:p>
    <w:p w14:paraId="397B152C" w14:textId="3D0116E2" w:rsidR="0002270E" w:rsidRPr="00D52A82" w:rsidRDefault="0002270E" w:rsidP="0002270E">
      <w:pPr>
        <w:rPr>
          <w:rFonts w:asciiTheme="minorHAnsi" w:hAnsiTheme="minorHAnsi" w:cs="Arial"/>
        </w:rPr>
      </w:pPr>
      <w:r w:rsidRPr="00186875">
        <w:rPr>
          <w:rFonts w:asciiTheme="minorHAnsi" w:hAnsiTheme="minorHAnsi" w:cs="Arial"/>
        </w:rPr>
        <w:t xml:space="preserve">In an </w:t>
      </w:r>
      <w:r w:rsidRPr="00186875">
        <w:rPr>
          <w:rFonts w:asciiTheme="minorHAnsi" w:hAnsiTheme="minorHAnsi" w:cs="Arial"/>
          <w:i/>
        </w:rPr>
        <w:t>in vivo</w:t>
      </w:r>
      <w:r w:rsidRPr="00186875">
        <w:rPr>
          <w:rFonts w:asciiTheme="minorHAnsi" w:hAnsiTheme="minorHAnsi" w:cs="Arial"/>
        </w:rPr>
        <w:t xml:space="preserve"> investigation of rabbits after partial liver resection, human fibrin was used as a haemostat – (half life of 25 days, 9 week full granulation tissue). Antibodies peaked at 14 days to human components of the Beriplast P (Aventis Behring, Marburg, Germany) fibrin sealant used (fibrinogen, albumin, Factor XIII and thrombi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qk1mf1osm","properties":{"formattedCitation":"[124]","plainCitation":"[124]"},"citationItems":[{"id":731,"uris":["http://zotero.org/users/1254505/items/9UKFXE8J"],"uri":["http://zotero.org/users/1254505/items/9UKFXE8J"],"itemData":{"id":731,"type":"article-journal","title":"Wound healing and degradation of the fibrin sealant Beriplast® P following partial liver resection in rabbits","container-title":"Wound Repair and Regeneration","page":"318-323","volume":"13","issue":"3","source":"Wiley Online Library","abstract":"The objective of this study was to investigate the degradation kinetics of the fibrin sealant (FS) Beriplast® P in an experimental liver surgery model in rabbits. A partial liver resection was performed in 21 rabbits, and the wound area covered with Beriplast® P to ensure hemostasis. Wound healing of the resection sites was evaluated morphologically over 11 weeks. Degradation of the FS was evaluated by measuring the thickness of the remaining fibrin layer. Plasma samples were analyzed for antibodies against fibrinogen, albumin, thrombin, fibrin, and factor XIII. No postoperative hemorrhage was observed, indicating successful hemostasis throughout. The FS was degraded with a half-life of about 25 days postapplication and was completely replaced by granulation tissue within 9 weeks. The FS degradation and tissue development followed the general stages of wound healing: inflammation and resorption, proliferation, organization and production of collagen, maturation, and scarring. An immune reaction was elicited against the main four human proteins of the FS. The antibody titers peaked on day 14, with a gradual decrease thereafter. We conclude that the FS accomplished hemostasis, facilitated healing in accordance with natural processes, and was completely degraded over time. In humans, the reduced immunogenicity of the FS would potentially increase its degradation half-life.","DOI":"10.1111/j.1067-1927.2005.130315.x","ISSN":"1524-475X","language":"en","author":[{"family":"Kroez","given":"Monika"},{"family":"Lang","given":"Wiegand"},{"family":"Dickneite","given":"Gerhard"}],"issued":{"date-parts":[["2005",5,1]]}}}],"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4]</w:t>
      </w:r>
      <w:r w:rsidRPr="00186875">
        <w:rPr>
          <w:rFonts w:asciiTheme="minorHAnsi" w:hAnsiTheme="minorHAnsi" w:cs="Arial"/>
        </w:rPr>
        <w:fldChar w:fldCharType="end"/>
      </w:r>
      <w:r w:rsidRPr="00186875">
        <w:rPr>
          <w:rFonts w:asciiTheme="minorHAnsi" w:hAnsiTheme="minorHAnsi" w:cs="Arial"/>
        </w:rPr>
        <w:t>. Whilst th</w:t>
      </w:r>
      <w:r w:rsidR="0039369B" w:rsidRPr="00186875">
        <w:rPr>
          <w:rFonts w:asciiTheme="minorHAnsi" w:hAnsiTheme="minorHAnsi" w:cs="Arial"/>
        </w:rPr>
        <w:t xml:space="preserve">e degradation time in humans is </w:t>
      </w:r>
      <w:r w:rsidRPr="00186875">
        <w:rPr>
          <w:rFonts w:asciiTheme="minorHAnsi" w:hAnsiTheme="minorHAnsi" w:cs="Arial"/>
        </w:rPr>
        <w:t xml:space="preserve">unlikely to be </w:t>
      </w:r>
      <w:r w:rsidRPr="00D52A82">
        <w:rPr>
          <w:rFonts w:asciiTheme="minorHAnsi" w:hAnsiTheme="minorHAnsi" w:cs="Arial"/>
        </w:rPr>
        <w:t>similar since</w:t>
      </w:r>
      <w:r w:rsidR="0039369B" w:rsidRPr="00D52A82">
        <w:rPr>
          <w:rFonts w:asciiTheme="minorHAnsi" w:hAnsiTheme="minorHAnsi" w:cs="Arial"/>
        </w:rPr>
        <w:t xml:space="preserve"> Beriplast is not antigenic, it</w:t>
      </w:r>
      <w:r w:rsidRPr="00D52A82">
        <w:rPr>
          <w:rFonts w:asciiTheme="minorHAnsi" w:hAnsiTheme="minorHAnsi" w:cs="Arial"/>
        </w:rPr>
        <w:t xml:space="preserve"> is shown fibrin clots are organised by phagocytes then angiofibroblasts to form granulation tissue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1quih203o8","properties":{"formattedCitation":"[125]","plainCitation":"[125]"},"citationItems":[{"id":734,"uris":["http://zotero.org/users/1254505/items/7KZX7TFK"],"uri":["http://zotero.org/users/1254505/items/7KZX7TFK"],"itemData":{"id":734,"type":"article-journal","title":"Fibrin sealing in peptic ulcer bleeding: The fate of the clot","container-title":"Gastrointestinal Endoscopy","page":"AB99","volume":"45","issue":"4","source":"www.giejournal.org","DOI":"10.1016/S0016-5107(97)80298-2","ISSN":"0016-5107, 1097-6779","shortTitle":"Fibrin sealing in peptic ulcer bleeding","journalAbbreviation":"Gastrointestinal Endoscopy","language":"English","author":[{"family":"Pescatore","given":"P."},{"family":"Verbeke","given":"C."},{"family":"Härle","given":"M."},{"family":"Manegold","given":"B. C."}],"issued":{"date-parts":[["1997",4,1]]}}}],"schema":"https://github.com/citation-style-language/schema/raw/master/csl-citation.json"} </w:instrText>
      </w:r>
      <w:r w:rsidRPr="00D52A82">
        <w:rPr>
          <w:rFonts w:asciiTheme="minorHAnsi" w:hAnsiTheme="minorHAnsi" w:cs="Arial"/>
        </w:rPr>
        <w:fldChar w:fldCharType="separate"/>
      </w:r>
      <w:r w:rsidR="00441EBF" w:rsidRPr="00D52A82">
        <w:rPr>
          <w:rFonts w:asciiTheme="minorHAnsi" w:hAnsiTheme="minorHAnsi" w:cs="Arial"/>
          <w:noProof/>
        </w:rPr>
        <w:t>[125]</w:t>
      </w:r>
      <w:r w:rsidRPr="00D52A82">
        <w:rPr>
          <w:rFonts w:asciiTheme="minorHAnsi" w:hAnsiTheme="minorHAnsi" w:cs="Arial"/>
        </w:rPr>
        <w:fldChar w:fldCharType="end"/>
      </w:r>
      <w:r w:rsidRPr="00D52A82">
        <w:rPr>
          <w:rFonts w:asciiTheme="minorHAnsi" w:hAnsiTheme="minorHAnsi" w:cs="Arial"/>
        </w:rPr>
        <w:t>.</w:t>
      </w:r>
    </w:p>
    <w:p w14:paraId="58052C98" w14:textId="77777777" w:rsidR="00FB4505" w:rsidRPr="00D52A82" w:rsidRDefault="00FB4505" w:rsidP="0002270E">
      <w:pPr>
        <w:rPr>
          <w:rFonts w:asciiTheme="minorHAnsi" w:hAnsiTheme="minorHAnsi" w:cs="Arial"/>
        </w:rPr>
      </w:pPr>
    </w:p>
    <w:p w14:paraId="41E80B55" w14:textId="77777777" w:rsidR="008E02F8" w:rsidRPr="00D52A82" w:rsidRDefault="0002270E" w:rsidP="00D52A82">
      <w:pPr>
        <w:pStyle w:val="Heading2"/>
        <w:rPr>
          <w:color w:val="auto"/>
        </w:rPr>
      </w:pPr>
      <w:bookmarkStart w:id="96" w:name="_Toc358625770"/>
      <w:bookmarkStart w:id="97" w:name="_Toc362553999"/>
      <w:r w:rsidRPr="00D52A82">
        <w:rPr>
          <w:color w:val="auto"/>
        </w:rPr>
        <w:t>Common f</w:t>
      </w:r>
      <w:r w:rsidR="008E02F8" w:rsidRPr="00D52A82">
        <w:rPr>
          <w:color w:val="auto"/>
        </w:rPr>
        <w:t>ibrin uses:</w:t>
      </w:r>
      <w:bookmarkEnd w:id="96"/>
      <w:bookmarkEnd w:id="97"/>
    </w:p>
    <w:p w14:paraId="7E078741" w14:textId="77777777" w:rsidR="0002270E" w:rsidRPr="00D52A82" w:rsidRDefault="0002270E" w:rsidP="00BC14A8">
      <w:pPr>
        <w:rPr>
          <w:rFonts w:asciiTheme="minorHAnsi" w:hAnsiTheme="minorHAnsi" w:cs="Arial"/>
        </w:rPr>
      </w:pPr>
      <w:r w:rsidRPr="00D52A82">
        <w:rPr>
          <w:rFonts w:asciiTheme="minorHAnsi" w:hAnsiTheme="minorHAnsi" w:cs="Arial"/>
        </w:rPr>
        <w:t>Fibrin is readily manipulated by altering the fabrication methods, making it ideal for a range of uses for both surgical and tissue engineering uses.</w:t>
      </w:r>
    </w:p>
    <w:p w14:paraId="01DCBE7B" w14:textId="74373FD6" w:rsidR="00BC14A8" w:rsidRPr="00D52A82" w:rsidRDefault="008E02F8" w:rsidP="0002270E">
      <w:pPr>
        <w:ind w:firstLine="720"/>
        <w:rPr>
          <w:rFonts w:asciiTheme="minorHAnsi" w:hAnsiTheme="minorHAnsi" w:cs="Arial"/>
        </w:rPr>
      </w:pPr>
      <w:r w:rsidRPr="00D52A82">
        <w:rPr>
          <w:rFonts w:asciiTheme="minorHAnsi" w:hAnsiTheme="minorHAnsi" w:cs="Arial"/>
        </w:rPr>
        <w:t xml:space="preserve">The structure of the fibrin clot is readily altered by the surrounding pH, temperature and ionic strength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1vurm3b0dd","properties":{"formattedCitation":"[126]","plainCitation":"[126]"},"citationItems":[{"id":715,"uris":["http://zotero.org/users/1254505/items/JWITAAFZ"],"uri":["http://zotero.org/users/1254505/items/JWITAAFZ"],"itemData":{"id":715,"type":"article-journal","title":"Effect of temperature, ph and ionic strength and composition on fibrin network structure and its development","container-title":"Thrombosis Research","page":"809-816","volume":"42","issue":"6","source":"ScienceDirect","abstract":"Networks were developed in fibrinogen solution under pathophysiological conditions of clotting. Mass-length ratio (a measure of fibre thickness) was derived independently from the turbidity ωT) and from the permeability (μp) of the network. Kinetics of network growth were investigated turbidimetrically. Physiological concentrations of Ca++ and Mg++ increased μT while those of K+, Na+, Cl-, HCO3, H2P04 and S04- had no effect. As pH and ionic strength were increased stepwise within the pathophysiological range, network development was delayed. Under these conditions the turbidity curves did not cross and both μT and μp were progressively decreased. When temperature was lowered, although network growth was delayed, the turbidy curves crossed: the equilibrium turbidity was higher at lower temperatures. It appears that while pH and ionic strength affect network structure by influencing fibrin assembly, lowering the temperature influences both the rate of fibrin monomer generation and fibrin assembly.","DOI":"10.1016/0049-3848(86)90117-9","ISSN":"0049-3848","journalAbbreviation":"Thrombosis Research","author":[{"family":"Nair","given":"C. H."},{"family":"Shah","given":"G. A."},{"family":"Dhall","given":"D. P."}],"issued":{"date-parts":[["1986",6,15]]}}}],"schema":"https://github.com/citation-style-language/schema/raw/master/csl-citation.json"} </w:instrText>
      </w:r>
      <w:r w:rsidRPr="00D52A82">
        <w:rPr>
          <w:rFonts w:asciiTheme="minorHAnsi" w:hAnsiTheme="minorHAnsi" w:cs="Arial"/>
        </w:rPr>
        <w:fldChar w:fldCharType="separate"/>
      </w:r>
      <w:r w:rsidR="00441EBF" w:rsidRPr="00D52A82">
        <w:rPr>
          <w:rFonts w:asciiTheme="minorHAnsi" w:hAnsiTheme="minorHAnsi" w:cs="Arial"/>
          <w:noProof/>
        </w:rPr>
        <w:t>[126]</w:t>
      </w:r>
      <w:r w:rsidRPr="00D52A82">
        <w:rPr>
          <w:rFonts w:asciiTheme="minorHAnsi" w:hAnsiTheme="minorHAnsi" w:cs="Arial"/>
        </w:rPr>
        <w:fldChar w:fldCharType="end"/>
      </w:r>
      <w:r w:rsidRPr="00D52A82">
        <w:rPr>
          <w:rFonts w:asciiTheme="minorHAnsi" w:hAnsiTheme="minorHAnsi" w:cs="Arial"/>
        </w:rPr>
        <w:t xml:space="preserve">. </w:t>
      </w:r>
      <w:r w:rsidR="00BC14A8" w:rsidRPr="00D52A82">
        <w:rPr>
          <w:rFonts w:asciiTheme="minorHAnsi" w:hAnsiTheme="minorHAnsi" w:cs="Arial"/>
        </w:rPr>
        <w:t xml:space="preserve">Altering </w:t>
      </w:r>
      <w:r w:rsidR="00BC14A8" w:rsidRPr="00186875">
        <w:rPr>
          <w:rFonts w:asciiTheme="minorHAnsi" w:hAnsiTheme="minorHAnsi" w:cs="Arial"/>
        </w:rPr>
        <w:t xml:space="preserve">the ratios of thrombin and fibrinogen can modify the material properties of fibrin gels. A lower concentration of thrombin will form thicker yet loosely woven strands of fibrin, tightly woven thinner strands can be formed with a higher concentration of </w:t>
      </w:r>
      <w:r w:rsidR="00BC14A8" w:rsidRPr="00D52A82">
        <w:rPr>
          <w:rFonts w:asciiTheme="minorHAnsi" w:hAnsiTheme="minorHAnsi" w:cs="Arial"/>
        </w:rPr>
        <w:t xml:space="preserve">thrombin </w:t>
      </w:r>
      <w:r w:rsidR="00BC14A8"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1ke0cecp0d","properties":{"formattedCitation":"[119]","plainCitation":"[119]"},"citationItems":[{"id":687,"uris":["http://zotero.org/users/1254505/items/GBCMRFVE"],"uri":["http://zotero.org/users/1254505/items/GBCMRFVE"],"itemData":{"id":687,"type":"article-journal","title":"Thrombin generation and fibrin clot structure","container-title":"Blood Reviews","page":"131-142","volume":"21","issue":"3","source":"ScienceDirect","abstract":"Summary\nGeneration of a hemostatic clot requires thrombin-mediated conversion of fibrinogen to fibrin. Previous in vitro studies have demonstrated that the thrombin concentration present at the time of gelation profoundly influences fibrin clot structure. Clots formed in the presence of low thrombin concentrations are composed of thick fibrin fibers and are highly susceptible to fibrinolysis; while, clots formed in the presence of high thrombin concentrations are composed of thin fibers and are relatively resistant to fibrinolysis. While most studies of clot formation have been performed by adding a fixed amount of purified thrombin to fibrinogen, clot formation in vivo occurs in a context of continuous, dynamic changes in thrombin concentration. These changes depend on the local concentrations of pro- and anti-coagulants and cellular activities. Recent studies suggest that patterns of abnormal thrombin generation produce clots with altered fibrin structure and that these changes are associated with an increased risk of bleeding or thrombosis. Furthermore, it is likely that clot structure also contributes to cellular events during wound healing. These findings suggest that studies explicitly evaluating fibrin formation during in situ thrombin generation are warranted to explain and fully appreciate mechanisms of normal and abnormal fibrin clot formation in vivo.","DOI":"10.1016/j.blre.2006.11.001","ISSN":"0268-960X","journalAbbreviation":"Blood Reviews","author":[{"family":"Wolberg","given":"Alisa S."}],"issued":{"date-parts":[["2007",5]]}}}],"schema":"https://github.com/citation-style-language/schema/raw/master/csl-citation.json"} </w:instrText>
      </w:r>
      <w:r w:rsidR="00BC14A8" w:rsidRPr="00D52A82">
        <w:rPr>
          <w:rFonts w:asciiTheme="minorHAnsi" w:hAnsiTheme="minorHAnsi" w:cs="Arial"/>
        </w:rPr>
        <w:fldChar w:fldCharType="separate"/>
      </w:r>
      <w:r w:rsidR="00441EBF" w:rsidRPr="00D52A82">
        <w:rPr>
          <w:rFonts w:asciiTheme="minorHAnsi" w:hAnsiTheme="minorHAnsi" w:cs="Arial"/>
          <w:noProof/>
        </w:rPr>
        <w:t>[119]</w:t>
      </w:r>
      <w:r w:rsidR="00BC14A8" w:rsidRPr="00D52A82">
        <w:rPr>
          <w:rFonts w:asciiTheme="minorHAnsi" w:hAnsiTheme="minorHAnsi" w:cs="Arial"/>
        </w:rPr>
        <w:fldChar w:fldCharType="end"/>
      </w:r>
      <w:r w:rsidR="00BC14A8" w:rsidRPr="00D52A82">
        <w:rPr>
          <w:rFonts w:asciiTheme="minorHAnsi" w:hAnsiTheme="minorHAnsi" w:cs="Arial"/>
        </w:rPr>
        <w:t>.</w:t>
      </w:r>
    </w:p>
    <w:p w14:paraId="0C841D86" w14:textId="77777777" w:rsidR="00BC14A8" w:rsidRPr="00D52A82" w:rsidRDefault="0002270E" w:rsidP="00D52A82">
      <w:pPr>
        <w:pStyle w:val="Heading3"/>
        <w:rPr>
          <w:color w:val="auto"/>
        </w:rPr>
      </w:pPr>
      <w:bookmarkStart w:id="98" w:name="_Toc358625771"/>
      <w:bookmarkStart w:id="99" w:name="_Toc362554000"/>
      <w:r w:rsidRPr="00D52A82">
        <w:rPr>
          <w:color w:val="auto"/>
        </w:rPr>
        <w:t>S</w:t>
      </w:r>
      <w:r w:rsidR="00BC14A8" w:rsidRPr="00D52A82">
        <w:rPr>
          <w:color w:val="auto"/>
        </w:rPr>
        <w:t>urgical glue:</w:t>
      </w:r>
      <w:bookmarkEnd w:id="98"/>
      <w:bookmarkEnd w:id="99"/>
    </w:p>
    <w:p w14:paraId="436D50EF" w14:textId="6CDFDA5E" w:rsidR="0002270E" w:rsidRPr="00186875" w:rsidRDefault="00BC14A8" w:rsidP="00BC14A8">
      <w:pPr>
        <w:rPr>
          <w:rFonts w:asciiTheme="minorHAnsi" w:hAnsiTheme="minorHAnsi" w:cs="Arial"/>
        </w:rPr>
      </w:pPr>
      <w:r w:rsidRPr="00186875">
        <w:rPr>
          <w:rFonts w:asciiTheme="minorHAnsi" w:hAnsiTheme="minorHAnsi" w:cs="Arial"/>
        </w:rPr>
        <w:t xml:space="preserve">Fibrin is the only FDA approved material for use as a haemostat, sealant and adhesiv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8kn74d74r","properties":{"formattedCitation":"[127]","plainCitation":"[127]"},"citationItems":[{"id":713,"uris":["http://zotero.org/users/1254505/items/34GAQMNM"],"uri":["http://zotero.org/users/1254505/items/34GAQMNM"],"itemData":{"id":713,"type":"article-journal","title":"Fibrin Sealant: The Only Approved Hemostat, Sealant, and Adhesive—a Laboratory and Clinical Perspective","container-title":"ISRN Surgery","volume":"2014","source":"PubMed Central","abstract":"Background. Fibrin sealant became the first modern era material approved as a hemostat in the United States in 1998. It is the only agent presently approved as a hemostat, sealant, and adhesive by the Food and Drug Administration (FDA). The product is now supplied as patches in addition to the original liquid formulations. Both laboratory and clinical uses of fibrin sealant continue to grow. The new literature on this material also continues to proliferate rapidly (approximately 200 papers/year). Methods. An overview of current fibrin sealant products and their approved uses and a comprehensive PubMed based review of the recent literature (February 2012, through March 2013) on the laboratory and clinical use of fibrin sealant are provided. Product information is organized into sections based on a classification system for commercially available materials. Publications are presented in sections based on both laboratory research and clinical topics are listed in order of decreasing frequency. Results. Fibrin sealant remains useful hemostat, sealant, and adhesive. New formulations and applications continue to be developed. Conclusions. This agent remains clinically important with the recent introduction of new commercially available products. Fibrin sealant has multiple new uses that should result in further improvements in patient care.","URL":"http://www.ncbi.nlm.nih.gov/pmc/articles/PMC3960746/","DOI":"10.1155/2014/203943","ISSN":"2090-5785","note":"PMID: 24729902\nPMCID: PMC3960746","shortTitle":"Fibrin Sealant","journalAbbreviation":"ISRN Surg","author":[{"family":"Spotnitz","given":"William D."}],"issued":{"date-parts":[["2014",3,4]]},"accessed":{"date-parts":[["2016",9,26]]}}}],"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7]</w:t>
      </w:r>
      <w:r w:rsidRPr="00186875">
        <w:rPr>
          <w:rFonts w:asciiTheme="minorHAnsi" w:hAnsiTheme="minorHAnsi" w:cs="Arial"/>
        </w:rPr>
        <w:fldChar w:fldCharType="end"/>
      </w:r>
      <w:r w:rsidRPr="00186875">
        <w:rPr>
          <w:rFonts w:asciiTheme="minorHAnsi" w:hAnsiTheme="minorHAnsi" w:cs="Arial"/>
        </w:rPr>
        <w:t>.</w:t>
      </w:r>
      <w:r w:rsidR="0002270E" w:rsidRPr="00186875">
        <w:rPr>
          <w:rFonts w:asciiTheme="minorHAnsi" w:hAnsiTheme="minorHAnsi" w:cs="Arial"/>
        </w:rPr>
        <w:t xml:space="preserve"> Surgical glues are beneficial over sutures due to the comparative speed of delivery by the surgeon. </w:t>
      </w:r>
    </w:p>
    <w:p w14:paraId="53C6B495" w14:textId="5EE83712" w:rsidR="00BC14A8" w:rsidRPr="00186875" w:rsidRDefault="00BC14A8" w:rsidP="0002270E">
      <w:pPr>
        <w:ind w:firstLine="720"/>
        <w:rPr>
          <w:rFonts w:asciiTheme="minorHAnsi" w:hAnsiTheme="minorHAnsi" w:cs="Arial"/>
        </w:rPr>
      </w:pPr>
      <w:r w:rsidRPr="00186875">
        <w:rPr>
          <w:rFonts w:asciiTheme="minorHAnsi" w:hAnsiTheme="minorHAnsi" w:cs="Arial"/>
        </w:rPr>
        <w:t>An adhesive acts to glue artic</w:t>
      </w:r>
      <w:r w:rsidR="0039369B" w:rsidRPr="00186875">
        <w:rPr>
          <w:rFonts w:asciiTheme="minorHAnsi" w:hAnsiTheme="minorHAnsi" w:cs="Arial"/>
        </w:rPr>
        <w:t>les together, whereas a sealant’s</w:t>
      </w:r>
      <w:r w:rsidRPr="00186875">
        <w:rPr>
          <w:rFonts w:asciiTheme="minorHAnsi" w:hAnsiTheme="minorHAnsi" w:cs="Arial"/>
        </w:rPr>
        <w:t xml:space="preserve"> function is to block the passage of liquid or gas. The function of a haemostat is to cause blood to clot. Both sealants and adhesives may act to prevent blood loss however as a blood clot is not necessarily formed.  Since fibrin can be used in all three major groupings of haemostatic agents, it is well researched. Other commercial products which act as haemostatic agents are reviewed by Galanakis et al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3r7josja6","properties":{"formattedCitation":"[128]","plainCitation":"[128]"},"citationItems":[{"id":719,"uris":["http://zotero.org/users/1254505/items/75C7VIRV"],"uri":["http://zotero.org/users/1254505/items/75C7VIRV"],"itemData":{"id":719,"type":"article-journal","title":"A Review of Current Hemostatic Agents and Tissue Sealants Used in Laparoscopic Partial Nephrectomy","container-title":"Reviews in Urology","page":"131-138","volume":"13","issue":"3","source":"PubMed Central","abstract":"Laparoscopic partial nephrectomy (LPN) is currently considered to be one of the most challenging procedures in minimally invasive urological surgery. With an increasing number of renal tumors being managed using LPN, there is now a further interest in the development of techniques and agents to reduce complications associated with the procedure. Hemostasis is of paramount importance during LPN, and hemostatic agents and tissue sealants are now being used commonly during LPN. Despite this, there is a dearth of prospective, randomized, human trials in current literature that compare the various agents. This review evaluates hemostatic agents and tissue sealants being used during LPN as an adjuvant to suturing in human studies.","ISSN":"1523-6161","note":"PMID: 22110396\nPMCID: PMC3221553","journalAbbreviation":"Rev Urol","author":[{"family":"Galanakis","given":"I"},{"family":"Vasdev","given":"N"},{"family":"Soomro","given":"N"}],"issued":{"date-parts":[["2011"]]}}}],"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8]</w:t>
      </w:r>
      <w:r w:rsidRPr="00186875">
        <w:rPr>
          <w:rFonts w:asciiTheme="minorHAnsi" w:hAnsiTheme="minorHAnsi" w:cs="Arial"/>
        </w:rPr>
        <w:fldChar w:fldCharType="end"/>
      </w:r>
      <w:r w:rsidRPr="00186875">
        <w:rPr>
          <w:rFonts w:asciiTheme="minorHAnsi" w:hAnsiTheme="minorHAnsi" w:cs="Arial"/>
        </w:rPr>
        <w:t xml:space="preserve"> and by Sundaram and Keena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669vlet7j","properties":{"formattedCitation":"[129]","plainCitation":"[129]"},"citationItems":[{"id":722,"uris":["http://zotero.org/users/1254505/items/9VQJEMDB"],"uri":["http://zotero.org/users/1254505/items/9VQJEMDB"],"itemData":{"id":722,"type":"article-journal","title":"Evolution of hemostatic agents in surgical practice","container-title":"Indian Journal of Urology : IJU : Journal of the Urological Society of India","page":"374-378","volume":"26","issue":"3","source":"PubMed Central","abstract":"Objective:\nTopical hemostatic agents are used in a wide variety of surgical settings, and the evolution of this class of surgical tools is an interesting topic. We reviewed and outlined the historical progress of topical hemostats into present day surgery and urology, and highlight opportunities for future research.\n\nMaterials and Methods:\nA MEDLINE search of all available literature concerning several classes of topical hemostatic agents was performed. Fibrins sealants, Gelatin sponge hemostatics, cyanoacrylate adhesives, oxidized regenerated cellulose, and microfibrillar collagen were included. References were chosen from a broad range of surgical literature.\n\nResults:\nTopical hemostatic agents have historically taken advantage of a wide variety of mechanisms for hemostasis. Fibrin sealants have a rich history and large potential for further applications. Gelatin sponge hemostatics have been widely used since their introduction, but have changed little. Cyanoacrylate adhesives have a unique mechanism and opportunity for novel applications of existing products. Oxidized cellulose was original in the use of plant-based components. Microfibrillar collagen hemostats have evolved to a wide variety of formats.\n\nConclusions:\nA review of the evolution of topical hemostatic agents highlights opportunities for potential novel research. Fibrin sealants may have the most opportunity for advancement, and understanding the history of these products is useful. With the drive in urology for minimally invasive surgical techniques, adaptation of topical hemostatic agents to this surgical approach would be valuable and offers an opportunity for novel contributions.","DOI":"10.4103/0970-1591.70574","ISSN":"0970-1591","note":"PMID: 21116358\nPMCID: PMC2978438","journalAbbreviation":"Indian J Urol","author":[{"family":"Sundaram","given":"Chandru P."},{"family":"Keenan","given":"Alison C."}],"issued":{"date-parts":[["2010"]]}}}],"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29]</w:t>
      </w:r>
      <w:r w:rsidRPr="00186875">
        <w:rPr>
          <w:rFonts w:asciiTheme="minorHAnsi" w:hAnsiTheme="minorHAnsi" w:cs="Arial"/>
        </w:rPr>
        <w:fldChar w:fldCharType="end"/>
      </w:r>
      <w:r w:rsidRPr="00186875">
        <w:rPr>
          <w:rFonts w:asciiTheme="minorHAnsi" w:hAnsiTheme="minorHAnsi" w:cs="Arial"/>
        </w:rPr>
        <w:t xml:space="preserve">. A large range of the surgical applications for fibrin glue including cardiovascular, urologic, thoracic, hepatic, reconstructive and neurosurgeries are reviewed in detail by D. Albala and J. Lawso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oadekmc4v","properties":{"formattedCitation":"[130]","plainCitation":"[130]"},"citationItems":[{"id":726,"uris":["http://zotero.org/users/1254505/items/NM3IT6TB"],"uri":["http://zotero.org/users/1254505/items/NM3IT6TB"],"itemData":{"id":726,"type":"article-journal","title":"Recent Clinical and Investigational Applications of Fibrin Sealant in Selected Surgical Specialties","container-title":"Journal of the American College of Surgeons","page":"685-697","volume":"202","issue":"4","source":"ScienceDirect","DOI":"10.1016/j.jamcollsurg.2005.11.027","ISSN":"1072-7515","journalAbbreviation":"Journal of the American College of Surgeons","author":[{"family":"Albala","given":"David M."},{"family":"Lawson","given":"Jeffrey H."}],"issued":{"date-parts":[["2006",4]]}}}],"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30]</w:t>
      </w:r>
      <w:r w:rsidRPr="00186875">
        <w:rPr>
          <w:rFonts w:asciiTheme="minorHAnsi" w:hAnsiTheme="minorHAnsi" w:cs="Arial"/>
        </w:rPr>
        <w:fldChar w:fldCharType="end"/>
      </w:r>
      <w:r w:rsidRPr="00186875">
        <w:rPr>
          <w:rFonts w:asciiTheme="minorHAnsi" w:hAnsiTheme="minorHAnsi" w:cs="Arial"/>
        </w:rPr>
        <w:t>.</w:t>
      </w:r>
    </w:p>
    <w:p w14:paraId="090AABE6" w14:textId="77777777" w:rsidR="00BC14A8" w:rsidRPr="00186875" w:rsidRDefault="00BC14A8" w:rsidP="00BC14A8">
      <w:pPr>
        <w:rPr>
          <w:rFonts w:asciiTheme="minorHAnsi" w:hAnsiTheme="minorHAnsi" w:cs="Arial"/>
        </w:rPr>
      </w:pPr>
      <w:r w:rsidRPr="00186875">
        <w:rPr>
          <w:rFonts w:asciiTheme="minorHAnsi" w:hAnsiTheme="minorHAnsi" w:cs="Arial"/>
        </w:rPr>
        <w:tab/>
        <w:t>Fibrin glue may be prepared from autologous or homologous fibrinogen and thrombin, sourced from human plasma. Sourcing from autologous plasma avoids disease transmission, however it is time consuming and expensive. Homologous fibrin is sourced from pooled human donor blood. Whilst disease transmission is of great concern, this can be minimised by use of viral screening and reduction methods through a variety of methods such as heat, solvent or detergent treatments, precipitation and filtration.</w:t>
      </w:r>
    </w:p>
    <w:p w14:paraId="79713C04" w14:textId="16E63F03" w:rsidR="00BC14A8" w:rsidRPr="00D52A82" w:rsidRDefault="00BC14A8" w:rsidP="00BC14A8">
      <w:pPr>
        <w:rPr>
          <w:rFonts w:asciiTheme="minorHAnsi" w:hAnsiTheme="minorHAnsi" w:cs="Arial"/>
        </w:rPr>
      </w:pPr>
      <w:r w:rsidRPr="00186875">
        <w:rPr>
          <w:rFonts w:asciiTheme="minorHAnsi" w:hAnsiTheme="minorHAnsi" w:cs="Arial"/>
        </w:rPr>
        <w:tab/>
        <w:t xml:space="preserve"> Fibrin kits can be purchased in the forms of lyophilised powders, which require reconstituting and mixing, or as frozen preloaded dual syringes that mix the liquid components of fibrinogen and thrombin when secreted from the syringe. Mixing of the liquid components begins the cross-linking process and the soluble liquids form insoluble fibrin polymers. Commercial fibrin kits often have additives to aid fibrin gelation. Plasma proteins such as Factor XIII are often added to the fibrinogen component to aid clotting, and ionic calcium is an additive in the thrombin component to activate Factor XIII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oag2bfsia","properties":{"formattedCitation":"[131]","plainCitation":"[131]"},"citationItems":[{"id":729,"uris":["http://zotero.org/users/1254505/items/RIG6NN4X"],"uri":["http://zotero.org/users/1254505/items/RIG6NN4X"],"itemData":{"id":729,"type":"article-journal","title":"The Importance of Factor XIII as a Component of Fibrin Sealants","container-title":"Journal of Surgical Research","page":"186-195","volume":"107","issue":"2","source":"ScienceDirect","abstract":"Background. The need for factor XIII (FXIII) in fibrin sealant is subject to discussions. Some commercially available fibrin sealants (FS) contain high levels of FXIII (up to 70–80 U/mL) while others contain low levels or none. The objective of the present studies was to investigate the need for FXIII in FS. Materials and methods. Beriplast P, a commercial FS containing 40–80 U/mL FXIII, was compared with FS with different concentrations of FXIII or FXIII depleted FS. In Study 1, Beriplast P or FS with 4 U/mL FXIII was allowed to cross-link for 0.25, 1, and 2 min and the resulting fibrin γ- and β-chains as well as γ–γ-chain dimers were analyzed by SDS–PAGE and densitometry. In Study 2, a series of six FS was prepared from fibrinogen containing 0 (FS–FXIII), 17.5, 35, 70, 140, and 280 U/mL FXIII. The intrasealant strength was determined using a biomechanical test (twin-bottle test). In Study 3, 18 rabbits underwent bilateral partial kidney resection (acute model); right (n = 18) and left (n = 18) kidneys were treated with Beriplast P or FS with 4 U/mL FXIII (FS + 4U FXIII). In Study 4, rabbits were randomly assigned to receive FXIII depleted FS (FS–FXIII) (n = 15); FS + 3 U/mL FXIII (n = 10); FS + 10 U/mL FXIII (n = 10); or Beriplast P (n = 15), after partial rabbit kidney resection (chronic model). The primary endpoint for Studies 3 and 4 was hemostasis. Results. In Study 1, Beriplast P produced significantly more fibrin γ-chain cross-linking in the observed period than FS with 4 U/mL FXIII. In Study 2, fibrin clot strength increased as a function of FXIII concentration with a maximum of 70 U/mL. In Study 3, significantly more animals achieved hemostasis in the Beriplast P treated group than in the FS + 4U FXIII group (P = 0.03 at 15 s; P &lt; 0.001 at 1 and 2 min). In Study 4, FS containing FXIII (all concentrations) achieved more efficient hemostasis and reduced the need for respray compared with FS–FXIII. Beriplast P was associated with a lower incidence of postoperative adhesions compared with the other treatment groups. At autopsy, the majority of clots formed from FXIII containing FS exhibited mild to moderate clot lysis, whereas the majority of clots in the FS–FXIII group showed severe lysis. Conclusions. FXIII, when added to fibrinogen concentrate in FS, improved fibrin cross-linking and clot strength. FXIII containing FS achieved more effective hemostasis than FXIII depleted FS. FXIII is an essential component of commercial FS and should be present in FS at an optimal concentration of about 40–80 U/mL.","DOI":"10.1006/jsre.2002.6495","ISSN":"0022-4804","journalAbbreviation":"Journal of Surgical Research","author":[{"family":"Dickneite","given":"Gerhard"},{"family":"Metzner","given":"Hubert J."},{"family":"Kroez","given":"Monika"},{"family":"Hein","given":"Berndt"},{"family":"Nicolay","given":"Uwe"}],"issued":{"date-parts":[["2002",10,1]]}}}],"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31]</w:t>
      </w:r>
      <w:r w:rsidRPr="00186875">
        <w:rPr>
          <w:rFonts w:asciiTheme="minorHAnsi" w:hAnsiTheme="minorHAnsi" w:cs="Arial"/>
        </w:rPr>
        <w:fldChar w:fldCharType="end"/>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8o2eancm3","properties":{"formattedCitation":"[130]","plainCitation":"[130]"},"citationItems":[{"id":726,"uris":["http://zotero.org/users/1254505/items/NM3IT6TB"],"uri":["http://zotero.org/users/1254505/items/NM3IT6TB"],"itemData":{"id":726,"type":"article-journal","title":"Recent Clinical and Investigational Applications of Fibrin Sealant in Selected Surgical Specialties","container-title":"Journal of the American College of Surgeons","page":"685-697","volume":"202","issue":"4","source":"ScienceDirect","DOI":"10.1016/j.jamcollsurg.2005.11.027","ISSN":"1072-7515","journalAbbreviation":"Journal of the American College of Surgeons","author":[{"family":"Albala","given":"David M."},{"family":"Lawson","given":"Jeffrey H."}],"issued":{"date-parts":[["2006",4]]}}}],"schema":"https://github.com/citation-style-language/schema/raw/master/csl-citation.json"} </w:instrText>
      </w:r>
      <w:r w:rsidRPr="00186875">
        <w:rPr>
          <w:rFonts w:asciiTheme="minorHAnsi" w:hAnsiTheme="minorHAnsi" w:cs="Arial"/>
        </w:rPr>
        <w:fldChar w:fldCharType="separate"/>
      </w:r>
      <w:r w:rsidR="00441EBF" w:rsidRPr="00186875">
        <w:rPr>
          <w:rFonts w:asciiTheme="minorHAnsi" w:hAnsiTheme="minorHAnsi" w:cs="Arial"/>
          <w:noProof/>
        </w:rPr>
        <w:t>[130]</w:t>
      </w:r>
      <w:r w:rsidRPr="00186875">
        <w:rPr>
          <w:rFonts w:asciiTheme="minorHAnsi" w:hAnsiTheme="minorHAnsi" w:cs="Arial"/>
        </w:rPr>
        <w:fldChar w:fldCharType="end"/>
      </w:r>
      <w:r w:rsidRPr="00186875">
        <w:rPr>
          <w:rFonts w:asciiTheme="minorHAnsi" w:hAnsiTheme="minorHAnsi" w:cs="Arial"/>
        </w:rPr>
        <w:t>. Factor XIII is a necessary component since without it fibrin</w:t>
      </w:r>
      <w:r w:rsidR="0002270E" w:rsidRPr="00186875">
        <w:rPr>
          <w:rFonts w:asciiTheme="minorHAnsi" w:hAnsiTheme="minorHAnsi" w:cs="Arial"/>
        </w:rPr>
        <w:t xml:space="preserve"> clots show severe lysis.  The </w:t>
      </w:r>
      <w:r w:rsidRPr="00D52A82">
        <w:rPr>
          <w:rFonts w:asciiTheme="minorHAnsi" w:hAnsiTheme="minorHAnsi" w:cs="Arial"/>
        </w:rPr>
        <w:t xml:space="preserve">ideal concentration of Factor XIII is between 40-80U/ml. </w:t>
      </w:r>
    </w:p>
    <w:p w14:paraId="29F83BAD" w14:textId="77777777" w:rsidR="00BC14A8" w:rsidRPr="00D52A82" w:rsidRDefault="00BC14A8" w:rsidP="00BC14A8">
      <w:pPr>
        <w:rPr>
          <w:rFonts w:asciiTheme="minorHAnsi" w:hAnsiTheme="minorHAnsi" w:cs="Arial"/>
        </w:rPr>
      </w:pPr>
    </w:p>
    <w:p w14:paraId="331637B6" w14:textId="77777777" w:rsidR="00BC14A8" w:rsidRPr="00D52A82" w:rsidRDefault="00BC14A8" w:rsidP="00D52A82">
      <w:pPr>
        <w:pStyle w:val="Heading3"/>
        <w:rPr>
          <w:color w:val="auto"/>
        </w:rPr>
      </w:pPr>
      <w:bookmarkStart w:id="100" w:name="_Toc358625772"/>
      <w:bookmarkStart w:id="101" w:name="_Toc362554001"/>
      <w:r w:rsidRPr="00D52A82">
        <w:rPr>
          <w:color w:val="auto"/>
        </w:rPr>
        <w:t xml:space="preserve">Fibrin </w:t>
      </w:r>
      <w:r w:rsidR="0002270E" w:rsidRPr="00D52A82">
        <w:rPr>
          <w:color w:val="auto"/>
        </w:rPr>
        <w:t xml:space="preserve">in </w:t>
      </w:r>
      <w:r w:rsidRPr="00D52A82">
        <w:rPr>
          <w:color w:val="auto"/>
        </w:rPr>
        <w:t>bioengineering</w:t>
      </w:r>
      <w:r w:rsidR="0002270E" w:rsidRPr="00D52A82">
        <w:rPr>
          <w:color w:val="auto"/>
        </w:rPr>
        <w:t>:</w:t>
      </w:r>
      <w:bookmarkEnd w:id="100"/>
      <w:bookmarkEnd w:id="101"/>
    </w:p>
    <w:p w14:paraId="76640F1D" w14:textId="2C335138" w:rsidR="00BC14A8" w:rsidRPr="00186875" w:rsidRDefault="00BC14A8" w:rsidP="008E02F8">
      <w:pPr>
        <w:rPr>
          <w:rFonts w:asciiTheme="minorHAnsi" w:hAnsiTheme="minorHAnsi" w:cs="Arial"/>
        </w:rPr>
      </w:pPr>
      <w:r w:rsidRPr="00D52A82">
        <w:rPr>
          <w:rFonts w:asciiTheme="minorHAnsi" w:hAnsiTheme="minorHAnsi" w:cs="Arial"/>
        </w:rPr>
        <w:t>Fibrin</w:t>
      </w:r>
      <w:r w:rsidR="0039369B" w:rsidRPr="00D52A82">
        <w:rPr>
          <w:rFonts w:asciiTheme="minorHAnsi" w:hAnsiTheme="minorHAnsi" w:cs="Arial"/>
        </w:rPr>
        <w:t xml:space="preserve"> is not just a passive scaffold but readily binds</w:t>
      </w:r>
      <w:r w:rsidR="008E02F8" w:rsidRPr="00D52A82">
        <w:rPr>
          <w:rFonts w:asciiTheme="minorHAnsi" w:hAnsiTheme="minorHAnsi" w:cs="Arial"/>
        </w:rPr>
        <w:t xml:space="preserve"> the protein</w:t>
      </w:r>
      <w:r w:rsidRPr="00D52A82">
        <w:rPr>
          <w:rFonts w:asciiTheme="minorHAnsi" w:hAnsiTheme="minorHAnsi" w:cs="Arial"/>
        </w:rPr>
        <w:t xml:space="preserve"> fibronectin,</w:t>
      </w:r>
      <w:r w:rsidR="008E02F8" w:rsidRPr="00D52A82">
        <w:rPr>
          <w:rFonts w:asciiTheme="minorHAnsi" w:hAnsiTheme="minorHAnsi" w:cs="Arial"/>
        </w:rPr>
        <w:t xml:space="preserve"> a cell adhesion molecule,</w:t>
      </w:r>
      <w:r w:rsidRPr="00D52A82">
        <w:rPr>
          <w:rFonts w:asciiTheme="minorHAnsi" w:hAnsiTheme="minorHAnsi" w:cs="Arial"/>
        </w:rPr>
        <w:t xml:space="preserve"> vWF,</w:t>
      </w:r>
      <w:r w:rsidR="008E02F8" w:rsidRPr="00D52A82">
        <w:rPr>
          <w:rFonts w:asciiTheme="minorHAnsi" w:hAnsiTheme="minorHAnsi" w:cs="Arial"/>
        </w:rPr>
        <w:t xml:space="preserve"> involved</w:t>
      </w:r>
      <w:r w:rsidR="008E02F8" w:rsidRPr="00186875">
        <w:rPr>
          <w:rFonts w:asciiTheme="minorHAnsi" w:hAnsiTheme="minorHAnsi" w:cs="Arial"/>
        </w:rPr>
        <w:t xml:space="preserve"> in haemostasis,</w:t>
      </w:r>
      <w:r w:rsidRPr="00186875">
        <w:rPr>
          <w:rFonts w:asciiTheme="minorHAnsi" w:hAnsiTheme="minorHAnsi" w:cs="Arial"/>
        </w:rPr>
        <w:t xml:space="preserve"> IL-1,</w:t>
      </w:r>
      <w:r w:rsidR="008E02F8" w:rsidRPr="00186875">
        <w:rPr>
          <w:rFonts w:asciiTheme="minorHAnsi" w:hAnsiTheme="minorHAnsi" w:cs="Arial"/>
        </w:rPr>
        <w:t xml:space="preserve"> an inflammatory cytokine, Vascular Endothelial Growth Factor </w:t>
      </w:r>
      <w:r w:rsidR="002143BB" w:rsidRPr="00186875">
        <w:rPr>
          <w:rFonts w:asciiTheme="minorHAnsi" w:hAnsiTheme="minorHAnsi" w:cs="Arial"/>
        </w:rPr>
        <w:t xml:space="preserve">(VEGF) </w:t>
      </w:r>
      <w:r w:rsidR="008E02F8" w:rsidRPr="00186875">
        <w:rPr>
          <w:rFonts w:asciiTheme="minorHAnsi" w:hAnsiTheme="minorHAnsi" w:cs="Arial"/>
        </w:rPr>
        <w:t>and Fibroblast Growth Factor 2</w:t>
      </w:r>
      <w:r w:rsidR="002143BB" w:rsidRPr="00186875">
        <w:rPr>
          <w:rFonts w:asciiTheme="minorHAnsi" w:hAnsiTheme="minorHAnsi" w:cs="Arial"/>
        </w:rPr>
        <w:t xml:space="preserve"> (FBGF2)</w:t>
      </w:r>
      <w:r w:rsidR="008E02F8" w:rsidRPr="00186875">
        <w:rPr>
          <w:rFonts w:asciiTheme="minorHAnsi" w:hAnsiTheme="minorHAnsi" w:cs="Arial"/>
        </w:rPr>
        <w:t xml:space="preserve"> </w:t>
      </w:r>
      <w:r w:rsidR="008E02F8" w:rsidRPr="00186875">
        <w:rPr>
          <w:rFonts w:asciiTheme="minorHAnsi" w:hAnsiTheme="minorHAnsi" w:cs="Arial"/>
        </w:rPr>
        <w:fldChar w:fldCharType="begin"/>
      </w:r>
      <w:r w:rsidR="00441EBF" w:rsidRPr="00186875">
        <w:rPr>
          <w:rFonts w:asciiTheme="minorHAnsi" w:hAnsiTheme="minorHAnsi" w:cs="Arial"/>
        </w:rPr>
        <w:instrText xml:space="preserve"> ADDIN ZOTERO_ITEM CSL_CITATION {"citationID":"hgl78frko","properties":{"formattedCitation":"[122]","plainCitation":"[122]"},"citationItems":[{"id":693,"uris":["http://zotero.org/users/1254505/items/XKKSWMFP"],"uri":["http://zotero.org/users/1254505/items/XKKSWMFP"],"itemData":{"id":693,"type":"chapter","title":"Fibrinogen and Fibrin","collection-title":"Fibrous Proteins: Coiled-Coils, Collagen and Elastomers","publisher":"Academic Press","page":"247-299","volume":"70","source":"ScienceDirect","abstract":"Fibrinogen is a large, complex, fibrous glycoprotein with three pairs of polypeptide chains linked together by 29 disulfide bonds. It is 45 nm in length, with globular domains at each end and in the middle connected by </w:instrText>
      </w:r>
      <w:r w:rsidR="00441EBF" w:rsidRPr="00186875">
        <w:rPr>
          <w:rFonts w:asciiTheme="minorHAnsi" w:hAnsiTheme="minorHAnsi" w:cs="Arial" w:hint="eastAsia"/>
        </w:rPr>
        <w:instrText>α</w:instrText>
      </w:r>
      <w:r w:rsidR="00441EBF" w:rsidRPr="00186875">
        <w:rPr>
          <w:rFonts w:asciiTheme="minorHAnsi" w:hAnsiTheme="minorHAnsi" w:cs="Arial"/>
        </w:rPr>
        <w:instrText xml:space="preserve">-helical coiled-coil rods. Both strongly and weakly bound calcium ions are important for maintenance of fibrinogen's structure and functions. The fibrinopeptides, which are in the central region, are cleaved by thrombin to convert soluble fibrinogen to insoluble fibrin polymer, via intermolecular interactions of the “knobs” exposed by fibrinopeptide removal with “holes” always exposed at the ends of the molecules. Fibrin monomers polymerize via these specific and tightly controlled binding interactions to make half-staggered oligomers that lengthen into protofibrils. The protofibrils aggregate laterally to make fibers, which then branch to yield a three-dimensional network—the fibrin clot—essential for hemostasis. X-ray crystallographic structures of portions of fibrinogen have provided some details on how these interactions occur. Finally, the transglutaminase, Factor XIIIa, covalently binds specific glutamine residues in one fibrin molecule to lysine residues in another via isopeptide bonds, stabilizing the clot against mechanical, chemical, and proteolytic insults. The gene regulation of fibrinogen synthesis and its assembly into multichain complexes proceed via a series of well-defined steps. Alternate splicing of two of the chains yields common variant molecular isoforms. The mechanical properties of clots, which can be quite variable, are essential to fibrin's functions in hemostasis and wound healing. The fibrinolytic system, with the zymogen plasminogen binding to fibrin together with tissue-type plasminogen activator to promote activation to the active enzyme plasmin, results in digestion of fibrin at specific lysine residues. Fibrin(ogen) also specifically binds a variety of other proteins, including fibronectin, albumin, thrombospondin, von Willebrand factor, fibulin, fibroblast growth factor-2, vascular endothelial growth factor, and interleukin-1. Studies of naturally occurring dysfibrinogenemias and variant molecules have increased our understanding of fibrinogen's functions. Fibrinogen binds to activated </w:instrText>
      </w:r>
      <w:r w:rsidR="00441EBF" w:rsidRPr="00186875">
        <w:rPr>
          <w:rFonts w:asciiTheme="minorHAnsi" w:hAnsiTheme="minorHAnsi" w:cs="Arial" w:hint="eastAsia"/>
        </w:rPr>
        <w:instrText>α</w:instrText>
      </w:r>
      <w:r w:rsidR="00441EBF" w:rsidRPr="00186875">
        <w:rPr>
          <w:rFonts w:asciiTheme="minorHAnsi" w:hAnsiTheme="minorHAnsi" w:cs="Arial"/>
        </w:rPr>
        <w:instrText>IIb</w:instrText>
      </w:r>
      <w:r w:rsidR="00441EBF" w:rsidRPr="00186875">
        <w:rPr>
          <w:rFonts w:asciiTheme="minorHAnsi" w:hAnsiTheme="minorHAnsi" w:cs="Arial" w:hint="eastAsia"/>
        </w:rPr>
        <w:instrText>β</w:instrText>
      </w:r>
      <w:r w:rsidR="00441EBF" w:rsidRPr="00186875">
        <w:rPr>
          <w:rFonts w:asciiTheme="minorHAnsi" w:hAnsiTheme="minorHAnsi" w:cs="Arial"/>
        </w:rPr>
        <w:instrText xml:space="preserve">3 integrin on the platelet surface, forming bridges responsible for platelet aggregation in hemostasis, and also has important adhesive and inflammatory functions through specific interactions with other cells. Fibrinogen-like domains originated early in evolution, and it is likely that their specific and tightly controlled intermolecular interactions are involved in other aspects of cellular function and developmental biology.","URL":"http://www.sciencedirect.com/science/article/pii/S0065323305700085","author":[{"family":"Weisel","given":"John W."}],"editor":[{"family":"Chemistry","given":"BT  - Advances in Protein"}],"issued":{"date-parts":[["2005"]]},"accessed":{"date-parts":[["2016",9,14]]}}}],"schema":"https://github.com/citation-style-language/schema/raw/master/csl-citation.json"} </w:instrText>
      </w:r>
      <w:r w:rsidR="008E02F8" w:rsidRPr="00186875">
        <w:rPr>
          <w:rFonts w:asciiTheme="minorHAnsi" w:hAnsiTheme="minorHAnsi" w:cs="Arial"/>
        </w:rPr>
        <w:fldChar w:fldCharType="separate"/>
      </w:r>
      <w:r w:rsidR="00441EBF" w:rsidRPr="00186875">
        <w:rPr>
          <w:rFonts w:asciiTheme="minorHAnsi" w:hAnsiTheme="minorHAnsi" w:cs="Arial"/>
          <w:noProof/>
        </w:rPr>
        <w:t>[122]</w:t>
      </w:r>
      <w:r w:rsidR="008E02F8" w:rsidRPr="00186875">
        <w:rPr>
          <w:rFonts w:asciiTheme="minorHAnsi" w:hAnsiTheme="minorHAnsi" w:cs="Arial"/>
        </w:rPr>
        <w:fldChar w:fldCharType="end"/>
      </w:r>
      <w:r w:rsidR="008E02F8" w:rsidRPr="00186875">
        <w:rPr>
          <w:rFonts w:asciiTheme="minorHAnsi" w:hAnsiTheme="minorHAnsi" w:cs="Arial"/>
        </w:rPr>
        <w:t>.</w:t>
      </w:r>
    </w:p>
    <w:p w14:paraId="77A4CF1B" w14:textId="3776E6B6" w:rsidR="00BC14A8" w:rsidRPr="00186875" w:rsidRDefault="00BC14A8" w:rsidP="0002270E">
      <w:pPr>
        <w:ind w:firstLine="720"/>
        <w:rPr>
          <w:rFonts w:asciiTheme="minorHAnsi" w:hAnsiTheme="minorHAnsi" w:cs="Arial"/>
        </w:rPr>
      </w:pPr>
      <w:r w:rsidRPr="00186875">
        <w:rPr>
          <w:rFonts w:asciiTheme="minorHAnsi" w:hAnsiTheme="minorHAnsi" w:cs="Arial"/>
        </w:rPr>
        <w:t xml:space="preserve">Cellular response to fibrin is in part determined by fibre thickness. Thicker fibres aid endothelial synthesis of vWF, and </w:t>
      </w:r>
      <w:r w:rsidR="00BF1B42" w:rsidRPr="00186875">
        <w:rPr>
          <w:rFonts w:asciiTheme="minorHAnsi" w:hAnsiTheme="minorHAnsi" w:cs="Arial"/>
        </w:rPr>
        <w:t>promote macrovascular structure formation</w:t>
      </w:r>
      <w:r w:rsidRPr="00186875">
        <w:rPr>
          <w:rFonts w:asciiTheme="minorHAnsi" w:hAnsiTheme="minorHAnsi" w:cs="Arial"/>
        </w:rPr>
        <w:t xml:space="preserve"> in addition to having greater cell orientation along fibre axis </w:t>
      </w:r>
      <w:r w:rsidR="00BF1B42" w:rsidRPr="00186875">
        <w:rPr>
          <w:rFonts w:asciiTheme="minorHAnsi" w:hAnsiTheme="minorHAnsi" w:cs="Arial"/>
        </w:rPr>
        <w:t xml:space="preserve">when </w:t>
      </w:r>
      <w:r w:rsidRPr="00186875">
        <w:rPr>
          <w:rFonts w:asciiTheme="minorHAnsi" w:hAnsiTheme="minorHAnsi" w:cs="Arial"/>
        </w:rPr>
        <w:t xml:space="preserve">compared to thinner fibre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orou5rru0","properties":{"formattedCitation":"[132]","plainCitation":"[132]"},"citationItems":[{"id":275,"uris":["http://zotero.org/users/1254505/items/Q4AUJ7SR"],"uri":["http://zotero.org/users/1254505/items/Q4AUJ7SR"],"itemData":{"id":275,"type":"article-journal","title":"Interaction of endothelial cells and fibroblasts with modified fibrin networks: role in atherosclerosis","container-title":"Atherosclerosis","page":"9-15","volume":"129","issue":"1","source":"ScienceDirect","abstract":"Fibrinogen has been recognised in recent years as an independent risk factor in athero/thrombogenesis. However, the mechanism by which elevated fibrinogen translates into higher incidence of atherosclerosis is not known. One possible mechanism may be through the modification of fibrin. While it is already known that fibrin network is altered in disease states like peripheral vascular disease, diabetes, hypercholesterolaemia and myocardial infarction, the influence of altered fibrin network structure on growth and function of endothelial cells (EC) and fibroblasts (FB) requires investigation. Fibrin network structure in plasma clots was modified by changing pH and characterised using established biophysical methods. PGI2, von Willebrand Factor (vWF), t-PA and PAI-1 were measured to evaluate changes in cell function induced by modified fibrin structure. In general, networks composed of thin fibres induced growth over their entire layer. Networks composed of thick fibres and open matrix promoted infiltration of cells into gel matrix and growth of macrovascular structures. Furthermore, thin fibres promoted a more prothrombotic environment as observed from changes in cell biochemical function. Fibrin, whilst initially acting as a scaffolding for cellular and biochemical processes, may also alter cell function and determine the progress of atherosclerosis.","DOI":"10.1016/S0021-9150(96)06003-0","ISSN":"0021-9150","shortTitle":"Interaction of endothelial cells and fibroblasts with modified fibrin networks","journalAbbreviation":"Atherosclerosis","author":[{"family":"Shats","given":"E. A"},{"family":"Nair","given":"C. H"},{"family":"Dhall","given":"D. P"}],"issued":{"date-parts":[["1997",2,28]]}}}],"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32]</w:t>
      </w:r>
      <w:r w:rsidRPr="00186875">
        <w:rPr>
          <w:rFonts w:asciiTheme="minorHAnsi" w:hAnsiTheme="minorHAnsi" w:cs="Arial"/>
        </w:rPr>
        <w:fldChar w:fldCharType="end"/>
      </w:r>
      <w:r w:rsidRPr="00186875">
        <w:rPr>
          <w:rFonts w:asciiTheme="minorHAnsi" w:hAnsiTheme="minorHAnsi" w:cs="Arial"/>
        </w:rPr>
        <w:t>.</w:t>
      </w:r>
      <w:r w:rsidR="00AA0A88" w:rsidRPr="00186875">
        <w:rPr>
          <w:rFonts w:asciiTheme="minorHAnsi" w:hAnsiTheme="minorHAnsi" w:cs="Arial"/>
        </w:rPr>
        <w:t xml:space="preserve"> Fibrin networks with t</w:t>
      </w:r>
      <w:r w:rsidRPr="00186875">
        <w:rPr>
          <w:rFonts w:asciiTheme="minorHAnsi" w:hAnsiTheme="minorHAnsi" w:cs="Arial"/>
        </w:rPr>
        <w:t xml:space="preserve">hicker fibre bundles </w:t>
      </w:r>
      <w:r w:rsidR="00AA0A88" w:rsidRPr="00186875">
        <w:rPr>
          <w:rFonts w:asciiTheme="minorHAnsi" w:hAnsiTheme="minorHAnsi" w:cs="Arial"/>
        </w:rPr>
        <w:t>appeared to exhibit larger areas of fibrinolysis compared to thin fibres, demonstrating that fibrin degradation can be modified depending on the structure.</w:t>
      </w:r>
    </w:p>
    <w:p w14:paraId="08AA3D84" w14:textId="77777777" w:rsidR="00BC14A8" w:rsidRPr="00186875" w:rsidRDefault="00BC14A8" w:rsidP="00BC14A8">
      <w:pPr>
        <w:rPr>
          <w:rFonts w:asciiTheme="minorHAnsi" w:hAnsiTheme="minorHAnsi" w:cs="Arial"/>
        </w:rPr>
      </w:pPr>
    </w:p>
    <w:p w14:paraId="0606AA6D" w14:textId="77777777" w:rsidR="00BC14A8" w:rsidRPr="00186875" w:rsidRDefault="00BC14A8" w:rsidP="00BC14A8">
      <w:pPr>
        <w:rPr>
          <w:rFonts w:asciiTheme="minorHAnsi" w:hAnsiTheme="minorHAnsi" w:cs="Arial"/>
        </w:rPr>
      </w:pPr>
      <w:r w:rsidRPr="00186875">
        <w:rPr>
          <w:rFonts w:asciiTheme="minorHAnsi" w:hAnsiTheme="minorHAnsi" w:cs="Arial"/>
        </w:rPr>
        <w:t>Skin:</w:t>
      </w:r>
    </w:p>
    <w:p w14:paraId="48C4D749" w14:textId="46B57BD4" w:rsidR="00BC14A8" w:rsidRPr="00186875" w:rsidRDefault="00BC14A8" w:rsidP="00BC14A8">
      <w:pPr>
        <w:rPr>
          <w:rFonts w:asciiTheme="minorHAnsi" w:hAnsiTheme="minorHAnsi" w:cs="Arial"/>
        </w:rPr>
      </w:pPr>
      <w:r w:rsidRPr="00186875">
        <w:rPr>
          <w:rFonts w:asciiTheme="minorHAnsi" w:hAnsiTheme="minorHAnsi" w:cs="Arial"/>
        </w:rPr>
        <w:t xml:space="preserve">Fibrin was used as a glue to hold together tri-layer ADSC sheets for aiding full thickness skin wound healing in mic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wy17Vtg8","properties":{"formattedCitation":"[79]","plainCitation":"[79]"},"citationItems":[{"id":258,"uris":["http://zotero.org/users/1254505/items/ZZB9IEKV"],"uri":["http://zotero.org/users/1254505/items/ZZB9IEKV"],"itemData":{"id":258,"type":"article-journal","title":"Evaluation of a multi-layer adipose-derived stem cell sheet in a full-thickness wound healing model","container-title":"Acta biomaterialia","page":"5243-5250","volume":"9","issue":"2","source":"NCBI PubMed","abstract":"Cell sheet technology has been studied for applications such as bone, ligament and skin regeneration. There has been limited examination of adipose-derived stem cells (ASCs) for cell sheet applications. The specific aim of this study was to evaluate ASC sheet technology for wound healing. ASCs were isolated from discarded human abdominal subcutaneous adipose tissue, and ASC cell sheets were created on the surface of fibrin-grafted culture dishes. In vitro examination consisted of the histochemical characterization of the ASC sheets. In vivo experiments consisted of implanting single-layer cell sheets, triple-layer cell sheets or non-treated control onto a full-thickness wound defect (including epidermis, dermis, and subcutaneous fat) in nude mice for 3 weeks. Cell sheets were easily peeled off from the culture dishes using forceps. The single- and triple-layer ASC sheets showed complete extracellular structure via hematoxylin &amp; eosin staining. In vivo, the injury area was measured 7, 10, 14 and 21 days post-treatment to assess wound recovery. The ASC sheet-treated groups' injury area was significantly smaller than that of the non-treated control group at all time points except day 21. The triple-layer ASC sheet treatment significantly enhanced wound healing compared to the single-layer ASC sheet at 7, 10 and 14 days. The density of blood vessels showed that ASC cell sheet treatment slightly enhanced total vessel proliferation compared to the empty wound injury treatment. Our studies indicate that ASC sheets present a potentially viable matrix for full-thickness defect wound healing in a mouse model. Consequently, our ASC sheet technology represents a substantial advance in developing various types of three-dimensional tissues.","DOI":"10.1016/j.actbio.2012.09.028","ISSN":"1878-7568","note":"PMID: 23022891","journalAbbreviation":"Acta Biomater","language":"eng","author":[{"family":"Lin","given":"Yen-Chih"},{"family":"Grahovac","given":"Tara"},{"family":"Oh","given":"Sun Jung"},{"family":"Ieraci","given":"Matthew"},{"family":"Rubin","given":"J Peter"},{"family":"Marra","given":"Kacey G"}],"issued":{"date-parts":[["2013",2]]}}}],"schema":"https://github.com/citation-style-language/schema/raw/master/csl-citation.json"} </w:instrText>
      </w:r>
      <w:r w:rsidRPr="00186875">
        <w:rPr>
          <w:rFonts w:asciiTheme="minorHAnsi" w:hAnsiTheme="minorHAnsi" w:cs="Arial"/>
        </w:rPr>
        <w:fldChar w:fldCharType="separate"/>
      </w:r>
      <w:r w:rsidRPr="00186875">
        <w:rPr>
          <w:rFonts w:asciiTheme="minorHAnsi" w:hAnsiTheme="minorHAnsi" w:cs="Arial"/>
          <w:noProof/>
        </w:rPr>
        <w:t>[79]</w:t>
      </w:r>
      <w:r w:rsidRPr="00186875">
        <w:rPr>
          <w:rFonts w:asciiTheme="minorHAnsi" w:hAnsiTheme="minorHAnsi" w:cs="Arial"/>
        </w:rPr>
        <w:fldChar w:fldCharType="end"/>
      </w:r>
      <w:r w:rsidRPr="00186875">
        <w:rPr>
          <w:rFonts w:asciiTheme="minorHAnsi" w:hAnsiTheme="minorHAnsi" w:cs="Arial"/>
        </w:rPr>
        <w:t xml:space="preserve">. </w:t>
      </w:r>
    </w:p>
    <w:p w14:paraId="4283F47F" w14:textId="000F71DE" w:rsidR="00BC14A8" w:rsidRPr="00186875" w:rsidRDefault="00BC14A8" w:rsidP="00BC14A8">
      <w:pPr>
        <w:rPr>
          <w:rFonts w:asciiTheme="minorHAnsi" w:hAnsiTheme="minorHAnsi" w:cs="Arial"/>
        </w:rPr>
      </w:pPr>
      <w:r w:rsidRPr="00186875">
        <w:rPr>
          <w:rFonts w:asciiTheme="minorHAnsi" w:hAnsiTheme="minorHAnsi" w:cs="Arial"/>
        </w:rPr>
        <w:t xml:space="preserve">Autologous keratinocytes were applied to full thickness skin wounds in pigs using a fibrin spray. The fibrin spray allowed more even coating of the wound surface compared to cells applied in culture medium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0GQvNAps","properties":{"formattedCitation":"[104]","plainCitation":"[104]"},"citationItems":[{"id":785,"uris":["http://zotero.org/users/1254505/items/MA4UNFXA"],"uri":["http://zotero.org/users/1254505/items/MA4UNFXA"],"itemData":{"id":785,"type":"article-journal","title":"A comparison of keratinocyte cell sprays with and without fibrin glue","container-title":"Burns","page":"677-685","volume":"29","issue":"7","source":"www.burnsjournal.com","abstract":"Fibrin glue is an excellent template for cellular migration and has been shown to be an effective delivery system for cultured autologous keratinocytes. We have investigated whether fibrin glue has any benefit on the percentage of epithelial cover when cultured autologous keratinocytes are sprayed onto a freshly debrided wound bed.\nThree pigs were used for this study. This provided a total of 18 full thickness, vertically orientated wounds, each 4 cm in diameter and isolated in PTFE chambers to prevent re-epithelialisation from the wound margins. Eight wounds were sprayed with cultured autologous keratinocytes suspended in 2 ml culture medium and eight wounds were sprayed with cultured autologous keratinocytes suspended in 1 ml of the fibrin/aprotinin component of Tisseel fibrin glue (Baxter) mixed with 1 ml of culture medium. In the latter group the thrombin component of the fibrin glue kit was applied to the wound bed immediately prior to grafting. The remaining two wounds were used as controls and sprayed with either culture medium or fibrin glue without cells. Epithelial cover was calculated in whole-wound biopsies at 3 weeks using image analysis, histology and immunohistochemistry.\nThe cell suspension in fibrin glue appeared to spread more evenly over the wound surface, with no pooling in the inferior aspect of the wound. However, mean epithelial area at 3 weeks in the fibrin group was 1.6 cm2 per wound compared with 1.8 cm2 for the non-fibrin group, as measured by image analysis of digital photographs. There was no statistically significant difference between the two groups (P=0.802). This surprising result was confirmed by histological analysis of the wound biopsies, with a good correlation between histological and image analysis data (R=0.967). There was no observable difference in the quality of the epithelium on histological and immunohistological analysis of either group.","DOI":"10.1016/S0305-4179(03)00155-4","ISSN":"0305-4179, 1879-1409","note":"PMID: 14556725","journalAbbreviation":"Burns","language":"English","author":[{"family":"Currie","given":"Lachlan J."},{"family":"Martin","given":"Robin"},{"family":"Sharpe","given":"Justin R."},{"family":"James","given":"S. Elizabeth"}],"issued":{"date-parts":[["2003",11,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4]</w:t>
      </w:r>
      <w:r w:rsidRPr="00186875">
        <w:rPr>
          <w:rFonts w:asciiTheme="minorHAnsi" w:hAnsiTheme="minorHAnsi" w:cs="Arial"/>
        </w:rPr>
        <w:fldChar w:fldCharType="end"/>
      </w:r>
      <w:r w:rsidRPr="00186875">
        <w:rPr>
          <w:rFonts w:asciiTheme="minorHAnsi" w:hAnsiTheme="minorHAnsi" w:cs="Arial"/>
        </w:rPr>
        <w:t xml:space="preserve">. Human keratinocytes  delivered to human chronic wounds in a fibrin spray mostly or fully re-epithelised the wound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7w4BsYxO","properties":{"formattedCitation":"[105]","plainCitation":"[105]"},"citationItems":[{"id":793,"uris":["http://zotero.org/users/1254505/items/TAFDP8V3"],"uri":["http://zotero.org/users/1254505/items/TAFDP8V3"],"itemData":{"id":793,"type":"article-journal","title":"Transplantation of cultured autologous keratinocytes in fibrin sealant biomatrix to resurface chronic wounds","container-title":"Transplantation Proceedings","page":"642-644","volume":"33","issue":"1–2","source":"ScienceDirect","DOI":"10.1016/S0041-1345(00)02181-3","ISSN":"0041-1345","journalAbbreviation":"Transplantation Proceedings","author":[{"family":"Horch","given":"R. E"},{"family":"Bannasch","given":"H"},{"family":"Stark","given":"G. B"}],"issued":{"date-parts":[["2001",2]]}}}],"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5]</w:t>
      </w:r>
      <w:r w:rsidRPr="00186875">
        <w:rPr>
          <w:rFonts w:asciiTheme="minorHAnsi" w:hAnsiTheme="minorHAnsi" w:cs="Arial"/>
        </w:rPr>
        <w:fldChar w:fldCharType="end"/>
      </w:r>
      <w:r w:rsidRPr="00186875">
        <w:rPr>
          <w:rFonts w:asciiTheme="minorHAnsi" w:hAnsiTheme="minorHAnsi" w:cs="Arial"/>
        </w:rPr>
        <w:t>.</w:t>
      </w:r>
    </w:p>
    <w:p w14:paraId="5EEC1C05" w14:textId="677DB6B9" w:rsidR="00BC14A8" w:rsidRPr="00186875" w:rsidRDefault="00BC14A8" w:rsidP="00BC14A8">
      <w:pPr>
        <w:rPr>
          <w:rFonts w:asciiTheme="minorHAnsi" w:hAnsiTheme="minorHAnsi" w:cs="Arial"/>
        </w:rPr>
      </w:pPr>
      <w:r w:rsidRPr="00186875">
        <w:rPr>
          <w:rFonts w:asciiTheme="minorHAnsi" w:hAnsiTheme="minorHAnsi" w:cs="Arial"/>
        </w:rPr>
        <w:t xml:space="preserve">Cells from human adipose stromal vascular fraction grew readily in vitro after being sprayed in fibrin to well plates or Petri dishe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uKFskJjC","properties":{"formattedCitation":"[106]","plainCitation":"[106]"},"citationItems":[{"id":787,"uris":["http://zotero.org/users/1254505/items/R5IB7VJ3"],"uri":["http://zotero.org/users/1254505/items/R5IB7VJ3"],"itemData":{"id":787,"type":"article-journal","title":"Human Adipose Stromal Vascular Cell Delivery in a Fibrin Spray","container-title":"Cytotherapy","page":"102-108","volume":"15","issue":"1","source":"PubMed Central","abstract":"Background\nAdipose tissue represents a practical source of autologous mesenchymal stromal cells (MSC) and vascular-endothelial progenitor cells, available for regenerative therapy without in vitro expansion. One of the problems confronting the therapeutic application of such cells is how to immobilize them at the wound site. Here, we evaluated in vitro the growth and differentiation of human adipose stromal vascular fraction (SVF) cells after delivery using a fibrin spray system.\n\nMethods\nSVF cells were harvested from four human adult patients undergoing elective abdominoplasty using the LipiVage™ system. After collagenase digestion, mesenchymal and endothelial progenitor cells (pericytes, supra-adventitial stromal cells, endothelial progenitors) were quantified by flow cytometry before culture. SVF cells were applied to culture vessels using the Tisseel™ fibrin spray system. SVF cell growth and differentiation was documented by immunofluorescence staining and photomicrography.\n\nResults\nSVF cells remained viable following application and were expanded up to three weeks, when they reached confluence and adipogenic differentiation. Under angiogenic conditions, SVF cells formed endothelial (vWF+, CD31+ and CD34+) tubules surrounded by CD146+ and α-SMA+ perivascular/stromal cells.\n\nDiscussion\nHuman adipose tissue is a rich source of autologous stem cells, which are readily available for regenerative applications such as wound healing, without in vitro expansion. Our results indicate that mesenchymal and endothelial progenitor cells, prepared in a closed system from unpassaged lipoaspirate samples, retain their growth and differentiation capacity when applied and immobilized on a substrate using a clinically approved fibrin sealant spray system.","DOI":"10.1016/j.jcyt.2012.10.009","ISSN":"1465-3249","note":"PMID: 23260090\nPMCID: PMC4159959","journalAbbreviation":"Cytotherapy","author":[{"family":"Zimmerlin","given":"Ludovic"},{"family":"Rubin","given":"J. Peter"},{"family":"Pfeifer","given":"Melanie E."},{"family":"Moore","given":"L.R."},{"family":"Donnenberg","given":"Vera S."},{"family":"Donnenberg","given":"Albert D."}],"issued":{"date-parts":[["2013",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6]</w:t>
      </w:r>
      <w:r w:rsidRPr="00186875">
        <w:rPr>
          <w:rFonts w:asciiTheme="minorHAnsi" w:hAnsiTheme="minorHAnsi" w:cs="Arial"/>
        </w:rPr>
        <w:fldChar w:fldCharType="end"/>
      </w:r>
      <w:r w:rsidRPr="00186875">
        <w:rPr>
          <w:rFonts w:asciiTheme="minorHAnsi" w:hAnsiTheme="minorHAnsi" w:cs="Arial"/>
        </w:rPr>
        <w:t xml:space="preserve">. Application of bone marrow derived stem cells in fibrin spray to chronic wounds in patients was attempted in 2007 by Falanga et al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oEtBg6gn","properties":{"formattedCitation":"[107]","plainCitation":"[107]"},"citationItems":[{"id":64,"uris":["http://zotero.org/users/1254505/items/NAJK96PT"],"uri":["http://zotero.org/users/1254505/items/NAJK96PT"],"itemData":{"id":64,"type":"article-journal","title":"Autologous bone marrow-derived cultured mesenchymal stem cells delivered in a fibrin spray accelerate healing in murine and human cutaneous wounds","container-title":"Tissue engineering","page":"1299-1312","volume":"13","issue":"6","source":"NCBI PubMed","abstract":"The nonhematopoietic component of bone marrow includes multipotent mesenchymal stem cells (MSC) capable of differentiating into fat, bone, muscle, cartilage, and endothelium. In this report, we describe the cell culture and characterization, delivery system, and successful use of topically applied autologous MSC to accelerate the healing of human and experimental murine wounds. A single bone marrow aspirate of 35-50 mL was obtained from patients with acute wounds (n = 5) from skin cancer surgery and from patients with chronic, long-standing, nonhealing lower extremity wounds (n = 8). Cells were grown in vitro under conditions favoring the propagation of MSC, and flow cytometry and immunostaining showed a profile (CD29+, CD44+, CD105+, CD166+, CD34-, CD45-) highly consistent with published reports of human MSC. Functional induction studies confirmed that the MSC could differentiate into bone, cartilage, and adipose tissue. The cultured autologous MSC were applied up to four times to the wounds using a fibrin polymer spray system with a double-barreled syringe. Both fibrinogen (containing the MSC) and thrombin were diluted to optimally deliver a polymerized gel that immediately adhered to the wound, without run-off, and yet allowing the MSC to remain viable and migrate from the gel. Sequential adjacent sections from biopsy specimens of the wound bed after MSC application showed elongated spindle cells, similar to their in vitro counterparts, which immunostained for MSC markers. Generation of new elastic fibers was evident by both special stains and antibodies to human elastin. The application of cultured cells was safe, without treatment-related adverse events. A strong direct correlation was found between the number of cells applied (greater than 1 x 10(6) cells per cm2 of wound area) and the subsequent decrease in chronic wound size (p = 0.0058). Topical application of autologous MSC also stimulated closure of full-thickness wounds in diabetic mice (db/db). Tracking of green fluorescent protein (GFP)+ MSC in mouse wounds showed GFP+ blood vessels, suggesting that the applied cells may persist as well as act to stimulate the wound repair process. These findings indicate that autologous bone marrow-derived MSC can be safely and effectively delivered to wounds using a fibrin spray system.","DOI":"10.1089/ten.2006.0278","ISSN":"1076-3279","note":"PMID: 17518741","journalAbbreviation":"Tissue Eng.","language":"eng","author":[{"family":"Falanga","given":"Vincent"},{"family":"Iwamoto","given":"Satori"},{"family":"Chartier","given":"Molly"},{"family":"Yufit","given":"Tatyana"},{"family":"Butmarc","given":"Janet"},{"family":"Kouttab","given":"Nicholas"},{"family":"Shrayer","given":"David"},{"family":"Carson","given":"Polly"}],"issued":{"date-parts":[["2007",6]]}}}],"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7]</w:t>
      </w:r>
      <w:r w:rsidRPr="00186875">
        <w:rPr>
          <w:rFonts w:asciiTheme="minorHAnsi" w:hAnsiTheme="minorHAnsi" w:cs="Arial"/>
        </w:rPr>
        <w:fldChar w:fldCharType="end"/>
      </w:r>
      <w:r w:rsidRPr="00186875">
        <w:rPr>
          <w:rFonts w:asciiTheme="minorHAnsi" w:hAnsiTheme="minorHAnsi" w:cs="Arial"/>
        </w:rPr>
        <w:t>. The number of cells delivered was correlated to decreasing wound size. The fibrin spray prevented run off of cell solution from the wound, but allowed migration of viable cells to the wound bed.</w:t>
      </w:r>
    </w:p>
    <w:p w14:paraId="22FBDF5C" w14:textId="77777777" w:rsidR="00BC14A8" w:rsidRPr="00186875" w:rsidRDefault="00BC14A8" w:rsidP="00BC14A8">
      <w:pPr>
        <w:rPr>
          <w:rFonts w:asciiTheme="minorHAnsi" w:hAnsiTheme="minorHAnsi" w:cs="Arial"/>
        </w:rPr>
      </w:pPr>
    </w:p>
    <w:p w14:paraId="33B48358" w14:textId="77777777" w:rsidR="00BC14A8" w:rsidRPr="00186875" w:rsidRDefault="00BC14A8" w:rsidP="00BC14A8">
      <w:pPr>
        <w:rPr>
          <w:rFonts w:asciiTheme="minorHAnsi" w:hAnsiTheme="minorHAnsi" w:cs="Arial"/>
        </w:rPr>
      </w:pPr>
      <w:r w:rsidRPr="00186875">
        <w:rPr>
          <w:rFonts w:asciiTheme="minorHAnsi" w:hAnsiTheme="minorHAnsi" w:cs="Arial"/>
        </w:rPr>
        <w:t>Cardiovascular:</w:t>
      </w:r>
    </w:p>
    <w:p w14:paraId="2F1FA647" w14:textId="5B293F14" w:rsidR="00BC14A8" w:rsidRPr="00186875" w:rsidRDefault="00BC14A8" w:rsidP="00BC14A8">
      <w:pPr>
        <w:rPr>
          <w:rFonts w:asciiTheme="minorHAnsi" w:hAnsiTheme="minorHAnsi" w:cs="Arial"/>
        </w:rPr>
      </w:pPr>
      <w:r w:rsidRPr="00186875">
        <w:rPr>
          <w:rFonts w:asciiTheme="minorHAnsi" w:hAnsiTheme="minorHAnsi" w:cs="Arial"/>
        </w:rPr>
        <w:t xml:space="preserve">Myocardial infarction causes irreversible damage to tissues of the heart and currently a transplant is the only treatment to replace the damaged tissue. Tissue engineered cardiac tissue has been created using fibrin as a scaffold for myofibroblasts derived from human cardiac tissu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TQZ8o6RF","properties":{"formattedCitation":"[99]","plainCitation":"[99]"},"citationItems":[{"id":746,"uris":["http://zotero.org/users/1254505/items/TSJGGXMR"],"uri":["http://zotero.org/users/1254505/items/TSJGGXMR"],"itemData":{"id":746,"type":"article-journal","title":"Fibrin gel as a three dimensional matrix in cardiovascular tissue engineering","container-title":"European Journal of Cardio-Thoracic Surgery","page":"587-591","volume":"17","issue":"5","source":"ejcts.oxfordjournals.org","DOI":"10.1016/S1010-7940(00)00373-0","ISSN":"1010-7940, 1873-734X","journalAbbreviation":"Eur J Cardiothorac Surg","language":"en","author":[{"family":"Ye","given":"Qing"},{"family":"Zünd","given":"Gregor"},{"family":"Benedikt","given":"Peter"},{"family":"Jockenhoevel","given":"Stefan"},{"family":"Hoerstrup","given":"Simon P."},{"family":"Sakyama","given":"Shelly"},{"family":"Hubbell","given":"Jeffrey A."},{"family":"Turina","given":"Marko"}],"issued":{"date-parts":[["2000",5,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lang w:val="en-US"/>
        </w:rPr>
        <w:t>[99]</w:t>
      </w:r>
      <w:r w:rsidRPr="00186875">
        <w:rPr>
          <w:rFonts w:asciiTheme="minorHAnsi" w:hAnsiTheme="minorHAnsi" w:cs="Arial"/>
        </w:rPr>
        <w:fldChar w:fldCharType="end"/>
      </w:r>
      <w:r w:rsidRPr="00186875">
        <w:rPr>
          <w:rFonts w:asciiTheme="minorHAnsi" w:hAnsiTheme="minorHAnsi" w:cs="Arial"/>
        </w:rPr>
        <w:t xml:space="preserve">. Up to 3 mm of tissue engineered cardiac tissue can be cultured without nutritional issue however the material stiffness is insufficient for direct implantatio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qCCC7XrN","properties":{"formattedCitation":"[100]","plainCitation":"[100]"},"citationItems":[{"id":750,"uris":["http://zotero.org/users/1254505/items/6HIUJ7U2"],"uri":["http://zotero.org/users/1254505/items/6HIUJ7U2"],"itemData":{"id":750,"type":"article-journal","title":"Fibrin gel – advantages of a new scaffold in cardiovascular tissue engineering","container-title":"European Journal of Cardio-Thoracic Surgery","page":"424-430","volume":"19","issue":"4","source":"ejcts.oxfordjournals.org","DOI":"10.1016/S1010-7940(01)00624-8","ISSN":"1010-7940, 1873-734X","journalAbbreviation":"Eur J Cardiothorac Surg","language":"en","author":[{"family":"Jockenhoevel","given":"Stefan"},{"family":"Zund","given":"Gregor"},{"family":"Hoerstrup","given":"Simon P."},{"family":"Chalabi","given":"Khaled"},{"family":"Sachweh","given":"Jörg S."},{"family":"Demircan","given":"Lütfü"},{"family":"Messmer","given":"Bruno J."},{"family":"Turina","given":"Marko"}],"issued":{"date-parts":[["2001",4,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0]</w:t>
      </w:r>
      <w:r w:rsidRPr="00186875">
        <w:rPr>
          <w:rFonts w:asciiTheme="minorHAnsi" w:hAnsiTheme="minorHAnsi" w:cs="Arial"/>
        </w:rPr>
        <w:fldChar w:fldCharType="end"/>
      </w:r>
      <w:r w:rsidRPr="00186875">
        <w:rPr>
          <w:rFonts w:asciiTheme="minorHAnsi" w:hAnsiTheme="minorHAnsi" w:cs="Arial"/>
        </w:rPr>
        <w:t>.</w:t>
      </w:r>
    </w:p>
    <w:p w14:paraId="6C3ACD6E" w14:textId="3093B368" w:rsidR="00BC14A8" w:rsidRPr="00186875" w:rsidRDefault="00BC14A8" w:rsidP="00BC14A8">
      <w:pPr>
        <w:ind w:firstLine="720"/>
        <w:rPr>
          <w:rFonts w:asciiTheme="minorHAnsi" w:hAnsiTheme="minorHAnsi" w:cs="Arial"/>
        </w:rPr>
      </w:pPr>
      <w:r w:rsidRPr="00186875">
        <w:rPr>
          <w:rFonts w:asciiTheme="minorHAnsi" w:hAnsiTheme="minorHAnsi" w:cs="Arial"/>
        </w:rPr>
        <w:t xml:space="preserve">A more simple approach to treating a myocardial infarction is to inject cells to regenerate the tissue rather than tissue engineer the solution. Simple injection of cells contained within fibrin for myocardial infarction treatment has been investigated. Cardiac myoblast cells injected with fibrin glue have greater survival rate in than cells injected in bovine serum albumin and may reduce the area of infarction increasing in rat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TnQY8Voi","properties":{"formattedCitation":"[93]","plainCitation":"[93]"},"citationItems":[{"id":764,"uris":["http://zotero.org/users/1254505/items/3EWJJURE"],"uri":["http://zotero.org/users/1254505/items/3EWJJURE"],"itemData":{"id":764,"type":"article-journal","title":"Injectable fibrin scaffold improves cell transplant survival, reduces infarct expansion, and induces neovasculature formation in ischemic myocardium","container-title":"Journal of the American College of Cardiology","page":"654-660","volume":"44","issue":"3","source":"PubMed","abstract":"OBJECTIVES: In this study, we determined whether fibrin glue improves cell transplant retention and survival, reduces infarct expansion, and induces neovasculature formation.\nBACKGROUND: Current efforts in restoring the myocardium after myocardial infarction (MI) include the delivery of viable cells to replace necrotic cardiomyocytes. Cellular transplantation techniques are, however, limited by transplanted cell retention and survival within the ischemic tissue.\nMETHODS: The left coronary artery of rats was occluded for 17 min followed by reperfusion. One week later, bovine serum albumin (BSA), fibrin glue, skeletal myoblasts in BSA, or skeletal myoblasts in fibrin glue were injected into the infarcted area of the left ventricle. The animals were euthanized five weeks after injection, and their hearts were excised, fresh frozen, and sectioned for histology and immunohistochemistry.\nRESULTS: After five weeks, the mean area covered by skeletal myoblasts in fibrin glue was significantly greater than the area covered by myoblasts injected in BSA. Myoblasts within the infarct were often concentrated around arterioles. The infarct scar size and myoblasts in the fibrin group were significantly smaller than those in the control and BSA groups. Fibrin glue also significantly increased the arteriole density in the infarct scar as compared with the control group.\nCONCLUSIONS: This study indicates that fibrin glue increases cell transplant survival, decreases infarct size, and increases blood flow to ischemic myocardium. Therefore, fibrin glue may have potential as a biomaterial scaffold to improve cellular cardiomyoplasty treat and MIs.","DOI":"10.1016/j.jacc.2004.04.040","ISSN":"0735-1097","note":"PMID: 15358036","journalAbbreviation":"J. Am. Coll. Cardiol.","language":"ENG","author":[{"family":"Christman","given":"Karen L."},{"family":"Vardanian","given":"Andrew J."},{"family":"Fang","given":"Qizhi"},{"family":"Sievers","given":"Richard E."},{"family":"Fok","given":"Hubert H."},{"family":"Lee","given":"Randall J."}],"issued":{"date-parts":[["2004",8,4]]}}}],"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3]</w:t>
      </w:r>
      <w:r w:rsidRPr="00186875">
        <w:rPr>
          <w:rFonts w:asciiTheme="minorHAnsi" w:hAnsiTheme="minorHAnsi" w:cs="Arial"/>
        </w:rPr>
        <w:fldChar w:fldCharType="end"/>
      </w:r>
      <w:r w:rsidRPr="00186875">
        <w:rPr>
          <w:rFonts w:asciiTheme="minorHAnsi" w:hAnsiTheme="minorHAnsi" w:cs="Arial"/>
        </w:rPr>
        <w:t xml:space="preserve">. Injecting fibrin alone preserves cardiac function and retains the infarct wall thickness in a rat model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XE5s1hPn","properties":{"formattedCitation":"[94]","plainCitation":"[94]"},"citationItems":[{"id":762,"uris":["http://zotero.org/users/1254505/items/ZJTS7WP3"],"uri":["http://zotero.org/users/1254505/items/ZJTS7WP3"],"itemData":{"id":762,"type":"article-journal","title":"Fibrin glue alone and skeletal myoblasts in a fibrin scaffold preserve cardiac function after myocardial infarction","container-title":"Tissue Engineering","page":"403-409","volume":"10","issue":"3-4","source":"PubMed","abstract":"Current efforts in cardiac tissue engineering center around the use of scaffolds that deliver cells to the epicardial surface. In this study, we examined the effects of fibrin glue as an injectable scaffold and wall support in ischemic myocardium. The left coronary artery of rats was occluded for 17 min, followed by reperfusion. Echocardiography was performed 8 days after infarction. One to 2 days later, either 0.5% bovine serum albumin (BSA) in phosphate-buffered saline, fibrin glue alone, skeletal myoblasts alone, or skeletal myoblasts in fibrin glue were injected into the ischemic left ventricle. Echocardiography was again performed 5 weeks after injection. The animals were then sacrificed and the hearts were fresh frozen and sectioned for histology and immunohistochemistry. Both the fractional shortening (FS) and infarct wall thickness of the BSA group decreased significantly after 5 weeks (p = 0.0005 and 0.02, respectively). In contrast, both measurements for the fibrin glue group, cells group, and cells in fibrin glue group did not change significantly (FS: p = 0.18, 0.89, and 0.19, respectively; wall thickness: p = 0.40, 0.44, 0.43, respectively). Fibrin glue is capable of preserving infarct wall thickness and cardiac function after a myocardial infarction in rats and may be useful as a biomaterial scaffold for myocardial cell transplantation.","DOI":"10.1089/107632704323061762","ISSN":"1076-3279","note":"PMID: 15165457","journalAbbreviation":"Tissue Eng.","language":"ENG","author":[{"family":"Christman","given":"Karen L."},{"family":"Fok","given":"Hubert H."},{"family":"Sievers","given":"Richard E."},{"family":"Fang","given":"Qizhi"},{"family":"Lee","given":"Randall J."}],"issued":{"date-parts":[["2004",4]]}}}],"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4]</w:t>
      </w:r>
      <w:r w:rsidRPr="00186875">
        <w:rPr>
          <w:rFonts w:asciiTheme="minorHAnsi" w:hAnsiTheme="minorHAnsi" w:cs="Arial"/>
        </w:rPr>
        <w:fldChar w:fldCharType="end"/>
      </w:r>
      <w:r w:rsidRPr="00186875">
        <w:rPr>
          <w:rFonts w:asciiTheme="minorHAnsi" w:hAnsiTheme="minorHAnsi" w:cs="Arial"/>
        </w:rPr>
        <w:t xml:space="preserve">. </w:t>
      </w:r>
    </w:p>
    <w:p w14:paraId="26E7D46C" w14:textId="77777777" w:rsidR="00BC14A8" w:rsidRPr="00186875" w:rsidRDefault="00BC14A8" w:rsidP="00BC14A8">
      <w:pPr>
        <w:rPr>
          <w:rFonts w:asciiTheme="minorHAnsi" w:hAnsiTheme="minorHAnsi" w:cs="Arial"/>
        </w:rPr>
      </w:pPr>
    </w:p>
    <w:p w14:paraId="26CCF699" w14:textId="77777777" w:rsidR="00BC14A8" w:rsidRPr="00186875" w:rsidRDefault="00BC14A8" w:rsidP="00BC14A8">
      <w:pPr>
        <w:rPr>
          <w:rFonts w:asciiTheme="minorHAnsi" w:hAnsiTheme="minorHAnsi" w:cs="Arial"/>
        </w:rPr>
      </w:pPr>
      <w:r w:rsidRPr="00186875">
        <w:rPr>
          <w:rFonts w:asciiTheme="minorHAnsi" w:hAnsiTheme="minorHAnsi" w:cs="Arial"/>
        </w:rPr>
        <w:t>Osteogenesis:</w:t>
      </w:r>
    </w:p>
    <w:p w14:paraId="201D0A60" w14:textId="017DB212" w:rsidR="00BC14A8" w:rsidRPr="00186875" w:rsidRDefault="00BC14A8" w:rsidP="00BC14A8">
      <w:pPr>
        <w:rPr>
          <w:rFonts w:asciiTheme="minorHAnsi" w:hAnsiTheme="minorHAnsi" w:cs="Arial"/>
        </w:rPr>
      </w:pPr>
      <w:r w:rsidRPr="00186875">
        <w:rPr>
          <w:rFonts w:asciiTheme="minorHAnsi" w:hAnsiTheme="minorHAnsi" w:cs="Arial"/>
        </w:rPr>
        <w:t xml:space="preserve">Bone tissue engineering to rectify bone disorders and conditions often use porous biomaterials that match the biomechanical strength of natural bone which fibrin lacks. Combining fibrin gels with bone cement to form a composite can better match the mechanical properties needed for bone regeneration. When fibrin-bone cement composites containing osteoblasts were implanted to nude mice, matrix calcification and cellular engraftment was noted, however normal bone formation was not apparent at 24 weeks post implantatio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R64pdfbV","properties":{"formattedCitation":"[101]","plainCitation":"[101]"},"citationItems":[{"id":769,"uris":["http://zotero.org/users/1254505/items/4WDV5SB4"],"uri":["http://zotero.org/users/1254505/items/4WDV5SB4"],"itemData":{"id":769,"type":"article-journal","title":"Fibrin gel-immobilized primary osteoblasts in calcium phosphate bone cement: in vivo evaluation with regard to application as injectable biological bone substitute","container-title":"Cells, Tissues, Organs","page":"158-169","volume":"179","issue":"4","source":"PubMed","abstract":"Osteogenic injectable bone substitutes may be useful for many applications. We developed a novel injectable bone substitute based on osteoblast-fibrin glue suspension and calcium phosphate bone cement (BC). Human osteoblasts were isolated from trabecular bone samples and cultured under standard conditions. Osteoblasts were suspended in fibrinogen solution (FS). BC was cured with thrombin solution. 8 x 4 mm injectable bone discs were prepared using silicon molds and a custom-made applicator device. Discs containing BC, BC/FS, or BC/FS/osteoblasts were implanted subcutaneously into athymic nude mice. After 3, 9 and 24 weeks, specimens were explanted and subjected to morphologic and biomechanical evaluation. In vitro fibrin gel-embedded osteoblasts displayed a differentiated phenotype as evidenced by alkaline phosphatase, collagen type 1 and von Kossa stains. A proportion of osteoblasts appeared morphologically intact over a 3-day in vitro period following application into the BC. BC/FS and BC/FS/osteoblast discs were sparsely infiltrated with vascularized connective tissue. There was no bone formation in implants from all groups. However, positive von Kossa staining only in BC/FS/osteoblast groups suggests engraftment of at least some of the transplanted cells. Biomechanical evaluation demonstrated initial stability of the composites. Young's modulus and maximal load did not differ significantly in the BC/FS and BC/FS/osteoblast groups. The practicability of osteoblast-containing injectable bone could be demonstrated. The dense microstructure and the suboptimal initial vascularization of the composites may explain the lack of bone formation. Modifications with regard to enhanced osteoblast survival are mandatory for a possible application as injectable osteogenic bone replacement system.","DOI":"10.1159/000085951","ISSN":"1422-6405","note":"PMID: 16046862","shortTitle":"Fibrin gel-immobilized primary osteoblasts in calcium phosphate bone cement","journalAbbreviation":"Cells Tissues Organs (Print)","language":"ENG","author":[{"family":"Kneser","given":"U."},{"family":"Voogd","given":"A."},{"family":"Ohnolz","given":"J."},{"family":"Buettner","given":"O."},{"family":"Stangenberg","given":"L."},{"family":"Zhang","given":"Y. H."},{"family":"Stark","given":"G. B."},{"family":"Schaefer","given":"D. J."}],"issued":{"date-parts":[["2005"]]}}}],"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1]</w:t>
      </w:r>
      <w:r w:rsidRPr="00186875">
        <w:rPr>
          <w:rFonts w:asciiTheme="minorHAnsi" w:hAnsiTheme="minorHAnsi" w:cs="Arial"/>
        </w:rPr>
        <w:fldChar w:fldCharType="end"/>
      </w:r>
    </w:p>
    <w:p w14:paraId="1523C099" w14:textId="6532FDB6" w:rsidR="00BC14A8" w:rsidRPr="00186875" w:rsidRDefault="00BC14A8" w:rsidP="00BC14A8">
      <w:pPr>
        <w:ind w:firstLine="720"/>
        <w:rPr>
          <w:rFonts w:asciiTheme="minorHAnsi" w:hAnsiTheme="minorHAnsi" w:cs="Arial"/>
        </w:rPr>
      </w:pPr>
      <w:r w:rsidRPr="00186875">
        <w:rPr>
          <w:rFonts w:asciiTheme="minorHAnsi" w:hAnsiTheme="minorHAnsi" w:cs="Arial"/>
        </w:rPr>
        <w:t xml:space="preserve">hMSCs were cultured in the commercial fibrin product Tisseel (Baxter, UK) and analysed for osteogenic lineage morphology and proliferatio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rk4rq12oa","properties":{"formattedCitation":"[133]","plainCitation":"[133]"},"citationItems":[{"id":771,"uris":["http://zotero.org/users/1254505/items/CXA2I8UP"],"uri":["http://zotero.org/users/1254505/items/CXA2I8UP"],"itemData":{"id":771,"type":"article-journal","title":"Human Mesenchymal Stem Cell Proliferation and Osteogenic Differentiation in Fibrin Gels in Vitro","container-title":"Tissue Engineering","page":"2385-2396","volume":"12","issue":"8","source":"online.liebertpub.com (Atypon)","abstract":"This study analyzed human mesenchymal stem cell (hMSC) behavior in a fibrin sealant. hMSC morphology, proliferation, and osteogenic differentiation were analyzed after up to 28 days of incubation in eight different formulations of fibrin gels (Tisseel™) prepared with various concentrations of fi- brinogen complex (FC) and thrombin. Cell morphology and distribution within the gels were observed by fluorescence microscopy after cell staining with calcein dye. Cell proliferation was assessed by measuring the fluorescence intensity of the cell suspension stained with calcein dye after dissolution of the gels. A standard alkaline phosphatase (ALP) assay, von Kossa staining, and real-time reverse transcriptase-polymerase chain reaction (RT-PCR) were used to analyze hMSC osteogenic differentiation. Cell behavior varied depending on the gel formulation. Proliferation was higher in the formulations containing a low FC concentration, but ALP activity was higher in the formulations containing a high FC concentration. Variations in thrombin concentration had a lesser effect. Small nodules of mineralization were observed at days 21 and 28 in a formulation containing a high FC concentration, in addition to a marked increase in bone sialoprotein (BSP) gene expression level as well as a lower increase in ALP and osteopontin (OPN) levels. However, there was no significant increase in osteocalcin (OCN) expression, a late marker of osteogenic differentiation, up to day 28. In conclusion, this study demonstrated that hMSC morphology, proliferation, and osteogenic differentiation in fibrin gels depended on the FC/thrombin ratio. hMSCs appeared to undergo osteogenic differentiation when seeded in Tisseel™ fibrin sealant containing a high FC concentration, but they did not fully differentiate into mature osteoblasts.","DOI":"10.1089/ten.2006.12.2385","ISSN":"1076-3279","journalAbbreviation":"Tissue Engineering","author":[{"family":"Catelas","given":"Isabelle"},{"family":"Sese","given":"Nadjah"},{"family":"Wu","given":"Benjamin M."},{"family":"Dunn","given":"James C.Y."},{"family":"Helgerson","given":"Sam"},{"family":"Tawil","given":"Bill"}],"issued":{"date-parts":[["2006",8,1]]}}}],"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33]</w:t>
      </w:r>
      <w:r w:rsidRPr="00186875">
        <w:rPr>
          <w:rFonts w:asciiTheme="minorHAnsi" w:hAnsiTheme="minorHAnsi" w:cs="Arial"/>
        </w:rPr>
        <w:fldChar w:fldCharType="end"/>
      </w:r>
      <w:r w:rsidRPr="00186875">
        <w:rPr>
          <w:rFonts w:asciiTheme="minorHAnsi" w:hAnsiTheme="minorHAnsi" w:cs="Arial"/>
        </w:rPr>
        <w:t>. A lower concentration of fibrinogen was associated with higher proliferation, however higher concentrations of fibrinogen led to some osteogenic gene expression implying some partial differentiation down a osteoblastic lineage.</w:t>
      </w:r>
    </w:p>
    <w:p w14:paraId="17A05825" w14:textId="77777777" w:rsidR="00BC14A8" w:rsidRPr="00186875" w:rsidRDefault="00BC14A8" w:rsidP="00BC14A8">
      <w:pPr>
        <w:rPr>
          <w:rFonts w:asciiTheme="minorHAnsi" w:hAnsiTheme="minorHAnsi" w:cs="Arial"/>
        </w:rPr>
      </w:pPr>
    </w:p>
    <w:p w14:paraId="7D623D82" w14:textId="77777777" w:rsidR="00BC14A8" w:rsidRPr="00186875" w:rsidRDefault="00BC14A8" w:rsidP="00BC14A8">
      <w:pPr>
        <w:rPr>
          <w:rFonts w:asciiTheme="minorHAnsi" w:hAnsiTheme="minorHAnsi" w:cs="Arial"/>
        </w:rPr>
      </w:pPr>
      <w:r w:rsidRPr="00186875">
        <w:rPr>
          <w:rFonts w:asciiTheme="minorHAnsi" w:hAnsiTheme="minorHAnsi" w:cs="Arial"/>
        </w:rPr>
        <w:t>Cartilage:</w:t>
      </w:r>
    </w:p>
    <w:p w14:paraId="3CDE9BAA" w14:textId="1126774F" w:rsidR="00BC14A8" w:rsidRPr="00186875" w:rsidRDefault="00BC14A8" w:rsidP="00BC14A8">
      <w:pPr>
        <w:rPr>
          <w:rFonts w:asciiTheme="minorHAnsi" w:hAnsiTheme="minorHAnsi" w:cs="Arial"/>
        </w:rPr>
      </w:pPr>
      <w:r w:rsidRPr="00186875">
        <w:rPr>
          <w:rFonts w:asciiTheme="minorHAnsi" w:hAnsiTheme="minorHAnsi" w:cs="Arial"/>
        </w:rPr>
        <w:t xml:space="preserve">Since fibrin lacks the mechanical properties necessary for bone tissue engineering, fibrin gels have been investigated for cartilage regeneration. </w:t>
      </w:r>
      <w:r w:rsidRPr="00186875">
        <w:rPr>
          <w:rFonts w:asciiTheme="minorHAnsi" w:hAnsiTheme="minorHAnsi" w:cs="Arial"/>
          <w:i/>
        </w:rPr>
        <w:t>In vitro</w:t>
      </w:r>
      <w:r w:rsidRPr="00186875">
        <w:rPr>
          <w:rFonts w:asciiTheme="minorHAnsi" w:hAnsiTheme="minorHAnsi" w:cs="Arial"/>
        </w:rPr>
        <w:t xml:space="preserve"> fibrin gels containing chondrocyte structures are stable for at least 3 week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fkuu5fq3s","properties":{"formattedCitation":"[134]","plainCitation":"[134]"},"citationItems":[{"id":779,"uris":["http://zotero.org/users/1254505/items/HSR4836V"],"uri":["http://zotero.org/users/1254505/items/HSR4836V"],"itemData":{"id":779,"type":"article-journal","title":"Long-term stable fibrin gels for cartilage engineering","container-title":"Biomaterials","page":"55-65","volume":"28","issue":"1","source":"ScienceDirect","abstract":"It is essential that hydrogel scaffold systems maintain long-term shape stability and mechanical integrity for applications in cartilage tissue engineering. Within this study, we aimed at the improvement of a commercially available fibrin gel in order to develop a long-term stable fibrin gel and, subsequently, investigated the suitability of the optimized gel for in vitro cartilage engineering. Only fibrin gels with a final fibrinogen concentration of 25 mg/ml or higher, a Ca2+ concentration of 20 mm and a pH between 6.8 and 9 were transparent and stable for three weeks, the duration of the experiment. In contrast, when preparing fibrin gels with concentrations out of these ranges, turbid gels were obtained that shrank and completely dissolved within a few weeks. In rheological characterization experiments, the optimized gels showed a broad linear viscoelastic region and withstood mechanical loadings of up to 10,000 Pa. Bovine chondrocytes suspended in the optimized fibrin gels proliferated well and produced the extracellular matrix (ECM) components glycosaminoglycans and collagen type II. When initially seeding 3 million cells or more per construct (5 mm diameter, 2 mm thick), after 5 weeks of culture, a coherent cartilaginous ECM was obtained that was homogenously distributed throughout the whole construct. The developed fibrin gels are suggested also for other tissue engineering applications in which long-term stable hydrogels appear desirable.","DOI":"10.1016/j.biomaterials.2006.08.027","ISSN":"0142-9612","journalAbbreviation":"Biomaterials","author":[{"family":"Eyrich","given":"Daniela"},{"family":"Brandl","given":"Ferdinand"},{"family":"Appel","given":"Bernhard"},{"family":"Wiese","given":"Hinrich"},{"family":"Maier","given":"Gerhard"},{"family":"Wenzel","given":"Magdalene"},{"family":"Staudenmaier","given":"Rainer"},{"family":"Goepferich","given":"Achim"},{"family":"Blunk","given":"Torsten"}],"issued":{"date-parts":[["2007",1]]}}}],"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34]</w:t>
      </w:r>
      <w:r w:rsidRPr="00186875">
        <w:rPr>
          <w:rFonts w:asciiTheme="minorHAnsi" w:hAnsiTheme="minorHAnsi" w:cs="Arial"/>
        </w:rPr>
        <w:fldChar w:fldCharType="end"/>
      </w:r>
      <w:r w:rsidRPr="00186875">
        <w:rPr>
          <w:rFonts w:asciiTheme="minorHAnsi" w:hAnsiTheme="minorHAnsi" w:cs="Arial"/>
        </w:rPr>
        <w:t>.</w:t>
      </w:r>
    </w:p>
    <w:p w14:paraId="430690EA" w14:textId="5B064234" w:rsidR="00BC14A8" w:rsidRPr="00186875" w:rsidRDefault="00BC14A8" w:rsidP="00BC14A8">
      <w:pPr>
        <w:rPr>
          <w:rFonts w:asciiTheme="minorHAnsi" w:hAnsiTheme="minorHAnsi" w:cs="Arial"/>
        </w:rPr>
      </w:pPr>
      <w:r w:rsidRPr="00186875">
        <w:rPr>
          <w:rFonts w:asciiTheme="minorHAnsi" w:hAnsiTheme="minorHAnsi" w:cs="Arial"/>
        </w:rPr>
        <w:t xml:space="preserve">Hyaluronic acid, a principle component of cartilage responsible for resilience against compression, was mixed with fibrin containing chondrocytes. These composites formed cartilage like tissue and extracellular matrix proteins associated with cartilage tissue when implanted to nude mic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P1IUIYuR","properties":{"formattedCitation":"[102]","plainCitation":"[102]"},"citationItems":[{"id":777,"uris":["http://zotero.org/users/1254505/items/IIFS97DR"],"uri":["http://zotero.org/users/1254505/items/IIFS97DR"],"itemData":{"id":777,"type":"article-journal","title":"Tissue-engineered Cartilage Using Fibrin/Hyaluronan Composite Gel and Its In Vivo Implantation","container-title":"Artificial Organs","page":"838-845","volume":"29","issue":"10","source":"Wiley Online Library","abstract":"Abstract:  The importance of scaffold biomaterials has been emphasized for in vitro culture of tissue-engineered cartilage in a three-dimensional (3D) environment. In this study, we examined the feasibility of fibrin glue, mixed with hyaluronic acid (HA) as a composite scaffold. Fibrin glue has been a useful cell delivery matrix for cartilage tissue engineering and HA is a key component of normal articular cartilage. Our hypothesis is that compared to fibrin itself, a fibrin/HA composite can have significantly enhanced properties, due mainly to the added benefits of HA in the matrix. Pieces of cartilage were isolated from rabbit knees and the chondrocytes were harvested through enzymatic digestion. Both fibrin and fibrin/HA composite were prepared and subsequently implanted in nude mice (n = 9, each group) for 1, 2, and 4 weeks, respectively. The retrieved specimens were then analyzed and the results were compared. Cartilage-like tissue formation was detected earlier with fibrin/HA specimens. They produced significantly higher amounts of the extracellular matrix (ECM) molecules, GAG, and collagen at each time point than those in fibrin. Interestingly, the fibrin/HA composite was also competent in maintaining its initial size. Histology—Safranin O/fast green and Alcian blue—of the retrieved specimens found more intense, uniform staining in the fibrin/HA composites. Analysis of the gene expression of the ECM molecules also confirmed the benefits of the composite with added HA in the maintenance of phenotypic stability. The present study suggests that fibrin/HA composite may serve as a dependable cell delivery vehicle as well as a structural basis for tissue-engineered cartilage.","DOI":"10.1111/j.1525-1594.2005.00137.x","ISSN":"1525-1594","language":"en","author":[{"family":"Park","given":"Sang-Hyug"},{"family":"Park","given":"So Ra"},{"family":"Chung","given":"Soo Il"},{"family":"Pai","given":"Ki Soo"},{"family":"Min","given":"Byoung-Hyun"}],"issued":{"date-parts":[["2005",10,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2]</w:t>
      </w:r>
      <w:r w:rsidRPr="00186875">
        <w:rPr>
          <w:rFonts w:asciiTheme="minorHAnsi" w:hAnsiTheme="minorHAnsi" w:cs="Arial"/>
        </w:rPr>
        <w:fldChar w:fldCharType="end"/>
      </w:r>
      <w:r w:rsidRPr="00186875">
        <w:rPr>
          <w:rFonts w:asciiTheme="minorHAnsi" w:hAnsiTheme="minorHAnsi" w:cs="Arial"/>
        </w:rPr>
        <w:t>.</w:t>
      </w:r>
    </w:p>
    <w:p w14:paraId="6DF237C6" w14:textId="5F3EF15A" w:rsidR="00FB4505" w:rsidRPr="007B1436" w:rsidRDefault="00BC14A8" w:rsidP="00BC14A8">
      <w:pPr>
        <w:rPr>
          <w:rFonts w:asciiTheme="minorHAnsi" w:hAnsiTheme="minorHAnsi" w:cs="Arial"/>
        </w:rPr>
      </w:pPr>
      <w:r w:rsidRPr="00186875">
        <w:rPr>
          <w:rFonts w:asciiTheme="minorHAnsi" w:hAnsiTheme="minorHAnsi" w:cs="Arial"/>
        </w:rPr>
        <w:tab/>
        <w:t>Full thickness cartilage defects in rabbits healed with hyaline-like cartilage after treatment with autologous adipose derived stem cells in fibrin scaffolds. 83% of the rejuvenated cartilage an</w:t>
      </w:r>
      <w:r w:rsidR="0039369B" w:rsidRPr="00186875">
        <w:rPr>
          <w:rFonts w:asciiTheme="minorHAnsi" w:hAnsiTheme="minorHAnsi" w:cs="Arial"/>
        </w:rPr>
        <w:t>nealed to the natural cartilage and</w:t>
      </w:r>
      <w:r w:rsidRPr="00186875">
        <w:rPr>
          <w:rFonts w:asciiTheme="minorHAnsi" w:hAnsiTheme="minorHAnsi" w:cs="Arial"/>
        </w:rPr>
        <w:t xml:space="preserve"> all rabbits showed healing to the subchondral bone after treatment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BxwZVUIj","properties":{"formattedCitation":"[103]","plainCitation":"[103]"},"citationItems":[{"id":783,"uris":["http://zotero.org/users/1254505/items/UVNBA6WG"],"uri":["http://zotero.org/users/1254505/items/UVNBA6WG"],"itemData":{"id":783,"type":"article-journal","title":"Healing Full-Thickness Cartilage Defects Using Adipose-Derived Stem Cells","container-title":"Tissue Engineering","page":"1615-1621","volume":"13","issue":"7","source":"online.liebertpub.com (Atypon)","abstract":"The purpose of this study was to evaluate the use of adipose-derived stem cells (ADSCs) as a source for full-thickness cartilage repair in an animal model. Autologous ADSCs were isolated and induced with growth medium and placed in a fibrin glue scaffold and into 3-mm × 4-mm full-thickness chondral defects in rabbits with negative controls. Specimens were evaluated for early healing using immunostaining, Western blotting, reverse transcriptase polymerase chain reaction, transfection with the Lac Z gene, and quantitative assessment. Twelve of 12 (100%) articular surface defects containing tissue-engineered stem cell constructs healed with hyaline-like cartilage, versus 1 of 12 (8%) in the control group (p &lt; .001). There was complete healing to subchondral bone in 12 of 12 experimental defects (100%), and 10 of 12 (83%) had seamless annealing to the native cartilage. Aggrecan, superficial zone protein, collagen type II messenger ribonucleic acid, and Lac-Z gene products were identified in 12 of 12 experimental specimens, which exhibited a collagen type II:I protein ratio similar to that of normal rabbit cartilage. Quantitative histologic analysis revealed an average score of 18.2 of 21 in the experimental group, compared with 10.0 in the controls (p = .001). Induced ADSCs supported in a fibrin glue matrix are a promising cell source for cartilage tissue engineering.","DOI":"10.1089/ten.2006.0249","ISSN":"1076-3279","journalAbbreviation":"Tissue Engineering","author":[{"family":"Dragoo","given":"Jason L."},{"family":"Carlson","given":"Grace"},{"family":"McCormick","given":"Frank"},{"family":"Khan-Farooqi","given":"Haumith"},{"family":"Zhu","given":"Min"},{"family":"Zuk","given":"Patricia A."},{"family":"Benhaim","given":"Prosper"}],"issued":{"date-parts":[["2007",5,14]]}}}],"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103]</w:t>
      </w:r>
      <w:r w:rsidRPr="00186875">
        <w:rPr>
          <w:rFonts w:asciiTheme="minorHAnsi" w:hAnsiTheme="minorHAnsi" w:cs="Arial"/>
        </w:rPr>
        <w:fldChar w:fldCharType="end"/>
      </w:r>
      <w:r w:rsidRPr="00186875">
        <w:rPr>
          <w:rFonts w:asciiTheme="minorHAnsi" w:hAnsiTheme="minorHAnsi" w:cs="Arial"/>
        </w:rPr>
        <w:t>.</w:t>
      </w:r>
    </w:p>
    <w:p w14:paraId="7A1700CF" w14:textId="4B53C745" w:rsidR="00BC14A8" w:rsidRPr="00D52A82" w:rsidRDefault="00FB4505" w:rsidP="00D52A82">
      <w:pPr>
        <w:pStyle w:val="Heading3"/>
        <w:rPr>
          <w:color w:val="auto"/>
        </w:rPr>
      </w:pPr>
      <w:r w:rsidRPr="007B1436">
        <w:br w:type="column"/>
      </w:r>
      <w:bookmarkStart w:id="102" w:name="_Toc362554002"/>
      <w:r w:rsidR="0002270E" w:rsidRPr="00D52A82">
        <w:rPr>
          <w:color w:val="auto"/>
        </w:rPr>
        <w:t>Fibrin as a cell</w:t>
      </w:r>
      <w:r w:rsidR="00BC14A8" w:rsidRPr="00D52A82">
        <w:rPr>
          <w:color w:val="auto"/>
        </w:rPr>
        <w:t xml:space="preserve"> delivery vehicle:</w:t>
      </w:r>
      <w:bookmarkEnd w:id="102"/>
    </w:p>
    <w:p w14:paraId="5F86F165" w14:textId="77777777" w:rsidR="00BC14A8" w:rsidRPr="00186875" w:rsidRDefault="00BC14A8" w:rsidP="00BC14A8">
      <w:pPr>
        <w:rPr>
          <w:rFonts w:asciiTheme="minorHAnsi" w:hAnsiTheme="minorHAnsi" w:cs="Arial"/>
        </w:rPr>
      </w:pPr>
      <w:r w:rsidRPr="00186875">
        <w:rPr>
          <w:rFonts w:asciiTheme="minorHAnsi" w:hAnsiTheme="minorHAnsi" w:cs="Arial"/>
        </w:rPr>
        <w:t>Fibrin glue has many beneficial wound healing and surgical applications, it has also been used as a medium for cell injection. This serves as a method for ‘gluing’ the cells at the area of the area, serving as both a degradable scaffold and cell delivery vehicle.</w:t>
      </w:r>
    </w:p>
    <w:p w14:paraId="56E7A301" w14:textId="6504F1A3" w:rsidR="00BC14A8" w:rsidRPr="00186875" w:rsidRDefault="00BC14A8" w:rsidP="00BC14A8">
      <w:pPr>
        <w:rPr>
          <w:rFonts w:asciiTheme="minorHAnsi" w:hAnsiTheme="minorHAnsi" w:cs="Arial"/>
        </w:rPr>
      </w:pPr>
      <w:r w:rsidRPr="00186875">
        <w:rPr>
          <w:rFonts w:asciiTheme="minorHAnsi" w:hAnsiTheme="minorHAnsi" w:cs="Arial"/>
        </w:rPr>
        <w:t xml:space="preserve">Fibrin has been used as a medium to inject endothelial cell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kbs4V8hZ","properties":{"formattedCitation":"[95]","plainCitation":"[95]"},"citationItems":[{"id":754,"uris":["http://zotero.org/users/1254505/items/D7RU926N"],"uri":["http://zotero.org/users/1254505/items/D7RU926N"],"itemData":{"id":754,"type":"article-journal","title":"Transplantation of autologous endothelial cells induces angiogenesis","container-title":"Pacing and clinical electrophysiology: PACE","page":"496-499","volume":"26","issue":"1 Pt 2","source":"PubMed","abstract":"This study examined the feasibility and efficacy of autologous endothelial cell (EC) transplantation using a fibrin matrix in the ischemic myocardium of sheep. Four weeks after placing an ameroid constrictor in the circumflex artery of 12 adult sheep, four animals (EC group) were subjected to EC transplantation. In four others (saline [SAL] group) saline with added inactivated cells was injected and four animals served as controls. Eight weeks after treatment the animals were sacrificed to assess histology and ultrastructure. Eight weeks after injection, ventricular function was markedly improved in the EC transplant group, but had deteriorated in the SAL and control groups. Myocardial blood flow was also increased in the EC group. Histology and electron microscopy revealed extensive neovascularization after EC transplantation and improved myocardial appearance. Heterotopic transplantation of EC within a fibrin matrix enhances neovascularization, increases myocardial blood flow, and improves left ventricular function.","ISSN":"0147-8389","note":"PMID: 12687876","journalAbbreviation":"Pacing Clin Electrophysiol","language":"ENG","author":[{"family":"Chekanov","given":"Valeri"},{"family":"Akhtar","given":"Massod"},{"family":"Tchekanov","given":"Guennady"},{"family":"Dangas","given":"George"},{"family":"Shehzad","given":"Muhammad Z."},{"family":"Tio","given":"Fermin"},{"family":"Adamian","given":"Milena"},{"family":"Colombo","given":"Antonio"},{"family":"Roubin","given":"Gary"},{"family":"Leon","given":"Martin B."},{"family":"Moses","given":"Jeffrey W."},{"family":"Kipshidze","given":"Nicholas N."}],"issued":{"date-parts":[["2003",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5]</w:t>
      </w:r>
      <w:r w:rsidRPr="00186875">
        <w:rPr>
          <w:rFonts w:asciiTheme="minorHAnsi" w:hAnsiTheme="minorHAnsi" w:cs="Arial"/>
        </w:rPr>
        <w:fldChar w:fldCharType="end"/>
      </w:r>
      <w:r w:rsidRPr="00186875">
        <w:rPr>
          <w:rFonts w:asciiTheme="minorHAnsi" w:hAnsiTheme="minorHAnsi" w:cs="Arial"/>
        </w:rPr>
        <w:t xml:space="preserve">, bone marrow derived cardiac stem cell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jP1jkzaM","properties":{"formattedCitation":"[96]","plainCitation":"[96]"},"citationItems":[{"id":756,"uris":["http://zotero.org/users/1254505/items/RDGCT6MP"],"uri":["http://zotero.org/users/1254505/items/RDGCT6MP"],"itemData":{"id":756,"type":"article-journal","title":"Transplantation of marrow-derived cardiac stem cells carried in fibrin improves cardiac function after myocardial infarction","container-title":"Tissue Engineering. Part A","page":"45-58","volume":"17","issue":"1-2","source":"PubMed","abstract":"The high death rate of the transplanted stem cells in the infarcted heart and the low efficiency of differentiation toward cardiomyocytes influence the outcome of stem cell transplantation for treatment of myocardial infarction (MI). Fibrin glue (FG) has been extensively used as a cell implantation matrix to increase cell survival. However, mechanisms of the effects of FG for stem cell transplantation to improve cardiac function are unclear. We have isolated c-kit+/Sca-1+ marrow-derived cardiac stem cells (MCSCs) from rat bone marrow; the cells expressed weakly early cardiac transcription factor Nkx2.5, GATA-4, Mef2C, and Tbx5. Effects of FG on survival, proliferation, and migration of MCSCs were examined in vitro. Cytoprotective effects of FG were assessed by exposure of MCSCs to anoxia. Efficacy of MCSC transplantation in FG was evaluated in the female rat MI model. The MCSCs survived well and proliferated in FG, and they may migrate out from the edge of FG in the wound and nature state. Acridine orange/ethidium bromide staining and lactate dehydrogenase analysis showed that MCSCs in FG were more resistant to anoxia as compared with MCSCs alone. In a rat MI model, cardiac function was improved and scar area was obviously reduced in group of MCSCs in FG compared with group of MCSCs and FG alone, respectively. Y chromosome fluorescence in situ hybridization showed that there were more survived MCSCs in group of MCSCs in FG than those in group of MCSCs alone, and most Y chromosome positive cells expressed cardiac troponin T (cTnT) and connexin-43 (Cx-43). Cx-43 was located between Y chromosome positive cells and recipient cardiomyocytes. Microvessel density in the peri-infarct regions and infarct regions significantly increased in group of MCSCs in FG. These results suggest that FG provide a suitable microenvironment for survival and proliferation of MCSCs and protect cells from apoptosis and necrosis caused by anoxia. MCSCs could differentiate into cardiomyocytes after being transplanted in the border of the infarcted myocardium and form connections with native cardiomyocytes. FG is helpful for MCSC transplantation to repair myocardium and improve cardiac function through promoting the survival, migration, and cardiomyogenic differentiation of MCSCs and inducing angiogenesis.","DOI":"10.1089/ten.TEA.2010.0124","ISSN":"1937-335X","note":"PMID: 20673001","journalAbbreviation":"Tissue Eng Part A","language":"ENG","author":[{"family":"Guo","given":"Hai-Dong"},{"family":"Wang","given":"Hai-Jie"},{"family":"Tan","given":"Yu-Zhen"},{"family":"Wu","given":"Jin-Hong"}],"issued":{"date-parts":[["2011",1]]}}}],"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6]</w:t>
      </w:r>
      <w:r w:rsidRPr="00186875">
        <w:rPr>
          <w:rFonts w:asciiTheme="minorHAnsi" w:hAnsiTheme="minorHAnsi" w:cs="Arial"/>
        </w:rPr>
        <w:fldChar w:fldCharType="end"/>
      </w:r>
      <w:r w:rsidRPr="00186875">
        <w:rPr>
          <w:rFonts w:asciiTheme="minorHAnsi" w:hAnsiTheme="minorHAnsi" w:cs="Arial"/>
        </w:rPr>
        <w:t xml:space="preserve">, fibroblast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wHIINXgR","properties":{"formattedCitation":"[97]","plainCitation":"[97]"},"citationItems":[{"id":758,"uris":["http://zotero.org/users/1254505/items/EVVWFPHE"],"uri":["http://zotero.org/users/1254505/items/EVVWFPHE"],"itemData":{"id":758,"type":"article-journal","title":"Intramyocardial transplantation of fibroblasts expressing vascular endothelial growth factor attenuates cardiac dysfunction","container-title":"Gene Therapy","page":"305-314","volume":"17","issue":"3","source":"PubMed","abstract":"In this study, we analyzed whether transplantation of cardiac fibroblasts (CFs) expressing vascular endothelial growth factor (VEGF) mitigates cardiac dysfunction after myocardial infarction (MI) in rats. First, we observed that the transgene expression lasts longer (45 vs 7 days) when fibroblasts are used as vectors compared with myoblasts. In a preventive protocol, induction of cardiac neovascularization accompanied by reduction in myocardial scar area was observed when cell transplantation was performed 1 week before ischemia/reperfusion and the animals analyzed 3 weeks later. Finally, the therapeutic efficacy of this approach was tested injecting cells in a fibrin biopolymer, to increase cardiac retention, 24 h post-MI. After 4 weeks, an increase in neovascularization and a decrease in myocardial collagen were observed only in rats that received cells expressing VEGF. Basal indirect or direct hemodynamic measurements showed no differences among the groups whereas under pharmacological stress, only the group that received cells expressing VEGF showed a significant reduction in end-diastolic pressure and improvement in stroke volume and cardiac work. These results indicate that transplantation of CFs expressing VEGF using fibrin biopolymer induces neovascularization and attenuates left ventricle fibrosis and cardiac dysfunction in ischemic heart.","DOI":"10.1038/gt.2009.146","ISSN":"1476-5462","note":"PMID: 20010629","journalAbbreviation":"Gene Ther.","language":"ENG","author":[{"family":"Gonçalves","given":"G. A."},{"family":"Vassallo","given":"P. F."},{"family":"Santos","given":"L.","non-dropping-particle":"dos"},{"family":"Schettert","given":"I. T."},{"family":"Nakamuta","given":"J. S."},{"family":"Becker","given":"C."},{"family":"Tucci","given":"P. J. F."},{"family":"Krieger","given":"J. E."}],"issued":{"date-parts":[["2010",3]]}}}],"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7]</w:t>
      </w:r>
      <w:r w:rsidRPr="00186875">
        <w:rPr>
          <w:rFonts w:asciiTheme="minorHAnsi" w:hAnsiTheme="minorHAnsi" w:cs="Arial"/>
        </w:rPr>
        <w:fldChar w:fldCharType="end"/>
      </w:r>
      <w:r w:rsidRPr="00186875">
        <w:rPr>
          <w:rFonts w:asciiTheme="minorHAnsi" w:hAnsiTheme="minorHAnsi" w:cs="Arial"/>
        </w:rPr>
        <w:t xml:space="preserve">, mesenchymal progenitor cell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7Y1qaCjj","properties":{"formattedCitation":"[98]","plainCitation":"[98]"},"citationItems":[{"id":760,"uris":["http://zotero.org/users/1254505/items/IGZXXV5H"],"uri":["http://zotero.org/users/1254505/items/IGZXXV5H"],"itemData":{"id":760,"type":"article-journal","title":"Percutaneous cell delivery into the heart using hydrogels polymerizing in situ","container-title":"Cell Transplantation","page":"297-304","volume":"18","issue":"3","source":"PubMed","abstract":"Heart disease is the leading cause of death in the US. Following an acute myocardial infarction, a fibrous, noncontractile scar develops, and results in congestive heart failure in more than 500,000 patients in the US each year. Muscle regeneration and the induction of new vascular growth to treat ischemic disorders of the heart can have significant therapeutic implications. Early studies in patients with chronic ischemic systolic left ventricular dysfunction (SLVD) using skeletal myoblasts or bone marrow-derived cells report improvement in left ventricular ejection function (LVEF) and clinical status, without notable safety issues. Nonetheless, the efficacy of cell transfer for cardiovascular disease is not established, in part due to a lack of control over cell retention, survival, and function following delivery. We studied the use of biocompatible hydrogels polymerizable in situ as a cell delivery vehicle, to improve cell retention, survival, and function following delivery into the ischemic myocardium. The study was conducted using human bone marrow-derived mesenchymal stem cells and fibrin glue, but the methods are applicable to any human stem cells (adult or embryonic) and a wide range of hydrogels. We first evaluated the utility of several commercially available percutaneous catheters for delivery of viscous cell/hydrogel suspensions. Next we characterized the polymerization kinetics of fibrin glue solutions to define the ranges of concentrations compatible with catheter delivery. We then demonstrate the in vivo effectiveness of this preparation and its ability to increase cell retention and survival in a nude rat model of myocardial infarction.","DOI":"10.3727/096368909788534915","ISSN":"0963-6897","note":"PMID: 19558778\nPMCID: PMC2771541","journalAbbreviation":"Cell Transplant","language":"ENG","author":[{"family":"Martens","given":"Timothy P."},{"family":"Godier","given":"Amandine F. G."},{"family":"Parks","given":"Jonathan J."},{"family":"Wan","given":"Leo Q."},{"family":"Koeckert","given":"Michael S."},{"family":"Eng","given":"George M."},{"family":"Hudson","given":"Barry I."},{"family":"Sherman","given":"Warren"},{"family":"Vunjak-Novakovic","given":"Gordana"}],"issued":{"date-parts":[["2009"]]}}}],"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8]</w:t>
      </w:r>
      <w:r w:rsidRPr="00186875">
        <w:rPr>
          <w:rFonts w:asciiTheme="minorHAnsi" w:hAnsiTheme="minorHAnsi" w:cs="Arial"/>
        </w:rPr>
        <w:fldChar w:fldCharType="end"/>
      </w:r>
      <w:r w:rsidRPr="00186875">
        <w:rPr>
          <w:rFonts w:asciiTheme="minorHAnsi" w:hAnsiTheme="minorHAnsi" w:cs="Arial"/>
        </w:rPr>
        <w:t xml:space="preserve"> and skeletal myoblasts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c0flei86i","properties":{"formattedCitation":"[93]","plainCitation":"[93]"},"citationItems":[{"id":764,"uris":["http://zotero.org/users/1254505/items/3EWJJURE"],"uri":["http://zotero.org/users/1254505/items/3EWJJURE"],"itemData":{"id":764,"type":"article-journal","title":"Injectable fibrin scaffold improves cell transplant survival, reduces infarct expansion, and induces neovasculature formation in ischemic myocardium","container-title":"Journal of the American College of Cardiology","page":"654-660","volume":"44","issue":"3","source":"PubMed","abstract":"OBJECTIVES: In this study, we determined whether fibrin glue improves cell transplant retention and survival, reduces infarct expansion, and induces neovasculature formation.\nBACKGROUND: Current efforts in restoring the myocardium after myocardial infarction (MI) include the delivery of viable cells to replace necrotic cardiomyocytes. Cellular transplantation techniques are, however, limited by transplanted cell retention and survival within the ischemic tissue.\nMETHODS: The left coronary artery of rats was occluded for 17 min followed by reperfusion. One week later, bovine serum albumin (BSA), fibrin glue, skeletal myoblasts in BSA, or skeletal myoblasts in fibrin glue were injected into the infarcted area of the left ventricle. The animals were euthanized five weeks after injection, and their hearts were excised, fresh frozen, and sectioned for histology and immunohistochemistry.\nRESULTS: After five weeks, the mean area covered by skeletal myoblasts in fibrin glue was significantly greater than the area covered by myoblasts injected in BSA. Myoblasts within the infarct were often concentrated around arterioles. The infarct scar size and myoblasts in the fibrin group were significantly smaller than those in the control and BSA groups. Fibrin glue also significantly increased the arteriole density in the infarct scar as compared with the control group.\nCONCLUSIONS: This study indicates that fibrin glue increases cell transplant survival, decreases infarct size, and increases blood flow to ischemic myocardium. Therefore, fibrin glue may have potential as a biomaterial scaffold to improve cellular cardiomyoplasty treat and MIs.","DOI":"10.1016/j.jacc.2004.04.040","ISSN":"0735-1097","note":"PMID: 15358036","journalAbbreviation":"J. Am. Coll. Cardiol.","language":"ENG","author":[{"family":"Christman","given":"Karen L."},{"family":"Vardanian","given":"Andrew J."},{"family":"Fang","given":"Qizhi"},{"family":"Sievers","given":"Richard E."},{"family":"Fok","given":"Hubert H."},{"family":"Lee","given":"Randall J."}],"issued":{"date-parts":[["2004",8,4]]}}}],"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3]</w:t>
      </w:r>
      <w:r w:rsidRPr="00186875">
        <w:rPr>
          <w:rFonts w:asciiTheme="minorHAnsi" w:hAnsiTheme="minorHAnsi" w:cs="Arial"/>
        </w:rPr>
        <w:fldChar w:fldCharType="end"/>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pnras4r87","properties":{"formattedCitation":"[94]","plainCitation":"[94]"},"citationItems":[{"id":762,"uris":["http://zotero.org/users/1254505/items/ZJTS7WP3"],"uri":["http://zotero.org/users/1254505/items/ZJTS7WP3"],"itemData":{"id":762,"type":"article-journal","title":"Fibrin glue alone and skeletal myoblasts in a fibrin scaffold preserve cardiac function after myocardial infarction","container-title":"Tissue Engineering","page":"403-409","volume":"10","issue":"3-4","source":"PubMed","abstract":"Current efforts in cardiac tissue engineering center around the use of scaffolds that deliver cells to the epicardial surface. In this study, we examined the effects of fibrin glue as an injectable scaffold and wall support in ischemic myocardium. The left coronary artery of rats was occluded for 17 min, followed by reperfusion. Echocardiography was performed 8 days after infarction. One to 2 days later, either 0.5% bovine serum albumin (BSA) in phosphate-buffered saline, fibrin glue alone, skeletal myoblasts alone, or skeletal myoblasts in fibrin glue were injected into the ischemic left ventricle. Echocardiography was again performed 5 weeks after injection. The animals were then sacrificed and the hearts were fresh frozen and sectioned for histology and immunohistochemistry. Both the fractional shortening (FS) and infarct wall thickness of the BSA group decreased significantly after 5 weeks (p = 0.0005 and 0.02, respectively). In contrast, both measurements for the fibrin glue group, cells group, and cells in fibrin glue group did not change significantly (FS: p = 0.18, 0.89, and 0.19, respectively; wall thickness: p = 0.40, 0.44, 0.43, respectively). Fibrin glue is capable of preserving infarct wall thickness and cardiac function after a myocardial infarction in rats and may be useful as a biomaterial scaffold for myocardial cell transplantation.","DOI":"10.1089/107632704323061762","ISSN":"1076-3279","note":"PMID: 15165457","journalAbbreviation":"Tissue Eng.","language":"ENG","author":[{"family":"Christman","given":"Karen L."},{"family":"Fok","given":"Hubert H."},{"family":"Sievers","given":"Richard E."},{"family":"Fang","given":"Qizhi"},{"family":"Lee","given":"Randall J."}],"issued":{"date-parts":[["2004",4]]}}}],"schema":"https://github.com/citation-style-language/schema/raw/master/csl-citation.json"} </w:instrText>
      </w:r>
      <w:r w:rsidRPr="00186875">
        <w:rPr>
          <w:rFonts w:asciiTheme="minorHAnsi" w:hAnsiTheme="minorHAnsi" w:cs="Arial"/>
        </w:rPr>
        <w:fldChar w:fldCharType="separate"/>
      </w:r>
      <w:r w:rsidR="008E02F8" w:rsidRPr="00186875">
        <w:rPr>
          <w:rFonts w:asciiTheme="minorHAnsi" w:hAnsiTheme="minorHAnsi" w:cs="Arial"/>
          <w:noProof/>
        </w:rPr>
        <w:t>[94]</w:t>
      </w:r>
      <w:r w:rsidRPr="00186875">
        <w:rPr>
          <w:rFonts w:asciiTheme="minorHAnsi" w:hAnsiTheme="minorHAnsi" w:cs="Arial"/>
        </w:rPr>
        <w:fldChar w:fldCharType="end"/>
      </w:r>
      <w:r w:rsidRPr="00186875">
        <w:rPr>
          <w:rFonts w:asciiTheme="minorHAnsi" w:hAnsiTheme="minorHAnsi" w:cs="Arial"/>
        </w:rPr>
        <w:t xml:space="preserve">. </w:t>
      </w:r>
    </w:p>
    <w:p w14:paraId="0F654C1C" w14:textId="77777777" w:rsidR="00BC14A8" w:rsidRPr="00186875" w:rsidRDefault="00BC14A8" w:rsidP="00BC14A8">
      <w:pPr>
        <w:rPr>
          <w:rFonts w:asciiTheme="minorHAnsi" w:hAnsiTheme="minorHAnsi" w:cs="Arial"/>
        </w:rPr>
      </w:pPr>
    </w:p>
    <w:p w14:paraId="3C25937B" w14:textId="5B0109DE" w:rsidR="00BC14A8" w:rsidRPr="007B1436" w:rsidRDefault="00FB4505" w:rsidP="00704347">
      <w:pPr>
        <w:pStyle w:val="Heading2"/>
        <w:rPr>
          <w:color w:val="auto"/>
        </w:rPr>
      </w:pPr>
      <w:r w:rsidRPr="007B1436">
        <w:rPr>
          <w:color w:val="auto"/>
        </w:rPr>
        <w:br w:type="column"/>
      </w:r>
      <w:bookmarkStart w:id="103" w:name="_Toc358625773"/>
      <w:bookmarkStart w:id="104" w:name="_Toc362554003"/>
      <w:r w:rsidR="00BC14A8" w:rsidRPr="007B1436">
        <w:rPr>
          <w:color w:val="auto"/>
        </w:rPr>
        <w:t>Synthetic materials:</w:t>
      </w:r>
      <w:bookmarkEnd w:id="103"/>
      <w:bookmarkEnd w:id="104"/>
    </w:p>
    <w:p w14:paraId="0BC3C570" w14:textId="47F5C7C4" w:rsidR="0006346E" w:rsidRPr="00186875" w:rsidRDefault="002B5FAB" w:rsidP="00BC14A8">
      <w:pPr>
        <w:rPr>
          <w:rFonts w:asciiTheme="minorHAnsi" w:hAnsiTheme="minorHAnsi" w:cs="Arial"/>
        </w:rPr>
      </w:pPr>
      <w:r w:rsidRPr="00186875">
        <w:rPr>
          <w:rFonts w:asciiTheme="minorHAnsi" w:hAnsiTheme="minorHAnsi" w:cs="Arial"/>
        </w:rPr>
        <w:t xml:space="preserve">There is a huge range of synthetic biomaterials </w:t>
      </w:r>
      <w:r w:rsidR="0006346E" w:rsidRPr="00186875">
        <w:rPr>
          <w:rFonts w:asciiTheme="minorHAnsi" w:hAnsiTheme="minorHAnsi" w:cs="Arial"/>
        </w:rPr>
        <w:t xml:space="preserve">including esters, anhydrides, carbonates, urethanes, </w:t>
      </w:r>
      <w:r w:rsidR="009D2015" w:rsidRPr="00186875">
        <w:rPr>
          <w:rFonts w:asciiTheme="minorHAnsi" w:hAnsiTheme="minorHAnsi" w:cs="Arial"/>
        </w:rPr>
        <w:t xml:space="preserve">each </w:t>
      </w:r>
      <w:r w:rsidR="0006346E" w:rsidRPr="00186875">
        <w:rPr>
          <w:rFonts w:asciiTheme="minorHAnsi" w:hAnsiTheme="minorHAnsi" w:cs="Arial"/>
        </w:rPr>
        <w:t xml:space="preserve">with unique material properties. For </w:t>
      </w:r>
      <w:r w:rsidR="009D2015" w:rsidRPr="00186875">
        <w:rPr>
          <w:rFonts w:asciiTheme="minorHAnsi" w:hAnsiTheme="minorHAnsi" w:cs="Arial"/>
        </w:rPr>
        <w:t>the purposes of cell delivery, the</w:t>
      </w:r>
      <w:r w:rsidR="0006346E" w:rsidRPr="00186875">
        <w:rPr>
          <w:rFonts w:asciiTheme="minorHAnsi" w:hAnsiTheme="minorHAnsi" w:cs="Arial"/>
        </w:rPr>
        <w:t xml:space="preserve"> material </w:t>
      </w:r>
      <w:r w:rsidR="009D2015" w:rsidRPr="00186875">
        <w:rPr>
          <w:rFonts w:asciiTheme="minorHAnsi" w:hAnsiTheme="minorHAnsi" w:cs="Arial"/>
        </w:rPr>
        <w:t>needs to meet criteria including</w:t>
      </w:r>
      <w:r w:rsidR="0023537D" w:rsidRPr="00186875">
        <w:rPr>
          <w:rFonts w:asciiTheme="minorHAnsi" w:hAnsiTheme="minorHAnsi" w:cs="Arial"/>
        </w:rPr>
        <w:t xml:space="preserve"> biocompatibility (non allogenic),</w:t>
      </w:r>
      <w:r w:rsidR="009D2015" w:rsidRPr="00186875">
        <w:rPr>
          <w:rFonts w:asciiTheme="minorHAnsi" w:hAnsiTheme="minorHAnsi" w:cs="Arial"/>
        </w:rPr>
        <w:t xml:space="preserve"> ideal degradation times, material properties which will withstand the local stress and strains whilst being easy to handle by the healthcare technician.</w:t>
      </w:r>
      <w:r w:rsidR="00F02F47" w:rsidRPr="00186875">
        <w:rPr>
          <w:rFonts w:asciiTheme="minorHAnsi" w:hAnsiTheme="minorHAnsi" w:cs="Arial"/>
        </w:rPr>
        <w:t xml:space="preserve"> Ideally the material should be approved by regulatory agencies such as the US FDA.</w:t>
      </w:r>
    </w:p>
    <w:p w14:paraId="7C214E71" w14:textId="77777777" w:rsidR="00F02F47" w:rsidRPr="00D52A82" w:rsidRDefault="00F02F47" w:rsidP="00BC14A8">
      <w:pPr>
        <w:rPr>
          <w:rFonts w:asciiTheme="minorHAnsi" w:hAnsiTheme="minorHAnsi" w:cs="Arial"/>
        </w:rPr>
      </w:pPr>
    </w:p>
    <w:p w14:paraId="24CB4F4C" w14:textId="26ADCF08" w:rsidR="00F02F47" w:rsidRPr="00D52A82" w:rsidRDefault="00F02F47" w:rsidP="00D52A82">
      <w:pPr>
        <w:pStyle w:val="Heading3"/>
        <w:rPr>
          <w:color w:val="auto"/>
        </w:rPr>
      </w:pPr>
      <w:bookmarkStart w:id="105" w:name="_Toc362554004"/>
      <w:r w:rsidRPr="00D52A82">
        <w:rPr>
          <w:color w:val="auto"/>
        </w:rPr>
        <w:t>PLGA:</w:t>
      </w:r>
      <w:bookmarkEnd w:id="105"/>
    </w:p>
    <w:p w14:paraId="511B747B" w14:textId="5DE559B7" w:rsidR="0006346E" w:rsidRPr="00D52A82" w:rsidRDefault="009D2015" w:rsidP="0006346E">
      <w:pPr>
        <w:ind w:firstLine="720"/>
        <w:rPr>
          <w:rFonts w:asciiTheme="minorHAnsi" w:hAnsiTheme="minorHAnsi" w:cs="Arial"/>
        </w:rPr>
      </w:pPr>
      <w:r w:rsidRPr="00D52A82">
        <w:rPr>
          <w:rFonts w:asciiTheme="minorHAnsi" w:hAnsiTheme="minorHAnsi" w:cs="Arial"/>
        </w:rPr>
        <w:t xml:space="preserve">One of the most common synthetic biomaterials, </w:t>
      </w:r>
      <w:r w:rsidR="0006346E" w:rsidRPr="00D52A82">
        <w:rPr>
          <w:rFonts w:asciiTheme="minorHAnsi" w:hAnsiTheme="minorHAnsi" w:cs="Arial"/>
        </w:rPr>
        <w:t>Poly (l-lactic – co – glycolic) acid (PLGA) is a random copolymer of the monomers lactic acid and glycolic acid</w:t>
      </w:r>
      <w:r w:rsidR="0006346E" w:rsidRPr="00186875">
        <w:rPr>
          <w:rFonts w:asciiTheme="minorHAnsi" w:hAnsiTheme="minorHAnsi" w:cs="Arial"/>
        </w:rPr>
        <w:t xml:space="preserve"> and is a highly tuneable synthetic biomaterial</w:t>
      </w:r>
      <w:r w:rsidRPr="00186875">
        <w:rPr>
          <w:rFonts w:asciiTheme="minorHAnsi" w:hAnsiTheme="minorHAnsi" w:cs="Arial"/>
        </w:rPr>
        <w:t xml:space="preserve">. </w:t>
      </w:r>
      <w:r w:rsidR="0006346E" w:rsidRPr="00186875">
        <w:rPr>
          <w:rFonts w:asciiTheme="minorHAnsi" w:hAnsiTheme="minorHAnsi" w:cs="Arial"/>
        </w:rPr>
        <w:t xml:space="preserve">The polymer is readily dissolvable in a range of common solvents including cholorinated solvents, acetone and tetrahydofuran which allows the polymer to be processed by a wide range of techniques </w:t>
      </w:r>
      <w:r w:rsidR="0006346E"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5c2b0llmj","properties":{"formattedCitation":"[135]","plainCitation":"[135]"},"citationItems":[{"id":810,"uris":["http://zotero.org/users/1254505/items/HSKG6CJ6"],"uri":["http://zotero.org/users/1254505/items/HSKG6CJ6"],"itemData":{"id":810,"type":"article-journal","title":"Poly Lactic-co-Glycolic Acid (PLGA) as Biodegradable Controlled Drug Delivery Carrier","container-title":"Polymers","page":"1377-1397","volume":"3","issue":"3","source":"PubMed Central","abstract":"In past two decades poly lactic-co-glycolic acid (PLGA) has been among the most attractive polymeric candidates used to fabricate devices for drug delivery and tissue engineering applications. PLGA is biocompatible and biodegradable, exhibits a wide range of erosion times, has tunable mechanical properties and most importantly, is a FDA approved polymer. In particular, PLGA has been extensively studied for the development of devices for controlled delivery of small molecule drugs, proteins and other macromolecules in commercial use and in research. This manuscript describes the various fabrication techniques for these devices and the factors affecting their degradation and drug release.","DOI":"10.3390/polym3031377","ISSN":"2073-4360","note":"PMID: 22577513\nPMCID: PMC3347861","journalAbbreviation":"Polymers (Basel)","author":[{"family":"Makadia","given":"Hirenkumar K."},{"family":"Siegel","given":"Steven J."}],"issued":{"date-parts":[["2011",9,1]]}}}],"schema":"https://github.com/citation-style-language/schema/raw/master/csl-citation.json"} </w:instrText>
      </w:r>
      <w:r w:rsidR="0006346E" w:rsidRPr="00186875">
        <w:rPr>
          <w:rFonts w:asciiTheme="minorHAnsi" w:hAnsiTheme="minorHAnsi" w:cs="Arial"/>
        </w:rPr>
        <w:fldChar w:fldCharType="separate"/>
      </w:r>
      <w:r w:rsidR="003D58FB" w:rsidRPr="007B1436">
        <w:rPr>
          <w:rFonts w:asciiTheme="minorHAnsi" w:hAnsiTheme="minorHAnsi" w:cs="Arial"/>
          <w:noProof/>
        </w:rPr>
        <w:t>[135]</w:t>
      </w:r>
      <w:r w:rsidR="0006346E" w:rsidRPr="00186875">
        <w:rPr>
          <w:rFonts w:asciiTheme="minorHAnsi" w:hAnsiTheme="minorHAnsi" w:cs="Arial"/>
        </w:rPr>
        <w:fldChar w:fldCharType="end"/>
      </w:r>
      <w:r w:rsidR="0006346E" w:rsidRPr="00186875">
        <w:rPr>
          <w:rFonts w:asciiTheme="minorHAnsi" w:hAnsiTheme="minorHAnsi" w:cs="Arial"/>
        </w:rPr>
        <w:t xml:space="preserve">. Furthermore, PLGA has been used to deliver </w:t>
      </w:r>
      <w:r w:rsidR="0006346E" w:rsidRPr="00D52A82">
        <w:rPr>
          <w:rFonts w:asciiTheme="minorHAnsi" w:hAnsiTheme="minorHAnsi" w:cs="Arial"/>
        </w:rPr>
        <w:t xml:space="preserve">a range of molecules including peptides, proteins and vaccines </w:t>
      </w:r>
      <w:r w:rsidR="0006346E"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1445b58k2u","properties":{"formattedCitation":"[136]","plainCitation":"[136]"},"citationItems":[{"id":808,"uris":["http://zotero.org/users/1254505/items/XZXG3R45"],"uri":["http://zotero.org/users/1254505/items/XZXG3R45"],"itemData":{"id":808,"type":"article-journal","title":"The manufacturing techniques of various drug loaded biodegradable poly(lactide-co-glycolide) (PLGA) devices","container-title":"Biomaterials","collection-title":"Orthopaedic Polymeric Biomaterials: Basic Aspects of Biodegradables","page":"2475-2490","volume":"21","issue":"23","source":"ScienceDirect","abstract":"A considerable research has been conducted on drug delivery by biodegradable polymeric devices, following the entry of bioresorbable surgical sutures in the market about two decades ago. Amongst the different classes of biodegradable polymers, the thermoplastic aliphatic poly(esters) like poly(lactide) (PLA), poly(glycolide) (PGA), and especially the copolymer of lactide and glycolide, poly(lactide-co-glycolide) (PLGA) have generated immense interest due to their favorable properties such as good biocompatibility, biodegradability, and mechanical strength. Also, they are easy to formulate into different devices for carrying a variety of drug classes such as vaccines, peptides, proteins, and micromolecules. Also, they have been approved by the Food and Drug Administration (FDA) for drug delivery. This review discusses the various traditional and novel techniques (such as in situ microencapsulation) of preparing various drug loaded PLGA devices, with emphasis on preparing microparticles. Also, certain issues about other related biodegradable polyesters are discussed.","DOI":"10.1016/S0142-9612(00)00115-0","ISSN":"0142-9612","journalAbbreviation":"Biomaterials","author":[{"family":"Jain","given":"Rajeev A"}],"issued":{"date-parts":[["2000",12,1]]}}}],"schema":"https://github.com/citation-style-language/schema/raw/master/csl-citation.json"} </w:instrText>
      </w:r>
      <w:r w:rsidR="0006346E" w:rsidRPr="00D52A82">
        <w:rPr>
          <w:rFonts w:asciiTheme="minorHAnsi" w:hAnsiTheme="minorHAnsi" w:cs="Arial"/>
        </w:rPr>
        <w:fldChar w:fldCharType="separate"/>
      </w:r>
      <w:r w:rsidR="003D58FB" w:rsidRPr="00D52A82">
        <w:rPr>
          <w:rFonts w:asciiTheme="minorHAnsi" w:hAnsiTheme="minorHAnsi" w:cs="Arial"/>
          <w:noProof/>
        </w:rPr>
        <w:t>[136]</w:t>
      </w:r>
      <w:r w:rsidR="0006346E" w:rsidRPr="00D52A82">
        <w:rPr>
          <w:rFonts w:asciiTheme="minorHAnsi" w:hAnsiTheme="minorHAnsi" w:cs="Arial"/>
        </w:rPr>
        <w:fldChar w:fldCharType="end"/>
      </w:r>
      <w:r w:rsidR="0006346E" w:rsidRPr="00D52A82">
        <w:rPr>
          <w:rFonts w:asciiTheme="minorHAnsi" w:hAnsiTheme="minorHAnsi" w:cs="Arial"/>
        </w:rPr>
        <w:t>.</w:t>
      </w:r>
    </w:p>
    <w:p w14:paraId="21815F06" w14:textId="77777777" w:rsidR="0006346E" w:rsidRPr="00D52A82" w:rsidRDefault="0006346E" w:rsidP="0006346E">
      <w:pPr>
        <w:rPr>
          <w:rFonts w:asciiTheme="minorHAnsi" w:hAnsiTheme="minorHAnsi" w:cs="Arial"/>
        </w:rPr>
      </w:pPr>
    </w:p>
    <w:p w14:paraId="7B27312F" w14:textId="77777777" w:rsidR="0006346E" w:rsidRPr="00D52A82" w:rsidRDefault="0006346E" w:rsidP="00D52A82">
      <w:pPr>
        <w:pStyle w:val="Heading3"/>
        <w:rPr>
          <w:color w:val="auto"/>
        </w:rPr>
      </w:pPr>
      <w:bookmarkStart w:id="106" w:name="_Toc362554005"/>
      <w:r w:rsidRPr="00D52A82">
        <w:rPr>
          <w:color w:val="auto"/>
        </w:rPr>
        <w:t>PGA:</w:t>
      </w:r>
      <w:bookmarkEnd w:id="106"/>
    </w:p>
    <w:p w14:paraId="2996C745" w14:textId="77244F07" w:rsidR="0006346E" w:rsidRPr="00D52A82" w:rsidRDefault="00F02F47" w:rsidP="0006346E">
      <w:pPr>
        <w:rPr>
          <w:rFonts w:asciiTheme="minorHAnsi" w:hAnsiTheme="minorHAnsi" w:cs="Arial"/>
        </w:rPr>
      </w:pPr>
      <w:r w:rsidRPr="00D52A82">
        <w:rPr>
          <w:rFonts w:asciiTheme="minorHAnsi" w:hAnsiTheme="minorHAnsi" w:cs="Arial"/>
        </w:rPr>
        <w:t>Poly</w:t>
      </w:r>
      <w:r w:rsidR="007255AB" w:rsidRPr="00D52A82">
        <w:rPr>
          <w:rFonts w:asciiTheme="minorHAnsi" w:hAnsiTheme="minorHAnsi" w:cs="Arial"/>
        </w:rPr>
        <w:t>(glycolic acid) (PGA) was o</w:t>
      </w:r>
      <w:r w:rsidR="009D2015" w:rsidRPr="00D52A82">
        <w:rPr>
          <w:rFonts w:asciiTheme="minorHAnsi" w:hAnsiTheme="minorHAnsi" w:cs="Arial"/>
        </w:rPr>
        <w:t>ne of the first degradable polymers investigated for biomedical use in the 1970s</w:t>
      </w:r>
      <w:r w:rsidR="007255AB" w:rsidRPr="00D52A82">
        <w:rPr>
          <w:rFonts w:asciiTheme="minorHAnsi" w:hAnsiTheme="minorHAnsi" w:cs="Arial"/>
        </w:rPr>
        <w:t>, most well known for degradable sutures</w:t>
      </w:r>
      <w:r w:rsidR="009D2015" w:rsidRPr="00D52A82">
        <w:rPr>
          <w:rFonts w:asciiTheme="minorHAnsi" w:hAnsiTheme="minorHAnsi" w:cs="Arial"/>
        </w:rPr>
        <w:t xml:space="preserve"> </w:t>
      </w:r>
      <w:r w:rsidR="009D2015"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26sd6fm70v","properties":{"formattedCitation":"[137]","plainCitation":"[137]"},"citationItems":[{"id":814,"uris":["http://zotero.org/users/1254505/items/TD2IUKBZ"],"uri":["http://zotero.org/users/1254505/items/TD2IUKBZ"],"itemData":{"id":814,"type":"article-journal","title":"Evaluation of tensile and absorption properties of polyglycolic acid sutures","container-title":"Surgery, Gynecology &amp; Obstetrics","page":"701-716","volume":"131","issue":"4","source":"PubMed","ISSN":"0039-6087","note":"PMID: 5458531","journalAbbreviation":"Surg Gynecol Obstet","language":"ENG","author":[{"family":"Katz","given":"A. R."},{"family":"Turner","given":"R. J."}],"issued":{"date-parts":[["1970",10]]}}}],"schema":"https://github.com/citation-style-language/schema/raw/master/csl-citation.json"} </w:instrText>
      </w:r>
      <w:r w:rsidR="009D2015" w:rsidRPr="00D52A82">
        <w:rPr>
          <w:rFonts w:asciiTheme="minorHAnsi" w:hAnsiTheme="minorHAnsi" w:cs="Arial"/>
        </w:rPr>
        <w:fldChar w:fldCharType="separate"/>
      </w:r>
      <w:r w:rsidR="003D58FB" w:rsidRPr="00D52A82">
        <w:rPr>
          <w:rFonts w:asciiTheme="minorHAnsi" w:hAnsiTheme="minorHAnsi" w:cs="Arial"/>
          <w:noProof/>
        </w:rPr>
        <w:t>[137]</w:t>
      </w:r>
      <w:r w:rsidR="009D2015" w:rsidRPr="00D52A82">
        <w:rPr>
          <w:rFonts w:asciiTheme="minorHAnsi" w:hAnsiTheme="minorHAnsi" w:cs="Arial"/>
        </w:rPr>
        <w:fldChar w:fldCharType="end"/>
      </w:r>
      <w:r w:rsidR="009D2015" w:rsidRPr="00D52A82">
        <w:rPr>
          <w:rFonts w:asciiTheme="minorHAnsi" w:hAnsiTheme="minorHAnsi" w:cs="Arial"/>
        </w:rPr>
        <w:t>.</w:t>
      </w:r>
      <w:r w:rsidR="00740256" w:rsidRPr="00D52A82">
        <w:rPr>
          <w:rFonts w:asciiTheme="minorHAnsi" w:hAnsiTheme="minorHAnsi" w:cs="Arial"/>
        </w:rPr>
        <w:t xml:space="preserve"> With a rapid degradation rate</w:t>
      </w:r>
      <w:r w:rsidR="007255AB" w:rsidRPr="00D52A82">
        <w:rPr>
          <w:rFonts w:asciiTheme="minorHAnsi" w:hAnsiTheme="minorHAnsi" w:cs="Arial"/>
        </w:rPr>
        <w:t xml:space="preserve"> and being insoluble in many common solvents, PGA is rarely used on its own.</w:t>
      </w:r>
    </w:p>
    <w:p w14:paraId="18C2677B" w14:textId="77777777" w:rsidR="007255AB" w:rsidRPr="00D52A82" w:rsidRDefault="007255AB" w:rsidP="0006346E">
      <w:pPr>
        <w:rPr>
          <w:rFonts w:asciiTheme="minorHAnsi" w:hAnsiTheme="minorHAnsi" w:cs="Arial"/>
        </w:rPr>
      </w:pPr>
    </w:p>
    <w:p w14:paraId="214EFFF7" w14:textId="77777777" w:rsidR="007255AB" w:rsidRPr="00D52A82" w:rsidRDefault="007255AB" w:rsidP="00D52A82">
      <w:pPr>
        <w:pStyle w:val="Heading3"/>
        <w:rPr>
          <w:color w:val="auto"/>
        </w:rPr>
      </w:pPr>
      <w:bookmarkStart w:id="107" w:name="_Toc362554006"/>
      <w:r w:rsidRPr="00D52A82">
        <w:rPr>
          <w:color w:val="auto"/>
        </w:rPr>
        <w:t>PLA:</w:t>
      </w:r>
      <w:bookmarkEnd w:id="107"/>
    </w:p>
    <w:p w14:paraId="25803C0D" w14:textId="6FD6C85F" w:rsidR="00E46A98" w:rsidRPr="00186875" w:rsidRDefault="007255AB" w:rsidP="00E46A98">
      <w:pPr>
        <w:rPr>
          <w:rFonts w:asciiTheme="minorHAnsi" w:hAnsiTheme="minorHAnsi" w:cs="Arial"/>
        </w:rPr>
      </w:pPr>
      <w:r w:rsidRPr="00D52A82">
        <w:rPr>
          <w:rFonts w:asciiTheme="minorHAnsi" w:hAnsiTheme="minorHAnsi" w:cs="Arial"/>
        </w:rPr>
        <w:t>Poly(lactic acid) has a much slower degradation rate than PGA, with degradation being as long as 5 years</w:t>
      </w:r>
      <w:r w:rsidR="00E46A98" w:rsidRPr="00D52A82">
        <w:rPr>
          <w:rFonts w:asciiTheme="minorHAnsi" w:hAnsiTheme="minorHAnsi" w:cs="Arial"/>
        </w:rPr>
        <w:t xml:space="preserve"> in vivo when at a high molecular weight</w:t>
      </w:r>
      <w:r w:rsidRPr="00D52A82">
        <w:rPr>
          <w:rFonts w:asciiTheme="minorHAnsi" w:hAnsiTheme="minorHAnsi" w:cs="Arial"/>
        </w:rPr>
        <w:t xml:space="preserve"> </w:t>
      </w:r>
      <w:r w:rsidRPr="00D52A82">
        <w:rPr>
          <w:rFonts w:asciiTheme="minorHAnsi" w:hAnsiTheme="minorHAnsi" w:cs="Arial"/>
        </w:rPr>
        <w:fldChar w:fldCharType="begin"/>
      </w:r>
      <w:r w:rsidR="003D58FB" w:rsidRPr="00D52A82">
        <w:rPr>
          <w:rFonts w:asciiTheme="minorHAnsi" w:hAnsiTheme="minorHAnsi" w:cs="Arial"/>
        </w:rPr>
        <w:instrText xml:space="preserve"> ADDIN ZOTERO_ITEM CSL_CITATION {"citationID":"keq74c5va","properties":{"formattedCitation":"[138]","plainCitation":"[138]"},"citationItems":[{"id":816,"uris":["http://zotero.org/users/1254505/items/CPBEKKX8"],"uri":["http://zotero.org/users/1254505/items/CPBEKKX8"],"itemData":{"id":816,"type":"article-journal","title":"A 5-year in vitro and in vivo study of the biodegradation of polylactide plates","container-title":"Journal of Oral and Maxillofacial Surgery: Official Journal of the American Association of Oral and Maxillofacial Surgeons","page":"604-614; discussion 614-615","volume":"56","issue":"5","source":"PubMed","abstract":"PURPOSE: The purpose of this study was to investigate the long-term tissue response and duration of degradation of self-reinforced poly-L-lactide (SR-PLLA) multilayer plates in vivo.\nMATERIALS AND METHODS: Mandibular osteotomies in sheep were fixed with SR-PLLA multilayer plates. The animals were followed for 1, 2, 3, 4, and 5 years, after which histologic studies were performed.\nRESULTS: The foreign-body reaction was mainly mild, and the osteotomies were well united. After 5 years in vivo, the material was almost completely resorbed, but small particles of polymer could still be detected at the implantation site. SR-PLLA plates were also incubated in vitro for 5 years. The material degraded considerably faster in vivo than in vitro. Molecular weight, melting temperature, and crystallinity of the plates remained at a constant level after 2 years in vitro, indicating very slow degradation of the oligomeric (molecular weight [Mw], 3500 daltons), highly crystalline (heat of fusion, 70 J/g), PLLA residue solely as a result of hydrolysis. Although the plates became increasingly fragile as they degraded, they retained their macroscopic form until the end of the 5-year follow-up. Loss of mass of the plates was 52%+/-8% after 5 years of incubation in vitro.\nCONCLUSIONS: Although the long degradation period may seem to be a minor drawback to the use of such plates, it does not appear to affect the healing process.","ISSN":"0278-2391","note":"PMID: 9590343","journalAbbreviation":"J. Oral Maxillofac. Surg.","language":"ENG","author":[{"family":"Suuronen","given":"R."},{"family":"Pohjonen","given":"T."},{"family":"Hietanen","given":"J."},{"family":"Lindqvist","given":"C."}],"issued":{"date-parts":[["1998",5]]}}}],"schema":"https://github.com/citation-style-language/schema/raw/master/csl-citation.json"} </w:instrText>
      </w:r>
      <w:r w:rsidRPr="00D52A82">
        <w:rPr>
          <w:rFonts w:asciiTheme="minorHAnsi" w:hAnsiTheme="minorHAnsi" w:cs="Arial"/>
        </w:rPr>
        <w:fldChar w:fldCharType="separate"/>
      </w:r>
      <w:r w:rsidR="003D58FB" w:rsidRPr="00D52A82">
        <w:rPr>
          <w:rFonts w:asciiTheme="minorHAnsi" w:hAnsiTheme="minorHAnsi" w:cs="Arial"/>
          <w:noProof/>
        </w:rPr>
        <w:t>[138]</w:t>
      </w:r>
      <w:r w:rsidRPr="00D52A82">
        <w:rPr>
          <w:rFonts w:asciiTheme="minorHAnsi" w:hAnsiTheme="minorHAnsi" w:cs="Arial"/>
        </w:rPr>
        <w:fldChar w:fldCharType="end"/>
      </w:r>
      <w:r w:rsidR="00E46A98" w:rsidRPr="00D52A82">
        <w:rPr>
          <w:rFonts w:asciiTheme="minorHAnsi" w:hAnsiTheme="minorHAnsi" w:cs="Arial"/>
        </w:rPr>
        <w:t>. For purposes of drug</w:t>
      </w:r>
      <w:r w:rsidR="00E46A98" w:rsidRPr="00186875">
        <w:rPr>
          <w:rFonts w:asciiTheme="minorHAnsi" w:hAnsiTheme="minorHAnsi" w:cs="Arial"/>
        </w:rPr>
        <w:t xml:space="preserve"> delivery, PLA is often blended with a more ra</w:t>
      </w:r>
      <w:r w:rsidR="003F6B10" w:rsidRPr="00186875">
        <w:rPr>
          <w:rFonts w:asciiTheme="minorHAnsi" w:hAnsiTheme="minorHAnsi" w:cs="Arial"/>
        </w:rPr>
        <w:t xml:space="preserve">pidly degradable polymer. </w:t>
      </w:r>
      <w:r w:rsidR="00E46A98" w:rsidRPr="00186875">
        <w:rPr>
          <w:rFonts w:asciiTheme="minorHAnsi" w:hAnsiTheme="minorHAnsi" w:cs="Arial"/>
        </w:rPr>
        <w:t>PLA is a chiral mole</w:t>
      </w:r>
      <w:r w:rsidR="003F6B10" w:rsidRPr="00186875">
        <w:rPr>
          <w:rFonts w:asciiTheme="minorHAnsi" w:hAnsiTheme="minorHAnsi" w:cs="Arial"/>
        </w:rPr>
        <w:t>cule, but only</w:t>
      </w:r>
      <w:r w:rsidR="00E46A98" w:rsidRPr="00186875">
        <w:rPr>
          <w:rFonts w:asciiTheme="minorHAnsi" w:hAnsiTheme="minorHAnsi" w:cs="Arial"/>
        </w:rPr>
        <w:t xml:space="preserve"> poly(L-lactic acid) (PLLA), poly(D,L-lactic acid) (PDLLA</w:t>
      </w:r>
      <w:r w:rsidR="003F6B10" w:rsidRPr="00186875">
        <w:rPr>
          <w:rFonts w:asciiTheme="minorHAnsi" w:hAnsiTheme="minorHAnsi" w:cs="Arial"/>
        </w:rPr>
        <w:t xml:space="preserve">) </w:t>
      </w:r>
      <w:r w:rsidR="00E46A98" w:rsidRPr="00186875">
        <w:rPr>
          <w:rFonts w:asciiTheme="minorHAnsi" w:hAnsiTheme="minorHAnsi" w:cs="Arial"/>
        </w:rPr>
        <w:t>are studied for biomedical use.</w:t>
      </w:r>
    </w:p>
    <w:p w14:paraId="4125C052" w14:textId="77777777" w:rsidR="00E46A98" w:rsidRPr="00186875" w:rsidRDefault="00E46A98" w:rsidP="0006346E">
      <w:pPr>
        <w:rPr>
          <w:rFonts w:asciiTheme="minorHAnsi" w:hAnsiTheme="minorHAnsi" w:cs="Arial"/>
        </w:rPr>
      </w:pPr>
    </w:p>
    <w:p w14:paraId="37ACE19D" w14:textId="37F8698F" w:rsidR="00E46A98" w:rsidRPr="00D52A82" w:rsidRDefault="00E46A98" w:rsidP="00E46A98">
      <w:pPr>
        <w:rPr>
          <w:rFonts w:asciiTheme="minorHAnsi" w:hAnsiTheme="minorHAnsi" w:cs="Arial"/>
        </w:rPr>
      </w:pPr>
      <w:r w:rsidRPr="00186875">
        <w:rPr>
          <w:rFonts w:asciiTheme="minorHAnsi" w:hAnsiTheme="minorHAnsi" w:cs="Arial"/>
        </w:rPr>
        <w:t>Material properties of PLGA can be changed with altering ratios of lactic acid and glycolic acid and is often produced by ring ope</w:t>
      </w:r>
      <w:r w:rsidR="003F6B10" w:rsidRPr="00186875">
        <w:rPr>
          <w:rFonts w:asciiTheme="minorHAnsi" w:hAnsiTheme="minorHAnsi" w:cs="Arial"/>
        </w:rPr>
        <w:t>ning copolymerisation of lactic</w:t>
      </w:r>
      <w:r w:rsidRPr="00186875">
        <w:rPr>
          <w:rFonts w:asciiTheme="minorHAnsi" w:hAnsiTheme="minorHAnsi" w:cs="Arial"/>
        </w:rPr>
        <w:t xml:space="preserve"> </w:t>
      </w:r>
      <w:r w:rsidRPr="00D52A82">
        <w:rPr>
          <w:rFonts w:asciiTheme="minorHAnsi" w:hAnsiTheme="minorHAnsi" w:cs="Arial"/>
        </w:rPr>
        <w:t>acid and glycolic acid.</w:t>
      </w:r>
    </w:p>
    <w:p w14:paraId="03973B65" w14:textId="15CF686E" w:rsidR="007255AB" w:rsidRPr="00D52A82" w:rsidRDefault="00E46A98" w:rsidP="00D52A82">
      <w:pPr>
        <w:pStyle w:val="Heading4"/>
        <w:rPr>
          <w:color w:val="auto"/>
        </w:rPr>
      </w:pPr>
      <w:r w:rsidRPr="00D52A82">
        <w:rPr>
          <w:color w:val="auto"/>
        </w:rPr>
        <w:t>PLGA degradation:</w:t>
      </w:r>
    </w:p>
    <w:p w14:paraId="3CA0E5A8" w14:textId="72D98EF8" w:rsidR="007255AB" w:rsidRPr="00186875" w:rsidRDefault="0006346E" w:rsidP="007255AB">
      <w:pPr>
        <w:rPr>
          <w:rFonts w:asciiTheme="minorHAnsi" w:hAnsiTheme="minorHAnsi" w:cs="Arial"/>
        </w:rPr>
      </w:pPr>
      <w:r w:rsidRPr="00D52A82">
        <w:rPr>
          <w:rFonts w:asciiTheme="minorHAnsi" w:hAnsiTheme="minorHAnsi" w:cs="Arial"/>
        </w:rPr>
        <w:t>PLGA exhibits degradation by hydrolysis of ester linkages. Degradation by hydrolysis affects properties</w:t>
      </w:r>
      <w:r w:rsidRPr="00186875">
        <w:rPr>
          <w:rFonts w:asciiTheme="minorHAnsi" w:hAnsiTheme="minorHAnsi" w:cs="Arial"/>
        </w:rPr>
        <w:t xml:space="preserve"> including the glass transition temperature and molecular weight leading to differences in drug release over time</w:t>
      </w:r>
      <w:r w:rsidR="003F6B10" w:rsidRPr="00186875">
        <w:rPr>
          <w:rFonts w:asciiTheme="minorHAnsi" w:hAnsiTheme="minorHAnsi" w:cs="Arial"/>
        </w:rPr>
        <w:t xml:space="preserve"> when used as drug delivery vehicle</w:t>
      </w:r>
      <w:r w:rsidRPr="00186875">
        <w:rPr>
          <w:rFonts w:asciiTheme="minorHAnsi" w:hAnsiTheme="minorHAnsi" w:cs="Arial"/>
        </w:rPr>
        <w:t xml:space="preserv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t0e321ik4","properties":{"formattedCitation":"[139]","plainCitation":"[139]"},"citationItems":[{"id":812,"uris":["http://zotero.org/users/1254505/items/N636VIM5"],"uri":["http://zotero.org/users/1254505/items/N636VIM5"],"itemData":{"id":812,"type":"article-journal","title":"Physical properties of PLGA films during polymer degradation","container-title":"Journal of Applied Polymer Science","page":"2848-2854","volume":"114","issue":"5","source":"Wiley Online Library","abstract":"The rates of change of polymer properties (glass transition temperature, weight fraction sorbed water, and polymer molecular weight) were determined in poly (DL-lactide-co-glycolide) films under accelerated storage conditions. Films were stored at 70°C and 95%, 75%, 60%, 45%, or 28% relative humidity. Weight fraction sorbed water was determined by thermogravimetric analysis, the glass transition temperature (Tgmix) of the polymer/water mixture by modulated temperature differential scanning calorimetry, and PLGA number-average molecular weight (Mn) by size exclusion chromatography (SEC). Rates of moisture increase and Tgmix decrease were related to the decrease in PLGA Mn through a modification of the Gordon-Taylor equation. Understanding the relative rates of polymer physical and chemical degradation will allow for improved design of PLGA formulations that control rates of drug delivery and preserve drug stability. © 2009 Wiley Periodicals, Inc. J Appl Polym Sci, 2009","DOI":"10.1002/app.30813","ISSN":"1097-4628","journalAbbreviation":"J. Appl. Polym. Sci.","language":"en","author":[{"family":"Houchin","given":"M. L."},{"family":"Topp","given":"E. M."}],"issued":{"date-parts":[["2009",12,1]]}}}],"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39]</w:t>
      </w:r>
      <w:r w:rsidRPr="00186875">
        <w:rPr>
          <w:rFonts w:asciiTheme="minorHAnsi" w:hAnsiTheme="minorHAnsi" w:cs="Arial"/>
        </w:rPr>
        <w:fldChar w:fldCharType="end"/>
      </w:r>
      <w:r w:rsidRPr="00186875">
        <w:rPr>
          <w:rFonts w:asciiTheme="minorHAnsi" w:hAnsiTheme="minorHAnsi" w:cs="Arial"/>
        </w:rPr>
        <w:t>.</w:t>
      </w:r>
      <w:r w:rsidR="007255AB" w:rsidRPr="00186875">
        <w:rPr>
          <w:rFonts w:asciiTheme="minorHAnsi" w:hAnsiTheme="minorHAnsi" w:cs="Arial"/>
        </w:rPr>
        <w:t xml:space="preserve"> Poly (lactic acid) features methyl side groups and is therefore more hydrophobic than PGA. A higher ratio of PLA to PGA leads to a slower degradation rate.</w:t>
      </w:r>
    </w:p>
    <w:p w14:paraId="43ABA249" w14:textId="4FF6539D" w:rsidR="00E46A98" w:rsidRPr="00186875" w:rsidRDefault="006501C1" w:rsidP="0006346E">
      <w:pPr>
        <w:rPr>
          <w:rFonts w:asciiTheme="minorHAnsi" w:hAnsiTheme="minorHAnsi" w:cs="Arial"/>
        </w:rPr>
      </w:pPr>
      <w:r w:rsidRPr="00186875">
        <w:rPr>
          <w:rFonts w:asciiTheme="minorHAnsi" w:hAnsiTheme="minorHAnsi" w:cs="Arial"/>
        </w:rPr>
        <w:tab/>
        <w:t>Degradation products of PLGA are lactic acid and glyc</w:t>
      </w:r>
      <w:r w:rsidR="00740256" w:rsidRPr="00186875">
        <w:rPr>
          <w:rFonts w:asciiTheme="minorHAnsi" w:hAnsiTheme="minorHAnsi" w:cs="Arial"/>
        </w:rPr>
        <w:t>o</w:t>
      </w:r>
      <w:r w:rsidRPr="00186875">
        <w:rPr>
          <w:rFonts w:asciiTheme="minorHAnsi" w:hAnsiTheme="minorHAnsi" w:cs="Arial"/>
        </w:rPr>
        <w:t>lic acid, natural and harmless by-products of metabolic pathways in the body. These d</w:t>
      </w:r>
      <w:r w:rsidR="00E46A98" w:rsidRPr="00186875">
        <w:rPr>
          <w:rFonts w:asciiTheme="minorHAnsi" w:hAnsiTheme="minorHAnsi" w:cs="Arial"/>
        </w:rPr>
        <w:t xml:space="preserve">egradation products </w:t>
      </w:r>
      <w:r w:rsidRPr="00186875">
        <w:rPr>
          <w:rFonts w:asciiTheme="minorHAnsi" w:hAnsiTheme="minorHAnsi" w:cs="Arial"/>
        </w:rPr>
        <w:t xml:space="preserve">end up in the liver and </w:t>
      </w:r>
      <w:r w:rsidR="00E46A98" w:rsidRPr="00186875">
        <w:rPr>
          <w:rFonts w:asciiTheme="minorHAnsi" w:hAnsiTheme="minorHAnsi" w:cs="Arial"/>
        </w:rPr>
        <w:t>kidney</w:t>
      </w:r>
      <w:r w:rsidRPr="00186875">
        <w:rPr>
          <w:rFonts w:asciiTheme="minorHAnsi" w:hAnsiTheme="minorHAnsi" w:cs="Arial"/>
        </w:rPr>
        <w:t>s</w:t>
      </w:r>
      <w:r w:rsidR="00E46A98" w:rsidRPr="00186875">
        <w:rPr>
          <w:rFonts w:asciiTheme="minorHAnsi" w:hAnsiTheme="minorHAnsi" w:cs="Arial"/>
        </w:rPr>
        <w:t xml:space="preserve"> following release of degradation products to blood stream </w:t>
      </w:r>
      <w:r w:rsidR="00E46A98"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mia6prjkl","properties":{"formattedCitation":"[140]","plainCitation":"[140]"},"citationItems":[{"id":818,"uris":["http://zotero.org/users/1254505/items/AAMKA2CV"],"uri":["http://zotero.org/users/1254505/items/AAMKA2CV"],"itemData":{"id":818,"type":"article-journal","title":"Body distribution of poly(d,l-lactide-co-glycolide) copolymer degradation products in rats","container-title":"Journal of Materials Science: Materials in Medicine","page":"3243-3248","volume":"19","issue":"10","source":"link.springer.com","abstract":"Poly (d,l-lactide-co-glycolide) (PLGA) copolymers are among the few synthetic polymers approved for human use, but the biocompatibility of PLGA-derived oligomers and particles remains questionable. Here, high molecular weight PLGA (Mw = 32,000) was radiolabeled with 125I in chloroform solution, and the body distribution of PLGA copolymer degradation products was examined following subcutaneous implantation of round 125I-PLGA films on the back of Sprague Dawley rats. Autoradiographic images of the PLGA implant taken at 2, 4, 6, 8, 10, and 12 weeks revealed that the central portion of the film degraded much more rapidly than the marginal portions. Examination of the body compartment distribution at these time points revealed that over one-half of the radioactivity was recovered from skin. The remaining radioactivity was concentrated in the blood, liver, and kidneys. Radioactivity steadily appeared in the blood and remained elevated up to 12 weeks after implantation, while the liver to kidney distribution began to decrease after 6 weeks. Cumulatively, these results indicate that the clearance of degraded particles and fragments from the implantation site is extremely delayed. Moreover, the degraded particles and fragments were selectively concentrated in the liver and kidneys, following release of degraded products into the bloodstream from the implantation site.","DOI":"10.1007/s10856-008-3460-z","ISSN":"0957-4530, 1573-4838","journalAbbreviation":"J Mater Sci: Mater Med","language":"en","author":[{"family":"Hua","given":"Nan"},{"family":"Sun","given":"Jiao"}],"issued":{"date-parts":[["2008",10,1]]}}}],"schema":"https://github.com/citation-style-language/schema/raw/master/csl-citation.json"} </w:instrText>
      </w:r>
      <w:r w:rsidR="00E46A98" w:rsidRPr="00186875">
        <w:rPr>
          <w:rFonts w:asciiTheme="minorHAnsi" w:hAnsiTheme="minorHAnsi" w:cs="Arial"/>
        </w:rPr>
        <w:fldChar w:fldCharType="separate"/>
      </w:r>
      <w:r w:rsidR="003D58FB" w:rsidRPr="007B1436">
        <w:rPr>
          <w:rFonts w:asciiTheme="minorHAnsi" w:hAnsiTheme="minorHAnsi" w:cs="Arial"/>
          <w:noProof/>
        </w:rPr>
        <w:t>[140]</w:t>
      </w:r>
      <w:r w:rsidR="00E46A98" w:rsidRPr="00186875">
        <w:rPr>
          <w:rFonts w:asciiTheme="minorHAnsi" w:hAnsiTheme="minorHAnsi" w:cs="Arial"/>
        </w:rPr>
        <w:fldChar w:fldCharType="end"/>
      </w:r>
      <w:r w:rsidRPr="00186875">
        <w:rPr>
          <w:rFonts w:asciiTheme="minorHAnsi" w:hAnsiTheme="minorHAnsi" w:cs="Arial"/>
        </w:rPr>
        <w:t>.</w:t>
      </w:r>
      <w:r w:rsidR="00A71990" w:rsidRPr="00186875">
        <w:rPr>
          <w:rFonts w:asciiTheme="minorHAnsi" w:hAnsiTheme="minorHAnsi" w:cs="Arial"/>
        </w:rPr>
        <w:t xml:space="preserve"> With increased degr</w:t>
      </w:r>
      <w:r w:rsidR="00AE767B" w:rsidRPr="00186875">
        <w:rPr>
          <w:rFonts w:asciiTheme="minorHAnsi" w:hAnsiTheme="minorHAnsi" w:cs="Arial"/>
        </w:rPr>
        <w:t xml:space="preserve">adation the pH of the scaffold decreases due to the acidic degradation products, this can lead to autocatalysis in low porosity scaffolds due to the inability of these byproducts to diffuse away from the implant </w:t>
      </w:r>
      <w:r w:rsidR="00AE767B"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rsbtpqtf4","properties":{"formattedCitation":"[141]","plainCitation":"[141]"},"citationItems":[{"id":7,"uris":["http://zotero.org/users/1254505/items/MCWN75V5"],"uri":["http://zotero.org/users/1254505/items/MCWN75V5"],"itemData":{"id":7,"type":"article-journal","title":"The Effects of Porosity on in Vitro Degradation of Polylactic Acid–Polyglycolic Acid Implants Used in Repair of Articular Cartilage","container-title":"Tissue Engineering","page":"53-63","volume":"4","issue":"1","source":"online.liebertpub.com (Atypon)","abstract":"The objective of this study was to examine the effects of porosity on in vitro degradation characteristics of an osteochondral biodegradable implant made of a 50:50 copolymer of polylactic acid–polyglycolic acid. Ninety specimens were produced to represent three porosities: approximately 0% (low porosity), 33% (medium porosity), and 75% (high porosity). These specimens were allowed to degrade in phosphate-buffered saline at 37°C for 8 weeks or until essentially complete degradation was achieved. Degradation of the specimens was examined using creep indentation mechanical testing, pH measurements, mass loss quantification, molecular weight loss measurements, gross morphology, and scanning electron microscopy. The results indicate that specimen porosity has important implications insofar as implant structural properties are concerned. In general, low-porosity implants underwent significantly larger losses in molecular weight than medium- or high-porosity specimens. Although no significant decreases in mass loss were found for any group for up to 4 weeks, between 4 and 6 weeks a significant drop in mass was observed in all groups. This drop was most severe in the low-porosity group. Mechanical testing showed that high- and low-porosity specimens were two to three times stiffer (Young's modulus and shear modulus) than medium-porosity specimens at 0 weeks. Measurement of pH demonstrated that with decreasing porosity, the implant pH values became significantly more acidic. It thus appears that low-porosity specimens undergo faster degradation than either medium- or high-porosity specimens. As a result, low porosity may contribute to shortening of the functional life of the implant. This may be due to enhanced autocatalysis in those implants, which are unable to evacuate acidic degradation by-products.","DOI":"10.1089/ten.1998.4.53","ISSN":"1076-3279","journalAbbreviation":"Tissue Engineering","author":[{"family":"Athanasiou","given":"K.a."},{"family":"Schmitz","given":"J.p."},{"family":"Agrawal","given":"C.m."}],"issued":{"date-parts":[["1998",3,1]]}}}],"schema":"https://github.com/citation-style-language/schema/raw/master/csl-citation.json"} </w:instrText>
      </w:r>
      <w:r w:rsidR="00AE767B" w:rsidRPr="00186875">
        <w:rPr>
          <w:rFonts w:asciiTheme="minorHAnsi" w:hAnsiTheme="minorHAnsi" w:cs="Arial"/>
        </w:rPr>
        <w:fldChar w:fldCharType="separate"/>
      </w:r>
      <w:r w:rsidR="003D58FB" w:rsidRPr="007B1436">
        <w:rPr>
          <w:rFonts w:asciiTheme="minorHAnsi" w:hAnsiTheme="minorHAnsi" w:cs="Arial"/>
          <w:noProof/>
        </w:rPr>
        <w:t>[141]</w:t>
      </w:r>
      <w:r w:rsidR="00AE767B" w:rsidRPr="00186875">
        <w:rPr>
          <w:rFonts w:asciiTheme="minorHAnsi" w:hAnsiTheme="minorHAnsi" w:cs="Arial"/>
        </w:rPr>
        <w:fldChar w:fldCharType="end"/>
      </w:r>
      <w:r w:rsidR="00AE767B" w:rsidRPr="00186875">
        <w:rPr>
          <w:rFonts w:asciiTheme="minorHAnsi" w:hAnsiTheme="minorHAnsi" w:cs="Arial"/>
        </w:rPr>
        <w:t>.</w:t>
      </w:r>
    </w:p>
    <w:p w14:paraId="4727D767" w14:textId="1BD91F44" w:rsidR="00AA7556" w:rsidRPr="00D52A82" w:rsidRDefault="00117DC4" w:rsidP="00D52A82">
      <w:pPr>
        <w:pStyle w:val="Heading2"/>
        <w:rPr>
          <w:color w:val="auto"/>
        </w:rPr>
      </w:pPr>
      <w:bookmarkStart w:id="108" w:name="_Toc358625774"/>
      <w:bookmarkStart w:id="109" w:name="_Toc362554007"/>
      <w:r w:rsidRPr="00D52A82">
        <w:rPr>
          <w:color w:val="auto"/>
        </w:rPr>
        <w:t>Cell response to PLGA scaffolds:</w:t>
      </w:r>
      <w:bookmarkEnd w:id="108"/>
      <w:bookmarkEnd w:id="109"/>
    </w:p>
    <w:p w14:paraId="73914419" w14:textId="77777777" w:rsidR="00117DC4" w:rsidRPr="00186875" w:rsidRDefault="00117DC4" w:rsidP="00BC14A8">
      <w:pPr>
        <w:rPr>
          <w:rFonts w:asciiTheme="minorHAnsi" w:hAnsiTheme="minorHAnsi" w:cs="Arial"/>
        </w:rPr>
      </w:pPr>
      <w:r w:rsidRPr="00186875">
        <w:rPr>
          <w:rFonts w:asciiTheme="minorHAnsi" w:hAnsiTheme="minorHAnsi" w:cs="Arial"/>
        </w:rPr>
        <w:t>Blood vessels:</w:t>
      </w:r>
    </w:p>
    <w:p w14:paraId="0FE0860D" w14:textId="214E246B" w:rsidR="00AF6E6B" w:rsidRPr="00186875" w:rsidRDefault="008B4802" w:rsidP="00BC14A8">
      <w:pPr>
        <w:rPr>
          <w:rFonts w:asciiTheme="minorHAnsi" w:hAnsiTheme="minorHAnsi" w:cs="Arial"/>
        </w:rPr>
      </w:pPr>
      <w:r w:rsidRPr="00186875">
        <w:rPr>
          <w:rFonts w:asciiTheme="minorHAnsi" w:hAnsiTheme="minorHAnsi" w:cs="Arial"/>
        </w:rPr>
        <w:t>Cells will readily align themselves with the direction of PLGA scaffolds</w:t>
      </w:r>
      <w:r w:rsidR="00AF6E6B" w:rsidRPr="00186875">
        <w:rPr>
          <w:rFonts w:asciiTheme="minorHAnsi" w:hAnsiTheme="minorHAnsi" w:cs="Arial"/>
        </w:rPr>
        <w:t xml:space="preserve">. </w:t>
      </w:r>
      <w:r w:rsidRPr="00186875">
        <w:rPr>
          <w:rFonts w:asciiTheme="minorHAnsi" w:hAnsiTheme="minorHAnsi" w:cs="Arial"/>
        </w:rPr>
        <w:t xml:space="preserve">Microtubes formed by phase separated PLGA allowed a vascular smooth muscle cell line to orientate along the direction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2nv0nnfgco","properties":{"formattedCitation":"[142]","plainCitation":"[142]"},"citationItems":[{"id":359,"uris":["http://zotero.org/users/1254505/items/D9IHRJ8M"],"uri":["http://zotero.org/users/1254505/items/D9IHRJ8M"],"itemData":{"id":359,"type":"article-journal","title":"Preparation and cell affinity of microtubular orientation-structured PLGA(70/30) blood vessel scaffold","container-title":"Biomaterials","page":"3128-3136","volume":"29","issue":"21","source":"ScienceDirect","abstract":"In this study, a kind of microtubular orientation-structured blood vessel mimicking natural structure was fabricated with poly(lactide-co-glycolide)(70/30) (PLGA(70/30)) solutions in 1,4-dioxane by an improved thermal-induced phase separation (TIPS) technique. The effect of main factors of the TIPS technique, such as environmental temperature, temperature gradient and concentration of the polymer solution on the structure and morphology of formed vessel scaffold was investigated. It was observed that the outer-wall of the scaffold became thick obviously and the microtubules neighboring the outer-wall became disordered with environmental temperature increasing. The diameter of microtubules of vessel scaffolds reduced with temperature gradient increasing or concentration of the polymer solution increasing. By controlling parameters of the TIPS, the scaffolds with various morphologies could be manufactured, which had different diameters of microtubules. On the other hand, inner-diameter and outer-diameter of the vessel scaffolds could be controlled by adjusting size of the polyethylene mould. Cell affinity of the scaffolds was tested in vitro by using A10 cell as model cells. Results showed that the cells grew well in the vessel scaffolds which were modified by ammonia plasma treatment and then anchored with collagen. The cells could array along the direction of the microtubules.","DOI":"10.1016/j.biomaterials.2008.04.010","ISSN":"0142-9612","journalAbbreviation":"Biomaterials","author":[{"family":"Hu","given":"Xixue"},{"family":"Shen","given":"Hong"},{"family":"Yang","given":"Fei"},{"family":"Bei","given":"Jianzhong"},{"family":"Wang","given":"Shenguo"}],"issued":{"date-parts":[["2008",7]]}}}],"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42]</w:t>
      </w:r>
      <w:r w:rsidRPr="00186875">
        <w:rPr>
          <w:rFonts w:asciiTheme="minorHAnsi" w:hAnsiTheme="minorHAnsi" w:cs="Arial"/>
        </w:rPr>
        <w:fldChar w:fldCharType="end"/>
      </w:r>
      <w:r w:rsidRPr="00186875">
        <w:rPr>
          <w:rFonts w:asciiTheme="minorHAnsi" w:hAnsiTheme="minorHAnsi" w:cs="Arial"/>
        </w:rPr>
        <w:t>. When electrospun with gelatin and elastin, PLGA scaffolds supported endothelial cells and smooth muscle cells t</w:t>
      </w:r>
      <w:r w:rsidR="00AF6E6B" w:rsidRPr="00186875">
        <w:rPr>
          <w:rFonts w:asciiTheme="minorHAnsi" w:hAnsiTheme="minorHAnsi" w:cs="Arial"/>
        </w:rPr>
        <w:t xml:space="preserve">o form </w:t>
      </w:r>
      <w:r w:rsidR="00520029" w:rsidRPr="00186875">
        <w:rPr>
          <w:rFonts w:asciiTheme="minorHAnsi" w:hAnsiTheme="minorHAnsi" w:cs="Arial"/>
        </w:rPr>
        <w:t xml:space="preserve">a </w:t>
      </w:r>
      <w:r w:rsidRPr="00186875">
        <w:rPr>
          <w:rFonts w:asciiTheme="minorHAnsi" w:hAnsiTheme="minorHAnsi" w:cs="Arial"/>
        </w:rPr>
        <w:t xml:space="preserve">functional monolayer which was </w:t>
      </w:r>
      <w:r w:rsidR="00AF6E6B" w:rsidRPr="00186875">
        <w:rPr>
          <w:rFonts w:asciiTheme="minorHAnsi" w:hAnsiTheme="minorHAnsi" w:cs="Arial"/>
        </w:rPr>
        <w:t xml:space="preserve">not </w:t>
      </w:r>
      <w:r w:rsidR="00520029" w:rsidRPr="00186875">
        <w:rPr>
          <w:rFonts w:asciiTheme="minorHAnsi" w:hAnsiTheme="minorHAnsi" w:cs="Arial"/>
        </w:rPr>
        <w:t>thrombogenic</w:t>
      </w:r>
      <w:r w:rsidR="0023537D" w:rsidRPr="00186875">
        <w:rPr>
          <w:rFonts w:asciiTheme="minorHAnsi" w:hAnsiTheme="minorHAnsi" w:cs="Arial"/>
        </w:rPr>
        <w:t>, suggesting good functionality</w:t>
      </w:r>
      <w:r w:rsidR="00520029" w:rsidRPr="00186875">
        <w:rPr>
          <w:rFonts w:asciiTheme="minorHAnsi" w:hAnsiTheme="minorHAnsi" w:cs="Arial"/>
        </w:rPr>
        <w:t xml:space="preserve"> </w:t>
      </w:r>
      <w:r w:rsidR="00520029"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563r59d68","properties":{"formattedCitation":"[118]","plainCitation":"[118]"},"citationItems":[{"id":144,"uris":["http://zotero.org/users/1254505/items/VF8ZTTC3"],"uri":["http://zotero.org/users/1254505/items/VF8ZTTC3"],"itemData":{"id":144,"type":"article-journal","title":"Co-Electrospun Blends of PLGA, Gelatin, and Elastin as Potential Nonthrombogenic Scaffolds for Vascular Tissue Engineering","container-title":"Biomacromolecules","page":"399-408","volume":"12","issue":"2","source":"ACS Publications","abstract":"In search for novel biomimetic scaffolds for application in vascular tissue engineering, we evaluated a series of fibrous scaffolds prepared by coelectrospinning tertiary blends of poly(lactide-co-glycolide) (PLGA), gelatin, and elastin (PGE). By systematically varying the ratios of PLGA and gelatin, we could fine-tune fiber size and swelling upon hydration as well as the mechanical properties of the scaffolds. Of all PGE blends tested, PGE321 (PLGA, gelatin, elastin v/v/v ratios of 3:2:1) produced the smallest fiber size (317 ± 46 nm, 446 ± 69 nm once hydrated) and exhibited the highest Young’s modulus (770 ± 131 kPa) and tensile strength (130 ± 7 kPa). All PGE scaffolds supported the attachment and metabolization of human endothelial cells (ECs) and bovine aortic smooth muscle cells (SMCs) with some variances in EC morphology and cytoskeletal spreading observed at 48 h postseeding, whereas no morphologic differences were observed at confluence (day 8). The rate of metabolization of ECs, but not of SMCs, was lower than that on tissue culture plastic and depended on the specific PGE composition. Importantly, PGE scaffolds were capable of guiding the organotypic distribution of ECs and SMCs on and within the scaffolds, respectively. Moreover, the EC monolayer generated on the PGE scaffold surface was nonthrombogenic and functional, as assessed by the basal and cytokine-inducible levels of mRNA expression and amidolytic activity of tissue factor, a key player in the extrinsic clotting cascade. Taken together, our data indicate the potential application of PGE scaffolds in vascular tissue engineering.","DOI":"10.1021/bm101149r","ISSN":"1525-7797","journalAbbreviation":"Biomacromolecules","author":[{"family":"Han","given":"Jingjia"},{"family":"Lazarovici","given":"Philip"},{"family":"Pomerantz","given":"Colin"},{"family":"Chen","given":"Xuesi"},{"family":"Wei","given":"Yen"},{"family":"Lelkes","given":"Peter I."}],"issued":{"date-parts":[["2011",2,14]]}}}],"schema":"https://github.com/citation-style-language/schema/raw/master/csl-citation.json"} </w:instrText>
      </w:r>
      <w:r w:rsidR="00520029" w:rsidRPr="00186875">
        <w:rPr>
          <w:rFonts w:asciiTheme="minorHAnsi" w:hAnsiTheme="minorHAnsi" w:cs="Arial"/>
        </w:rPr>
        <w:fldChar w:fldCharType="separate"/>
      </w:r>
      <w:r w:rsidR="00441EBF" w:rsidRPr="00186875">
        <w:rPr>
          <w:rFonts w:asciiTheme="minorHAnsi" w:hAnsiTheme="minorHAnsi" w:cs="Arial"/>
          <w:noProof/>
        </w:rPr>
        <w:t>[118]</w:t>
      </w:r>
      <w:r w:rsidR="00520029" w:rsidRPr="00186875">
        <w:rPr>
          <w:rFonts w:asciiTheme="minorHAnsi" w:hAnsiTheme="minorHAnsi" w:cs="Arial"/>
        </w:rPr>
        <w:fldChar w:fldCharType="end"/>
      </w:r>
      <w:r w:rsidR="00520029" w:rsidRPr="00186875">
        <w:rPr>
          <w:rFonts w:asciiTheme="minorHAnsi" w:hAnsiTheme="minorHAnsi" w:cs="Arial"/>
        </w:rPr>
        <w:t xml:space="preserve">. </w:t>
      </w:r>
    </w:p>
    <w:p w14:paraId="5435CEB2" w14:textId="65082E46" w:rsidR="00AA7556" w:rsidRPr="00186875" w:rsidRDefault="00AF6E6B" w:rsidP="00BC14A8">
      <w:pPr>
        <w:rPr>
          <w:rFonts w:asciiTheme="minorHAnsi" w:hAnsiTheme="minorHAnsi" w:cs="Arial"/>
        </w:rPr>
      </w:pPr>
      <w:r w:rsidRPr="00186875">
        <w:rPr>
          <w:rFonts w:asciiTheme="minorHAnsi" w:hAnsiTheme="minorHAnsi" w:cs="Arial"/>
        </w:rPr>
        <w:tab/>
      </w:r>
    </w:p>
    <w:p w14:paraId="2F4761E6" w14:textId="1A6F5F69" w:rsidR="00AA7556" w:rsidRPr="00186875" w:rsidRDefault="00AA7556" w:rsidP="00BC14A8">
      <w:pPr>
        <w:rPr>
          <w:rFonts w:asciiTheme="minorHAnsi" w:hAnsiTheme="minorHAnsi" w:cs="Arial"/>
        </w:rPr>
      </w:pPr>
      <w:r w:rsidRPr="00186875">
        <w:rPr>
          <w:rFonts w:asciiTheme="minorHAnsi" w:hAnsiTheme="minorHAnsi" w:cs="Arial"/>
        </w:rPr>
        <w:t>Nerve</w:t>
      </w:r>
      <w:r w:rsidR="00117DC4" w:rsidRPr="00186875">
        <w:rPr>
          <w:rFonts w:asciiTheme="minorHAnsi" w:hAnsiTheme="minorHAnsi" w:cs="Arial"/>
        </w:rPr>
        <w:t>s</w:t>
      </w:r>
      <w:r w:rsidRPr="00186875">
        <w:rPr>
          <w:rFonts w:asciiTheme="minorHAnsi" w:hAnsiTheme="minorHAnsi" w:cs="Arial"/>
        </w:rPr>
        <w:t>:</w:t>
      </w:r>
    </w:p>
    <w:p w14:paraId="3DCEEBF7" w14:textId="11773374" w:rsidR="00D52A82" w:rsidRDefault="008B4802" w:rsidP="00BC14A8">
      <w:pPr>
        <w:rPr>
          <w:rFonts w:asciiTheme="minorHAnsi" w:hAnsiTheme="minorHAnsi"/>
        </w:rPr>
      </w:pPr>
      <w:r w:rsidRPr="00186875">
        <w:rPr>
          <w:rFonts w:asciiTheme="minorHAnsi" w:hAnsiTheme="minorHAnsi"/>
        </w:rPr>
        <w:t xml:space="preserve">PLGA scaffolds allow neural stem cells to differentiate towards neurons and establish a neural network with functional synaptic vesicle response </w:t>
      </w:r>
      <w:r w:rsidRPr="00186875">
        <w:rPr>
          <w:rFonts w:asciiTheme="minorHAnsi" w:hAnsiTheme="minorHAnsi"/>
        </w:rPr>
        <w:fldChar w:fldCharType="begin"/>
      </w:r>
      <w:r w:rsidR="003D58FB" w:rsidRPr="007B1436">
        <w:rPr>
          <w:rFonts w:asciiTheme="minorHAnsi" w:hAnsiTheme="minorHAnsi"/>
        </w:rPr>
        <w:instrText xml:space="preserve"> ADDIN ZOTERO_ITEM CSL_CITATION {"citationID":"1h90qd51ij","properties":{"formattedCitation":"[143]","plainCitation":"[143]"},"citationItems":[{"id":407,"uris":["http://zotero.org/users/1254505/items/59BMVH2D"],"uri":["http://zotero.org/users/1254505/items/59BMVH2D"],"itemData":{"id":407,"type":"article-journal","title":"Synaptic transmission of neural stem cells seeded in 3-dimensional PLGA scaffolds","container-title":"Biomaterials","page":"3711-3722","volume":"30","issue":"22","source":"ScienceDirect","abstract":"To explore therapeutic potential of engineered neural tissue, we combined genetically modified neural stem cells (NSCs) and poly(lactic acid-co-glycolic acid) (PLGA) polymers to generate an artificial neural network in vitro. NSCs transfected with either NT-3 or its receptor TrkC gene were seeded into PLGA scaffold. The NSCs were widely distributed and viable in the scaffold after culturing for 14 days. Immunoreactivity against Map2 was detected in &amp;gt;70% of these grafted cells, suggesting a high rate of differentiation toward neurons. Immunostaining of synapsin-I and PSD95 revealed formation of synaptic structures, which was also observed under electron microscope. Furthermore, using FM1-43 dynamic imaging, synapses in these differentiated neurons were found to be excitable and capable of releasing synaptic vesicles. Taken together, our artificial PLGA construct permits NSCs to differentiate toward neurons, establish connections and exhibit synaptic activities. These findings provide a biological basis for future application or transplantation of this artificial construct in neural repair.","DOI":"10.1016/j.biomaterials.2009.03.046","ISSN":"0142-9612","journalAbbreviation":"Biomaterials","author":[{"family":"Xiong","given":"Yi"},{"family":"Zeng","given":"Yuan-Shan"},{"family":"Zeng","given":"Chen-Guang"},{"family":"Du","given":"Bao-ling"},{"family":"He","given":"Liu-Min"},{"family":"Quan","given":"Da-Ping"},{"family":"Zhang","given":"Wei"},{"family":"Wang","given":"Jun-Mei"},{"family":"Wu","given":"Jin-Lang"},{"family":"Li","given":"Yan"},{"family":"Li","given":"Jun"}],"issued":{"date-parts":[["2009",8]]}}}],"schema":"https://github.com/citation-style-language/schema/raw/master/csl-citation.json"} </w:instrText>
      </w:r>
      <w:r w:rsidRPr="00186875">
        <w:rPr>
          <w:rFonts w:asciiTheme="minorHAnsi" w:hAnsiTheme="minorHAnsi"/>
        </w:rPr>
        <w:fldChar w:fldCharType="separate"/>
      </w:r>
      <w:r w:rsidR="003D58FB" w:rsidRPr="007B1436">
        <w:rPr>
          <w:rFonts w:asciiTheme="minorHAnsi" w:hAnsiTheme="minorHAnsi"/>
          <w:noProof/>
        </w:rPr>
        <w:t>[143]</w:t>
      </w:r>
      <w:r w:rsidRPr="00186875">
        <w:rPr>
          <w:rFonts w:asciiTheme="minorHAnsi" w:hAnsiTheme="minorHAnsi"/>
        </w:rPr>
        <w:fldChar w:fldCharType="end"/>
      </w:r>
      <w:r w:rsidRPr="00186875">
        <w:rPr>
          <w:rFonts w:asciiTheme="minorHAnsi" w:hAnsiTheme="minorHAnsi"/>
        </w:rPr>
        <w:t>.</w:t>
      </w:r>
      <w:r w:rsidR="008D772D" w:rsidRPr="00186875">
        <w:rPr>
          <w:rFonts w:asciiTheme="minorHAnsi" w:hAnsiTheme="minorHAnsi"/>
        </w:rPr>
        <w:t xml:space="preserve"> </w:t>
      </w:r>
    </w:p>
    <w:p w14:paraId="27BFB731" w14:textId="2F2679D1" w:rsidR="00932CCD" w:rsidRPr="00186875" w:rsidRDefault="00D52A82" w:rsidP="00BC14A8">
      <w:pPr>
        <w:rPr>
          <w:rFonts w:asciiTheme="minorHAnsi" w:hAnsiTheme="minorHAnsi" w:cs="Arial"/>
        </w:rPr>
      </w:pPr>
      <w:r>
        <w:rPr>
          <w:rFonts w:asciiTheme="minorHAnsi" w:hAnsiTheme="minorHAnsi"/>
        </w:rPr>
        <w:br w:type="column"/>
      </w:r>
      <w:r w:rsidR="00932CCD" w:rsidRPr="00186875">
        <w:rPr>
          <w:rFonts w:asciiTheme="minorHAnsi" w:hAnsiTheme="minorHAnsi" w:cs="Arial"/>
        </w:rPr>
        <w:t>Bone:</w:t>
      </w:r>
    </w:p>
    <w:p w14:paraId="65844166" w14:textId="6CEC1E36" w:rsidR="00AA7556" w:rsidRPr="00D52A82" w:rsidRDefault="000642F3" w:rsidP="00BC14A8">
      <w:pPr>
        <w:rPr>
          <w:rFonts w:asciiTheme="minorHAnsi" w:hAnsiTheme="minorHAnsi" w:cs="Arial"/>
        </w:rPr>
      </w:pPr>
      <w:r w:rsidRPr="00186875">
        <w:rPr>
          <w:rFonts w:asciiTheme="minorHAnsi" w:hAnsiTheme="minorHAnsi" w:cs="Arial"/>
        </w:rPr>
        <w:t xml:space="preserve">Varying the hydroxyapatite ratios can optimise composites of PLGA and hydroxyapatite to maximise osteoblast attachment and viability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fog5jhsi8","properties":{"formattedCitation":"[144]","plainCitation":"[144]"},"citationItems":[{"id":743,"uris":["http://zotero.org/users/1254505/items/6ESB7PC4"],"uri":["http://zotero.org/users/1254505/items/6ESB7PC4"],"itemData":{"id":743,"type":"article-journal","title":"The nanocomposite scaffold of poly(lactide-co-glycolide) and hydroxyapatite surface-grafted with l-lactic acid oligomer for bone repair","container-title":"Acta Biomaterialia","page":"2680-2692","volume":"5","issue":"7","source":"ScienceDirect","abstract":"Nanohydroxyapatite (op-HA) surface-modified with l-lactic acid oligomer (LAc oligomer) was prepared by LAc oligomer grafted onto the hydroxyapatite (HA) surface. The nanocomposite of op-HA/PLGA with different op-HA contents of 5, 10, 20 and 40 wt.% in the composite was fabricated into three-dimensional scaffolds by the melt-molding and particulate leaching methods. PLGA and the nanocomposite of HA/PLGA with 10 wt.% of ungrafted hydroxyapatite were used as the controls. The scaffolds were highly porous with evenly distributed and interconnected pore structures, and the porosity was around 90%. Besides the macropores of 100–300 μm created by the leaching of NaCl particles, the micropores (1–50 μm) in the pore walls increased with increasing content of op-HA in the composites of op-HA/PLGA. The op-HA particles could disperse more uniformly than those of pure HA in PLGA matrix. The 20 wt.% op-HA/PLGA sample exhibited the maximum mechanical strength, including bending strength (4.14 MPa) and compressive strength (2.31 MPa). The cell viability and the areas of the attached osteoblasts on the films of 10 wt.% op-HA/PLGA and 20 wt.% op-HA/PLGA were evidently higher than those on the other composites. For the animal test, there was rapid healing in the defects treated with 10 and 20 wt.% op-HA/PLGA, where bridging by a large bony callus was observed at 24 weeks post-surgery. There was non-union of radius defects implanted with PLGA and in the untreated group. This was verified by the Masson’s trichrome staining photomicrographs of histological analysis. All the data extrapolated that the composite with 10 and 20 wt.% op-HA exhibited better comprehensive properties and were the optimal composites for bone repairing.","DOI":"10.1016/j.actbio.2009.03.024","ISSN":"1742-7061","journalAbbreviation":"Acta Biomaterialia","author":[{"family":"Cui","given":"Yang"},{"family":"Liu","given":"Yi"},{"family":"Cui","given":"Yi"},{"family":"Jing","given":"Xiabin"},{"family":"Zhang","given":"Peibiao"},{"family":"Chen","given":"Xuesi"}],"issued":{"date-parts":[["2009",9]]}}}],"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44]</w:t>
      </w:r>
      <w:r w:rsidRPr="00186875">
        <w:rPr>
          <w:rFonts w:asciiTheme="minorHAnsi" w:hAnsiTheme="minorHAnsi" w:cs="Arial"/>
        </w:rPr>
        <w:fldChar w:fldCharType="end"/>
      </w:r>
      <w:r w:rsidRPr="00186875">
        <w:rPr>
          <w:rFonts w:asciiTheme="minorHAnsi" w:hAnsiTheme="minorHAnsi" w:cs="Arial"/>
        </w:rPr>
        <w:t xml:space="preserve">. These </w:t>
      </w:r>
      <w:r w:rsidRPr="00D52A82">
        <w:rPr>
          <w:rFonts w:asciiTheme="minorHAnsi" w:hAnsiTheme="minorHAnsi" w:cs="Arial"/>
        </w:rPr>
        <w:t>acellular scaffolds were able to bridge a bone defect after 24 weeks.</w:t>
      </w:r>
    </w:p>
    <w:p w14:paraId="1DCDD7F3" w14:textId="49A9968E" w:rsidR="00AA7556" w:rsidRPr="00D52A82" w:rsidRDefault="000642F3" w:rsidP="00D52A82">
      <w:pPr>
        <w:pStyle w:val="Heading2"/>
        <w:rPr>
          <w:color w:val="auto"/>
        </w:rPr>
      </w:pPr>
      <w:bookmarkStart w:id="110" w:name="_Toc358625775"/>
      <w:bookmarkStart w:id="111" w:name="_Toc362554008"/>
      <w:r w:rsidRPr="00D52A82">
        <w:rPr>
          <w:color w:val="auto"/>
        </w:rPr>
        <w:t>Loading PLGA scaffolds:</w:t>
      </w:r>
      <w:bookmarkEnd w:id="110"/>
      <w:bookmarkEnd w:id="111"/>
    </w:p>
    <w:p w14:paraId="79804A26" w14:textId="0A019E14" w:rsidR="000642F3" w:rsidRPr="00186875" w:rsidRDefault="000642F3" w:rsidP="00BC14A8">
      <w:pPr>
        <w:rPr>
          <w:rFonts w:asciiTheme="minorHAnsi" w:hAnsiTheme="minorHAnsi" w:cs="Arial"/>
        </w:rPr>
      </w:pPr>
      <w:r w:rsidRPr="00186875">
        <w:rPr>
          <w:rFonts w:asciiTheme="minorHAnsi" w:hAnsiTheme="minorHAnsi" w:cs="Arial"/>
        </w:rPr>
        <w:t>Growth factors:</w:t>
      </w:r>
    </w:p>
    <w:p w14:paraId="5E8F0301" w14:textId="28E62745" w:rsidR="00117DC4" w:rsidRPr="00186875" w:rsidRDefault="00696A4F" w:rsidP="00117DC4">
      <w:pPr>
        <w:rPr>
          <w:rFonts w:asciiTheme="minorHAnsi" w:hAnsiTheme="minorHAnsi" w:cs="Arial"/>
        </w:rPr>
      </w:pPr>
      <w:r w:rsidRPr="00186875">
        <w:rPr>
          <w:rFonts w:asciiTheme="minorHAnsi" w:hAnsiTheme="minorHAnsi" w:cs="Arial"/>
        </w:rPr>
        <w:t>CO</w:t>
      </w:r>
      <w:r w:rsidRPr="00186875">
        <w:rPr>
          <w:rFonts w:asciiTheme="minorHAnsi" w:hAnsiTheme="minorHAnsi" w:cs="Arial"/>
          <w:vertAlign w:val="subscript"/>
        </w:rPr>
        <w:t>2</w:t>
      </w:r>
      <w:r w:rsidRPr="00186875">
        <w:rPr>
          <w:rFonts w:asciiTheme="minorHAnsi" w:hAnsiTheme="minorHAnsi" w:cs="Arial"/>
        </w:rPr>
        <w:t xml:space="preserve"> plasma treatment </w:t>
      </w:r>
      <w:r w:rsidR="001635AC" w:rsidRPr="00186875">
        <w:rPr>
          <w:rFonts w:asciiTheme="minorHAnsi" w:hAnsiTheme="minorHAnsi" w:cs="Arial"/>
        </w:rPr>
        <w:t>of PLGA scaffolds increases the binding efficiency</w:t>
      </w:r>
      <w:r w:rsidRPr="00186875">
        <w:rPr>
          <w:rFonts w:asciiTheme="minorHAnsi" w:hAnsiTheme="minorHAnsi" w:cs="Arial"/>
        </w:rPr>
        <w:t xml:space="preserve"> </w:t>
      </w:r>
      <w:r w:rsidR="001635AC" w:rsidRPr="00186875">
        <w:rPr>
          <w:rFonts w:asciiTheme="minorHAnsi" w:hAnsiTheme="minorHAnsi" w:cs="Arial"/>
        </w:rPr>
        <w:t>of basic fibroblast growth factor (bFBGF), a growth factor involved in angiogenesis and fibroblast proliferation. Continuous</w:t>
      </w:r>
      <w:r w:rsidR="0023537D" w:rsidRPr="00186875">
        <w:rPr>
          <w:rFonts w:asciiTheme="minorHAnsi" w:hAnsiTheme="minorHAnsi" w:cs="Arial"/>
        </w:rPr>
        <w:t>ly</w:t>
      </w:r>
      <w:r w:rsidR="001635AC" w:rsidRPr="00186875">
        <w:rPr>
          <w:rFonts w:asciiTheme="minorHAnsi" w:hAnsiTheme="minorHAnsi" w:cs="Arial"/>
        </w:rPr>
        <w:t xml:space="preserve"> released for up to 7 days, bound bFBGF also increased cell adhesion to scaffolds </w:t>
      </w:r>
      <w:r w:rsidR="001635AC"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118jcu0mdg","properties":{"formattedCitation":"[145]","plainCitation":"[145]"},"citationItems":[{"id":724,"uris":["http://zotero.org/users/1254505/items/BBCUZC7B"],"uri":["http://zotero.org/users/1254505/items/BBCUZC7B"],"itemData":{"id":724,"type":"article-journal","title":"The immobilization of basic fibroblast growth factor on plasma-treated poly(lactide-co-glycolide)","container-title":"Biomaterials","page":"2388-2399","volume":"29","issue":"15","source":"ScienceDirect","abstract":"In this study, possibility of the method of immobilization of basic fibroblast growth factor (bFGF) on polylactone-type polymer scaffolds via plasma treatment was investigated. To introduce acid carboxylic functional groups on the surface of the polymer matrix, poly(lactide-co-glycolide) (PLGA) film was treated with carbon dioxide (CO2) plasma and then incubated in a phosphate buffer saline (PBS, pH 7.4) solution of bFGF. The bFGF binding efficiency to the CO2 plasma-treated PLGA (PT-PLGA) films under different treating parameters was investigated and compared. It was found bFGF binding efficiency to PLGA was enhanced by CO2 plasma treatment. The binding efficiency of bFGF to PLGA was variational with CO2 plasma treating time and it reached a maximum after a treating time of 20 min under the power of 20 W. The changes of surface chemistry and surface topography induced by CO2 plasma treatment played main roles in improving binding efficiency. Bound bFGF was released continuously from the films for up to 7 days in vitro. The stability of bFGF immobilized on PLGA film via CO2 plasma treatment was tested further under dynamic conditions by a Parallel Plate Flow Chamber. Mouse 3T3 fibroblasts were cultured on the bFGF bound PLGA with a prior plasma treatment (20 W, 20 min) (PT-PLGA/bFGF) film, which showed that bFGF released from PT-PLGA/bFGF film was bioactive. Adhesion and growth of cells on PLGA scaffolds were greatly improved by immobilization of bFGF on them. Therefore, the method of CO2 plasma treatment combining bFGF anchorage not only was usable in delivering bFGF, but also could be applied extensively for surface modification of scaffolds in tissue engineering.","DOI":"10.1016/j.biomaterials.2008.02.008","ISSN":"0142-9612","journalAbbreviation":"Biomaterials","author":[{"family":"Shen","given":"Hong"},{"family":"Hu","given":"Xixue"},{"family":"Bei","given":"Jianzhong"},{"family":"Wang","given":"Shenguo"}],"issued":{"date-parts":[["2008",5]]}}}],"schema":"https://github.com/citation-style-language/schema/raw/master/csl-citation.json"} </w:instrText>
      </w:r>
      <w:r w:rsidR="001635AC" w:rsidRPr="00186875">
        <w:rPr>
          <w:rFonts w:asciiTheme="minorHAnsi" w:hAnsiTheme="minorHAnsi" w:cs="Arial"/>
        </w:rPr>
        <w:fldChar w:fldCharType="separate"/>
      </w:r>
      <w:r w:rsidR="003D58FB" w:rsidRPr="007B1436">
        <w:rPr>
          <w:rFonts w:asciiTheme="minorHAnsi" w:hAnsiTheme="minorHAnsi" w:cs="Arial"/>
          <w:noProof/>
        </w:rPr>
        <w:t>[145]</w:t>
      </w:r>
      <w:r w:rsidR="001635AC" w:rsidRPr="00186875">
        <w:rPr>
          <w:rFonts w:asciiTheme="minorHAnsi" w:hAnsiTheme="minorHAnsi" w:cs="Arial"/>
        </w:rPr>
        <w:fldChar w:fldCharType="end"/>
      </w:r>
      <w:r w:rsidR="001635AC" w:rsidRPr="00186875">
        <w:rPr>
          <w:rFonts w:asciiTheme="minorHAnsi" w:hAnsiTheme="minorHAnsi" w:cs="Arial"/>
        </w:rPr>
        <w:t>.</w:t>
      </w:r>
    </w:p>
    <w:p w14:paraId="603D3E06" w14:textId="77777777" w:rsidR="00117DC4" w:rsidRPr="00186875" w:rsidRDefault="00117DC4" w:rsidP="00D52A82">
      <w:pPr>
        <w:rPr>
          <w:rFonts w:asciiTheme="minorHAnsi" w:hAnsiTheme="minorHAnsi" w:cs="Arial"/>
        </w:rPr>
      </w:pPr>
    </w:p>
    <w:p w14:paraId="66D8885F" w14:textId="143BDD28" w:rsidR="008D772D" w:rsidRPr="00186875" w:rsidRDefault="000642F3" w:rsidP="00BC14A8">
      <w:pPr>
        <w:rPr>
          <w:rFonts w:asciiTheme="minorHAnsi" w:hAnsiTheme="minorHAnsi" w:cs="Arial"/>
        </w:rPr>
      </w:pPr>
      <w:r w:rsidRPr="00186875">
        <w:rPr>
          <w:rFonts w:asciiTheme="minorHAnsi" w:hAnsiTheme="minorHAnsi" w:cs="Arial"/>
        </w:rPr>
        <w:t>Stem cells:</w:t>
      </w:r>
    </w:p>
    <w:p w14:paraId="10E76E9B" w14:textId="48289CF6" w:rsidR="008D772D" w:rsidRPr="00186875" w:rsidRDefault="00C94CDC" w:rsidP="00BC14A8">
      <w:pPr>
        <w:rPr>
          <w:rFonts w:asciiTheme="minorHAnsi" w:hAnsiTheme="minorHAnsi" w:cs="Arial"/>
        </w:rPr>
      </w:pPr>
      <w:r w:rsidRPr="00186875">
        <w:rPr>
          <w:rFonts w:asciiTheme="minorHAnsi" w:hAnsiTheme="minorHAnsi" w:cs="Arial"/>
        </w:rPr>
        <w:t>Biodegradable m</w:t>
      </w:r>
      <w:r w:rsidR="008D772D" w:rsidRPr="00186875">
        <w:rPr>
          <w:rFonts w:asciiTheme="minorHAnsi" w:hAnsiTheme="minorHAnsi" w:cs="Arial"/>
        </w:rPr>
        <w:t>icroparticles of PLGA and Polyethylenimine have been reported to retain the stemness of MSCs and increase engraftment rates when injected to rats compared to controls</w:t>
      </w:r>
      <w:r w:rsidRPr="00186875">
        <w:rPr>
          <w:rFonts w:asciiTheme="minorHAnsi" w:hAnsiTheme="minorHAnsi" w:cs="Arial"/>
        </w:rPr>
        <w:t xml:space="preserv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rrff1481g","properties":{"formattedCitation":"[146]","plainCitation":"[146]"},"citationItems":[{"id":522,"uris":["http://zotero.org/users/1254505/items/SVQTGZT4"],"uri":["http://zotero.org/users/1254505/items/SVQTGZT4"],"itemData":{"id":522,"type":"article-journal","title":"Development of porous PLGA/PEI1.8k biodegradable microspheres for the delivery of mesenchymal stem cells (MSCs)","container-title":"Journal of Controlled Release","collection-title":"3rd Symposium on Innovative Polymers for Controlled Delivery (SIPCD 2014)","page":"128-133","volume":"205","source":"ScienceDirect","abstract":"Multipotent mesenchymal stem cells (MSCs) promise a therapeutic alternative for many debilitating and incurable diseases. However, one of the major limitations for the therapeutic application of human MSC (hMSC) is the lengthy ex vivo expansion time for preparing a sufficient amount of cells due to the low engraftment rate after transplantation. To solve this conundrum, a porous biodegradable polymeric microsphere was investigated as a potential scaffold for the delivery of MSCs. The modified water/oil/water (W1/O/W2) double emulsion solvent evaporation method was used for the construction of porous microspheres. PEI1.8k was blended with poly(lactic-co-glycolic acid) (PLGA) to enhance electrostatic cellular attachment to the microspheres. The porous PLGA/PEI1.8k (PPP) particles demonstrated an average particle size of 290 μm and an average pore size of 14.3 μm, providing a micro-carrier for the MSC delivery. PPP particles allowed for better attachment of rMSCs than non-porous PLGA/PEI1.8k (NPP) particles and non-porous (NP) and porous PLGA (PP) microspheres. rMSC successfully grew on the PPP particles for 2 weeks in vitro. Next, PPP particles loaded with 3 different amounts of hMSC showed increased in vivo engraftment rates and maintained the stemness characteristics of hMSC compared with hMSCs-alone group in rats 2 weeks after intramyocardial administration. These customized PPP particles for MSC delivery are a biodegradable and injectable scaffold that can be used for clinical applications.","DOI":"10.1016/j.jconrel.2015.01.004","ISSN":"0168-3659","journalAbbreviation":"Journal of Controlled Release","author":[{"family":"Lee","given":"Young Sook"},{"family":"Lim","given":"Kwang Suk"},{"family":"Oh","given":"Jung-Eun"},{"family":"Yoon","given":"A-Rum"},{"family":"Joo","given":"Wan Seok"},{"family":"Kim","given":"Hyun Soo"},{"family":"Yun","given":"Chae-Ok"},{"family":"Kim","given":"Sung Wan"}],"issued":{"date-parts":[["2015",5,10]]}}}],"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46]</w:t>
      </w:r>
      <w:r w:rsidRPr="00186875">
        <w:rPr>
          <w:rFonts w:asciiTheme="minorHAnsi" w:hAnsiTheme="minorHAnsi" w:cs="Arial"/>
        </w:rPr>
        <w:fldChar w:fldCharType="end"/>
      </w:r>
      <w:r w:rsidR="008D772D" w:rsidRPr="00186875">
        <w:rPr>
          <w:rFonts w:asciiTheme="minorHAnsi" w:hAnsiTheme="minorHAnsi" w:cs="Arial"/>
        </w:rPr>
        <w:t>.</w:t>
      </w:r>
    </w:p>
    <w:p w14:paraId="452F80C2" w14:textId="3794F3C3" w:rsidR="00932CCD" w:rsidRPr="00186875" w:rsidRDefault="00117DC4" w:rsidP="00117DC4">
      <w:pPr>
        <w:ind w:firstLine="720"/>
        <w:rPr>
          <w:rFonts w:asciiTheme="minorHAnsi" w:hAnsiTheme="minorHAnsi" w:cs="Arial"/>
        </w:rPr>
      </w:pPr>
      <w:r w:rsidRPr="00186875">
        <w:rPr>
          <w:rFonts w:asciiTheme="minorHAnsi" w:hAnsiTheme="minorHAnsi" w:cs="Arial"/>
        </w:rPr>
        <w:t xml:space="preserve">PLGA sponges loaded </w:t>
      </w:r>
      <w:r w:rsidR="0023537D" w:rsidRPr="00186875">
        <w:rPr>
          <w:rFonts w:asciiTheme="minorHAnsi" w:hAnsiTheme="minorHAnsi" w:cs="Arial"/>
        </w:rPr>
        <w:t>with bone marrow derived stem cells (</w:t>
      </w:r>
      <w:r w:rsidRPr="00186875">
        <w:rPr>
          <w:rFonts w:asciiTheme="minorHAnsi" w:hAnsiTheme="minorHAnsi" w:cs="Arial"/>
        </w:rPr>
        <w:t>BMSCs</w:t>
      </w:r>
      <w:r w:rsidR="0023537D" w:rsidRPr="00186875">
        <w:rPr>
          <w:rFonts w:asciiTheme="minorHAnsi" w:hAnsiTheme="minorHAnsi" w:cs="Arial"/>
        </w:rPr>
        <w:t>)</w:t>
      </w:r>
      <w:r w:rsidRPr="00186875">
        <w:rPr>
          <w:rFonts w:asciiTheme="minorHAnsi" w:hAnsiTheme="minorHAnsi" w:cs="Arial"/>
        </w:rPr>
        <w:t xml:space="preserve"> formed fibrous scar tissue when implanted to cartilage defects in rabbits. However, addition of fibrin gels to form a composite with PLGA repaired defects with cartilage-like tissue </w:t>
      </w:r>
      <w:r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d0ba15eum","properties":{"formattedCitation":"[147]","plainCitation":"[147]"},"citationItems":[{"id":741,"uris":["http://zotero.org/users/1254505/items/XG2FW22U"],"uri":["http://zotero.org/users/1254505/items/XG2FW22U"],"itemData":{"id":741,"type":"article-journal","title":"The restoration of full-thickness cartilage defects with BMSCs and TGF-beta 1 loaded PLGA/fibrin gel constructs","container-title":"Biomaterials","page":"8964-8973","volume":"31","issue":"34","source":"ScienceDirect","abstract":"Poly(lactide-co-glycolide) (PLGA) sponge was filled with fibrin gel, bone marrow mesenchymal stem cells (BMSCs) and transforming growth factor-β1 (TGF-β1) to obtain a construct for cartilage restoration in vivo. The PLGA sponge lost its weight steadily in vitro, but degraded much faster in the construct of PLGA/fibrin gel/BMSCs implanted in the full-thickness cartilage defects. The in vivo degradation of the fibrin gel inside the construct was prolonged to 12 wk too. The CM-DiI labeled allogenic BMSCs were detectable after transplantation (implantation) into the defects for 12 wk by small animal in vivo fluorescence imaging and confocal laser scanning microscopy. In vivo repair experiments were firstly performed by implantation of the PLGA/fibrin gel/BMSCs and PLGA/BMSCs constructs into full-thickness cartilage defects (3 mm in diameter and 4 mm in depth) of New Zealand white rabbits for 12 wk. The defects implanted with the PLGA/fibrin gel/BMSCs constructs were filled with cartilage-like tissue containing collagen type II and glycosaminoglycans (GAGs), while those by the PLGA/BMSCs constructs were filled with fibrous-like tissues. To repair the defects of larger size (4 mm in diameter), addition of growth factors was mandatory as exemplified here by further loading of TGF-β1. Implantation of the PLGA/fibrin gel/BMSCs/TGF-β1 constructs into the full-thickness cartilage defects for 12 wk resulted in full restoration of the osteochondral tissue. The neo-cartilage integrated well with its surrounding cartilage and subchondral bone. Immunohistochemical and GAGs staining confirmed the similar distribution of collagen type II and GAGs in the regenerated cartilage as that of hyaline cartilage. The quantitative reverse transcription-polymerase chain reaction (qRT-PCR) revealed that the cartilage special genes were significantly up-regulated compared with those of the TGF-β1 absent constructs.","DOI":"10.1016/j.biomaterials.2010.08.018","ISSN":"0142-9612","journalAbbreviation":"Biomaterials","author":[{"family":"Wang","given":"Wei"},{"family":"Li","given":"Bo"},{"family":"Yang","given":"Junzhou"},{"family":"Xin","given":"Long"},{"family":"Li","given":"Yanglin"},{"family":"Yin","given":"Hongpin"},{"family":"Qi","given":"Yiying"},{"family":"Jiang","given":"Yangzi"},{"family":"Ouyang","given":"Hongwei"},{"family":"Gao","given":"Changyou"}],"issued":{"date-parts":[["2010",12]]}}}],"schema":"https://github.com/citation-style-language/schema/raw/master/csl-citation.json"} </w:instrText>
      </w:r>
      <w:r w:rsidRPr="00186875">
        <w:rPr>
          <w:rFonts w:asciiTheme="minorHAnsi" w:hAnsiTheme="minorHAnsi" w:cs="Arial"/>
        </w:rPr>
        <w:fldChar w:fldCharType="separate"/>
      </w:r>
      <w:r w:rsidR="003D58FB" w:rsidRPr="007B1436">
        <w:rPr>
          <w:rFonts w:asciiTheme="minorHAnsi" w:hAnsiTheme="minorHAnsi" w:cs="Arial"/>
          <w:noProof/>
        </w:rPr>
        <w:t>[147]</w:t>
      </w:r>
      <w:r w:rsidRPr="00186875">
        <w:rPr>
          <w:rFonts w:asciiTheme="minorHAnsi" w:hAnsiTheme="minorHAnsi" w:cs="Arial"/>
        </w:rPr>
        <w:fldChar w:fldCharType="end"/>
      </w:r>
      <w:r w:rsidRPr="00186875">
        <w:rPr>
          <w:rFonts w:asciiTheme="minorHAnsi" w:hAnsiTheme="minorHAnsi" w:cs="Arial"/>
        </w:rPr>
        <w:t>.</w:t>
      </w:r>
    </w:p>
    <w:p w14:paraId="321C4E7E" w14:textId="09EAA54F" w:rsidR="000642F3" w:rsidRPr="00186875" w:rsidRDefault="000642F3" w:rsidP="00117DC4">
      <w:pPr>
        <w:ind w:firstLine="720"/>
        <w:rPr>
          <w:rFonts w:asciiTheme="minorHAnsi" w:hAnsiTheme="minorHAnsi" w:cs="Arial"/>
        </w:rPr>
      </w:pPr>
      <w:r w:rsidRPr="00186875">
        <w:rPr>
          <w:rFonts w:asciiTheme="minorHAnsi" w:hAnsiTheme="minorHAnsi" w:cs="Arial"/>
        </w:rPr>
        <w:t>A spinal cord injury model using rats showed vast improvements when neural stem cells were implanted to the defect in a PLGA based scaffold</w:t>
      </w:r>
      <w:r w:rsidR="00A1223F" w:rsidRPr="00186875">
        <w:rPr>
          <w:rFonts w:asciiTheme="minorHAnsi" w:hAnsiTheme="minorHAnsi" w:cs="Arial"/>
        </w:rPr>
        <w:t xml:space="preserve">, modelled to replicate the natural spinal cord tissue </w:t>
      </w:r>
      <w:r w:rsidR="00A1223F" w:rsidRPr="00186875">
        <w:rPr>
          <w:rFonts w:asciiTheme="minorHAnsi" w:hAnsiTheme="minorHAnsi" w:cs="Arial"/>
        </w:rPr>
        <w:fldChar w:fldCharType="begin"/>
      </w:r>
      <w:r w:rsidR="003D58FB" w:rsidRPr="007B1436">
        <w:rPr>
          <w:rFonts w:asciiTheme="minorHAnsi" w:hAnsiTheme="minorHAnsi" w:cs="Arial"/>
        </w:rPr>
        <w:instrText xml:space="preserve"> ADDIN ZOTERO_ITEM CSL_CITATION {"citationID":"q0h8ml2ll","properties":{"formattedCitation":"[148]","plainCitation":"[148]"},"citationItems":[{"id":745,"uris":["http://zotero.org/users/1254505/items/Z7MW6APH"],"uri":["http://zotero.org/users/1254505/items/Z7MW6APH"],"itemData":{"id":745,"type":"article-journal","title":"Functional recovery following traumatic spinal cord injury mediated by a unique polymer scaffold seeded with neural stem cells","container-title":"Proceedings of the National Academy of Sciences","page":"3024-3029","volume":"99","issue":"5","source":"www.pnas.org","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DOI":"10.1073/pnas.052678899","ISSN":"0027-8424, 1091-6490","note":"PMID: 11867737","journalAbbreviation":"PNAS","language":"en","author":[{"family":"Teng","given":"Yang D."},{"family":"Lavik","given":"Erin B."},{"family":"Qu","given":"Xianlu"},{"family":"Park","given":"Kook I."},{"family":"Ourednik","given":"Jitka"},{"family":"Zurakowski","given":"David"},{"family":"Langer","given":"Robert"},{"family":"Snyder","given":"Evan Y."}],"issued":{"date-parts":[["2002",3,5]]}}}],"schema":"https://github.com/citation-style-language/schema/raw/master/csl-citation.json"} </w:instrText>
      </w:r>
      <w:r w:rsidR="00A1223F" w:rsidRPr="00186875">
        <w:rPr>
          <w:rFonts w:asciiTheme="minorHAnsi" w:hAnsiTheme="minorHAnsi" w:cs="Arial"/>
        </w:rPr>
        <w:fldChar w:fldCharType="separate"/>
      </w:r>
      <w:r w:rsidR="003D58FB" w:rsidRPr="007B1436">
        <w:rPr>
          <w:rFonts w:asciiTheme="minorHAnsi" w:hAnsiTheme="minorHAnsi" w:cs="Arial"/>
          <w:noProof/>
        </w:rPr>
        <w:t>[148]</w:t>
      </w:r>
      <w:r w:rsidR="00A1223F" w:rsidRPr="00186875">
        <w:rPr>
          <w:rFonts w:asciiTheme="minorHAnsi" w:hAnsiTheme="minorHAnsi" w:cs="Arial"/>
        </w:rPr>
        <w:fldChar w:fldCharType="end"/>
      </w:r>
      <w:r w:rsidR="00A1223F" w:rsidRPr="00186875">
        <w:rPr>
          <w:rFonts w:asciiTheme="minorHAnsi" w:hAnsiTheme="minorHAnsi" w:cs="Arial"/>
        </w:rPr>
        <w:t>. Comparing implanted cells with or without scaffold, only 17% of rats with</w:t>
      </w:r>
      <w:r w:rsidR="0023537D" w:rsidRPr="00186875">
        <w:rPr>
          <w:rFonts w:asciiTheme="minorHAnsi" w:hAnsiTheme="minorHAnsi" w:cs="Arial"/>
        </w:rPr>
        <w:t>out a scaffold</w:t>
      </w:r>
      <w:r w:rsidR="00A1223F" w:rsidRPr="00186875">
        <w:rPr>
          <w:rFonts w:asciiTheme="minorHAnsi" w:hAnsiTheme="minorHAnsi" w:cs="Arial"/>
        </w:rPr>
        <w:t xml:space="preserve"> scored positively in a walking score assessment, compared to 69% o</w:t>
      </w:r>
      <w:r w:rsidR="0023537D" w:rsidRPr="00186875">
        <w:rPr>
          <w:rFonts w:asciiTheme="minorHAnsi" w:hAnsiTheme="minorHAnsi" w:cs="Arial"/>
        </w:rPr>
        <w:t>f rats implanted with a scaffold</w:t>
      </w:r>
      <w:r w:rsidR="00A1223F" w:rsidRPr="00186875">
        <w:rPr>
          <w:rFonts w:asciiTheme="minorHAnsi" w:hAnsiTheme="minorHAnsi" w:cs="Arial"/>
        </w:rPr>
        <w:t>.</w:t>
      </w:r>
    </w:p>
    <w:p w14:paraId="4DA483DE" w14:textId="0F585186" w:rsidR="00BC14A8" w:rsidRPr="00D52A82" w:rsidRDefault="00F52489" w:rsidP="00D52A82">
      <w:pPr>
        <w:pStyle w:val="Heading1"/>
        <w:rPr>
          <w:color w:val="auto"/>
        </w:rPr>
      </w:pPr>
      <w:r w:rsidRPr="007B1436">
        <w:rPr>
          <w:rFonts w:eastAsiaTheme="minorEastAsia" w:cs="Arial"/>
        </w:rPr>
        <w:br w:type="column"/>
      </w:r>
      <w:bookmarkStart w:id="112" w:name="_Toc358625776"/>
      <w:bookmarkStart w:id="113" w:name="_Toc362554009"/>
      <w:r w:rsidR="00C133EC" w:rsidRPr="00D52A82">
        <w:rPr>
          <w:color w:val="auto"/>
        </w:rPr>
        <w:t>Transportation of</w:t>
      </w:r>
      <w:r w:rsidR="0002270E" w:rsidRPr="00D52A82">
        <w:rPr>
          <w:color w:val="auto"/>
        </w:rPr>
        <w:t xml:space="preserve"> cells:</w:t>
      </w:r>
      <w:bookmarkEnd w:id="112"/>
      <w:bookmarkEnd w:id="113"/>
    </w:p>
    <w:p w14:paraId="572D5742" w14:textId="156E56BB" w:rsidR="00825D0A" w:rsidRPr="00186875" w:rsidRDefault="00825D0A" w:rsidP="007F76BC">
      <w:pPr>
        <w:rPr>
          <w:rFonts w:asciiTheme="minorHAnsi" w:hAnsiTheme="minorHAnsi"/>
        </w:rPr>
      </w:pPr>
      <w:r w:rsidRPr="00186875">
        <w:rPr>
          <w:rFonts w:asciiTheme="minorHAnsi" w:hAnsiTheme="minorHAnsi"/>
        </w:rPr>
        <w:t>Whilst there is much discussion over cell type and scaffold for therapeutic treatment of particular tissues, there is a lack of research into the actual delivery of cells</w:t>
      </w:r>
      <w:r w:rsidR="00482338" w:rsidRPr="00186875">
        <w:rPr>
          <w:rFonts w:asciiTheme="minorHAnsi" w:hAnsiTheme="minorHAnsi"/>
        </w:rPr>
        <w:t xml:space="preserve"> from lab to </w:t>
      </w:r>
      <w:r w:rsidRPr="00186875">
        <w:rPr>
          <w:rFonts w:asciiTheme="minorHAnsi" w:hAnsiTheme="minorHAnsi"/>
        </w:rPr>
        <w:t>clinic</w:t>
      </w:r>
      <w:r w:rsidR="00482338" w:rsidRPr="00186875">
        <w:rPr>
          <w:rFonts w:asciiTheme="minorHAnsi" w:hAnsiTheme="minorHAnsi"/>
        </w:rPr>
        <w:t xml:space="preserve"> use</w:t>
      </w:r>
      <w:r w:rsidRPr="00186875">
        <w:rPr>
          <w:rFonts w:asciiTheme="minorHAnsi" w:hAnsiTheme="minorHAnsi"/>
        </w:rPr>
        <w:t xml:space="preserve">. If autologous cells </w:t>
      </w:r>
      <w:r w:rsidR="00482338" w:rsidRPr="00186875">
        <w:rPr>
          <w:rFonts w:asciiTheme="minorHAnsi" w:hAnsiTheme="minorHAnsi"/>
        </w:rPr>
        <w:t xml:space="preserve">are isolated and used at the same </w:t>
      </w:r>
      <w:r w:rsidRPr="00186875">
        <w:rPr>
          <w:rFonts w:asciiTheme="minorHAnsi" w:hAnsiTheme="minorHAnsi"/>
        </w:rPr>
        <w:t xml:space="preserve">clinic then </w:t>
      </w:r>
      <w:r w:rsidR="00482338" w:rsidRPr="00186875">
        <w:rPr>
          <w:rFonts w:asciiTheme="minorHAnsi" w:hAnsiTheme="minorHAnsi"/>
        </w:rPr>
        <w:t xml:space="preserve">this is not an issue, for instance, BMDSCs were delivered to a patient after an overnight isolation protocol at the same facility </w:t>
      </w:r>
      <w:r w:rsidR="00482338" w:rsidRPr="00186875">
        <w:rPr>
          <w:rFonts w:asciiTheme="minorHAnsi" w:hAnsiTheme="minorHAnsi"/>
        </w:rPr>
        <w:fldChar w:fldCharType="begin"/>
      </w:r>
      <w:r w:rsidR="003D58FB" w:rsidRPr="007B1436">
        <w:rPr>
          <w:rFonts w:asciiTheme="minorHAnsi" w:hAnsiTheme="minorHAnsi"/>
        </w:rPr>
        <w:instrText xml:space="preserve"> ADDIN ZOTERO_ITEM CSL_CITATION {"citationID":"1hg8uao02c","properties":{"formattedCitation":"[149]","plainCitation":"[149]"},"citationItems":[{"id":833,"uris":["http://zotero.org/users/1254505/items/WBZZHRNJ"],"uri":["http://zotero.org/users/1254505/items/WBZZHRNJ"],"itemData":{"id":833,"type":"article-journal","title":"Endometrial regeneration using autologous adult stem cells followed by conception by in vitro fertilization in a patient of severe Asherman's syndrome","container-title":"Journal of Human Reproductive Sciences","page":"43-48","volume":"4","issue":"1","source":"PubMed Central","abstract":"In a woman with severe Asherman's syndrome, curettage followed by placement of intrauterine contraceptive device (IUCD) (IUCD with cyclical hormonal therapy) was tried for 6 months, for development of the endometrium. When this failed, autologous stem cells were tried as an alternative therapy. From adult autologous stem cells isolated from patient's own bone marrow, endometrial angiogenic stem cells were separated using immunomagnetic isolation. These cells were placed in the endometrial cavity under ultrasound guidance after curettage. Patient was then given cyclical hormonal therapy. Endometrium was assessed intermittently on ultrasound. On development of endometrium with a thickness of 8 mm and good vascularity, in vitro fertilization and embryo transfer was done. This resulted in positive biochemical pregnancy followed by confirmation of gestational sac, yolk sac, and embryonic pole with cardiac activity on ultrasound. Endometrial angiogenic stem cells isolated from autologous adult stem cells could regenerate injured endometrium not responding to conventional treatment for Asherman's syndrome.","DOI":"10.4103/0974-1208.82360","ISSN":"0974-1208","note":"PMID: 21772740\nPMCID: PMC3136069","journalAbbreviation":"J Hum Reprod Sci","author":[{"family":"Nagori","given":"Chaitanya B"},{"family":"Panchal","given":"Sonal Y"},{"family":"Patel","given":"Himanshu"}],"issued":{"date-parts":[["2011"]]}}}],"schema":"https://github.com/citation-style-language/schema/raw/master/csl-citation.json"} </w:instrText>
      </w:r>
      <w:r w:rsidR="00482338" w:rsidRPr="00186875">
        <w:rPr>
          <w:rFonts w:asciiTheme="minorHAnsi" w:hAnsiTheme="minorHAnsi"/>
        </w:rPr>
        <w:fldChar w:fldCharType="separate"/>
      </w:r>
      <w:r w:rsidR="003D58FB" w:rsidRPr="007B1436">
        <w:rPr>
          <w:rFonts w:asciiTheme="minorHAnsi" w:hAnsiTheme="minorHAnsi"/>
          <w:noProof/>
        </w:rPr>
        <w:t>[149]</w:t>
      </w:r>
      <w:r w:rsidR="00482338" w:rsidRPr="00186875">
        <w:rPr>
          <w:rFonts w:asciiTheme="minorHAnsi" w:hAnsiTheme="minorHAnsi"/>
        </w:rPr>
        <w:fldChar w:fldCharType="end"/>
      </w:r>
      <w:r w:rsidR="00482338" w:rsidRPr="00186875">
        <w:rPr>
          <w:rFonts w:asciiTheme="minorHAnsi" w:hAnsiTheme="minorHAnsi"/>
        </w:rPr>
        <w:t>.</w:t>
      </w:r>
    </w:p>
    <w:p w14:paraId="660777B1" w14:textId="77777777" w:rsidR="000B7FEC" w:rsidRPr="00186875" w:rsidRDefault="00482338" w:rsidP="007F76BC">
      <w:pPr>
        <w:rPr>
          <w:rFonts w:asciiTheme="minorHAnsi" w:hAnsiTheme="minorHAnsi"/>
        </w:rPr>
      </w:pPr>
      <w:r w:rsidRPr="00186875">
        <w:rPr>
          <w:rFonts w:asciiTheme="minorHAnsi" w:hAnsiTheme="minorHAnsi"/>
        </w:rPr>
        <w:tab/>
      </w:r>
      <w:r w:rsidR="000B7FEC" w:rsidRPr="00186875">
        <w:rPr>
          <w:rFonts w:asciiTheme="minorHAnsi" w:hAnsiTheme="minorHAnsi"/>
        </w:rPr>
        <w:t>For further debate is how to conveniently maintain high numbers of viable cells from lab to clinic over several days until use. C</w:t>
      </w:r>
      <w:r w:rsidR="00D32A7C" w:rsidRPr="00186875">
        <w:rPr>
          <w:rFonts w:asciiTheme="minorHAnsi" w:hAnsiTheme="minorHAnsi"/>
        </w:rPr>
        <w:t xml:space="preserve">urrent methods for shipping cells are either cryofrozen cells, or live cell cultures in sealed culture flasks. </w:t>
      </w:r>
    </w:p>
    <w:p w14:paraId="3BAA5F78" w14:textId="77777777" w:rsidR="000B7FEC" w:rsidRPr="00186875" w:rsidRDefault="000B7FEC" w:rsidP="00D52A82">
      <w:pPr>
        <w:pStyle w:val="Heading3"/>
      </w:pPr>
    </w:p>
    <w:p w14:paraId="121D5FC7" w14:textId="77777777" w:rsidR="000B7FEC" w:rsidRPr="00186875" w:rsidRDefault="000B7FEC" w:rsidP="00D52A82">
      <w:pPr>
        <w:pStyle w:val="Heading3"/>
        <w:rPr>
          <w:color w:val="auto"/>
        </w:rPr>
      </w:pPr>
      <w:bookmarkStart w:id="114" w:name="_Toc358625777"/>
      <w:bookmarkStart w:id="115" w:name="_Toc362554010"/>
      <w:r w:rsidRPr="00186875">
        <w:rPr>
          <w:color w:val="auto"/>
        </w:rPr>
        <w:t>Transporting frozen cells:</w:t>
      </w:r>
      <w:bookmarkEnd w:id="114"/>
      <w:bookmarkEnd w:id="115"/>
    </w:p>
    <w:p w14:paraId="6025E015" w14:textId="6AC607FC" w:rsidR="000B7FEC" w:rsidRPr="00186875" w:rsidRDefault="000B7FEC" w:rsidP="007F76BC">
      <w:pPr>
        <w:rPr>
          <w:rFonts w:asciiTheme="minorHAnsi" w:hAnsiTheme="minorHAnsi"/>
        </w:rPr>
      </w:pPr>
      <w:r w:rsidRPr="00186875">
        <w:rPr>
          <w:rFonts w:asciiTheme="minorHAnsi" w:hAnsiTheme="minorHAnsi"/>
        </w:rPr>
        <w:t>In common lab practice;</w:t>
      </w:r>
      <w:r w:rsidR="00D32A7C" w:rsidRPr="00186875">
        <w:rPr>
          <w:rFonts w:asciiTheme="minorHAnsi" w:hAnsiTheme="minorHAnsi"/>
        </w:rPr>
        <w:t xml:space="preserve"> </w:t>
      </w:r>
      <w:r w:rsidRPr="00186875">
        <w:rPr>
          <w:rFonts w:asciiTheme="minorHAnsi" w:hAnsiTheme="minorHAnsi"/>
        </w:rPr>
        <w:t xml:space="preserve">cells are frozen </w:t>
      </w:r>
      <w:r w:rsidR="00D32A7C" w:rsidRPr="00186875">
        <w:rPr>
          <w:rFonts w:asciiTheme="minorHAnsi" w:hAnsiTheme="minorHAnsi"/>
        </w:rPr>
        <w:t>fo</w:t>
      </w:r>
      <w:r w:rsidR="0023537D" w:rsidRPr="00186875">
        <w:rPr>
          <w:rFonts w:asciiTheme="minorHAnsi" w:hAnsiTheme="minorHAnsi"/>
        </w:rPr>
        <w:t xml:space="preserve">r long term storage at around </w:t>
      </w:r>
      <w:r w:rsidR="0023537D" w:rsidRPr="00186875">
        <w:rPr>
          <w:rFonts w:asciiTheme="minorHAnsi" w:hAnsiTheme="minorHAnsi" w:cs="Arial"/>
        </w:rPr>
        <w:t>−</w:t>
      </w:r>
      <w:r w:rsidR="0023537D" w:rsidRPr="00186875">
        <w:rPr>
          <w:rFonts w:asciiTheme="minorHAnsi" w:hAnsiTheme="minorHAnsi"/>
        </w:rPr>
        <w:t>1</w:t>
      </w:r>
      <w:r w:rsidR="00D32A7C" w:rsidRPr="00186875">
        <w:rPr>
          <w:rFonts w:asciiTheme="minorHAnsi" w:hAnsiTheme="minorHAnsi"/>
        </w:rPr>
        <w:t>50°</w:t>
      </w:r>
      <w:r w:rsidRPr="00186875">
        <w:rPr>
          <w:rFonts w:asciiTheme="minorHAnsi" w:hAnsiTheme="minorHAnsi"/>
        </w:rPr>
        <w:t xml:space="preserve">C in liquid nitrogen. Whilst it is possible to transport frozen cells in liquid nitrogen, </w:t>
      </w:r>
      <w:r w:rsidR="00D32A7C" w:rsidRPr="00186875">
        <w:rPr>
          <w:rFonts w:asciiTheme="minorHAnsi" w:hAnsiTheme="minorHAnsi"/>
        </w:rPr>
        <w:t xml:space="preserve">in most cases </w:t>
      </w:r>
      <w:r w:rsidRPr="00186875">
        <w:rPr>
          <w:rFonts w:asciiTheme="minorHAnsi" w:hAnsiTheme="minorHAnsi"/>
        </w:rPr>
        <w:t xml:space="preserve">this is </w:t>
      </w:r>
      <w:r w:rsidR="00646FC0" w:rsidRPr="00186875">
        <w:rPr>
          <w:rFonts w:asciiTheme="minorHAnsi" w:hAnsiTheme="minorHAnsi"/>
        </w:rPr>
        <w:t xml:space="preserve">not </w:t>
      </w:r>
      <w:r w:rsidRPr="00186875">
        <w:rPr>
          <w:rFonts w:asciiTheme="minorHAnsi" w:hAnsiTheme="minorHAnsi"/>
        </w:rPr>
        <w:t xml:space="preserve">feasible </w:t>
      </w:r>
      <w:r w:rsidR="00D32A7C" w:rsidRPr="00186875">
        <w:rPr>
          <w:rFonts w:asciiTheme="minorHAnsi" w:hAnsiTheme="minorHAnsi"/>
        </w:rPr>
        <w:t xml:space="preserve">due to the costly weight of the specialised container needed and use of </w:t>
      </w:r>
      <w:r w:rsidR="00646FC0" w:rsidRPr="00186875">
        <w:rPr>
          <w:rFonts w:asciiTheme="minorHAnsi" w:hAnsiTheme="minorHAnsi"/>
        </w:rPr>
        <w:t xml:space="preserve">a </w:t>
      </w:r>
      <w:r w:rsidR="00D32A7C" w:rsidRPr="00186875">
        <w:rPr>
          <w:rFonts w:asciiTheme="minorHAnsi" w:hAnsiTheme="minorHAnsi"/>
        </w:rPr>
        <w:t xml:space="preserve">specialised courier company </w:t>
      </w:r>
      <w:r w:rsidR="00D32A7C" w:rsidRPr="00186875">
        <w:rPr>
          <w:rFonts w:asciiTheme="minorHAnsi" w:hAnsiTheme="minorHAnsi"/>
        </w:rPr>
        <w:fldChar w:fldCharType="begin"/>
      </w:r>
      <w:r w:rsidR="003D58FB" w:rsidRPr="007B1436">
        <w:rPr>
          <w:rFonts w:asciiTheme="minorHAnsi" w:hAnsiTheme="minorHAnsi"/>
        </w:rPr>
        <w:instrText xml:space="preserve"> ADDIN ZOTERO_ITEM CSL_CITATION {"citationID":"1nebcrbrda","properties":{"formattedCitation":"[150]","plainCitation":"[150]"},"citationItems":[{"id":837,"uris":["http://zotero.org/users/1254505/items/4H6UAIZI"],"uri":["http://zotero.org/users/1254505/items/4H6UAIZI"],"itemData":{"id":837,"type":"article-journal","title":"Transport of mouse lines by shipment of live embryos","container-title":"Methods in Enzymology","page":"25-36","volume":"476","source":"PubMed","abstract":"Advances in techniques for the genetic manipulation of the laboratory mouse have resulted in a vast array of novel mouse lines for research. One challenge facing researchers is the ability to rapidly share genetically modified mouse lines with collaborators at other institutions. The standard method of shipping live animals has its share of problems, including the acceptability of the mice at the receiving institution based on health status, as well as the length of time that mice are maintained in quarantine at the receiving institution. Transfer of mouse lines between institutions can also be accomplished by shipment of cryopreserved embryos or sperm. This option, however, is limited by the availability of properly trained staff at the shipping institution who can prepare the cryopreserved materials, as well as staff at the receiving institution who can recover live animals from the transferred samples. Overnight shipment of live, preimplantation mouse embryos circumvents many of the issues involved with shipping live animals or cryopreserved samples. The technique described in this chapter for shipping live embryos provides a simple method for transferring mouse lines between institutions.","DOI":"10.1016/S0076-6879(10)76002-X","ISSN":"1557-7988","note":"PMID: 20691858","journalAbbreviation":"Meth. Enzymol.","language":"ENG","author":[{"family":"Kelley","given":"Kevin A."}],"issued":{"date-parts":[["2010"]]}}}],"schema":"https://github.com/citation-style-language/schema/raw/master/csl-citation.json"} </w:instrText>
      </w:r>
      <w:r w:rsidR="00D32A7C" w:rsidRPr="00186875">
        <w:rPr>
          <w:rFonts w:asciiTheme="minorHAnsi" w:hAnsiTheme="minorHAnsi"/>
        </w:rPr>
        <w:fldChar w:fldCharType="separate"/>
      </w:r>
      <w:r w:rsidR="003D58FB" w:rsidRPr="007B1436">
        <w:rPr>
          <w:rFonts w:asciiTheme="minorHAnsi" w:hAnsiTheme="minorHAnsi"/>
          <w:noProof/>
        </w:rPr>
        <w:t>[150]</w:t>
      </w:r>
      <w:r w:rsidR="00D32A7C" w:rsidRPr="00186875">
        <w:rPr>
          <w:rFonts w:asciiTheme="minorHAnsi" w:hAnsiTheme="minorHAnsi"/>
        </w:rPr>
        <w:fldChar w:fldCharType="end"/>
      </w:r>
      <w:r w:rsidR="00D32A7C" w:rsidRPr="00186875">
        <w:rPr>
          <w:rFonts w:asciiTheme="minorHAnsi" w:hAnsiTheme="minorHAnsi"/>
        </w:rPr>
        <w:t xml:space="preserve">. </w:t>
      </w:r>
      <w:r w:rsidRPr="00186875">
        <w:rPr>
          <w:rFonts w:asciiTheme="minorHAnsi" w:hAnsiTheme="minorHAnsi"/>
        </w:rPr>
        <w:t xml:space="preserve">A more cost effective method involves cryofrozen cells </w:t>
      </w:r>
      <w:r w:rsidR="0023537D" w:rsidRPr="00186875">
        <w:rPr>
          <w:rFonts w:asciiTheme="minorHAnsi" w:hAnsiTheme="minorHAnsi"/>
        </w:rPr>
        <w:t xml:space="preserve">which </w:t>
      </w:r>
      <w:r w:rsidRPr="00186875">
        <w:rPr>
          <w:rFonts w:asciiTheme="minorHAnsi" w:hAnsiTheme="minorHAnsi"/>
        </w:rPr>
        <w:t>are packed</w:t>
      </w:r>
      <w:r w:rsidR="00D32A7C" w:rsidRPr="00186875">
        <w:rPr>
          <w:rFonts w:asciiTheme="minorHAnsi" w:hAnsiTheme="minorHAnsi"/>
        </w:rPr>
        <w:t xml:space="preserve"> in dry ice (around -78.5°C) for short shipping times (less than 24 hours).</w:t>
      </w:r>
      <w:r w:rsidR="00B352B9" w:rsidRPr="00186875">
        <w:rPr>
          <w:rFonts w:asciiTheme="minorHAnsi" w:hAnsiTheme="minorHAnsi"/>
        </w:rPr>
        <w:t xml:space="preserve"> </w:t>
      </w:r>
    </w:p>
    <w:p w14:paraId="15EE7850" w14:textId="77777777" w:rsidR="000B7FEC" w:rsidRPr="00186875" w:rsidRDefault="000B7FEC" w:rsidP="007F76BC">
      <w:pPr>
        <w:rPr>
          <w:rFonts w:asciiTheme="minorHAnsi" w:hAnsiTheme="minorHAnsi"/>
        </w:rPr>
      </w:pPr>
    </w:p>
    <w:p w14:paraId="788A61A3" w14:textId="71B08D93" w:rsidR="000B7FEC" w:rsidRPr="00D52A82" w:rsidRDefault="00407E38" w:rsidP="00D52A82">
      <w:pPr>
        <w:pStyle w:val="Heading3"/>
        <w:rPr>
          <w:color w:val="auto"/>
        </w:rPr>
      </w:pPr>
      <w:bookmarkStart w:id="116" w:name="_Toc358625778"/>
      <w:bookmarkStart w:id="117" w:name="_Toc362554011"/>
      <w:r w:rsidRPr="00D52A82">
        <w:rPr>
          <w:color w:val="auto"/>
        </w:rPr>
        <w:t>Transporting</w:t>
      </w:r>
      <w:r w:rsidR="000B7FEC" w:rsidRPr="00D52A82">
        <w:rPr>
          <w:color w:val="auto"/>
        </w:rPr>
        <w:t xml:space="preserve"> cells</w:t>
      </w:r>
      <w:r w:rsidRPr="00D52A82">
        <w:rPr>
          <w:color w:val="auto"/>
        </w:rPr>
        <w:t xml:space="preserve"> at ambient temperatures</w:t>
      </w:r>
      <w:r w:rsidR="000B7FEC" w:rsidRPr="00D52A82">
        <w:rPr>
          <w:color w:val="auto"/>
        </w:rPr>
        <w:t>:</w:t>
      </w:r>
      <w:bookmarkEnd w:id="116"/>
      <w:bookmarkEnd w:id="117"/>
    </w:p>
    <w:p w14:paraId="29F7FB2D" w14:textId="710F297E" w:rsidR="00134CF5" w:rsidRPr="00186875" w:rsidRDefault="00134CF5" w:rsidP="007F76BC">
      <w:pPr>
        <w:rPr>
          <w:rFonts w:asciiTheme="minorHAnsi" w:hAnsiTheme="minorHAnsi"/>
        </w:rPr>
      </w:pPr>
      <w:r w:rsidRPr="00186875">
        <w:rPr>
          <w:rFonts w:asciiTheme="minorHAnsi" w:hAnsiTheme="minorHAnsi"/>
        </w:rPr>
        <w:t>Cells can be readily maintained at lower temperatures than 37</w:t>
      </w:r>
      <w:r w:rsidRPr="00186875">
        <w:rPr>
          <w:rFonts w:asciiTheme="minorHAnsi" w:hAnsiTheme="minorHAnsi" w:cs="Arial"/>
        </w:rPr>
        <w:t>°</w:t>
      </w:r>
      <w:r w:rsidRPr="00186875">
        <w:rPr>
          <w:rFonts w:asciiTheme="minorHAnsi" w:hAnsiTheme="minorHAnsi"/>
        </w:rPr>
        <w:t>C, M. Vergara et al report that whilst cell growth is inhibited at 33</w:t>
      </w:r>
      <w:r w:rsidRPr="00186875">
        <w:rPr>
          <w:rFonts w:asciiTheme="minorHAnsi" w:hAnsiTheme="minorHAnsi" w:cs="Arial"/>
        </w:rPr>
        <w:t>°</w:t>
      </w:r>
      <w:r w:rsidRPr="00186875">
        <w:rPr>
          <w:rFonts w:asciiTheme="minorHAnsi" w:hAnsiTheme="minorHAnsi"/>
        </w:rPr>
        <w:t xml:space="preserve">C, metabolic activity is not affected </w:t>
      </w:r>
      <w:r w:rsidRPr="00186875">
        <w:rPr>
          <w:rFonts w:asciiTheme="minorHAnsi" w:hAnsiTheme="minorHAnsi"/>
        </w:rPr>
        <w:fldChar w:fldCharType="begin"/>
      </w:r>
      <w:r w:rsidR="003D58FB" w:rsidRPr="007B1436">
        <w:rPr>
          <w:rFonts w:asciiTheme="minorHAnsi" w:hAnsiTheme="minorHAnsi"/>
        </w:rPr>
        <w:instrText xml:space="preserve"> ADDIN ZOTERO_ITEM CSL_CITATION {"citationID":"1gl75m9kre","properties":{"formattedCitation":"[151]","plainCitation":"[151]"},"citationItems":[{"id":845,"uris":["http://zotero.org/users/1254505/items/NT72JMSW"],"uri":["http://zotero.org/users/1254505/items/NT72JMSW"],"itemData":{"id":845,"type":"article-journal","title":"Differential Effect of Culture Temperature and Specific Growth Rate on CHO Cell Behavior in Chemostat Culture","container-title":"PLOS ONE","page":"e93865","volume":"9","issue":"4","source":"PLoS Journals","abstract":"Mild hypothermia condition in mammalian cell culture technology has been one of the main focuses of research for the development of breeding strategies to maximize productivity of these production systems. Despite the large number of studies that show positive effects of mild hypothermia on specific productivity of r-proteins, no experimental approach has addressed the indirect effect of lower temperatures on specific cell growth rate, nor how this condition possibly affects less specific productivity of r-proteins. To separately analyze the effects of mild hypothermia and specific growth rate on CHO cell metabolism and recombinant human tissue plasminogen activator productivity as a model system, high dilution rate (0.017 h−1) and low dilution rate (0.012 h−1) at two cultivation temperatures (37 and 33°C) were evaluated using chemostat culture. The results showed a positive effect on the specific productivity of r-protein with decreasing specific growth rate at 33°C. Differential effect was achieved by mild hypothermia on the specific productivity of r-protein, contrary to the evidence reported in batch culture. Interestingly, reduction of metabolism could not be associated with a decrease in culture temperature, but rather with a decrease in specific growth rate.","DOI":"10.1371/journal.pone.0093865","ISSN":"1932-6203","journalAbbreviation":"PLOS ONE","author":[{"family":"Vergara","given":"Mauricio"},{"family":"Becerra","given":"Silvana"},{"family":"Berrios","given":"Julio"},{"family":"Osses","given":"Nelson"},{"family":"Reyes","given":"Juan"},{"family":"Rodríguez-Moyá","given":"María"},{"family":"Gonzalez","given":"Ramon"},{"family":"Altamirano","given":"Claudia"}],"issued":{"date-parts":[["2014",4,3]]}}}],"schema":"https://github.com/citation-style-language/schema/raw/master/csl-citation.json"} </w:instrText>
      </w:r>
      <w:r w:rsidRPr="00186875">
        <w:rPr>
          <w:rFonts w:asciiTheme="minorHAnsi" w:hAnsiTheme="minorHAnsi"/>
        </w:rPr>
        <w:fldChar w:fldCharType="separate"/>
      </w:r>
      <w:r w:rsidR="003D58FB" w:rsidRPr="007B1436">
        <w:rPr>
          <w:rFonts w:asciiTheme="minorHAnsi" w:hAnsiTheme="minorHAnsi"/>
          <w:noProof/>
        </w:rPr>
        <w:t>[151]</w:t>
      </w:r>
      <w:r w:rsidRPr="00186875">
        <w:rPr>
          <w:rFonts w:asciiTheme="minorHAnsi" w:hAnsiTheme="minorHAnsi"/>
        </w:rPr>
        <w:fldChar w:fldCharType="end"/>
      </w:r>
      <w:r w:rsidRPr="00186875">
        <w:rPr>
          <w:rFonts w:asciiTheme="minorHAnsi" w:hAnsiTheme="minorHAnsi"/>
        </w:rPr>
        <w:t>.</w:t>
      </w:r>
    </w:p>
    <w:p w14:paraId="755764E3" w14:textId="65442EC8" w:rsidR="00B352B9" w:rsidRPr="00186875" w:rsidRDefault="000B7FEC" w:rsidP="00134CF5">
      <w:pPr>
        <w:ind w:firstLine="720"/>
        <w:rPr>
          <w:rFonts w:asciiTheme="minorHAnsi" w:hAnsiTheme="minorHAnsi"/>
        </w:rPr>
      </w:pPr>
      <w:r w:rsidRPr="00186875">
        <w:rPr>
          <w:rFonts w:asciiTheme="minorHAnsi" w:hAnsiTheme="minorHAnsi"/>
        </w:rPr>
        <w:t xml:space="preserve">One suggested method of shipping </w:t>
      </w:r>
      <w:r w:rsidR="00B352B9" w:rsidRPr="00186875">
        <w:rPr>
          <w:rFonts w:asciiTheme="minorHAnsi" w:hAnsiTheme="minorHAnsi"/>
        </w:rPr>
        <w:t>cell line cultures</w:t>
      </w:r>
      <w:r w:rsidRPr="00186875">
        <w:rPr>
          <w:rFonts w:asciiTheme="minorHAnsi" w:hAnsiTheme="minorHAnsi"/>
        </w:rPr>
        <w:t xml:space="preserve"> wa</w:t>
      </w:r>
      <w:r w:rsidR="00E94D42" w:rsidRPr="00186875">
        <w:rPr>
          <w:rFonts w:asciiTheme="minorHAnsi" w:hAnsiTheme="minorHAnsi"/>
        </w:rPr>
        <w:t>s to keep cells in suspension with</w:t>
      </w:r>
      <w:r w:rsidRPr="00186875">
        <w:rPr>
          <w:rFonts w:asciiTheme="minorHAnsi" w:hAnsiTheme="minorHAnsi"/>
        </w:rPr>
        <w:t xml:space="preserve"> buffered medium</w:t>
      </w:r>
      <w:r w:rsidR="00E94D42" w:rsidRPr="00186875">
        <w:rPr>
          <w:rFonts w:asciiTheme="minorHAnsi" w:hAnsiTheme="minorHAnsi"/>
        </w:rPr>
        <w:t xml:space="preserve"> in cryovials</w:t>
      </w:r>
      <w:r w:rsidR="00B352B9" w:rsidRPr="00186875">
        <w:rPr>
          <w:rFonts w:asciiTheme="minorHAnsi" w:hAnsiTheme="minorHAnsi"/>
        </w:rPr>
        <w:t xml:space="preserve"> </w:t>
      </w:r>
      <w:r w:rsidR="00E94D42" w:rsidRPr="00186875">
        <w:rPr>
          <w:rFonts w:asciiTheme="minorHAnsi" w:hAnsiTheme="minorHAnsi"/>
        </w:rPr>
        <w:t xml:space="preserve">at ambient temperatures </w:t>
      </w:r>
      <w:r w:rsidR="00B352B9" w:rsidRPr="00186875">
        <w:rPr>
          <w:rFonts w:asciiTheme="minorHAnsi" w:hAnsiTheme="minorHAnsi"/>
        </w:rPr>
        <w:fldChar w:fldCharType="begin"/>
      </w:r>
      <w:r w:rsidR="003D58FB" w:rsidRPr="007B1436">
        <w:rPr>
          <w:rFonts w:asciiTheme="minorHAnsi" w:hAnsiTheme="minorHAnsi"/>
        </w:rPr>
        <w:instrText xml:space="preserve"> ADDIN ZOTERO_ITEM CSL_CITATION {"citationID":"79ncdj2jn","properties":{"formattedCitation":"[152]","plainCitation":"[152]"},"citationItems":[{"id":839,"uris":["http://zotero.org/users/1254505/items/G4SSAXNQ"],"uri":["http://zotero.org/users/1254505/items/G4SSAXNQ"],"itemData":{"id":839,"type":"article-journal","title":"Improved method for transport of living cell cultures","container-title":"Biotechnology Letters","page":"383-385","volume":"22","issue":"5","source":"link.springer.com","abstract":"An easy and cost-effective method for transport of living cell cultures which avoids the use of dry ice and prevents bacterial contamination is described. Cells are suspended in buffered culture medium in sealed and insulated 2 ml cryovials and are able to grow and survive in substantial numbers during several days of storage and shipment at ambient temperature. Replating results in an identical repopulation in all cell lines. Not only tumor cells but also fibroblasts seem to tolerate well this improved method for shipment.","DOI":"10.1023/A:1005624718463","ISSN":"0141-5492, 1573-6776","journalAbbreviation":"Biotechnology Letters","language":"en","author":[{"family":"Rainov","given":"Nikolai G."},{"family":"Trümpler","given":"Christel"},{"family":"Quinones","given":"Ariel"},{"family":"Spear","given":"Matthew A."},{"family":"Kramm","given":"Christof M."}],"issued":{"date-parts":[["2000",3,1]]}}}],"schema":"https://github.com/citation-style-language/schema/raw/master/csl-citation.json"} </w:instrText>
      </w:r>
      <w:r w:rsidR="00B352B9" w:rsidRPr="00186875">
        <w:rPr>
          <w:rFonts w:asciiTheme="minorHAnsi" w:hAnsiTheme="minorHAnsi"/>
        </w:rPr>
        <w:fldChar w:fldCharType="separate"/>
      </w:r>
      <w:r w:rsidR="003D58FB" w:rsidRPr="007B1436">
        <w:rPr>
          <w:rFonts w:asciiTheme="minorHAnsi" w:hAnsiTheme="minorHAnsi"/>
          <w:noProof/>
        </w:rPr>
        <w:t>[152]</w:t>
      </w:r>
      <w:r w:rsidR="00B352B9" w:rsidRPr="00186875">
        <w:rPr>
          <w:rFonts w:asciiTheme="minorHAnsi" w:hAnsiTheme="minorHAnsi"/>
        </w:rPr>
        <w:fldChar w:fldCharType="end"/>
      </w:r>
      <w:r w:rsidR="00E94D42" w:rsidRPr="00186875">
        <w:rPr>
          <w:rFonts w:asciiTheme="minorHAnsi" w:hAnsiTheme="minorHAnsi"/>
        </w:rPr>
        <w:t xml:space="preserve">. However, </w:t>
      </w:r>
      <w:r w:rsidR="004E4F1A" w:rsidRPr="00186875">
        <w:rPr>
          <w:rFonts w:asciiTheme="minorHAnsi" w:hAnsiTheme="minorHAnsi"/>
        </w:rPr>
        <w:t xml:space="preserve">since </w:t>
      </w:r>
      <w:r w:rsidR="00D07A73" w:rsidRPr="00186875">
        <w:rPr>
          <w:rFonts w:asciiTheme="minorHAnsi" w:hAnsiTheme="minorHAnsi"/>
        </w:rPr>
        <w:t xml:space="preserve">many cell types are adversely affected after culturing in </w:t>
      </w:r>
      <w:r w:rsidR="00E94D42" w:rsidRPr="00186875">
        <w:rPr>
          <w:rFonts w:asciiTheme="minorHAnsi" w:hAnsiTheme="minorHAnsi"/>
        </w:rPr>
        <w:t xml:space="preserve">suspension, </w:t>
      </w:r>
      <w:r w:rsidR="004E4F1A" w:rsidRPr="00186875">
        <w:rPr>
          <w:rFonts w:asciiTheme="minorHAnsi" w:hAnsiTheme="minorHAnsi"/>
        </w:rPr>
        <w:t>more research may be needed to assess the practical uses of this technique</w:t>
      </w:r>
      <w:r w:rsidR="00B352B9" w:rsidRPr="00186875">
        <w:rPr>
          <w:rFonts w:asciiTheme="minorHAnsi" w:hAnsiTheme="minorHAnsi"/>
        </w:rPr>
        <w:t>.</w:t>
      </w:r>
      <w:r w:rsidR="004E4F1A" w:rsidRPr="00186875">
        <w:rPr>
          <w:rFonts w:asciiTheme="minorHAnsi" w:hAnsiTheme="minorHAnsi"/>
        </w:rPr>
        <w:t xml:space="preserve"> </w:t>
      </w:r>
      <w:r w:rsidR="00E94D42" w:rsidRPr="00186875">
        <w:rPr>
          <w:rFonts w:asciiTheme="minorHAnsi" w:hAnsiTheme="minorHAnsi"/>
        </w:rPr>
        <w:t xml:space="preserve">The aforementioned </w:t>
      </w:r>
      <w:r w:rsidR="004E4F1A" w:rsidRPr="00186875">
        <w:rPr>
          <w:rFonts w:asciiTheme="minorHAnsi" w:hAnsiTheme="minorHAnsi"/>
        </w:rPr>
        <w:t>shipping method</w:t>
      </w:r>
      <w:r w:rsidR="00E94D42" w:rsidRPr="00186875">
        <w:rPr>
          <w:rFonts w:asciiTheme="minorHAnsi" w:hAnsiTheme="minorHAnsi"/>
        </w:rPr>
        <w:t xml:space="preserve"> essentially had the effect of maintaining the pH of the cell solution by preventing cell medium exposure with air. </w:t>
      </w:r>
      <w:r w:rsidR="004E4F1A" w:rsidRPr="00186875">
        <w:rPr>
          <w:rFonts w:asciiTheme="minorHAnsi" w:hAnsiTheme="minorHAnsi"/>
        </w:rPr>
        <w:t xml:space="preserve">Conventional pH buffering of cell media involves a carbonate additive, which maintains </w:t>
      </w:r>
      <w:r w:rsidR="002655FD" w:rsidRPr="00186875">
        <w:rPr>
          <w:rFonts w:asciiTheme="minorHAnsi" w:hAnsiTheme="minorHAnsi"/>
        </w:rPr>
        <w:t xml:space="preserve">media </w:t>
      </w:r>
      <w:r w:rsidR="004E4F1A" w:rsidRPr="00186875">
        <w:rPr>
          <w:rFonts w:asciiTheme="minorHAnsi" w:hAnsiTheme="minorHAnsi"/>
        </w:rPr>
        <w:t>pH when exposed to air supplemented with CO</w:t>
      </w:r>
      <w:r w:rsidR="004E4F1A" w:rsidRPr="00186875">
        <w:rPr>
          <w:rFonts w:asciiTheme="minorHAnsi" w:hAnsiTheme="minorHAnsi"/>
          <w:vertAlign w:val="subscript"/>
        </w:rPr>
        <w:t>2</w:t>
      </w:r>
      <w:r w:rsidR="004E4F1A" w:rsidRPr="00186875">
        <w:rPr>
          <w:rFonts w:asciiTheme="minorHAnsi" w:hAnsiTheme="minorHAnsi"/>
        </w:rPr>
        <w:t xml:space="preserve"> during incubation (usually 5%). </w:t>
      </w:r>
      <w:r w:rsidR="00960AE6" w:rsidRPr="00186875">
        <w:rPr>
          <w:rFonts w:asciiTheme="minorHAnsi" w:hAnsiTheme="minorHAnsi"/>
        </w:rPr>
        <w:t>As normal air has around 0.04% CO</w:t>
      </w:r>
      <w:r w:rsidR="00960AE6" w:rsidRPr="00186875">
        <w:rPr>
          <w:rFonts w:asciiTheme="minorHAnsi" w:hAnsiTheme="minorHAnsi"/>
          <w:vertAlign w:val="subscript"/>
        </w:rPr>
        <w:t>2</w:t>
      </w:r>
      <w:r w:rsidR="002655FD" w:rsidRPr="00186875">
        <w:rPr>
          <w:rFonts w:asciiTheme="minorHAnsi" w:hAnsiTheme="minorHAnsi"/>
        </w:rPr>
        <w:t xml:space="preserve"> </w:t>
      </w:r>
      <w:r w:rsidR="00960AE6" w:rsidRPr="00186875">
        <w:rPr>
          <w:rFonts w:asciiTheme="minorHAnsi" w:hAnsiTheme="minorHAnsi"/>
        </w:rPr>
        <w:t>the equilibrium becomes unbalanced and the carbonate buffer is converted to CO</w:t>
      </w:r>
      <w:r w:rsidR="00960AE6" w:rsidRPr="00186875">
        <w:rPr>
          <w:rFonts w:asciiTheme="minorHAnsi" w:hAnsiTheme="minorHAnsi"/>
          <w:vertAlign w:val="subscript"/>
        </w:rPr>
        <w:t xml:space="preserve">2 </w:t>
      </w:r>
      <w:r w:rsidR="00960AE6" w:rsidRPr="00186875">
        <w:rPr>
          <w:rFonts w:asciiTheme="minorHAnsi" w:hAnsiTheme="minorHAnsi"/>
        </w:rPr>
        <w:t>and is released, rapidly transforming the media alkaline and cytoxic</w:t>
      </w:r>
      <w:r w:rsidR="00134CF5" w:rsidRPr="00186875">
        <w:rPr>
          <w:rFonts w:asciiTheme="minorHAnsi" w:hAnsiTheme="minorHAnsi"/>
        </w:rPr>
        <w:t xml:space="preserve"> </w:t>
      </w:r>
      <w:r w:rsidR="00134CF5" w:rsidRPr="00BB471B">
        <w:rPr>
          <w:rFonts w:asciiTheme="minorHAnsi" w:hAnsiTheme="minorHAnsi"/>
        </w:rPr>
        <w:fldChar w:fldCharType="begin"/>
      </w:r>
      <w:r w:rsidR="003D58FB" w:rsidRPr="007B1436">
        <w:rPr>
          <w:rFonts w:asciiTheme="minorHAnsi" w:hAnsiTheme="minorHAnsi"/>
        </w:rPr>
        <w:instrText xml:space="preserve"> ADDIN ZOTERO_ITEM CSL_CITATION {"citationID":"dk7geudlg","properties":{"formattedCitation":"[153]","plainCitation":"[153]"},"citationItems":[{"id":856,"uris":["http://zotero.org/users/1254505/items/CQDWAI64"],"uri":["http://zotero.org/users/1254505/items/CQDWAI64"],"itemData":{"id":856,"type":"article-journal","title":"THE EFFECT OF pH ON GROWTH, PROTEIN SYNTHESIS, AND LIPID-RICH PARTICLES OF CULTURED MAMMALIAN CELLS","container-title":"The Journal of Biophysical and Biochemical Cytology","page":"141-156","volume":"9","issue":"1","source":"PubMed Central","abstract":"A simple procedure has been established for controlling and measuring the pH of media in which the bicarbonate-carbonic acid system is the predominant buffer. The HCO-3 concentration was maintained at 22.5 mM and the H2CO3 concentration was varied by equilibrating the media with 0.5 to 40 per cent CO2 in air. The curve relating extracellular pH to 3 day cell growth was similar for glass-attached HeLa and Chang liver cells. Maximum growth occurred over a pH range of 7.38 to 7.87. Cell growth declined precipitously on the alkaline side and more gradually on the acid side of the optimal pH range. Comparable pH growth curves were also obtained with newly isolated cells from rat liver and skeletal muscle. It was shown that the effect of pH on growth was independent of the CO2 concentration and that the essential nutrients in the medium were stable over the pH range studied. Although alkalosis depressed the 3 day cell population, cells exposed to a pH of 8.0 to 8.2 grew at the maximal rate for the first 12 to 24 hours. Growth then ceased abruptly and the cells entered a steady state with respect to net protein synthesis. This was followed by cytoplasmic retraction and cell death. Increasing the concentrations of calcium or magnesium in the medium failed to prevent the effects of alkalosis. Moreover, the increase in CO-3 concentration of the media and the concomitant decrease in Ca++ ion concentration that occur at high pH were eliminated as determining factors in the growth failure and death. While acidosis had a less pronounced effect on the 3 day cell population, its effect on the growth rate was immediate. The increase in cell generation time was proportional to the H+ ion concentration. In each of the cell lines studied, acidosis was accompanied by a striking increase in the number of cytoplasmic perinuclear granules. These granules which stain supravitally with Janus green are extracted from fixed cells with lipid solvents. They maintain their identity in cell homogenates and may be isolated from the other subcellular structures by differential centrifugation; at 100,000 g they form a distinct layer at the top of the supernatant fraction. On the basis of their physical and chemical properties, these granules have been called lipid-rich particles. The accumulation of lipid-rich particles in acidosis was independent of the growth rate and the CO2 concentration.","ISSN":"0095-9901","note":"PMID: 13764902\nPMCID: PMC2224984","journalAbbreviation":"J Biophys Biochem Cytol","author":[{"family":"Mackenzie","given":"Cosmo G."},{"family":"Mackenzie","given":"Julia B."},{"family":"Beck","given":"Paul"}],"issued":{"date-parts":[["1961",1,1]]}}}],"schema":"https://github.com/citation-style-language/schema/raw/master/csl-citation.json"} </w:instrText>
      </w:r>
      <w:r w:rsidR="00134CF5" w:rsidRPr="00BB471B">
        <w:rPr>
          <w:rFonts w:asciiTheme="minorHAnsi" w:hAnsiTheme="minorHAnsi"/>
        </w:rPr>
        <w:fldChar w:fldCharType="separate"/>
      </w:r>
      <w:r w:rsidR="003D58FB" w:rsidRPr="007B1436">
        <w:rPr>
          <w:rFonts w:asciiTheme="minorHAnsi" w:hAnsiTheme="minorHAnsi"/>
          <w:noProof/>
        </w:rPr>
        <w:t>[153]</w:t>
      </w:r>
      <w:r w:rsidR="00134CF5" w:rsidRPr="00BB471B">
        <w:rPr>
          <w:rFonts w:asciiTheme="minorHAnsi" w:hAnsiTheme="minorHAnsi"/>
        </w:rPr>
        <w:fldChar w:fldCharType="end"/>
      </w:r>
      <w:r w:rsidR="00960AE6" w:rsidRPr="00186875">
        <w:rPr>
          <w:rFonts w:asciiTheme="minorHAnsi" w:hAnsiTheme="minorHAnsi"/>
        </w:rPr>
        <w:t xml:space="preserve">. </w:t>
      </w:r>
      <w:r w:rsidR="00A640F9" w:rsidRPr="00186875">
        <w:rPr>
          <w:rFonts w:asciiTheme="minorHAnsi" w:hAnsiTheme="minorHAnsi"/>
        </w:rPr>
        <w:t xml:space="preserve">Filling the flasks to the brim with culture medium to remove as much air as possible and making the flasks air tight can allow shipping of adhered cells in conventional tissue culture flasks </w:t>
      </w:r>
      <w:r w:rsidR="00A640F9" w:rsidRPr="00BB471B">
        <w:rPr>
          <w:rFonts w:asciiTheme="minorHAnsi" w:hAnsiTheme="minorHAnsi"/>
        </w:rPr>
        <w:fldChar w:fldCharType="begin"/>
      </w:r>
      <w:r w:rsidR="003D58FB" w:rsidRPr="007B1436">
        <w:rPr>
          <w:rFonts w:asciiTheme="minorHAnsi" w:hAnsiTheme="minorHAnsi"/>
        </w:rPr>
        <w:instrText xml:space="preserve"> ADDIN ZOTERO_ITEM CSL_CITATION {"citationID":"2if6hutg4m","properties":{"formattedCitation":"[154]","plainCitation":"[154]"},"citationItems":[{"id":829,"uris":["http://zotero.org/users/1254505/items/J7ET828H"],"uri":["http://zotero.org/users/1254505/items/J7ET828H"],"itemData":{"id":829,"type":"article-journal","title":"An Agarose-Gel Based Method for Transporting Cell Lines","container-title":"Current Chemical Genomics","page":"50-53","volume":"3","source":"PubMed Central","abstract":"Cryopreserved cells stored in dry ice or liquid nitrogen is the classical method for transporting cells between research laboratories in different cities around the world in order to maintain cell viability. An alternative method is to ship the live cells in flasks filled with cell culture medium. Both methods have limitations of either a requirement on special shipping container or short times for the cells to survive on the shipping process. We have recently developed an agarose gel based method for directly transporting the live adherent cells in cell culture plates or dishes in ambient temperature. This convenient method simplifies the transportation of live cells in long distance that can maintain cells in good viability for several days.","DOI":"10.2174/1875397300903010050","ISSN":"1875-3973","note":"PMID: 20161836\nPMCID: PMC2802760","journalAbbreviation":"Curr Chem Genomics","author":[{"family":"Yang","given":"Lingzhi"},{"family":"Li","given":"Chufang"},{"family":"Chen","given":"Ling"},{"family":"Li","given":"Zhiyuan"}],"issued":{"date-parts":[["2009",12,16]]}}}],"schema":"https://github.com/citation-style-language/schema/raw/master/csl-citation.json"} </w:instrText>
      </w:r>
      <w:r w:rsidR="00A640F9" w:rsidRPr="00BB471B">
        <w:rPr>
          <w:rFonts w:asciiTheme="minorHAnsi" w:hAnsiTheme="minorHAnsi"/>
        </w:rPr>
        <w:fldChar w:fldCharType="separate"/>
      </w:r>
      <w:r w:rsidR="003D58FB" w:rsidRPr="007B1436">
        <w:rPr>
          <w:rFonts w:asciiTheme="minorHAnsi" w:hAnsiTheme="minorHAnsi"/>
          <w:noProof/>
        </w:rPr>
        <w:t>[154]</w:t>
      </w:r>
      <w:r w:rsidR="00A640F9" w:rsidRPr="00BB471B">
        <w:rPr>
          <w:rFonts w:asciiTheme="minorHAnsi" w:hAnsiTheme="minorHAnsi"/>
        </w:rPr>
        <w:fldChar w:fldCharType="end"/>
      </w:r>
      <w:r w:rsidR="00B352B9" w:rsidRPr="00186875">
        <w:rPr>
          <w:rFonts w:asciiTheme="minorHAnsi" w:hAnsiTheme="minorHAnsi"/>
        </w:rPr>
        <w:t xml:space="preserve">. </w:t>
      </w:r>
      <w:r w:rsidR="00A640F9" w:rsidRPr="00186875">
        <w:rPr>
          <w:rFonts w:asciiTheme="minorHAnsi" w:hAnsiTheme="minorHAnsi"/>
        </w:rPr>
        <w:t>Unfortunately this technique of shipping can lead to the liquid exerting shear stress on the cells as the flasks are transported.</w:t>
      </w:r>
    </w:p>
    <w:p w14:paraId="75CC18FB" w14:textId="77777777" w:rsidR="00960AE6" w:rsidRPr="00186875" w:rsidRDefault="00960AE6" w:rsidP="007F76BC">
      <w:pPr>
        <w:rPr>
          <w:rFonts w:asciiTheme="minorHAnsi" w:hAnsiTheme="minorHAnsi"/>
        </w:rPr>
      </w:pPr>
    </w:p>
    <w:p w14:paraId="1D342A94" w14:textId="77777777" w:rsidR="00407E38" w:rsidRPr="00D52A82" w:rsidRDefault="00407E38" w:rsidP="00D52A82">
      <w:pPr>
        <w:pStyle w:val="Heading3"/>
        <w:rPr>
          <w:color w:val="auto"/>
        </w:rPr>
      </w:pPr>
      <w:bookmarkStart w:id="118" w:name="_Toc358625779"/>
      <w:bookmarkStart w:id="119" w:name="_Toc362554012"/>
      <w:r w:rsidRPr="00D52A82">
        <w:rPr>
          <w:color w:val="auto"/>
        </w:rPr>
        <w:t>Transporting cells at ambient temperatures on a carrier:</w:t>
      </w:r>
      <w:bookmarkEnd w:id="118"/>
      <w:bookmarkEnd w:id="119"/>
    </w:p>
    <w:p w14:paraId="6D57F996" w14:textId="18E10E07" w:rsidR="00407E38" w:rsidRPr="00BB471B" w:rsidRDefault="00AA2401" w:rsidP="007F76BC">
      <w:pPr>
        <w:rPr>
          <w:rFonts w:asciiTheme="minorHAnsi" w:hAnsiTheme="minorHAnsi"/>
        </w:rPr>
      </w:pPr>
      <w:r w:rsidRPr="00BB471B">
        <w:rPr>
          <w:rFonts w:asciiTheme="minorHAnsi" w:hAnsiTheme="minorHAnsi"/>
        </w:rPr>
        <w:t>Care needs to be taken when s</w:t>
      </w:r>
      <w:r w:rsidR="00407E38" w:rsidRPr="00BB471B">
        <w:rPr>
          <w:rFonts w:asciiTheme="minorHAnsi" w:hAnsiTheme="minorHAnsi"/>
        </w:rPr>
        <w:t xml:space="preserve">hipping cells in the presence of medium alone to prevent shear stress as cell medium </w:t>
      </w:r>
      <w:r w:rsidRPr="00BB471B">
        <w:rPr>
          <w:rFonts w:asciiTheme="minorHAnsi" w:hAnsiTheme="minorHAnsi"/>
        </w:rPr>
        <w:t>causes turbulence to the</w:t>
      </w:r>
      <w:r w:rsidR="00407E38" w:rsidRPr="00BB471B">
        <w:rPr>
          <w:rFonts w:asciiTheme="minorHAnsi" w:hAnsiTheme="minorHAnsi"/>
        </w:rPr>
        <w:t xml:space="preserve"> cells</w:t>
      </w:r>
      <w:r w:rsidRPr="00BB471B">
        <w:rPr>
          <w:rFonts w:asciiTheme="minorHAnsi" w:hAnsiTheme="minorHAnsi"/>
        </w:rPr>
        <w:t xml:space="preserve">, and excess strain can cause apoptosis of cells </w:t>
      </w:r>
      <w:r w:rsidRPr="00BB471B">
        <w:rPr>
          <w:rFonts w:asciiTheme="minorHAnsi" w:hAnsiTheme="minorHAnsi"/>
        </w:rPr>
        <w:fldChar w:fldCharType="begin"/>
      </w:r>
      <w:r w:rsidR="003D58FB" w:rsidRPr="007B1436">
        <w:rPr>
          <w:rFonts w:asciiTheme="minorHAnsi" w:hAnsiTheme="minorHAnsi"/>
        </w:rPr>
        <w:instrText xml:space="preserve"> ADDIN ZOTERO_ITEM CSL_CITATION {"citationID":"pt2ses0it","properties":{"formattedCitation":"[155]","plainCitation":"[155]"},"citationItems":[{"id":853,"uris":["http://zotero.org/users/1254505/items/RZ6U8EB4"],"uri":["http://zotero.org/users/1254505/items/RZ6U8EB4"],"itemData":{"id":853,"type":"article-journal","title":"Mechanisms of Strain-Mediated Mesenchymal Stem Cell Apoptosis","container-title":"Journal of Biomechanical Engineering","page":"061004-061004","volume":"130","issue":"6","source":"Silverchair","abstract":"Mechanical conditioning of mesenchymal stem cells (MSCs) has been adopted widely as a biophysical signal to aid tissue engineering applications. The replication of in vivo mechanical signaling has been used in in vitro environments to regulate cell differentiation, and extracellular matrix synthesis, so that both the chemical and mechanical properties of the tissue-engineered construct are compatible with the implant site. While research in these areas contributes to tissue engineering, the effects of mechanical strain on MSC apoptosis remain poorly defined. To evaluate the effects of uniaxial cyclic tensile strain on MSC apoptosis and to investigate mechanotransduction associated with strain-mediated cell death, MSCs seeded on a 2D silicone membrane were stimulated by a range of strain magnitudes for 3days. Mechanotransduction was investigated using the stretch-activated cation channel blocker gadolinium chloride, the L-type voltage-activated calcium channel blocker nicardipine, the c-jun NH2-terminal kinase (JNK) blocker D-JNK inhibitor 1, and the calpain inhibitor MDL 28170. Apoptosis was assessed through DNA fragmentation using the terminal deoxynucleotidyl transferase mediated-UTP-end nick labeling method. Results demonstrated that tensile strains of 7.5% or greater induce apoptosis in MSCs. L-type voltage-activated calcium channels coupled mechanical stress to activation of calpain and JNK, which lead to apoptosis through DNA fragmentation. The definition of the in vitro boundary conditions for tensile strain and MSCs along with a proposed mechanism for apoptosis induced by mechanical events positively contributes to the development of MSC biology, bioreactor design for tissue engineering, and development of computational methods for mechanobiology.","DOI":"10.1115/1.2979870","ISSN":"0148-0731","journalAbbreviation":"J Biomech Eng","author":[{"family":"Kearney","given":"E. M."},{"family":"Prendergast","given":"P. J."},{"family":"Campbell","given":"V. A."}],"issued":{"date-parts":[["2008",10,9]]}}}],"schema":"https://github.com/citation-style-language/schema/raw/master/csl-citation.json"} </w:instrText>
      </w:r>
      <w:r w:rsidRPr="00BB471B">
        <w:rPr>
          <w:rFonts w:asciiTheme="minorHAnsi" w:hAnsiTheme="minorHAnsi"/>
        </w:rPr>
        <w:fldChar w:fldCharType="separate"/>
      </w:r>
      <w:r w:rsidR="003D58FB" w:rsidRPr="007B1436">
        <w:rPr>
          <w:rFonts w:asciiTheme="minorHAnsi" w:hAnsiTheme="minorHAnsi"/>
          <w:noProof/>
        </w:rPr>
        <w:t>[155]</w:t>
      </w:r>
      <w:r w:rsidRPr="00BB471B">
        <w:rPr>
          <w:rFonts w:asciiTheme="minorHAnsi" w:hAnsiTheme="minorHAnsi"/>
        </w:rPr>
        <w:fldChar w:fldCharType="end"/>
      </w:r>
      <w:r w:rsidRPr="00BB471B">
        <w:rPr>
          <w:rFonts w:asciiTheme="minorHAnsi" w:hAnsiTheme="minorHAnsi"/>
        </w:rPr>
        <w:t xml:space="preserve">. </w:t>
      </w:r>
      <w:r w:rsidR="005A7147" w:rsidRPr="00BB471B">
        <w:rPr>
          <w:rFonts w:asciiTheme="minorHAnsi" w:hAnsiTheme="minorHAnsi"/>
        </w:rPr>
        <w:t>Using a carrier material can prevent shear</w:t>
      </w:r>
      <w:r w:rsidRPr="00BB471B">
        <w:rPr>
          <w:rFonts w:asciiTheme="minorHAnsi" w:hAnsiTheme="minorHAnsi"/>
        </w:rPr>
        <w:t xml:space="preserve"> stress on cells since</w:t>
      </w:r>
      <w:r w:rsidR="005A7147" w:rsidRPr="00BB471B">
        <w:rPr>
          <w:rFonts w:asciiTheme="minorHAnsi" w:hAnsiTheme="minorHAnsi"/>
        </w:rPr>
        <w:t xml:space="preserve"> </w:t>
      </w:r>
      <w:r w:rsidR="001A6BCE" w:rsidRPr="00BB471B">
        <w:rPr>
          <w:rFonts w:asciiTheme="minorHAnsi" w:hAnsiTheme="minorHAnsi"/>
        </w:rPr>
        <w:t xml:space="preserve">the </w:t>
      </w:r>
      <w:r w:rsidR="005A7147" w:rsidRPr="00BB471B">
        <w:rPr>
          <w:rFonts w:asciiTheme="minorHAnsi" w:hAnsiTheme="minorHAnsi"/>
        </w:rPr>
        <w:t>lateral movement</w:t>
      </w:r>
      <w:r w:rsidR="001A6BCE" w:rsidRPr="00BB471B">
        <w:rPr>
          <w:rFonts w:asciiTheme="minorHAnsi" w:hAnsiTheme="minorHAnsi"/>
        </w:rPr>
        <w:t xml:space="preserve"> of cell media</w:t>
      </w:r>
      <w:r w:rsidR="005A7147" w:rsidRPr="00BB471B">
        <w:rPr>
          <w:rFonts w:asciiTheme="minorHAnsi" w:hAnsiTheme="minorHAnsi"/>
        </w:rPr>
        <w:t xml:space="preserve"> is restricted.</w:t>
      </w:r>
    </w:p>
    <w:p w14:paraId="02AF1041" w14:textId="77777777" w:rsidR="005A7147" w:rsidRPr="00BB471B" w:rsidRDefault="005A7147" w:rsidP="007F76BC">
      <w:pPr>
        <w:rPr>
          <w:rFonts w:asciiTheme="minorHAnsi" w:hAnsiTheme="minorHAnsi"/>
        </w:rPr>
      </w:pPr>
    </w:p>
    <w:p w14:paraId="3CFAC224" w14:textId="7AF6A85B" w:rsidR="00EC68BB" w:rsidRPr="00BB471B" w:rsidRDefault="00EC68BB" w:rsidP="00BC14A8">
      <w:pPr>
        <w:rPr>
          <w:rFonts w:asciiTheme="minorHAnsi" w:hAnsiTheme="minorHAnsi" w:cs="Arial"/>
        </w:rPr>
      </w:pPr>
      <w:r w:rsidRPr="00BB471B">
        <w:rPr>
          <w:rFonts w:asciiTheme="minorHAnsi" w:hAnsiTheme="minorHAnsi" w:cs="Arial"/>
        </w:rPr>
        <w:t>Agarose:</w:t>
      </w:r>
    </w:p>
    <w:p w14:paraId="2FAA3442" w14:textId="58C5C3FD" w:rsidR="00EC68BB" w:rsidRPr="00BB471B" w:rsidRDefault="001A6BCE" w:rsidP="00BC14A8">
      <w:pPr>
        <w:rPr>
          <w:rFonts w:asciiTheme="minorHAnsi" w:hAnsiTheme="minorHAnsi" w:cs="Arial"/>
        </w:rPr>
      </w:pPr>
      <w:r w:rsidRPr="00BB471B">
        <w:rPr>
          <w:rFonts w:asciiTheme="minorHAnsi" w:hAnsiTheme="minorHAnsi" w:cs="Arial"/>
        </w:rPr>
        <w:t>The polysaccharide agarose can be used to transport cells at ambient temperatures. 1% agarose solution was added to human cell lines in conventional well plates and after the agarose had set the plates were</w:t>
      </w:r>
      <w:r w:rsidR="005A7147" w:rsidRPr="00BB471B">
        <w:rPr>
          <w:rFonts w:asciiTheme="minorHAnsi" w:hAnsiTheme="minorHAnsi" w:cs="Arial"/>
        </w:rPr>
        <w:t xml:space="preserve"> sealed to be airtight and kept in ambient room temperatures</w:t>
      </w:r>
      <w:r w:rsidRPr="00BB471B">
        <w:rPr>
          <w:rFonts w:asciiTheme="minorHAnsi" w:hAnsiTheme="minorHAnsi" w:cs="Arial"/>
        </w:rPr>
        <w:t xml:space="preserve"> to be shipped</w:t>
      </w:r>
      <w:r w:rsidR="00EC68BB" w:rsidRPr="00BB471B">
        <w:rPr>
          <w:rFonts w:asciiTheme="minorHAnsi" w:hAnsiTheme="minorHAnsi" w:cs="Arial"/>
        </w:rPr>
        <w:t xml:space="preserve"> </w:t>
      </w:r>
      <w:r w:rsidR="00EC68BB"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28vlvjupeq","properties":{"formattedCitation":"[154]","plainCitation":"[154]"},"citationItems":[{"id":829,"uris":["http://zotero.org/users/1254505/items/J7ET828H"],"uri":["http://zotero.org/users/1254505/items/J7ET828H"],"itemData":{"id":829,"type":"article-journal","title":"An Agarose-Gel Based Method for Transporting Cell Lines","container-title":"Current Chemical Genomics","page":"50-53","volume":"3","source":"PubMed Central","abstract":"Cryopreserved cells stored in dry ice or liquid nitrogen is the classical method for transporting cells between research laboratories in different cities around the world in order to maintain cell viability. An alternative method is to ship the live cells in flasks filled with cell culture medium. Both methods have limitations of either a requirement on special shipping container or short times for the cells to survive on the shipping process. We have recently developed an agarose gel based method for directly transporting the live adherent cells in cell culture plates or dishes in ambient temperature. This convenient method simplifies the transportation of live cells in long distance that can maintain cells in good viability for several days.","DOI":"10.2174/1875397300903010050","ISSN":"1875-3973","note":"PMID: 20161836\nPMCID: PMC2802760","journalAbbreviation":"Curr Chem Genomics","author":[{"family":"Yang","given":"Lingzhi"},{"family":"Li","given":"Chufang"},{"family":"Chen","given":"Ling"},{"family":"Li","given":"Zhiyuan"}],"issued":{"date-parts":[["2009",12,16]]}}}],"schema":"https://github.com/citation-style-language/schema/raw/master/csl-citation.json"} </w:instrText>
      </w:r>
      <w:r w:rsidR="00EC68BB" w:rsidRPr="00BB471B">
        <w:rPr>
          <w:rFonts w:asciiTheme="minorHAnsi" w:hAnsiTheme="minorHAnsi" w:cs="Arial"/>
        </w:rPr>
        <w:fldChar w:fldCharType="separate"/>
      </w:r>
      <w:r w:rsidR="003D58FB" w:rsidRPr="007B1436">
        <w:rPr>
          <w:rFonts w:asciiTheme="minorHAnsi" w:hAnsiTheme="minorHAnsi" w:cs="Arial"/>
          <w:noProof/>
        </w:rPr>
        <w:t>[154]</w:t>
      </w:r>
      <w:r w:rsidR="00EC68BB" w:rsidRPr="00BB471B">
        <w:rPr>
          <w:rFonts w:asciiTheme="minorHAnsi" w:hAnsiTheme="minorHAnsi" w:cs="Arial"/>
        </w:rPr>
        <w:fldChar w:fldCharType="end"/>
      </w:r>
      <w:r w:rsidR="005A7147" w:rsidRPr="00BB471B">
        <w:rPr>
          <w:rFonts w:asciiTheme="minorHAnsi" w:hAnsiTheme="minorHAnsi" w:cs="Arial"/>
        </w:rPr>
        <w:t xml:space="preserve">. </w:t>
      </w:r>
      <w:r w:rsidR="00125A29" w:rsidRPr="00BB471B">
        <w:rPr>
          <w:rFonts w:asciiTheme="minorHAnsi" w:hAnsiTheme="minorHAnsi" w:cs="Arial"/>
        </w:rPr>
        <w:t>To reco</w:t>
      </w:r>
      <w:r w:rsidRPr="00BB471B">
        <w:rPr>
          <w:rFonts w:asciiTheme="minorHAnsi" w:hAnsiTheme="minorHAnsi" w:cs="Arial"/>
        </w:rPr>
        <w:t>ver cells, the agarose layer is</w:t>
      </w:r>
      <w:r w:rsidR="005B170D" w:rsidRPr="00BB471B">
        <w:rPr>
          <w:rFonts w:asciiTheme="minorHAnsi" w:hAnsiTheme="minorHAnsi" w:cs="Arial"/>
        </w:rPr>
        <w:t xml:space="preserve"> peeled away and cell medium is</w:t>
      </w:r>
      <w:r w:rsidR="00125A29" w:rsidRPr="00BB471B">
        <w:rPr>
          <w:rFonts w:asciiTheme="minorHAnsi" w:hAnsiTheme="minorHAnsi" w:cs="Arial"/>
        </w:rPr>
        <w:t xml:space="preserve"> replaced. </w:t>
      </w:r>
      <w:r w:rsidR="005B170D" w:rsidRPr="00BB471B">
        <w:rPr>
          <w:rFonts w:asciiTheme="minorHAnsi" w:hAnsiTheme="minorHAnsi" w:cs="Arial"/>
        </w:rPr>
        <w:t>Cells can then be cultured as per standard practice. This method retains c</w:t>
      </w:r>
      <w:r w:rsidR="005A7147" w:rsidRPr="00BB471B">
        <w:rPr>
          <w:rFonts w:asciiTheme="minorHAnsi" w:hAnsiTheme="minorHAnsi" w:cs="Arial"/>
        </w:rPr>
        <w:t xml:space="preserve">ell viability </w:t>
      </w:r>
      <w:r w:rsidR="00125A29" w:rsidRPr="00BB471B">
        <w:rPr>
          <w:rFonts w:asciiTheme="minorHAnsi" w:hAnsiTheme="minorHAnsi" w:cs="Arial"/>
        </w:rPr>
        <w:t>in transport conditions for up</w:t>
      </w:r>
      <w:r w:rsidR="005B170D" w:rsidRPr="00BB471B">
        <w:rPr>
          <w:rFonts w:asciiTheme="minorHAnsi" w:hAnsiTheme="minorHAnsi" w:cs="Arial"/>
        </w:rPr>
        <w:t xml:space="preserve"> to 6 days</w:t>
      </w:r>
      <w:r w:rsidR="00125A29" w:rsidRPr="00BB471B">
        <w:rPr>
          <w:rFonts w:asciiTheme="minorHAnsi" w:hAnsiTheme="minorHAnsi" w:cs="Arial"/>
        </w:rPr>
        <w:t xml:space="preserve">, </w:t>
      </w:r>
      <w:r w:rsidR="00EC68BB" w:rsidRPr="00BB471B">
        <w:rPr>
          <w:rFonts w:asciiTheme="minorHAnsi" w:hAnsiTheme="minorHAnsi" w:cs="Arial"/>
        </w:rPr>
        <w:t>however peeling</w:t>
      </w:r>
      <w:r w:rsidR="00125A29" w:rsidRPr="00BB471B">
        <w:rPr>
          <w:rFonts w:asciiTheme="minorHAnsi" w:hAnsiTheme="minorHAnsi" w:cs="Arial"/>
        </w:rPr>
        <w:t xml:space="preserve"> the</w:t>
      </w:r>
      <w:r w:rsidR="00EC68BB" w:rsidRPr="00BB471B">
        <w:rPr>
          <w:rFonts w:asciiTheme="minorHAnsi" w:hAnsiTheme="minorHAnsi" w:cs="Arial"/>
        </w:rPr>
        <w:t xml:space="preserve"> agarose </w:t>
      </w:r>
      <w:r w:rsidR="00125A29" w:rsidRPr="00BB471B">
        <w:rPr>
          <w:rFonts w:asciiTheme="minorHAnsi" w:hAnsiTheme="minorHAnsi" w:cs="Arial"/>
        </w:rPr>
        <w:t xml:space="preserve">layer </w:t>
      </w:r>
      <w:r w:rsidR="00EC68BB" w:rsidRPr="00BB471B">
        <w:rPr>
          <w:rFonts w:asciiTheme="minorHAnsi" w:hAnsiTheme="minorHAnsi" w:cs="Arial"/>
        </w:rPr>
        <w:t>le</w:t>
      </w:r>
      <w:r w:rsidR="005B170D" w:rsidRPr="00BB471B">
        <w:rPr>
          <w:rFonts w:asciiTheme="minorHAnsi" w:hAnsiTheme="minorHAnsi" w:cs="Arial"/>
        </w:rPr>
        <w:t>a</w:t>
      </w:r>
      <w:r w:rsidR="00EC68BB" w:rsidRPr="00BB471B">
        <w:rPr>
          <w:rFonts w:asciiTheme="minorHAnsi" w:hAnsiTheme="minorHAnsi" w:cs="Arial"/>
        </w:rPr>
        <w:t>d</w:t>
      </w:r>
      <w:r w:rsidR="005B170D" w:rsidRPr="00BB471B">
        <w:rPr>
          <w:rFonts w:asciiTheme="minorHAnsi" w:hAnsiTheme="minorHAnsi" w:cs="Arial"/>
        </w:rPr>
        <w:t>s</w:t>
      </w:r>
      <w:r w:rsidR="00EC68BB" w:rsidRPr="00BB471B">
        <w:rPr>
          <w:rFonts w:asciiTheme="minorHAnsi" w:hAnsiTheme="minorHAnsi" w:cs="Arial"/>
        </w:rPr>
        <w:t xml:space="preserve"> to </w:t>
      </w:r>
      <w:r w:rsidR="00125A29" w:rsidRPr="00BB471B">
        <w:rPr>
          <w:rFonts w:asciiTheme="minorHAnsi" w:hAnsiTheme="minorHAnsi" w:cs="Arial"/>
        </w:rPr>
        <w:t xml:space="preserve">loss of cells </w:t>
      </w:r>
      <w:r w:rsidR="005B170D" w:rsidRPr="00BB471B">
        <w:rPr>
          <w:rFonts w:asciiTheme="minorHAnsi" w:hAnsiTheme="minorHAnsi" w:cs="Arial"/>
        </w:rPr>
        <w:t>which adhered to the gel, and</w:t>
      </w:r>
      <w:r w:rsidR="00125A29" w:rsidRPr="00BB471B">
        <w:rPr>
          <w:rFonts w:asciiTheme="minorHAnsi" w:hAnsiTheme="minorHAnsi" w:cs="Arial"/>
        </w:rPr>
        <w:t xml:space="preserve"> the relatively high temperature of the agarose solution needed </w:t>
      </w:r>
      <w:r w:rsidR="005B170D" w:rsidRPr="00BB471B">
        <w:rPr>
          <w:rFonts w:asciiTheme="minorHAnsi" w:hAnsiTheme="minorHAnsi" w:cs="Arial"/>
        </w:rPr>
        <w:t>(45°</w:t>
      </w:r>
      <w:r w:rsidR="005B170D" w:rsidRPr="00BB471B">
        <w:rPr>
          <w:rFonts w:asciiTheme="minorHAnsi" w:hAnsiTheme="minorHAnsi"/>
        </w:rPr>
        <w:t>C</w:t>
      </w:r>
      <w:r w:rsidR="005B170D" w:rsidRPr="00BB471B">
        <w:rPr>
          <w:rFonts w:asciiTheme="minorHAnsi" w:hAnsiTheme="minorHAnsi" w:cs="Arial"/>
        </w:rPr>
        <w:t xml:space="preserve">) </w:t>
      </w:r>
      <w:r w:rsidR="00125A29" w:rsidRPr="00BB471B">
        <w:rPr>
          <w:rFonts w:asciiTheme="minorHAnsi" w:hAnsiTheme="minorHAnsi" w:cs="Arial"/>
        </w:rPr>
        <w:t>may be detrimental to the viability of cells.</w:t>
      </w:r>
    </w:p>
    <w:p w14:paraId="32EE2753" w14:textId="77777777" w:rsidR="00EC68BB" w:rsidRPr="00BB471B" w:rsidRDefault="00EC68BB" w:rsidP="00BC14A8">
      <w:pPr>
        <w:rPr>
          <w:rFonts w:asciiTheme="minorHAnsi" w:hAnsiTheme="minorHAnsi" w:cs="Arial"/>
        </w:rPr>
      </w:pPr>
    </w:p>
    <w:p w14:paraId="2982C589" w14:textId="0713548A" w:rsidR="00125A29" w:rsidRPr="00BB471B" w:rsidRDefault="00125A29" w:rsidP="00BC14A8">
      <w:pPr>
        <w:rPr>
          <w:rFonts w:asciiTheme="minorHAnsi" w:hAnsiTheme="minorHAnsi" w:cs="Arial"/>
        </w:rPr>
      </w:pPr>
      <w:r w:rsidRPr="00BB471B">
        <w:rPr>
          <w:rFonts w:asciiTheme="minorHAnsi" w:hAnsiTheme="minorHAnsi" w:cs="Arial"/>
        </w:rPr>
        <w:br w:type="column"/>
      </w:r>
      <w:r w:rsidR="00EC68BB" w:rsidRPr="00BB471B">
        <w:rPr>
          <w:rFonts w:asciiTheme="minorHAnsi" w:hAnsiTheme="minorHAnsi" w:cs="Arial"/>
        </w:rPr>
        <w:t>Matrigel:</w:t>
      </w:r>
    </w:p>
    <w:p w14:paraId="4DFF6CCA" w14:textId="68E16F01" w:rsidR="00014899" w:rsidRPr="00BB471B" w:rsidRDefault="0023537D" w:rsidP="00125A29">
      <w:pPr>
        <w:rPr>
          <w:rFonts w:asciiTheme="minorHAnsi" w:hAnsiTheme="minorHAnsi" w:cs="Arial"/>
        </w:rPr>
      </w:pPr>
      <w:r w:rsidRPr="00BB471B">
        <w:rPr>
          <w:rFonts w:asciiTheme="minorHAnsi" w:hAnsiTheme="minorHAnsi" w:cs="Arial"/>
        </w:rPr>
        <w:t>M</w:t>
      </w:r>
      <w:r w:rsidR="005B170D" w:rsidRPr="00BB471B">
        <w:rPr>
          <w:rFonts w:asciiTheme="minorHAnsi" w:hAnsiTheme="minorHAnsi" w:cs="Arial"/>
        </w:rPr>
        <w:t>atrigel, a gelatinous protein mixture, may be used</w:t>
      </w:r>
      <w:r w:rsidRPr="00BB471B">
        <w:rPr>
          <w:rFonts w:asciiTheme="minorHAnsi" w:hAnsiTheme="minorHAnsi" w:cs="Arial"/>
        </w:rPr>
        <w:t xml:space="preserve"> as an alternative solution for using agarose as a transport method</w:t>
      </w:r>
      <w:r w:rsidR="005B170D" w:rsidRPr="00BB471B">
        <w:rPr>
          <w:rFonts w:asciiTheme="minorHAnsi" w:hAnsiTheme="minorHAnsi" w:cs="Arial"/>
        </w:rPr>
        <w:t>. Resuspending cells</w:t>
      </w:r>
      <w:r w:rsidR="00EC68BB" w:rsidRPr="00BB471B">
        <w:rPr>
          <w:rFonts w:asciiTheme="minorHAnsi" w:hAnsiTheme="minorHAnsi" w:cs="Arial"/>
        </w:rPr>
        <w:t xml:space="preserve"> in</w:t>
      </w:r>
      <w:r w:rsidR="00125A29" w:rsidRPr="00BB471B">
        <w:rPr>
          <w:rFonts w:asciiTheme="minorHAnsi" w:hAnsiTheme="minorHAnsi" w:cs="Arial"/>
        </w:rPr>
        <w:t xml:space="preserve"> a mixture of chilled cell media and</w:t>
      </w:r>
      <w:r w:rsidR="00EC68BB" w:rsidRPr="00BB471B">
        <w:rPr>
          <w:rFonts w:asciiTheme="minorHAnsi" w:hAnsiTheme="minorHAnsi" w:cs="Arial"/>
        </w:rPr>
        <w:t xml:space="preserve"> </w:t>
      </w:r>
      <w:r w:rsidRPr="00BB471B">
        <w:rPr>
          <w:rFonts w:asciiTheme="minorHAnsi" w:hAnsiTheme="minorHAnsi" w:cs="Arial"/>
        </w:rPr>
        <w:t>M</w:t>
      </w:r>
      <w:r w:rsidR="00125A29" w:rsidRPr="00BB471B">
        <w:rPr>
          <w:rFonts w:asciiTheme="minorHAnsi" w:hAnsiTheme="minorHAnsi" w:cs="Arial"/>
        </w:rPr>
        <w:t>atrigel</w:t>
      </w:r>
      <w:r w:rsidRPr="00BB471B">
        <w:rPr>
          <w:rFonts w:asciiTheme="minorHAnsi" w:hAnsiTheme="minorHAnsi" w:cs="Arial"/>
        </w:rPr>
        <w:t xml:space="preserve"> at 4°C</w:t>
      </w:r>
      <w:r w:rsidR="00125A29" w:rsidRPr="00BB471B">
        <w:rPr>
          <w:rFonts w:asciiTheme="minorHAnsi" w:hAnsiTheme="minorHAnsi" w:cs="Arial"/>
        </w:rPr>
        <w:t xml:space="preserve"> </w:t>
      </w:r>
      <w:r w:rsidR="005B170D" w:rsidRPr="00BB471B">
        <w:rPr>
          <w:rFonts w:asciiTheme="minorHAnsi" w:hAnsiTheme="minorHAnsi" w:cs="Arial"/>
        </w:rPr>
        <w:t xml:space="preserve">before allowing the solution to set </w:t>
      </w:r>
      <w:r w:rsidRPr="00BB471B">
        <w:rPr>
          <w:rFonts w:asciiTheme="minorHAnsi" w:hAnsiTheme="minorHAnsi" w:cs="Arial"/>
        </w:rPr>
        <w:t xml:space="preserve">in the incubator at 37°C </w:t>
      </w:r>
      <w:r w:rsidR="005B170D" w:rsidRPr="00BB471B">
        <w:rPr>
          <w:rFonts w:asciiTheme="minorHAnsi" w:hAnsiTheme="minorHAnsi" w:cs="Arial"/>
        </w:rPr>
        <w:t>maintains over 90% of cells for up to 4 days in transit in ambient temperatures</w:t>
      </w:r>
      <w:r w:rsidR="00125A29" w:rsidRPr="00BB471B">
        <w:rPr>
          <w:rFonts w:asciiTheme="minorHAnsi" w:hAnsiTheme="minorHAnsi" w:cs="Arial"/>
        </w:rPr>
        <w:t xml:space="preserve">. </w:t>
      </w:r>
      <w:r w:rsidR="005B170D" w:rsidRPr="00BB471B">
        <w:rPr>
          <w:rFonts w:asciiTheme="minorHAnsi" w:hAnsiTheme="minorHAnsi" w:cs="Arial"/>
        </w:rPr>
        <w:t xml:space="preserve">Cells can be recovered </w:t>
      </w:r>
      <w:r w:rsidR="00125A29" w:rsidRPr="00BB471B">
        <w:rPr>
          <w:rFonts w:asciiTheme="minorHAnsi" w:hAnsiTheme="minorHAnsi" w:cs="Arial"/>
        </w:rPr>
        <w:t xml:space="preserve">by cooling the </w:t>
      </w:r>
      <w:r w:rsidR="005B170D" w:rsidRPr="00BB471B">
        <w:rPr>
          <w:rFonts w:asciiTheme="minorHAnsi" w:hAnsiTheme="minorHAnsi" w:cs="Arial"/>
        </w:rPr>
        <w:t>gel</w:t>
      </w:r>
      <w:r w:rsidR="00014899" w:rsidRPr="00BB471B">
        <w:rPr>
          <w:rFonts w:asciiTheme="minorHAnsi" w:hAnsiTheme="minorHAnsi" w:cs="Arial"/>
        </w:rPr>
        <w:t xml:space="preserve"> to liquefy </w:t>
      </w:r>
      <w:r w:rsidRPr="00BB471B">
        <w:rPr>
          <w:rFonts w:asciiTheme="minorHAnsi" w:hAnsiTheme="minorHAnsi" w:cs="Arial"/>
        </w:rPr>
        <w:t>the M</w:t>
      </w:r>
      <w:r w:rsidR="00125A29" w:rsidRPr="00BB471B">
        <w:rPr>
          <w:rFonts w:asciiTheme="minorHAnsi" w:hAnsiTheme="minorHAnsi" w:cs="Arial"/>
        </w:rPr>
        <w:t>atrigel</w:t>
      </w:r>
      <w:r w:rsidR="005B170D" w:rsidRPr="00BB471B">
        <w:rPr>
          <w:rFonts w:asciiTheme="minorHAnsi" w:hAnsiTheme="minorHAnsi" w:cs="Arial"/>
        </w:rPr>
        <w:t xml:space="preserve"> and i</w:t>
      </w:r>
      <w:r w:rsidR="00125A29" w:rsidRPr="00BB471B">
        <w:rPr>
          <w:rFonts w:asciiTheme="minorHAnsi" w:hAnsiTheme="minorHAnsi" w:cs="Arial"/>
        </w:rPr>
        <w:t xml:space="preserve">ncreasingly adding cell media and centrifuging </w:t>
      </w:r>
      <w:r w:rsidR="00F072CD"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ist27pbdj","properties":{"formattedCitation":"[156]","plainCitation":"[156]"},"citationItems":[{"id":847,"uris":["http://zotero.org/users/1254505/items/BI9G8HSU"],"uri":["http://zotero.org/users/1254505/items/BI9G8HSU"],"itemData":{"id":847,"type":"article-journal","title":"Transporting Cells in Semi-Solid Gel Condition and at Ambient Temperature","container-title":"PLoS ONE","volume":"10","issue":"6","source":"PubMed Central","abstract":"Mammalian cells including human cancer cells are usually transported in cryovials on dry ice or in a liquid nitrogen vapor shipping vessel between different places at long distance. The hazardous nature of dry ice and liquid nitrogen, and the associated high shipping cost strongly limit their routine use. In this study, we tested the viability and properties of cells after being preserved or shipped over long distance in Matrigel mixture for different days. Our results showed that cells mixed with Matrigel at suitable ratios maintained excellent viability (&gt;90%) for one week at room temperature and preserved the properties such as morphology, drug sensitivity and metabolism well, which was comparable to cells cryopreserved in liquid nitrogen. We also sent cells in the Matrigel mixture via FedEx service to different places at ambient temperature. Upon arrival, it was found that over 90% of the cells were viable and grew well after replating. These data collectively suggested that our Matrigel-based method was highly convenient for shipping live cells for long distances in semi-solid gel condition and at ambient temperature.","URL":"http://www.ncbi.nlm.nih.gov/pmc/articles/PMC4476595/","DOI":"10.1371/journal.pone.0128229","ISSN":"1932-6203","note":"PMID: 26098554\nPMCID: PMC4476595","journalAbbreviation":"PLoS One","author":[{"family":"Wang","given":"Junjian"},{"family":"Chen","given":"Peng"},{"family":"Xu","given":"Jianzhen"},{"family":"Zou","given":"June.X"},{"family":"Wang","given":"Haibin"},{"family":"Chen","given":"Hong-Wu"}],"issued":{"date-parts":[["2015",6,22]]},"accessed":{"date-parts":[["2016",12,3]]}}}],"schema":"https://github.com/citation-style-language/schema/raw/master/csl-citation.json"} </w:instrText>
      </w:r>
      <w:r w:rsidR="00F072CD" w:rsidRPr="00BB471B">
        <w:rPr>
          <w:rFonts w:asciiTheme="minorHAnsi" w:hAnsiTheme="minorHAnsi" w:cs="Arial"/>
        </w:rPr>
        <w:fldChar w:fldCharType="separate"/>
      </w:r>
      <w:r w:rsidR="003D58FB" w:rsidRPr="007B1436">
        <w:rPr>
          <w:rFonts w:asciiTheme="minorHAnsi" w:hAnsiTheme="minorHAnsi" w:cs="Arial"/>
          <w:noProof/>
        </w:rPr>
        <w:t>[156]</w:t>
      </w:r>
      <w:r w:rsidR="00F072CD" w:rsidRPr="00BB471B">
        <w:rPr>
          <w:rFonts w:asciiTheme="minorHAnsi" w:hAnsiTheme="minorHAnsi" w:cs="Arial"/>
        </w:rPr>
        <w:fldChar w:fldCharType="end"/>
      </w:r>
      <w:r w:rsidR="00125A29" w:rsidRPr="00BB471B">
        <w:rPr>
          <w:rFonts w:asciiTheme="minorHAnsi" w:hAnsiTheme="minorHAnsi" w:cs="Arial"/>
        </w:rPr>
        <w:t>.</w:t>
      </w:r>
      <w:r w:rsidR="00AE784C" w:rsidRPr="00BB471B">
        <w:rPr>
          <w:rFonts w:asciiTheme="minorHAnsi" w:hAnsiTheme="minorHAnsi" w:cs="Arial"/>
        </w:rPr>
        <w:t xml:space="preserve"> However, Matrigel is derived from mouse sarcoma and from a regulatory perspective i</w:t>
      </w:r>
      <w:r w:rsidR="00646FC0" w:rsidRPr="00BB471B">
        <w:rPr>
          <w:rFonts w:asciiTheme="minorHAnsi" w:hAnsiTheme="minorHAnsi" w:cs="Arial"/>
        </w:rPr>
        <w:t>t is</w:t>
      </w:r>
      <w:r w:rsidR="00AE784C" w:rsidRPr="00BB471B">
        <w:rPr>
          <w:rFonts w:asciiTheme="minorHAnsi" w:hAnsiTheme="minorHAnsi" w:cs="Arial"/>
        </w:rPr>
        <w:t xml:space="preserve"> </w:t>
      </w:r>
      <w:r w:rsidR="00646FC0" w:rsidRPr="00BB471B">
        <w:rPr>
          <w:rFonts w:asciiTheme="minorHAnsi" w:hAnsiTheme="minorHAnsi" w:cs="Arial"/>
        </w:rPr>
        <w:t xml:space="preserve">very </w:t>
      </w:r>
      <w:r w:rsidR="00AE784C" w:rsidRPr="00BB471B">
        <w:rPr>
          <w:rFonts w:asciiTheme="minorHAnsi" w:hAnsiTheme="minorHAnsi" w:cs="Arial"/>
        </w:rPr>
        <w:t xml:space="preserve">doubtful </w:t>
      </w:r>
      <w:r w:rsidR="00646FC0" w:rsidRPr="00BB471B">
        <w:rPr>
          <w:rFonts w:asciiTheme="minorHAnsi" w:hAnsiTheme="minorHAnsi" w:cs="Arial"/>
        </w:rPr>
        <w:t xml:space="preserve">that it would be approved </w:t>
      </w:r>
      <w:r w:rsidR="00AE784C" w:rsidRPr="00BB471B">
        <w:rPr>
          <w:rFonts w:asciiTheme="minorHAnsi" w:hAnsiTheme="minorHAnsi" w:cs="Arial"/>
        </w:rPr>
        <w:t>to be used in the clinic due to the</w:t>
      </w:r>
      <w:r w:rsidR="00646FC0" w:rsidRPr="00BB471B">
        <w:rPr>
          <w:rFonts w:asciiTheme="minorHAnsi" w:hAnsiTheme="minorHAnsi" w:cs="Arial"/>
        </w:rPr>
        <w:t xml:space="preserve"> tumorigenic source of this material. </w:t>
      </w:r>
    </w:p>
    <w:p w14:paraId="6547A28B" w14:textId="6FA33840" w:rsidR="00014899" w:rsidRPr="00BB471B" w:rsidRDefault="00014899" w:rsidP="00BC14A8">
      <w:pPr>
        <w:rPr>
          <w:rFonts w:asciiTheme="minorHAnsi" w:hAnsiTheme="minorHAnsi" w:cs="Arial"/>
        </w:rPr>
      </w:pPr>
    </w:p>
    <w:p w14:paraId="0833A20A" w14:textId="0E091E44" w:rsidR="00014899" w:rsidRPr="00BB471B" w:rsidRDefault="00014899" w:rsidP="00BC14A8">
      <w:pPr>
        <w:rPr>
          <w:rFonts w:asciiTheme="minorHAnsi" w:hAnsiTheme="minorHAnsi" w:cs="Arial"/>
        </w:rPr>
      </w:pPr>
      <w:r w:rsidRPr="00BB471B">
        <w:rPr>
          <w:rFonts w:asciiTheme="minorHAnsi" w:hAnsiTheme="minorHAnsi" w:cs="Arial"/>
        </w:rPr>
        <w:t>Gelatin:</w:t>
      </w:r>
    </w:p>
    <w:p w14:paraId="4759CA43" w14:textId="449050FD" w:rsidR="003716EC" w:rsidRPr="00BB471B" w:rsidRDefault="001827B5" w:rsidP="00BC14A8">
      <w:pPr>
        <w:rPr>
          <w:rFonts w:asciiTheme="minorHAnsi" w:hAnsiTheme="minorHAnsi" w:cs="Arial"/>
        </w:rPr>
      </w:pPr>
      <w:r w:rsidRPr="00BB471B">
        <w:rPr>
          <w:rFonts w:asciiTheme="minorHAnsi" w:hAnsiTheme="minorHAnsi" w:cs="Arial"/>
        </w:rPr>
        <w:t xml:space="preserve">When collagen is irreversibly hydrolysed, it forms the water-soluble protein gelatin. </w:t>
      </w:r>
      <w:r w:rsidR="00304569" w:rsidRPr="00BB471B">
        <w:rPr>
          <w:rFonts w:asciiTheme="minorHAnsi" w:hAnsiTheme="minorHAnsi" w:cs="Arial"/>
        </w:rPr>
        <w:t>A fibroblastic c</w:t>
      </w:r>
      <w:r w:rsidRPr="00BB471B">
        <w:rPr>
          <w:rFonts w:asciiTheme="minorHAnsi" w:hAnsiTheme="minorHAnsi" w:cs="Arial"/>
        </w:rPr>
        <w:t>ell</w:t>
      </w:r>
      <w:r w:rsidR="00304569" w:rsidRPr="00BB471B">
        <w:rPr>
          <w:rFonts w:asciiTheme="minorHAnsi" w:hAnsiTheme="minorHAnsi" w:cs="Arial"/>
        </w:rPr>
        <w:t xml:space="preserve"> line</w:t>
      </w:r>
      <w:r w:rsidRPr="00BB471B">
        <w:rPr>
          <w:rFonts w:asciiTheme="minorHAnsi" w:hAnsiTheme="minorHAnsi" w:cs="Arial"/>
        </w:rPr>
        <w:t xml:space="preserve"> encapsulation in gelatin </w:t>
      </w:r>
      <w:r w:rsidR="00304569" w:rsidRPr="00BB471B">
        <w:rPr>
          <w:rFonts w:asciiTheme="minorHAnsi" w:hAnsiTheme="minorHAnsi" w:cs="Arial"/>
        </w:rPr>
        <w:t xml:space="preserve">maintained viability for up to 7 days at 23°C out of incubation conditions and without supplementing the air with </w:t>
      </w:r>
      <w:r w:rsidR="00304569" w:rsidRPr="00BB471B">
        <w:rPr>
          <w:rFonts w:asciiTheme="minorHAnsi" w:hAnsiTheme="minorHAnsi"/>
        </w:rPr>
        <w:t>CO</w:t>
      </w:r>
      <w:r w:rsidR="00304569" w:rsidRPr="00BB471B">
        <w:rPr>
          <w:rFonts w:asciiTheme="minorHAnsi" w:hAnsiTheme="minorHAnsi"/>
          <w:vertAlign w:val="subscript"/>
        </w:rPr>
        <w:t>2</w:t>
      </w:r>
      <w:r w:rsidR="00304569" w:rsidRPr="00BB471B">
        <w:rPr>
          <w:rFonts w:asciiTheme="minorHAnsi" w:hAnsiTheme="minorHAnsi" w:cs="Arial"/>
        </w:rPr>
        <w:t xml:space="preserve">. Gelation was rapid and controllable by altering the temperature of the gelatin solution </w:t>
      </w:r>
      <w:r w:rsidR="00304569" w:rsidRPr="00BB471B">
        <w:rPr>
          <w:rFonts w:asciiTheme="minorHAnsi" w:hAnsiTheme="minorHAnsi" w:cs="Arial"/>
        </w:rPr>
        <w:fldChar w:fldCharType="begin"/>
      </w:r>
      <w:r w:rsidR="003D58FB" w:rsidRPr="007B1436">
        <w:rPr>
          <w:rFonts w:asciiTheme="minorHAnsi" w:hAnsiTheme="minorHAnsi" w:cs="Arial"/>
        </w:rPr>
        <w:instrText xml:space="preserve"> ADDIN ZOTERO_ITEM CSL_CITATION {"citationID":"1usr0htubd","properties":{"formattedCitation":"[157]","plainCitation":"[157]"},"citationItems":[{"id":854,"uris":["http://zotero.org/users/1254505/items/9CUXUJGK"],"uri":["http://zotero.org/users/1254505/items/9CUXUJGK"],"itemData":{"id":854,"type":"article-journal","title":"Evaluation of gelatin hydrogel as a potential carrier for cell transportation","container-title":"Journal of Bioscience and Bioengineering","page":"112-115","volume":"118","issue":"1","source":"ScienceDirect","abstract":"We prepared uncleaved gelatin composed mainly of collagen α-, β-, and γ-chains. Gelation and melting of uncleaved gelatin occurred rapidly with moderate decrease and increase in temperature (23°C–37°C). The viability of cells encapsulated in the gelatin gel was greater than 96% after 7 d at 23°C.","DOI":"10.1016/j.jbiosc.2013.12.005","ISSN":"1389-1723","journalAbbreviation":"Journal of Bioscience and Bioengineering","author":[{"family":"Ohyabu","given":"Yoshimi"},{"family":"Hatayama","given":"Hirosuke"},{"family":"Yunoki","given":"Shunji"}],"issued":{"date-parts":[["2014",7]]}}}],"schema":"https://github.com/citation-style-language/schema/raw/master/csl-citation.json"} </w:instrText>
      </w:r>
      <w:r w:rsidR="00304569" w:rsidRPr="00BB471B">
        <w:rPr>
          <w:rFonts w:asciiTheme="minorHAnsi" w:hAnsiTheme="minorHAnsi" w:cs="Arial"/>
        </w:rPr>
        <w:fldChar w:fldCharType="separate"/>
      </w:r>
      <w:r w:rsidR="003D58FB" w:rsidRPr="007B1436">
        <w:rPr>
          <w:rFonts w:asciiTheme="minorHAnsi" w:hAnsiTheme="minorHAnsi" w:cs="Arial"/>
          <w:noProof/>
        </w:rPr>
        <w:t>[157]</w:t>
      </w:r>
      <w:r w:rsidR="00304569" w:rsidRPr="00BB471B">
        <w:rPr>
          <w:rFonts w:asciiTheme="minorHAnsi" w:hAnsiTheme="minorHAnsi" w:cs="Arial"/>
        </w:rPr>
        <w:fldChar w:fldCharType="end"/>
      </w:r>
      <w:r w:rsidR="00304569" w:rsidRPr="00BB471B">
        <w:rPr>
          <w:rFonts w:asciiTheme="minorHAnsi" w:hAnsiTheme="minorHAnsi" w:cs="Arial"/>
        </w:rPr>
        <w:t>.</w:t>
      </w:r>
    </w:p>
    <w:p w14:paraId="1CEC2B3E" w14:textId="77777777" w:rsidR="00014899" w:rsidRPr="00BB471B" w:rsidRDefault="00014899" w:rsidP="00BC14A8">
      <w:pPr>
        <w:rPr>
          <w:rFonts w:asciiTheme="minorHAnsi" w:hAnsiTheme="minorHAnsi" w:cs="Arial"/>
        </w:rPr>
      </w:pPr>
    </w:p>
    <w:p w14:paraId="1E34B299" w14:textId="77777777" w:rsidR="005B170D" w:rsidRPr="00BB471B" w:rsidRDefault="005B170D" w:rsidP="005B170D">
      <w:pPr>
        <w:rPr>
          <w:rFonts w:asciiTheme="minorHAnsi" w:hAnsiTheme="minorHAnsi"/>
        </w:rPr>
      </w:pPr>
      <w:r w:rsidRPr="00BB471B">
        <w:rPr>
          <w:rFonts w:asciiTheme="minorHAnsi" w:hAnsiTheme="minorHAnsi"/>
        </w:rPr>
        <w:t>Silicone:</w:t>
      </w:r>
    </w:p>
    <w:p w14:paraId="66B463EF" w14:textId="6478817E" w:rsidR="005B170D" w:rsidRPr="00BB471B" w:rsidRDefault="005B170D" w:rsidP="00304569">
      <w:pPr>
        <w:rPr>
          <w:rFonts w:asciiTheme="minorHAnsi" w:hAnsiTheme="minorHAnsi"/>
        </w:rPr>
      </w:pPr>
      <w:r w:rsidRPr="00BB471B">
        <w:rPr>
          <w:rFonts w:asciiTheme="minorHAnsi" w:hAnsiTheme="minorHAnsi"/>
        </w:rPr>
        <w:t xml:space="preserve">Keratinocytes and melanocytes </w:t>
      </w:r>
      <w:r w:rsidR="00304569" w:rsidRPr="00BB471B">
        <w:rPr>
          <w:rFonts w:asciiTheme="minorHAnsi" w:hAnsiTheme="minorHAnsi"/>
        </w:rPr>
        <w:t xml:space="preserve">were </w:t>
      </w:r>
      <w:r w:rsidRPr="00BB471B">
        <w:rPr>
          <w:rFonts w:asciiTheme="minorHAnsi" w:hAnsiTheme="minorHAnsi"/>
        </w:rPr>
        <w:t xml:space="preserve">seeded onto a plasma coated silicone carrier. </w:t>
      </w:r>
      <w:r w:rsidR="00304569" w:rsidRPr="00BB471B">
        <w:rPr>
          <w:rFonts w:asciiTheme="minorHAnsi" w:hAnsiTheme="minorHAnsi"/>
        </w:rPr>
        <w:t>These constructs were placed into an airtight container which was flushed</w:t>
      </w:r>
      <w:r w:rsidRPr="00BB471B">
        <w:rPr>
          <w:rFonts w:asciiTheme="minorHAnsi" w:hAnsiTheme="minorHAnsi"/>
        </w:rPr>
        <w:t xml:space="preserve"> with 5% CO</w:t>
      </w:r>
      <w:r w:rsidRPr="00BB471B">
        <w:rPr>
          <w:rFonts w:asciiTheme="minorHAnsi" w:hAnsiTheme="minorHAnsi"/>
          <w:vertAlign w:val="subscript"/>
        </w:rPr>
        <w:t>2</w:t>
      </w:r>
      <w:r w:rsidR="00304569" w:rsidRPr="00BB471B">
        <w:rPr>
          <w:rFonts w:asciiTheme="minorHAnsi" w:hAnsiTheme="minorHAnsi"/>
        </w:rPr>
        <w:t>. The addition of CO</w:t>
      </w:r>
      <w:r w:rsidR="00304569" w:rsidRPr="00BB471B">
        <w:rPr>
          <w:rFonts w:asciiTheme="minorHAnsi" w:hAnsiTheme="minorHAnsi"/>
          <w:vertAlign w:val="subscript"/>
        </w:rPr>
        <w:t>2</w:t>
      </w:r>
      <w:r w:rsidRPr="00BB471B">
        <w:rPr>
          <w:rFonts w:asciiTheme="minorHAnsi" w:hAnsiTheme="minorHAnsi"/>
        </w:rPr>
        <w:t xml:space="preserve"> </w:t>
      </w:r>
      <w:r w:rsidR="00304569" w:rsidRPr="00BB471B">
        <w:rPr>
          <w:rFonts w:asciiTheme="minorHAnsi" w:hAnsiTheme="minorHAnsi"/>
        </w:rPr>
        <w:t>maintained</w:t>
      </w:r>
      <w:r w:rsidR="0023537D" w:rsidRPr="00BB471B">
        <w:rPr>
          <w:rFonts w:asciiTheme="minorHAnsi" w:hAnsiTheme="minorHAnsi"/>
        </w:rPr>
        <w:t xml:space="preserve"> the</w:t>
      </w:r>
      <w:r w:rsidR="00304569" w:rsidRPr="00BB471B">
        <w:rPr>
          <w:rFonts w:asciiTheme="minorHAnsi" w:hAnsiTheme="minorHAnsi"/>
        </w:rPr>
        <w:t xml:space="preserve"> pH of cell media and allowed the </w:t>
      </w:r>
      <w:r w:rsidRPr="00BB471B">
        <w:rPr>
          <w:rFonts w:asciiTheme="minorHAnsi" w:hAnsiTheme="minorHAnsi"/>
        </w:rPr>
        <w:t xml:space="preserve">transport and delivery of </w:t>
      </w:r>
      <w:r w:rsidR="00304569" w:rsidRPr="00BB471B">
        <w:rPr>
          <w:rFonts w:asciiTheme="minorHAnsi" w:hAnsiTheme="minorHAnsi"/>
        </w:rPr>
        <w:t>the cells at</w:t>
      </w:r>
      <w:r w:rsidRPr="00BB471B">
        <w:rPr>
          <w:rFonts w:asciiTheme="minorHAnsi" w:hAnsiTheme="minorHAnsi"/>
        </w:rPr>
        <w:t xml:space="preserve"> room temperature (23</w:t>
      </w:r>
      <w:r w:rsidRPr="00BB471B">
        <w:rPr>
          <w:rFonts w:asciiTheme="minorHAnsi" w:hAnsiTheme="minorHAnsi" w:cs="Arial"/>
        </w:rPr>
        <w:t>°</w:t>
      </w:r>
      <w:r w:rsidRPr="00BB471B">
        <w:rPr>
          <w:rFonts w:asciiTheme="minorHAnsi" w:hAnsiTheme="minorHAnsi"/>
        </w:rPr>
        <w:t>C) for over 48 hours</w:t>
      </w:r>
      <w:r w:rsidR="00304569" w:rsidRPr="00BB471B">
        <w:rPr>
          <w:rFonts w:asciiTheme="minorHAnsi" w:hAnsiTheme="minorHAnsi"/>
        </w:rPr>
        <w:t xml:space="preserve">. After these simulated transport conditions, cells were able to migrate to de-epidermised dermis from the carrier </w:t>
      </w:r>
      <w:r w:rsidRPr="00BB471B">
        <w:rPr>
          <w:rFonts w:asciiTheme="minorHAnsi" w:hAnsiTheme="minorHAnsi"/>
        </w:rPr>
        <w:fldChar w:fldCharType="begin"/>
      </w:r>
      <w:r w:rsidR="003D58FB" w:rsidRPr="007B1436">
        <w:rPr>
          <w:rFonts w:asciiTheme="minorHAnsi" w:hAnsiTheme="minorHAnsi"/>
        </w:rPr>
        <w:instrText xml:space="preserve"> ADDIN ZOTERO_ITEM CSL_CITATION {"citationID":"1f152oahdn","properties":{"formattedCitation":"[158]","plainCitation":"[158]"},"citationItems":[{"id":849,"uris":["http://zotero.org/users/1254505/items/4V66VTCW"],"uri":["http://zotero.org/users/1254505/items/4V66VTCW"],"itemData":{"id":849,"type":"article-journal","title":"Establishing a transport protocol for the delivery of melanocytes and keratinocytes for the treatment of vitiligo","container-title":"Tissue Engineering. Part C, Methods","page":"375-382","volume":"17","issue":"4","source":"PubMed","abstract":"We have previously developed a cell delivery and transfer technology for delivering autologous keratinocytes and melanocytes to patients with vitiligo. However, for this technology to benefit many patients geographically distant from the cell culture facility transportation issues need to be overcome. In this study we begin to investigate this by looking at what role surface chemistry and medium supplements, including fetal calf serum, CO₂ gassing, and temperature, play in influencing cell viability. Cells were maintained on carriers for up to 48 h outside of a CO₂ incubator at 37 °C and their subsequent ability to adhere and become organized into a new epithelium with appropriately located melanocytes was assessed. Consistently good viability and performance on an in vitro wound bed model was achieved by maintaining cells for 48 h adherent to a 20% acrylic acid coated carrier at lower (around 23 °C rather than 37 °C) temperatures in the medium preperfused with CO₂ before transport. Under these circumstances fetal calf serum was not required. In summary, the surface chemistry of the transport substrate and an appropriately CO₂ buffered medium at near room temperature can extend the effective performance life of these cultured cells to at least 48 h from when they leave standard incubator conditions.","DOI":"10.1089/ten.TEC.2010.0221","ISSN":"1937-3392","note":"PMID: 20973752","journalAbbreviation":"Tissue Eng Part C Methods","language":"eng","author":[{"family":"Eves","given":"Paula C."},{"family":"Baran","given":"Marta"},{"family":"Bullett","given":"Nial A."},{"family":"Way","given":"Louise"},{"family":"Haddow","given":"David"},{"family":"Mac Neil","given":"Sheila"}],"issued":{"date-parts":[["2011",4]]}}}],"schema":"https://github.com/citation-style-language/schema/raw/master/csl-citation.json"} </w:instrText>
      </w:r>
      <w:r w:rsidRPr="00BB471B">
        <w:rPr>
          <w:rFonts w:asciiTheme="minorHAnsi" w:hAnsiTheme="minorHAnsi"/>
        </w:rPr>
        <w:fldChar w:fldCharType="separate"/>
      </w:r>
      <w:r w:rsidR="003D58FB" w:rsidRPr="007B1436">
        <w:rPr>
          <w:rFonts w:asciiTheme="minorHAnsi" w:hAnsiTheme="minorHAnsi"/>
          <w:noProof/>
        </w:rPr>
        <w:t>[158]</w:t>
      </w:r>
      <w:r w:rsidRPr="00BB471B">
        <w:rPr>
          <w:rFonts w:asciiTheme="minorHAnsi" w:hAnsiTheme="minorHAnsi"/>
        </w:rPr>
        <w:fldChar w:fldCharType="end"/>
      </w:r>
      <w:r w:rsidRPr="00BB471B">
        <w:rPr>
          <w:rFonts w:asciiTheme="minorHAnsi" w:hAnsiTheme="minorHAnsi"/>
        </w:rPr>
        <w:t>.</w:t>
      </w:r>
    </w:p>
    <w:p w14:paraId="077A3588" w14:textId="77777777" w:rsidR="000537EB" w:rsidRPr="00BB471B" w:rsidRDefault="000537EB" w:rsidP="00304569">
      <w:pPr>
        <w:rPr>
          <w:rFonts w:asciiTheme="minorHAnsi" w:hAnsiTheme="minorHAnsi"/>
        </w:rPr>
      </w:pPr>
    </w:p>
    <w:p w14:paraId="766445B2" w14:textId="50387D16" w:rsidR="000537EB" w:rsidRPr="00D52A82" w:rsidRDefault="000537EB" w:rsidP="00D52A82">
      <w:pPr>
        <w:pStyle w:val="Heading2"/>
        <w:rPr>
          <w:color w:val="auto"/>
        </w:rPr>
      </w:pPr>
      <w:bookmarkStart w:id="120" w:name="_Toc362554013"/>
      <w:r w:rsidRPr="00D52A82">
        <w:rPr>
          <w:color w:val="auto"/>
        </w:rPr>
        <w:t>Summary:</w:t>
      </w:r>
      <w:bookmarkEnd w:id="120"/>
    </w:p>
    <w:p w14:paraId="54DE4166" w14:textId="0D1EC8E1" w:rsidR="00C17DF2" w:rsidRPr="007B1436" w:rsidRDefault="000537EB" w:rsidP="00BC14A8">
      <w:pPr>
        <w:rPr>
          <w:rFonts w:asciiTheme="minorHAnsi" w:hAnsiTheme="minorHAnsi" w:cs="Arial"/>
        </w:rPr>
      </w:pPr>
      <w:r w:rsidRPr="00BB471B">
        <w:rPr>
          <w:rFonts w:asciiTheme="minorHAnsi" w:hAnsiTheme="minorHAnsi" w:cs="Arial"/>
        </w:rPr>
        <w:t xml:space="preserve">Not only are there many choices for the biomaterial to be used when delivering cells to </w:t>
      </w:r>
      <w:r w:rsidR="00646FC0" w:rsidRPr="00BB471B">
        <w:rPr>
          <w:rFonts w:asciiTheme="minorHAnsi" w:hAnsiTheme="minorHAnsi" w:cs="Arial"/>
        </w:rPr>
        <w:t xml:space="preserve">the </w:t>
      </w:r>
      <w:r w:rsidRPr="00BB471B">
        <w:rPr>
          <w:rFonts w:asciiTheme="minorHAnsi" w:hAnsiTheme="minorHAnsi" w:cs="Arial"/>
        </w:rPr>
        <w:t>patient, the shipping conditions of the constructs must be taken into account. Focussing on how the scaffold will be used</w:t>
      </w:r>
      <w:r w:rsidR="0023537D" w:rsidRPr="00BB471B">
        <w:rPr>
          <w:rFonts w:asciiTheme="minorHAnsi" w:hAnsiTheme="minorHAnsi" w:cs="Arial"/>
        </w:rPr>
        <w:t>, considering ease of use by the surgeon (eg</w:t>
      </w:r>
      <w:r w:rsidRPr="00BB471B">
        <w:rPr>
          <w:rFonts w:asciiTheme="minorHAnsi" w:hAnsiTheme="minorHAnsi" w:cs="Arial"/>
        </w:rPr>
        <w:t xml:space="preserve"> lack of processing before using the cells at point of delivery</w:t>
      </w:r>
      <w:r w:rsidR="0023537D" w:rsidRPr="00BB471B">
        <w:rPr>
          <w:rFonts w:asciiTheme="minorHAnsi" w:hAnsiTheme="minorHAnsi" w:cs="Arial"/>
        </w:rPr>
        <w:t>)</w:t>
      </w:r>
      <w:r w:rsidRPr="00BB471B">
        <w:rPr>
          <w:rFonts w:asciiTheme="minorHAnsi" w:hAnsiTheme="minorHAnsi" w:cs="Arial"/>
        </w:rPr>
        <w:t xml:space="preserve"> would simplify the procedure needed at the healthcare clinic and reduce the need for a specialist on hand. The only method described above which would be most convenient </w:t>
      </w:r>
      <w:r w:rsidR="00304569" w:rsidRPr="00BB471B">
        <w:rPr>
          <w:rFonts w:asciiTheme="minorHAnsi" w:hAnsiTheme="minorHAnsi" w:cs="Arial"/>
        </w:rPr>
        <w:t xml:space="preserve">for delivering cells </w:t>
      </w:r>
      <w:r w:rsidRPr="00BB471B">
        <w:rPr>
          <w:rFonts w:asciiTheme="minorHAnsi" w:hAnsiTheme="minorHAnsi" w:cs="Arial"/>
        </w:rPr>
        <w:t>was as described by P. Eves et al</w:t>
      </w:r>
      <w:r w:rsidRPr="00BB471B">
        <w:rPr>
          <w:rFonts w:asciiTheme="minorHAnsi" w:hAnsiTheme="minorHAnsi"/>
        </w:rPr>
        <w:t xml:space="preserve"> </w:t>
      </w:r>
      <w:r w:rsidRPr="00BB471B">
        <w:rPr>
          <w:rFonts w:asciiTheme="minorHAnsi" w:hAnsiTheme="minorHAnsi"/>
        </w:rPr>
        <w:fldChar w:fldCharType="begin"/>
      </w:r>
      <w:r w:rsidR="003D58FB" w:rsidRPr="007B1436">
        <w:rPr>
          <w:rFonts w:asciiTheme="minorHAnsi" w:hAnsiTheme="minorHAnsi"/>
        </w:rPr>
        <w:instrText xml:space="preserve"> ADDIN ZOTERO_ITEM CSL_CITATION {"citationID":"gbhA9UZz","properties":{"formattedCitation":"[158]","plainCitation":"[158]"},"citationItems":[{"id":849,"uris":["http://zotero.org/users/1254505/items/4V66VTCW"],"uri":["http://zotero.org/users/1254505/items/4V66VTCW"],"itemData":{"id":849,"type":"article-journal","title":"Establishing a transport protocol for the delivery of melanocytes and keratinocytes for the treatment of vitiligo","container-title":"Tissue Engineering. Part C, Methods","page":"375-382","volume":"17","issue":"4","source":"PubMed","abstract":"We have previously developed a cell delivery and transfer technology for delivering autologous keratinocytes and melanocytes to patients with vitiligo. However, for this technology to benefit many patients geographically distant from the cell culture facility transportation issues need to be overcome. In this study we begin to investigate this by looking at what role surface chemistry and medium supplements, including fetal calf serum, CO₂ gassing, and temperature, play in influencing cell viability. Cells were maintained on carriers for up to 48 h outside of a CO₂ incubator at 37 °C and their subsequent ability to adhere and become organized into a new epithelium with appropriately located melanocytes was assessed. Consistently good viability and performance on an in vitro wound bed model was achieved by maintaining cells for 48 h adherent to a 20% acrylic acid coated carrier at lower (around 23 °C rather than 37 °C) temperatures in the medium preperfused with CO₂ before transport. Under these circumstances fetal calf serum was not required. In summary, the surface chemistry of the transport substrate and an appropriately CO₂ buffered medium at near room temperature can extend the effective performance life of these cultured cells to at least 48 h from when they leave standard incubator conditions.","DOI":"10.1089/ten.TEC.2010.0221","ISSN":"1937-3392","note":"PMID: 20973752","journalAbbreviation":"Tissue Eng Part C Methods","language":"eng","author":[{"family":"Eves","given":"Paula C."},{"family":"Baran","given":"Marta"},{"family":"Bullett","given":"Nial A."},{"family":"Way","given":"Louise"},{"family":"Haddow","given":"David"},{"family":"Mac Neil","given":"Sheila"}],"issued":{"date-parts":[["2011",4]]}}}],"schema":"https://github.com/citation-style-language/schema/raw/master/csl-citation.json"} </w:instrText>
      </w:r>
      <w:r w:rsidRPr="00BB471B">
        <w:rPr>
          <w:rFonts w:asciiTheme="minorHAnsi" w:hAnsiTheme="minorHAnsi"/>
        </w:rPr>
        <w:fldChar w:fldCharType="separate"/>
      </w:r>
      <w:r w:rsidR="003D58FB" w:rsidRPr="007B1436">
        <w:rPr>
          <w:rFonts w:asciiTheme="minorHAnsi" w:hAnsiTheme="minorHAnsi"/>
          <w:noProof/>
        </w:rPr>
        <w:t>[158]</w:t>
      </w:r>
      <w:r w:rsidRPr="00BB471B">
        <w:rPr>
          <w:rFonts w:asciiTheme="minorHAnsi" w:hAnsiTheme="minorHAnsi"/>
        </w:rPr>
        <w:fldChar w:fldCharType="end"/>
      </w:r>
      <w:r w:rsidRPr="00BB471B">
        <w:rPr>
          <w:rFonts w:asciiTheme="minorHAnsi" w:hAnsiTheme="minorHAnsi"/>
        </w:rPr>
        <w:t xml:space="preserve">. This shipping method </w:t>
      </w:r>
      <w:r w:rsidR="00304569" w:rsidRPr="00BB471B">
        <w:rPr>
          <w:rFonts w:asciiTheme="minorHAnsi" w:hAnsiTheme="minorHAnsi" w:cs="Arial"/>
        </w:rPr>
        <w:t>allowed pre-seeded constructs ‘ready to use’ to be</w:t>
      </w:r>
      <w:r w:rsidR="0023537D" w:rsidRPr="00BB471B">
        <w:rPr>
          <w:rFonts w:asciiTheme="minorHAnsi" w:hAnsiTheme="minorHAnsi" w:cs="Arial"/>
        </w:rPr>
        <w:t xml:space="preserve"> transported without</w:t>
      </w:r>
      <w:r w:rsidRPr="00BB471B">
        <w:rPr>
          <w:rFonts w:asciiTheme="minorHAnsi" w:hAnsiTheme="minorHAnsi" w:cs="Arial"/>
        </w:rPr>
        <w:t xml:space="preserve"> much</w:t>
      </w:r>
      <w:r w:rsidR="00304569" w:rsidRPr="00BB471B">
        <w:rPr>
          <w:rFonts w:asciiTheme="minorHAnsi" w:hAnsiTheme="minorHAnsi" w:cs="Arial"/>
        </w:rPr>
        <w:t xml:space="preserve"> processing at </w:t>
      </w:r>
      <w:r w:rsidRPr="00BB471B">
        <w:rPr>
          <w:rFonts w:asciiTheme="minorHAnsi" w:hAnsiTheme="minorHAnsi" w:cs="Arial"/>
        </w:rPr>
        <w:t xml:space="preserve">the point of use, whereas the other mentioned techniques would require the cells to be recovered either from frozen conditions, the culture flask or transport gel before use. </w:t>
      </w:r>
    </w:p>
    <w:p w14:paraId="3BF88C1B" w14:textId="77777777" w:rsidR="00C17DF2" w:rsidRPr="007B1436" w:rsidRDefault="00C17DF2" w:rsidP="00C17DF2">
      <w:pPr>
        <w:pStyle w:val="Heading1"/>
        <w:rPr>
          <w:color w:val="auto"/>
        </w:rPr>
      </w:pPr>
      <w:r w:rsidRPr="007B1436">
        <w:rPr>
          <w:color w:val="auto"/>
        </w:rPr>
        <w:br w:type="column"/>
      </w:r>
      <w:bookmarkStart w:id="121" w:name="_Toc358625780"/>
      <w:bookmarkStart w:id="122" w:name="_Toc362554014"/>
      <w:r w:rsidRPr="007B1436">
        <w:rPr>
          <w:color w:val="auto"/>
        </w:rPr>
        <w:t>Chapter 2:</w:t>
      </w:r>
      <w:bookmarkEnd w:id="121"/>
      <w:bookmarkEnd w:id="122"/>
      <w:r w:rsidRPr="007B1436">
        <w:rPr>
          <w:color w:val="auto"/>
        </w:rPr>
        <w:t xml:space="preserve"> </w:t>
      </w:r>
    </w:p>
    <w:p w14:paraId="43DCBC1D" w14:textId="06298A5E" w:rsidR="00BB471B" w:rsidRPr="00BB471B" w:rsidRDefault="00C17DF2" w:rsidP="00BB471B">
      <w:pPr>
        <w:pStyle w:val="Heading1"/>
        <w:rPr>
          <w:color w:val="auto"/>
        </w:rPr>
      </w:pPr>
      <w:bookmarkStart w:id="123" w:name="_Toc358625781"/>
      <w:bookmarkStart w:id="124" w:name="_Toc362554015"/>
      <w:r w:rsidRPr="007B1436">
        <w:rPr>
          <w:color w:val="auto"/>
        </w:rPr>
        <w:t>Materials and Methods</w:t>
      </w:r>
      <w:bookmarkEnd w:id="123"/>
      <w:bookmarkEnd w:id="124"/>
    </w:p>
    <w:p w14:paraId="54FDD4E9" w14:textId="2E6CB206" w:rsidR="002745E9" w:rsidRPr="007B1436" w:rsidRDefault="002745E9" w:rsidP="002745E9">
      <w:pPr>
        <w:pStyle w:val="Heading2"/>
        <w:rPr>
          <w:color w:val="auto"/>
        </w:rPr>
      </w:pPr>
      <w:r w:rsidRPr="007B1436">
        <w:rPr>
          <w:color w:val="auto"/>
        </w:rPr>
        <w:br w:type="column"/>
      </w:r>
      <w:bookmarkStart w:id="125" w:name="_Toc265844420"/>
      <w:bookmarkStart w:id="126" w:name="_Toc358625782"/>
      <w:bookmarkStart w:id="127" w:name="_Toc362554016"/>
      <w:r w:rsidRPr="007B1436">
        <w:rPr>
          <w:color w:val="auto"/>
        </w:rPr>
        <w:t>Preparation of culture medium:</w:t>
      </w:r>
      <w:bookmarkEnd w:id="125"/>
      <w:bookmarkEnd w:id="126"/>
      <w:bookmarkEnd w:id="127"/>
    </w:p>
    <w:p w14:paraId="28DDD945" w14:textId="77777777" w:rsidR="002745E9" w:rsidRPr="007B1436" w:rsidRDefault="002745E9" w:rsidP="002745E9">
      <w:pPr>
        <w:rPr>
          <w:rFonts w:asciiTheme="minorHAnsi" w:hAnsiTheme="minorHAnsi" w:cs="Arial"/>
        </w:rPr>
      </w:pPr>
      <w:r w:rsidRPr="007B1436">
        <w:rPr>
          <w:rFonts w:asciiTheme="minorHAnsi" w:hAnsiTheme="minorHAnsi" w:cs="Arial"/>
        </w:rPr>
        <w:t>All culture media was prepared under sterile conditions and stored in a fridge at 4°C for a maximum of 4 weeks. After each preparation of media, a 10ml aliquot was placed in an incubator at 37°C for 72 hours without antibiotic or fungicide to examine sterility. Before cell media use, the temperature was raised to 37°C in a water bath to prevent temperature shock.</w:t>
      </w:r>
    </w:p>
    <w:p w14:paraId="61E4F1BF" w14:textId="77777777" w:rsidR="002745E9" w:rsidRPr="007B1436" w:rsidRDefault="002745E9" w:rsidP="002745E9">
      <w:pPr>
        <w:rPr>
          <w:rFonts w:asciiTheme="minorHAnsi" w:hAnsiTheme="minorHAnsi" w:cs="Arial"/>
        </w:rPr>
      </w:pPr>
    </w:p>
    <w:p w14:paraId="271B29BE"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Greens media (used for keratinocytes):</w:t>
      </w:r>
    </w:p>
    <w:p w14:paraId="581D3371" w14:textId="77777777" w:rsidR="002745E9" w:rsidRPr="007B1436" w:rsidRDefault="002745E9" w:rsidP="002745E9">
      <w:pPr>
        <w:rPr>
          <w:rFonts w:asciiTheme="minorHAnsi" w:hAnsiTheme="minorHAnsi" w:cs="Arial"/>
        </w:rPr>
      </w:pPr>
    </w:p>
    <w:tbl>
      <w:tblPr>
        <w:tblW w:w="0" w:type="auto"/>
        <w:tblLook w:val="04A0" w:firstRow="1" w:lastRow="0" w:firstColumn="1" w:lastColumn="0" w:noHBand="0" w:noVBand="1"/>
      </w:tblPr>
      <w:tblGrid>
        <w:gridCol w:w="2802"/>
        <w:gridCol w:w="5714"/>
      </w:tblGrid>
      <w:tr w:rsidR="002745E9" w:rsidRPr="007B1436" w14:paraId="06F47F1B" w14:textId="77777777" w:rsidTr="002745E9">
        <w:tc>
          <w:tcPr>
            <w:tcW w:w="2802" w:type="dxa"/>
          </w:tcPr>
          <w:p w14:paraId="734B5296" w14:textId="77777777" w:rsidR="002745E9" w:rsidRPr="007B1436" w:rsidRDefault="002745E9" w:rsidP="002745E9">
            <w:pPr>
              <w:rPr>
                <w:rFonts w:asciiTheme="minorHAnsi" w:hAnsiTheme="minorHAnsi" w:cs="Arial"/>
              </w:rPr>
            </w:pPr>
            <w:r w:rsidRPr="007B1436">
              <w:rPr>
                <w:rFonts w:asciiTheme="minorHAnsi" w:hAnsiTheme="minorHAnsi" w:cs="Arial"/>
              </w:rPr>
              <w:t>330ml</w:t>
            </w:r>
          </w:p>
        </w:tc>
        <w:tc>
          <w:tcPr>
            <w:tcW w:w="5714" w:type="dxa"/>
          </w:tcPr>
          <w:p w14:paraId="2BAC2AD9" w14:textId="77777777" w:rsidR="002745E9" w:rsidRPr="007B1436" w:rsidRDefault="002745E9" w:rsidP="002745E9">
            <w:pPr>
              <w:rPr>
                <w:rFonts w:asciiTheme="minorHAnsi" w:hAnsiTheme="minorHAnsi" w:cs="Arial"/>
              </w:rPr>
            </w:pPr>
            <w:r w:rsidRPr="007B1436">
              <w:rPr>
                <w:rFonts w:asciiTheme="minorHAnsi" w:hAnsiTheme="minorHAnsi" w:cs="Arial"/>
              </w:rPr>
              <w:t>DMEM AQ Media</w:t>
            </w:r>
          </w:p>
        </w:tc>
      </w:tr>
      <w:tr w:rsidR="002745E9" w:rsidRPr="007B1436" w14:paraId="4EB26432" w14:textId="77777777" w:rsidTr="002745E9">
        <w:tc>
          <w:tcPr>
            <w:tcW w:w="2802" w:type="dxa"/>
          </w:tcPr>
          <w:p w14:paraId="6CBCF218" w14:textId="77777777" w:rsidR="002745E9" w:rsidRPr="007B1436" w:rsidRDefault="002745E9" w:rsidP="002745E9">
            <w:pPr>
              <w:rPr>
                <w:rFonts w:asciiTheme="minorHAnsi" w:hAnsiTheme="minorHAnsi" w:cs="Arial"/>
              </w:rPr>
            </w:pPr>
            <w:r w:rsidRPr="007B1436">
              <w:rPr>
                <w:rFonts w:asciiTheme="minorHAnsi" w:hAnsiTheme="minorHAnsi" w:cs="Arial"/>
              </w:rPr>
              <w:t>108ml</w:t>
            </w:r>
          </w:p>
        </w:tc>
        <w:tc>
          <w:tcPr>
            <w:tcW w:w="5714" w:type="dxa"/>
          </w:tcPr>
          <w:p w14:paraId="27A060E8" w14:textId="77777777" w:rsidR="002745E9" w:rsidRPr="007B1436" w:rsidRDefault="002745E9" w:rsidP="002745E9">
            <w:pPr>
              <w:rPr>
                <w:rFonts w:asciiTheme="minorHAnsi" w:hAnsiTheme="minorHAnsi" w:cs="Arial"/>
              </w:rPr>
            </w:pPr>
            <w:r w:rsidRPr="007B1436">
              <w:rPr>
                <w:rFonts w:asciiTheme="minorHAnsi" w:hAnsiTheme="minorHAnsi" w:cs="Arial"/>
              </w:rPr>
              <w:t>Hams F12</w:t>
            </w:r>
          </w:p>
        </w:tc>
      </w:tr>
      <w:tr w:rsidR="002745E9" w:rsidRPr="007B1436" w14:paraId="449A840C" w14:textId="77777777" w:rsidTr="002745E9">
        <w:tc>
          <w:tcPr>
            <w:tcW w:w="2802" w:type="dxa"/>
          </w:tcPr>
          <w:p w14:paraId="2CBAA9AF" w14:textId="77777777" w:rsidR="002745E9" w:rsidRPr="007B1436" w:rsidRDefault="002745E9" w:rsidP="002745E9">
            <w:pPr>
              <w:rPr>
                <w:rFonts w:asciiTheme="minorHAnsi" w:hAnsiTheme="minorHAnsi" w:cs="Arial"/>
              </w:rPr>
            </w:pPr>
            <w:r w:rsidRPr="007B1436">
              <w:rPr>
                <w:rFonts w:asciiTheme="minorHAnsi" w:hAnsiTheme="minorHAnsi" w:cs="Arial"/>
              </w:rPr>
              <w:t>50ml</w:t>
            </w:r>
          </w:p>
        </w:tc>
        <w:tc>
          <w:tcPr>
            <w:tcW w:w="5714" w:type="dxa"/>
          </w:tcPr>
          <w:p w14:paraId="100C580C" w14:textId="77777777" w:rsidR="002745E9" w:rsidRPr="007B1436" w:rsidRDefault="002745E9" w:rsidP="002745E9">
            <w:pPr>
              <w:rPr>
                <w:rFonts w:asciiTheme="minorHAnsi" w:hAnsiTheme="minorHAnsi" w:cs="Arial"/>
              </w:rPr>
            </w:pPr>
            <w:r w:rsidRPr="007B1436">
              <w:rPr>
                <w:rFonts w:asciiTheme="minorHAnsi" w:hAnsiTheme="minorHAnsi" w:cs="Arial"/>
              </w:rPr>
              <w:t>Foetal Calf Serum (FCS)</w:t>
            </w:r>
          </w:p>
        </w:tc>
      </w:tr>
      <w:tr w:rsidR="002745E9" w:rsidRPr="007B1436" w14:paraId="41C9D3D5" w14:textId="77777777" w:rsidTr="002745E9">
        <w:tc>
          <w:tcPr>
            <w:tcW w:w="2802" w:type="dxa"/>
          </w:tcPr>
          <w:p w14:paraId="76C8A955" w14:textId="77777777" w:rsidR="002745E9" w:rsidRPr="007B1436" w:rsidRDefault="002745E9" w:rsidP="002745E9">
            <w:pPr>
              <w:rPr>
                <w:rFonts w:asciiTheme="minorHAnsi" w:hAnsiTheme="minorHAnsi" w:cs="Arial"/>
              </w:rPr>
            </w:pPr>
            <w:r w:rsidRPr="007B1436">
              <w:rPr>
                <w:rFonts w:asciiTheme="minorHAnsi" w:hAnsiTheme="minorHAnsi" w:cs="Arial"/>
              </w:rPr>
              <w:t>5ml</w:t>
            </w:r>
          </w:p>
        </w:tc>
        <w:tc>
          <w:tcPr>
            <w:tcW w:w="5714" w:type="dxa"/>
          </w:tcPr>
          <w:p w14:paraId="0B150E14" w14:textId="77777777" w:rsidR="002745E9" w:rsidRPr="007B1436" w:rsidRDefault="002745E9" w:rsidP="002745E9">
            <w:pPr>
              <w:rPr>
                <w:rFonts w:asciiTheme="minorHAnsi" w:hAnsiTheme="minorHAnsi" w:cs="Arial"/>
              </w:rPr>
            </w:pPr>
            <w:r w:rsidRPr="007B1436">
              <w:rPr>
                <w:rFonts w:asciiTheme="minorHAnsi" w:hAnsiTheme="minorHAnsi" w:cs="Arial"/>
              </w:rPr>
              <w:t>Penicillin and Streptomycin</w:t>
            </w:r>
          </w:p>
        </w:tc>
      </w:tr>
      <w:tr w:rsidR="002745E9" w:rsidRPr="007B1436" w14:paraId="08AAF566" w14:textId="77777777" w:rsidTr="002745E9">
        <w:tc>
          <w:tcPr>
            <w:tcW w:w="2802" w:type="dxa"/>
          </w:tcPr>
          <w:p w14:paraId="76D05F8D" w14:textId="77777777" w:rsidR="002745E9" w:rsidRPr="007B1436" w:rsidRDefault="002745E9" w:rsidP="002745E9">
            <w:pPr>
              <w:rPr>
                <w:rFonts w:asciiTheme="minorHAnsi" w:hAnsiTheme="minorHAnsi" w:cs="Arial"/>
              </w:rPr>
            </w:pPr>
            <w:r w:rsidRPr="007B1436">
              <w:rPr>
                <w:rFonts w:asciiTheme="minorHAnsi" w:hAnsiTheme="minorHAnsi" w:cs="Arial"/>
              </w:rPr>
              <w:t>1.25ml</w:t>
            </w:r>
          </w:p>
        </w:tc>
        <w:tc>
          <w:tcPr>
            <w:tcW w:w="5714" w:type="dxa"/>
          </w:tcPr>
          <w:p w14:paraId="32EEA7DF" w14:textId="77777777" w:rsidR="002745E9" w:rsidRPr="007B1436" w:rsidRDefault="002745E9" w:rsidP="002745E9">
            <w:pPr>
              <w:rPr>
                <w:rFonts w:asciiTheme="minorHAnsi" w:hAnsiTheme="minorHAnsi" w:cs="Arial"/>
              </w:rPr>
            </w:pPr>
            <w:r w:rsidRPr="007B1436">
              <w:rPr>
                <w:rFonts w:asciiTheme="minorHAnsi" w:hAnsiTheme="minorHAnsi" w:cs="Arial"/>
              </w:rPr>
              <w:t>Amphotericin B</w:t>
            </w:r>
          </w:p>
        </w:tc>
      </w:tr>
      <w:tr w:rsidR="002745E9" w:rsidRPr="007B1436" w14:paraId="69A369DC" w14:textId="77777777" w:rsidTr="002745E9">
        <w:tc>
          <w:tcPr>
            <w:tcW w:w="2802" w:type="dxa"/>
          </w:tcPr>
          <w:p w14:paraId="2195064D" w14:textId="77777777" w:rsidR="002745E9" w:rsidRPr="007B1436" w:rsidRDefault="002745E9" w:rsidP="002745E9">
            <w:pPr>
              <w:rPr>
                <w:rFonts w:asciiTheme="minorHAnsi" w:hAnsiTheme="minorHAnsi" w:cs="Arial"/>
              </w:rPr>
            </w:pPr>
            <w:r w:rsidRPr="007B1436">
              <w:rPr>
                <w:rFonts w:asciiTheme="minorHAnsi" w:hAnsiTheme="minorHAnsi" w:cs="Arial"/>
              </w:rPr>
              <w:t>2ml</w:t>
            </w:r>
          </w:p>
        </w:tc>
        <w:tc>
          <w:tcPr>
            <w:tcW w:w="5714" w:type="dxa"/>
          </w:tcPr>
          <w:p w14:paraId="6D1F6CF2" w14:textId="77777777" w:rsidR="002745E9" w:rsidRPr="007B1436" w:rsidRDefault="002745E9" w:rsidP="002745E9">
            <w:pPr>
              <w:rPr>
                <w:rFonts w:asciiTheme="minorHAnsi" w:hAnsiTheme="minorHAnsi" w:cs="Arial"/>
              </w:rPr>
            </w:pPr>
            <w:r w:rsidRPr="007B1436">
              <w:rPr>
                <w:rFonts w:asciiTheme="minorHAnsi" w:hAnsiTheme="minorHAnsi" w:cs="Arial"/>
              </w:rPr>
              <w:t>Adenine</w:t>
            </w:r>
          </w:p>
        </w:tc>
      </w:tr>
      <w:tr w:rsidR="002745E9" w:rsidRPr="007B1436" w14:paraId="2C33F3BF" w14:textId="77777777" w:rsidTr="002745E9">
        <w:tc>
          <w:tcPr>
            <w:tcW w:w="2802" w:type="dxa"/>
          </w:tcPr>
          <w:p w14:paraId="3D211721" w14:textId="77777777" w:rsidR="002745E9" w:rsidRPr="007B1436" w:rsidRDefault="002745E9" w:rsidP="002745E9">
            <w:pPr>
              <w:rPr>
                <w:rFonts w:asciiTheme="minorHAnsi" w:hAnsiTheme="minorHAnsi" w:cs="Arial"/>
              </w:rPr>
            </w:pPr>
            <w:r w:rsidRPr="007B1436">
              <w:rPr>
                <w:rFonts w:asciiTheme="minorHAnsi" w:hAnsiTheme="minorHAnsi" w:cs="Arial"/>
              </w:rPr>
              <w:t>2.5ml</w:t>
            </w:r>
          </w:p>
        </w:tc>
        <w:tc>
          <w:tcPr>
            <w:tcW w:w="5714" w:type="dxa"/>
          </w:tcPr>
          <w:p w14:paraId="398130A5" w14:textId="77777777" w:rsidR="002745E9" w:rsidRPr="007B1436" w:rsidRDefault="002745E9" w:rsidP="002745E9">
            <w:pPr>
              <w:rPr>
                <w:rFonts w:asciiTheme="minorHAnsi" w:hAnsiTheme="minorHAnsi" w:cs="Arial"/>
              </w:rPr>
            </w:pPr>
            <w:r w:rsidRPr="007B1436">
              <w:rPr>
                <w:rFonts w:asciiTheme="minorHAnsi" w:hAnsiTheme="minorHAnsi" w:cs="Arial"/>
              </w:rPr>
              <w:t>Insulin</w:t>
            </w:r>
          </w:p>
        </w:tc>
      </w:tr>
      <w:tr w:rsidR="002745E9" w:rsidRPr="007B1436" w14:paraId="1232831E" w14:textId="77777777" w:rsidTr="002745E9">
        <w:tc>
          <w:tcPr>
            <w:tcW w:w="2802" w:type="dxa"/>
          </w:tcPr>
          <w:p w14:paraId="601ABD01" w14:textId="77777777" w:rsidR="002745E9" w:rsidRPr="007B1436" w:rsidRDefault="002745E9" w:rsidP="002745E9">
            <w:pPr>
              <w:rPr>
                <w:rFonts w:asciiTheme="minorHAnsi" w:hAnsiTheme="minorHAnsi" w:cs="Arial"/>
              </w:rPr>
            </w:pPr>
            <w:r w:rsidRPr="007B1436">
              <w:rPr>
                <w:rFonts w:asciiTheme="minorHAnsi" w:hAnsiTheme="minorHAnsi" w:cs="Arial"/>
              </w:rPr>
              <w:t>0.5ml</w:t>
            </w:r>
          </w:p>
        </w:tc>
        <w:tc>
          <w:tcPr>
            <w:tcW w:w="5714" w:type="dxa"/>
          </w:tcPr>
          <w:p w14:paraId="7CD1A84D" w14:textId="77777777" w:rsidR="002745E9" w:rsidRPr="007B1436" w:rsidRDefault="002745E9" w:rsidP="002745E9">
            <w:pPr>
              <w:rPr>
                <w:rFonts w:asciiTheme="minorHAnsi" w:hAnsiTheme="minorHAnsi" w:cs="Arial"/>
              </w:rPr>
            </w:pPr>
            <w:r w:rsidRPr="007B1436">
              <w:rPr>
                <w:rFonts w:asciiTheme="minorHAnsi" w:hAnsiTheme="minorHAnsi" w:cs="Arial"/>
              </w:rPr>
              <w:t>3,3,5-Tri-idothyronine/Apo-Transferrin</w:t>
            </w:r>
          </w:p>
        </w:tc>
      </w:tr>
      <w:tr w:rsidR="002745E9" w:rsidRPr="007B1436" w14:paraId="10161982" w14:textId="77777777" w:rsidTr="002745E9">
        <w:tc>
          <w:tcPr>
            <w:tcW w:w="2802" w:type="dxa"/>
          </w:tcPr>
          <w:p w14:paraId="36DCD42A" w14:textId="77777777" w:rsidR="002745E9" w:rsidRPr="007B1436" w:rsidRDefault="002745E9" w:rsidP="002745E9">
            <w:pPr>
              <w:rPr>
                <w:rFonts w:asciiTheme="minorHAnsi" w:hAnsiTheme="minorHAnsi" w:cs="Arial"/>
              </w:rPr>
            </w:pPr>
            <w:r w:rsidRPr="007B1436">
              <w:rPr>
                <w:rFonts w:asciiTheme="minorHAnsi" w:hAnsiTheme="minorHAnsi" w:cs="Arial"/>
              </w:rPr>
              <w:t>0.025ml</w:t>
            </w:r>
          </w:p>
        </w:tc>
        <w:tc>
          <w:tcPr>
            <w:tcW w:w="5714" w:type="dxa"/>
          </w:tcPr>
          <w:p w14:paraId="50C426EC" w14:textId="77777777" w:rsidR="002745E9" w:rsidRPr="007B1436" w:rsidRDefault="002745E9" w:rsidP="002745E9">
            <w:pPr>
              <w:rPr>
                <w:rFonts w:asciiTheme="minorHAnsi" w:hAnsiTheme="minorHAnsi" w:cs="Arial"/>
              </w:rPr>
            </w:pPr>
            <w:r w:rsidRPr="007B1436">
              <w:rPr>
                <w:rFonts w:asciiTheme="minorHAnsi" w:hAnsiTheme="minorHAnsi" w:cs="Arial"/>
              </w:rPr>
              <w:t>Epidermal growth factor</w:t>
            </w:r>
          </w:p>
        </w:tc>
      </w:tr>
      <w:tr w:rsidR="002745E9" w:rsidRPr="007B1436" w14:paraId="446A8568" w14:textId="77777777" w:rsidTr="002745E9">
        <w:tc>
          <w:tcPr>
            <w:tcW w:w="2802" w:type="dxa"/>
          </w:tcPr>
          <w:p w14:paraId="3ADD47AD" w14:textId="77777777" w:rsidR="002745E9" w:rsidRPr="007B1436" w:rsidRDefault="002745E9" w:rsidP="002745E9">
            <w:pPr>
              <w:rPr>
                <w:rFonts w:asciiTheme="minorHAnsi" w:hAnsiTheme="minorHAnsi" w:cs="Arial"/>
              </w:rPr>
            </w:pPr>
            <w:r w:rsidRPr="007B1436">
              <w:rPr>
                <w:rFonts w:asciiTheme="minorHAnsi" w:hAnsiTheme="minorHAnsi" w:cs="Arial"/>
              </w:rPr>
              <w:t>0.08ml</w:t>
            </w:r>
          </w:p>
        </w:tc>
        <w:tc>
          <w:tcPr>
            <w:tcW w:w="5714" w:type="dxa"/>
          </w:tcPr>
          <w:p w14:paraId="56137B35" w14:textId="77777777" w:rsidR="002745E9" w:rsidRPr="007B1436" w:rsidRDefault="002745E9" w:rsidP="002745E9">
            <w:pPr>
              <w:rPr>
                <w:rFonts w:asciiTheme="minorHAnsi" w:hAnsiTheme="minorHAnsi" w:cs="Arial"/>
              </w:rPr>
            </w:pPr>
            <w:r w:rsidRPr="007B1436">
              <w:rPr>
                <w:rFonts w:asciiTheme="minorHAnsi" w:hAnsiTheme="minorHAnsi" w:cs="Arial"/>
              </w:rPr>
              <w:t>Hydrocortisone</w:t>
            </w:r>
          </w:p>
        </w:tc>
      </w:tr>
      <w:tr w:rsidR="002745E9" w:rsidRPr="007B1436" w14:paraId="0F6FACB1" w14:textId="77777777" w:rsidTr="002745E9">
        <w:tc>
          <w:tcPr>
            <w:tcW w:w="2802" w:type="dxa"/>
          </w:tcPr>
          <w:p w14:paraId="458CC8DD" w14:textId="77777777" w:rsidR="002745E9" w:rsidRPr="007B1436" w:rsidRDefault="002745E9" w:rsidP="002745E9">
            <w:pPr>
              <w:rPr>
                <w:rFonts w:asciiTheme="minorHAnsi" w:hAnsiTheme="minorHAnsi" w:cs="Arial"/>
              </w:rPr>
            </w:pPr>
            <w:r w:rsidRPr="007B1436">
              <w:rPr>
                <w:rFonts w:asciiTheme="minorHAnsi" w:hAnsiTheme="minorHAnsi" w:cs="Arial"/>
              </w:rPr>
              <w:t>0.5ml</w:t>
            </w:r>
          </w:p>
        </w:tc>
        <w:tc>
          <w:tcPr>
            <w:tcW w:w="5714" w:type="dxa"/>
          </w:tcPr>
          <w:p w14:paraId="45029735" w14:textId="77777777" w:rsidR="002745E9" w:rsidRPr="007B1436" w:rsidRDefault="002745E9" w:rsidP="002745E9">
            <w:pPr>
              <w:rPr>
                <w:rFonts w:asciiTheme="minorHAnsi" w:hAnsiTheme="minorHAnsi" w:cs="Arial"/>
              </w:rPr>
            </w:pPr>
            <w:r w:rsidRPr="007B1436">
              <w:rPr>
                <w:rFonts w:asciiTheme="minorHAnsi" w:hAnsiTheme="minorHAnsi" w:cs="Arial"/>
              </w:rPr>
              <w:t>Cholera toxin</w:t>
            </w:r>
          </w:p>
        </w:tc>
      </w:tr>
    </w:tbl>
    <w:p w14:paraId="4A40AD02" w14:textId="77777777" w:rsidR="002745E9" w:rsidRPr="007B1436" w:rsidRDefault="002745E9" w:rsidP="002745E9">
      <w:pPr>
        <w:rPr>
          <w:rFonts w:asciiTheme="minorHAnsi" w:hAnsiTheme="minorHAnsi" w:cs="Arial"/>
        </w:rPr>
      </w:pPr>
    </w:p>
    <w:p w14:paraId="2E3A1419" w14:textId="77777777" w:rsidR="002745E9" w:rsidRPr="007B1436" w:rsidRDefault="002745E9" w:rsidP="002745E9">
      <w:pPr>
        <w:rPr>
          <w:rFonts w:asciiTheme="minorHAnsi" w:hAnsiTheme="minorHAnsi"/>
        </w:rPr>
      </w:pPr>
      <w:r w:rsidRPr="007B1436">
        <w:rPr>
          <w:rFonts w:asciiTheme="minorHAnsi" w:hAnsiTheme="minorHAnsi"/>
          <w:u w:val="single"/>
        </w:rPr>
        <w:t>Adipose derived mesenchymal stem cell media (AD-MSC media) (used for primary ADS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5714"/>
      </w:tblGrid>
      <w:tr w:rsidR="002745E9" w:rsidRPr="007B1436" w14:paraId="052958FE" w14:textId="77777777" w:rsidTr="002745E9">
        <w:tc>
          <w:tcPr>
            <w:tcW w:w="2802" w:type="dxa"/>
          </w:tcPr>
          <w:p w14:paraId="0521CBEB" w14:textId="77777777" w:rsidR="002745E9" w:rsidRPr="007B1436" w:rsidRDefault="002745E9" w:rsidP="002745E9">
            <w:pPr>
              <w:rPr>
                <w:rFonts w:asciiTheme="minorHAnsi" w:hAnsiTheme="minorHAnsi"/>
              </w:rPr>
            </w:pPr>
            <w:r w:rsidRPr="007B1436">
              <w:rPr>
                <w:rFonts w:asciiTheme="minorHAnsi" w:hAnsiTheme="minorHAnsi"/>
              </w:rPr>
              <w:t xml:space="preserve">500ml </w:t>
            </w:r>
          </w:p>
        </w:tc>
        <w:tc>
          <w:tcPr>
            <w:tcW w:w="5714" w:type="dxa"/>
          </w:tcPr>
          <w:p w14:paraId="7C9898C3" w14:textId="77777777" w:rsidR="002745E9" w:rsidRPr="007B1436" w:rsidRDefault="002745E9" w:rsidP="002745E9">
            <w:pPr>
              <w:rPr>
                <w:rFonts w:asciiTheme="minorHAnsi" w:hAnsiTheme="minorHAnsi"/>
              </w:rPr>
            </w:pPr>
            <w:r w:rsidRPr="007B1436">
              <w:rPr>
                <w:rFonts w:asciiTheme="minorHAnsi" w:hAnsiTheme="minorHAnsi"/>
              </w:rPr>
              <w:t>Alpha MEM media - (ThemoFisher)</w:t>
            </w:r>
          </w:p>
        </w:tc>
      </w:tr>
      <w:tr w:rsidR="002745E9" w:rsidRPr="007B1436" w14:paraId="3A3A4B82" w14:textId="77777777" w:rsidTr="002745E9">
        <w:tc>
          <w:tcPr>
            <w:tcW w:w="2802" w:type="dxa"/>
          </w:tcPr>
          <w:p w14:paraId="1E47CE55" w14:textId="77777777" w:rsidR="002745E9" w:rsidRPr="007B1436" w:rsidRDefault="002745E9" w:rsidP="002745E9">
            <w:pPr>
              <w:rPr>
                <w:rFonts w:asciiTheme="minorHAnsi" w:hAnsiTheme="minorHAnsi"/>
              </w:rPr>
            </w:pPr>
            <w:r w:rsidRPr="007B1436">
              <w:rPr>
                <w:rFonts w:asciiTheme="minorHAnsi" w:hAnsiTheme="minorHAnsi"/>
              </w:rPr>
              <w:t>25ml</w:t>
            </w:r>
          </w:p>
        </w:tc>
        <w:tc>
          <w:tcPr>
            <w:tcW w:w="5714" w:type="dxa"/>
          </w:tcPr>
          <w:p w14:paraId="43C36659" w14:textId="77777777" w:rsidR="002745E9" w:rsidRPr="007B1436" w:rsidRDefault="002745E9" w:rsidP="002745E9">
            <w:pPr>
              <w:rPr>
                <w:rFonts w:asciiTheme="minorHAnsi" w:hAnsiTheme="minorHAnsi"/>
              </w:rPr>
            </w:pPr>
            <w:r w:rsidRPr="007B1436">
              <w:rPr>
                <w:rFonts w:asciiTheme="minorHAnsi" w:hAnsiTheme="minorHAnsi"/>
              </w:rPr>
              <w:t>Human platelet lysate</w:t>
            </w:r>
          </w:p>
        </w:tc>
      </w:tr>
      <w:tr w:rsidR="002745E9" w:rsidRPr="007B1436" w14:paraId="1336968E" w14:textId="77777777" w:rsidTr="002745E9">
        <w:tc>
          <w:tcPr>
            <w:tcW w:w="2802" w:type="dxa"/>
          </w:tcPr>
          <w:p w14:paraId="696F98A2" w14:textId="77777777" w:rsidR="002745E9" w:rsidRPr="007B1436" w:rsidRDefault="002745E9" w:rsidP="002745E9">
            <w:pPr>
              <w:rPr>
                <w:rFonts w:asciiTheme="minorHAnsi" w:hAnsiTheme="minorHAnsi"/>
              </w:rPr>
            </w:pPr>
            <w:r w:rsidRPr="007B1436">
              <w:rPr>
                <w:rFonts w:asciiTheme="minorHAnsi" w:hAnsiTheme="minorHAnsi"/>
              </w:rPr>
              <w:t>500U</w:t>
            </w:r>
          </w:p>
        </w:tc>
        <w:tc>
          <w:tcPr>
            <w:tcW w:w="5714" w:type="dxa"/>
          </w:tcPr>
          <w:p w14:paraId="793F79F5" w14:textId="77777777" w:rsidR="002745E9" w:rsidRPr="007B1436" w:rsidRDefault="002745E9" w:rsidP="002745E9">
            <w:pPr>
              <w:rPr>
                <w:rFonts w:asciiTheme="minorHAnsi" w:hAnsiTheme="minorHAnsi"/>
              </w:rPr>
            </w:pPr>
            <w:r w:rsidRPr="007B1436">
              <w:rPr>
                <w:rFonts w:asciiTheme="minorHAnsi" w:hAnsiTheme="minorHAnsi"/>
              </w:rPr>
              <w:t>Heparin</w:t>
            </w:r>
          </w:p>
        </w:tc>
      </w:tr>
      <w:tr w:rsidR="002745E9" w:rsidRPr="007B1436" w14:paraId="7BDD49D0" w14:textId="77777777" w:rsidTr="002745E9">
        <w:tc>
          <w:tcPr>
            <w:tcW w:w="2802" w:type="dxa"/>
          </w:tcPr>
          <w:p w14:paraId="303A8474" w14:textId="77777777" w:rsidR="002745E9" w:rsidRPr="007B1436" w:rsidRDefault="002745E9" w:rsidP="002745E9">
            <w:pPr>
              <w:rPr>
                <w:rFonts w:asciiTheme="minorHAnsi" w:hAnsiTheme="minorHAnsi"/>
              </w:rPr>
            </w:pPr>
            <w:r w:rsidRPr="007B1436">
              <w:rPr>
                <w:rFonts w:asciiTheme="minorHAnsi" w:hAnsiTheme="minorHAnsi"/>
              </w:rPr>
              <w:t>2.5ml</w:t>
            </w:r>
          </w:p>
        </w:tc>
        <w:tc>
          <w:tcPr>
            <w:tcW w:w="5714" w:type="dxa"/>
          </w:tcPr>
          <w:p w14:paraId="4FF818D3" w14:textId="77777777" w:rsidR="002745E9" w:rsidRPr="007B1436" w:rsidRDefault="002745E9" w:rsidP="002745E9">
            <w:pPr>
              <w:rPr>
                <w:rFonts w:asciiTheme="minorHAnsi" w:hAnsiTheme="minorHAnsi"/>
              </w:rPr>
            </w:pPr>
            <w:r w:rsidRPr="007B1436">
              <w:rPr>
                <w:rFonts w:asciiTheme="minorHAnsi" w:hAnsiTheme="minorHAnsi"/>
              </w:rPr>
              <w:t>Ciproflaxin</w:t>
            </w:r>
          </w:p>
        </w:tc>
      </w:tr>
    </w:tbl>
    <w:p w14:paraId="7365B7BB" w14:textId="77777777" w:rsidR="002745E9" w:rsidRPr="007B1436" w:rsidRDefault="002745E9" w:rsidP="002745E9">
      <w:pPr>
        <w:rPr>
          <w:rFonts w:asciiTheme="minorHAnsi" w:hAnsiTheme="minorHAnsi" w:cs="Arial"/>
          <w:u w:val="single"/>
        </w:rPr>
      </w:pPr>
    </w:p>
    <w:p w14:paraId="204674DA"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br w:type="column"/>
        <w:t>Dulbecco’s Modified Eagle’s Medium + 10% FCS (DMEM + 10% FCS) (used for hDFs, ADSCs passage 2 onwards and BMSCs):</w:t>
      </w:r>
    </w:p>
    <w:p w14:paraId="49FD82AC" w14:textId="77777777" w:rsidR="002745E9" w:rsidRPr="007B1436" w:rsidRDefault="002745E9" w:rsidP="002745E9">
      <w:pPr>
        <w:rPr>
          <w:rFonts w:asciiTheme="minorHAnsi" w:hAnsiTheme="minorHAnsi" w:cs="Arial"/>
        </w:rPr>
      </w:pPr>
    </w:p>
    <w:tbl>
      <w:tblPr>
        <w:tblW w:w="0" w:type="auto"/>
        <w:tblLook w:val="04A0" w:firstRow="1" w:lastRow="0" w:firstColumn="1" w:lastColumn="0" w:noHBand="0" w:noVBand="1"/>
      </w:tblPr>
      <w:tblGrid>
        <w:gridCol w:w="2802"/>
        <w:gridCol w:w="5714"/>
      </w:tblGrid>
      <w:tr w:rsidR="002745E9" w:rsidRPr="007B1436" w14:paraId="19FB28F6" w14:textId="77777777" w:rsidTr="002745E9">
        <w:tc>
          <w:tcPr>
            <w:tcW w:w="2802" w:type="dxa"/>
          </w:tcPr>
          <w:p w14:paraId="1D8AD229" w14:textId="77777777" w:rsidR="002745E9" w:rsidRPr="007B1436" w:rsidRDefault="002745E9" w:rsidP="002745E9">
            <w:pPr>
              <w:rPr>
                <w:rFonts w:asciiTheme="minorHAnsi" w:hAnsiTheme="minorHAnsi" w:cs="Arial"/>
              </w:rPr>
            </w:pPr>
            <w:r w:rsidRPr="007B1436">
              <w:rPr>
                <w:rFonts w:asciiTheme="minorHAnsi" w:hAnsiTheme="minorHAnsi" w:cs="Arial"/>
              </w:rPr>
              <w:t xml:space="preserve">446 ml </w:t>
            </w:r>
          </w:p>
        </w:tc>
        <w:tc>
          <w:tcPr>
            <w:tcW w:w="5714" w:type="dxa"/>
          </w:tcPr>
          <w:p w14:paraId="71AD21EB" w14:textId="77777777" w:rsidR="002745E9" w:rsidRPr="007B1436" w:rsidRDefault="002745E9" w:rsidP="002745E9">
            <w:pPr>
              <w:rPr>
                <w:rFonts w:asciiTheme="minorHAnsi" w:hAnsiTheme="minorHAnsi" w:cs="Arial"/>
              </w:rPr>
            </w:pPr>
            <w:r w:rsidRPr="007B1436">
              <w:rPr>
                <w:rFonts w:asciiTheme="minorHAnsi" w:hAnsiTheme="minorHAnsi" w:cs="Arial"/>
              </w:rPr>
              <w:t>DMEM AQ Media</w:t>
            </w:r>
          </w:p>
        </w:tc>
      </w:tr>
      <w:tr w:rsidR="002745E9" w:rsidRPr="007B1436" w14:paraId="531C8B0B" w14:textId="77777777" w:rsidTr="002745E9">
        <w:tc>
          <w:tcPr>
            <w:tcW w:w="2802" w:type="dxa"/>
          </w:tcPr>
          <w:p w14:paraId="535F311E" w14:textId="77777777" w:rsidR="002745E9" w:rsidRPr="007B1436" w:rsidRDefault="002745E9" w:rsidP="002745E9">
            <w:pPr>
              <w:rPr>
                <w:rFonts w:asciiTheme="minorHAnsi" w:hAnsiTheme="minorHAnsi" w:cs="Arial"/>
              </w:rPr>
            </w:pPr>
            <w:r w:rsidRPr="007B1436">
              <w:rPr>
                <w:rFonts w:asciiTheme="minorHAnsi" w:hAnsiTheme="minorHAnsi" w:cs="Arial"/>
              </w:rPr>
              <w:t>50 ml</w:t>
            </w:r>
          </w:p>
        </w:tc>
        <w:tc>
          <w:tcPr>
            <w:tcW w:w="5714" w:type="dxa"/>
          </w:tcPr>
          <w:p w14:paraId="05EC3E3E" w14:textId="77777777" w:rsidR="002745E9" w:rsidRPr="007B1436" w:rsidRDefault="002745E9" w:rsidP="002745E9">
            <w:pPr>
              <w:rPr>
                <w:rFonts w:asciiTheme="minorHAnsi" w:hAnsiTheme="minorHAnsi" w:cs="Arial"/>
              </w:rPr>
            </w:pPr>
            <w:r w:rsidRPr="007B1436">
              <w:rPr>
                <w:rFonts w:asciiTheme="minorHAnsi" w:hAnsiTheme="minorHAnsi" w:cs="Arial"/>
              </w:rPr>
              <w:t>Foetal Calf Serum</w:t>
            </w:r>
          </w:p>
        </w:tc>
      </w:tr>
      <w:tr w:rsidR="002745E9" w:rsidRPr="007B1436" w14:paraId="3EE142A9" w14:textId="77777777" w:rsidTr="002745E9">
        <w:tc>
          <w:tcPr>
            <w:tcW w:w="2802" w:type="dxa"/>
          </w:tcPr>
          <w:p w14:paraId="090EF985" w14:textId="77777777" w:rsidR="002745E9" w:rsidRPr="007B1436" w:rsidRDefault="002745E9" w:rsidP="002745E9">
            <w:pPr>
              <w:rPr>
                <w:rFonts w:asciiTheme="minorHAnsi" w:hAnsiTheme="minorHAnsi" w:cs="Arial"/>
              </w:rPr>
            </w:pPr>
            <w:r w:rsidRPr="007B1436">
              <w:rPr>
                <w:rFonts w:asciiTheme="minorHAnsi" w:hAnsiTheme="minorHAnsi" w:cs="Arial"/>
              </w:rPr>
              <w:t xml:space="preserve">5 ml </w:t>
            </w:r>
          </w:p>
        </w:tc>
        <w:tc>
          <w:tcPr>
            <w:tcW w:w="5714" w:type="dxa"/>
          </w:tcPr>
          <w:p w14:paraId="1E871299" w14:textId="77777777" w:rsidR="002745E9" w:rsidRPr="007B1436" w:rsidRDefault="002745E9" w:rsidP="002745E9">
            <w:pPr>
              <w:rPr>
                <w:rFonts w:asciiTheme="minorHAnsi" w:hAnsiTheme="minorHAnsi" w:cs="Arial"/>
              </w:rPr>
            </w:pPr>
            <w:r w:rsidRPr="007B1436">
              <w:rPr>
                <w:rFonts w:asciiTheme="minorHAnsi" w:hAnsiTheme="minorHAnsi" w:cs="Arial"/>
              </w:rPr>
              <w:t>Penicillin and Streptomycin</w:t>
            </w:r>
          </w:p>
        </w:tc>
      </w:tr>
      <w:tr w:rsidR="002745E9" w:rsidRPr="007B1436" w14:paraId="3A7A7AC4" w14:textId="77777777" w:rsidTr="002745E9">
        <w:tc>
          <w:tcPr>
            <w:tcW w:w="2802" w:type="dxa"/>
          </w:tcPr>
          <w:p w14:paraId="62C72762" w14:textId="77777777" w:rsidR="002745E9" w:rsidRPr="007B1436" w:rsidRDefault="002745E9" w:rsidP="002745E9">
            <w:pPr>
              <w:rPr>
                <w:rFonts w:asciiTheme="minorHAnsi" w:hAnsiTheme="minorHAnsi" w:cs="Arial"/>
              </w:rPr>
            </w:pPr>
            <w:r w:rsidRPr="007B1436">
              <w:rPr>
                <w:rFonts w:asciiTheme="minorHAnsi" w:hAnsiTheme="minorHAnsi" w:cs="Arial"/>
              </w:rPr>
              <w:t>1.25 ml</w:t>
            </w:r>
          </w:p>
        </w:tc>
        <w:tc>
          <w:tcPr>
            <w:tcW w:w="5714" w:type="dxa"/>
          </w:tcPr>
          <w:p w14:paraId="0D3EBA37" w14:textId="77777777" w:rsidR="002745E9" w:rsidRPr="007B1436" w:rsidRDefault="002745E9" w:rsidP="002745E9">
            <w:pPr>
              <w:rPr>
                <w:rFonts w:asciiTheme="minorHAnsi" w:hAnsiTheme="minorHAnsi" w:cs="Arial"/>
              </w:rPr>
            </w:pPr>
            <w:r w:rsidRPr="007B1436">
              <w:rPr>
                <w:rFonts w:asciiTheme="minorHAnsi" w:hAnsiTheme="minorHAnsi" w:cs="Arial"/>
              </w:rPr>
              <w:t>Amphotericin B</w:t>
            </w:r>
          </w:p>
        </w:tc>
      </w:tr>
    </w:tbl>
    <w:p w14:paraId="07C4802E" w14:textId="77777777" w:rsidR="002745E9" w:rsidRPr="007B1436" w:rsidRDefault="002745E9" w:rsidP="002745E9">
      <w:pPr>
        <w:rPr>
          <w:rFonts w:asciiTheme="minorHAnsi" w:hAnsiTheme="minorHAnsi" w:cs="Arial"/>
        </w:rPr>
      </w:pPr>
    </w:p>
    <w:p w14:paraId="1876296C" w14:textId="1AF65E42" w:rsidR="002745E9" w:rsidRPr="007B1436" w:rsidRDefault="002745E9" w:rsidP="002745E9">
      <w:pPr>
        <w:pStyle w:val="Heading2"/>
        <w:rPr>
          <w:color w:val="auto"/>
        </w:rPr>
      </w:pPr>
      <w:bookmarkStart w:id="128" w:name="_Toc265844421"/>
      <w:r w:rsidRPr="007B1436">
        <w:rPr>
          <w:color w:val="auto"/>
        </w:rPr>
        <w:br w:type="column"/>
      </w:r>
      <w:bookmarkStart w:id="129" w:name="_Toc358625783"/>
      <w:bookmarkStart w:id="130" w:name="_Toc362554017"/>
      <w:r w:rsidRPr="007B1436">
        <w:rPr>
          <w:color w:val="auto"/>
        </w:rPr>
        <w:t>Cell isolation:</w:t>
      </w:r>
      <w:bookmarkEnd w:id="128"/>
      <w:bookmarkEnd w:id="129"/>
      <w:bookmarkEnd w:id="130"/>
    </w:p>
    <w:p w14:paraId="081FDD5E" w14:textId="77777777" w:rsidR="002745E9" w:rsidRPr="007B1436" w:rsidRDefault="002745E9" w:rsidP="002745E9">
      <w:pPr>
        <w:rPr>
          <w:rFonts w:asciiTheme="minorHAnsi" w:hAnsiTheme="minorHAnsi" w:cs="Arial"/>
          <w:u w:val="single"/>
        </w:rPr>
      </w:pPr>
    </w:p>
    <w:p w14:paraId="497C1D6A"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Split thickness skin grafts:</w:t>
      </w:r>
    </w:p>
    <w:p w14:paraId="3981432D" w14:textId="77777777" w:rsidR="002745E9" w:rsidRPr="007B1436" w:rsidRDefault="002745E9" w:rsidP="002745E9">
      <w:pPr>
        <w:rPr>
          <w:rFonts w:asciiTheme="minorHAnsi" w:hAnsiTheme="minorHAnsi" w:cs="Arial"/>
        </w:rPr>
      </w:pPr>
      <w:r w:rsidRPr="007B1436">
        <w:rPr>
          <w:rFonts w:asciiTheme="minorHAnsi" w:hAnsiTheme="minorHAnsi" w:cs="Arial"/>
        </w:rPr>
        <w:t>Fresh skin samples from epidermis to hypodermal fat layers were kindly donated by patients who underwent an abdominoplasty or breast reduction surgery. These grafts were kept in refrigeration at 4°C in sterile saline until cell isolation was performed (within 48 hours of harvest).</w:t>
      </w:r>
    </w:p>
    <w:p w14:paraId="2EFADCC1" w14:textId="77777777" w:rsidR="002745E9" w:rsidRPr="007B1436" w:rsidRDefault="002745E9" w:rsidP="002745E9">
      <w:pPr>
        <w:rPr>
          <w:rFonts w:asciiTheme="minorHAnsi" w:hAnsiTheme="minorHAnsi" w:cs="Arial"/>
        </w:rPr>
      </w:pPr>
    </w:p>
    <w:p w14:paraId="68F3B5EC"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Lethal irradiation of murine 3T3 cells:</w:t>
      </w:r>
    </w:p>
    <w:p w14:paraId="68970875" w14:textId="77777777" w:rsidR="002745E9" w:rsidRPr="007B1436" w:rsidRDefault="002745E9" w:rsidP="002745E9">
      <w:pPr>
        <w:rPr>
          <w:rFonts w:asciiTheme="minorHAnsi" w:hAnsiTheme="minorHAnsi" w:cs="Arial"/>
        </w:rPr>
      </w:pPr>
      <w:r w:rsidRPr="007B1436">
        <w:rPr>
          <w:rFonts w:asciiTheme="minorHAnsi" w:hAnsiTheme="minorHAnsi" w:cs="Arial"/>
        </w:rPr>
        <w:t>A feeder layer of cells allowed the rapid expansion of keratinocytes, in this project a murine fibroblast cell line was used. To prevent 3T3 proliferation, cells were irradiated with a dose of 60 Grays.</w:t>
      </w:r>
    </w:p>
    <w:p w14:paraId="052C55A9" w14:textId="77777777" w:rsidR="002745E9" w:rsidRPr="007B1436" w:rsidRDefault="002745E9" w:rsidP="002745E9">
      <w:pPr>
        <w:rPr>
          <w:rFonts w:asciiTheme="minorHAnsi" w:hAnsiTheme="minorHAnsi" w:cs="Arial"/>
        </w:rPr>
      </w:pPr>
    </w:p>
    <w:p w14:paraId="10DEF01E"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Primary keratinocyte isolation:</w:t>
      </w:r>
    </w:p>
    <w:p w14:paraId="53AE5975" w14:textId="77777777" w:rsidR="002745E9" w:rsidRPr="007B1436" w:rsidRDefault="002745E9" w:rsidP="002745E9">
      <w:pPr>
        <w:rPr>
          <w:rFonts w:asciiTheme="minorHAnsi" w:hAnsiTheme="minorHAnsi" w:cs="Arial"/>
        </w:rPr>
      </w:pPr>
      <w:r w:rsidRPr="007B1436">
        <w:rPr>
          <w:rFonts w:asciiTheme="minorHAnsi" w:hAnsiTheme="minorHAnsi" w:cs="Arial"/>
        </w:rPr>
        <w:t>Skin samples were placed into a sterile petri dish containing a small amount of Greens media to prevent the grafts from drying out. Split thickness skin was harvested and a sterile scalpel used to cut samples into square sections approximately 0.5 cm</w:t>
      </w:r>
      <w:r w:rsidRPr="007B1436">
        <w:rPr>
          <w:rFonts w:asciiTheme="minorHAnsi" w:hAnsiTheme="minorHAnsi" w:cs="Arial"/>
          <w:vertAlign w:val="superscript"/>
        </w:rPr>
        <w:t>2</w:t>
      </w:r>
      <w:r w:rsidRPr="007B1436">
        <w:rPr>
          <w:rFonts w:asciiTheme="minorHAnsi" w:hAnsiTheme="minorHAnsi" w:cs="Arial"/>
        </w:rPr>
        <w:t>. These sections were incubated with 0.1% trypsin solution in phosphate buffered saline (PBS) and refrigerated at 4°C for at least 12 hours to enzymatically separate the epidermis.</w:t>
      </w:r>
    </w:p>
    <w:p w14:paraId="62AABDEF" w14:textId="77777777" w:rsidR="002745E9" w:rsidRPr="007B1436" w:rsidRDefault="002745E9" w:rsidP="002745E9">
      <w:pPr>
        <w:ind w:firstLine="720"/>
        <w:rPr>
          <w:rFonts w:asciiTheme="minorHAnsi" w:hAnsiTheme="minorHAnsi" w:cs="Arial"/>
        </w:rPr>
      </w:pPr>
      <w:r w:rsidRPr="007B1436">
        <w:rPr>
          <w:rFonts w:asciiTheme="minorHAnsi" w:hAnsiTheme="minorHAnsi" w:cs="Arial"/>
        </w:rPr>
        <w:t>Sections were moved to a sterile petri dish containing Greens media to inhibit trypsin, and sterilised forceps used to peel the epidermis from the dermis. A sterilised scalpel blade was used to gently scrape at the papillary side of the dermis and the underside of the epidermal surface to remove keratinocytes from the dermo-epidermal junction (containing the greatest numbers of primary keratinocytes). The resulting media then contained a rich source of keratinocytes in suspension, this was added to 20ml Greens media and centrifuged at 200g for 5 minutes. After discarding the supernatant, the pellet was then re-suspended in Greens media and seeded into T75 flasks, previously seeded with irradiated 3T3 fibroblasts (i3T3s) (2x10</w:t>
      </w:r>
      <w:r w:rsidRPr="007B1436">
        <w:rPr>
          <w:rFonts w:asciiTheme="minorHAnsi" w:hAnsiTheme="minorHAnsi" w:cs="Arial"/>
          <w:vertAlign w:val="superscript"/>
        </w:rPr>
        <w:t>6</w:t>
      </w:r>
      <w:r w:rsidRPr="007B1436">
        <w:rPr>
          <w:rFonts w:asciiTheme="minorHAnsi" w:hAnsiTheme="minorHAnsi" w:cs="Arial"/>
        </w:rPr>
        <w:t xml:space="preserve"> per flask) at least an hour before keratinocyte seeding.</w:t>
      </w:r>
    </w:p>
    <w:p w14:paraId="4B457142" w14:textId="77777777" w:rsidR="002745E9" w:rsidRPr="007B1436" w:rsidRDefault="002745E9" w:rsidP="002745E9">
      <w:pPr>
        <w:rPr>
          <w:rFonts w:asciiTheme="minorHAnsi" w:hAnsiTheme="minorHAnsi" w:cs="Arial"/>
        </w:rPr>
      </w:pPr>
      <w:r w:rsidRPr="007B1436">
        <w:rPr>
          <w:rFonts w:asciiTheme="minorHAnsi" w:hAnsiTheme="minorHAnsi" w:cs="Arial"/>
        </w:rPr>
        <w:tab/>
        <w:t xml:space="preserve">Cell media were changed every 2-3 days until approximately 80% confluent, at which point flasks were washed 3 times in PBS and 2ml of 0.02% EDTA used to detach i3T3 cells which were then discarded. 2ml of trypsin was used to detach keratinocytes, cells then further expanded or used experimentally. </w:t>
      </w:r>
    </w:p>
    <w:p w14:paraId="4216DF59" w14:textId="77777777" w:rsidR="002745E9" w:rsidRPr="007B1436" w:rsidRDefault="002745E9" w:rsidP="002745E9">
      <w:pPr>
        <w:rPr>
          <w:rFonts w:asciiTheme="minorHAnsi" w:hAnsiTheme="minorHAnsi" w:cs="Arial"/>
        </w:rPr>
      </w:pPr>
      <w:r w:rsidRPr="007B1436">
        <w:rPr>
          <w:rFonts w:asciiTheme="minorHAnsi" w:hAnsiTheme="minorHAnsi" w:cs="Arial"/>
        </w:rPr>
        <w:t>Experimentally, human dermal keratinocytes (hDKs) were used at between passages 2-4 in Greens media.</w:t>
      </w:r>
    </w:p>
    <w:p w14:paraId="0283222B" w14:textId="77777777" w:rsidR="002745E9" w:rsidRPr="007B1436" w:rsidRDefault="002745E9" w:rsidP="002745E9">
      <w:pPr>
        <w:rPr>
          <w:rFonts w:asciiTheme="minorHAnsi" w:hAnsiTheme="minorHAnsi" w:cs="Arial"/>
        </w:rPr>
      </w:pPr>
    </w:p>
    <w:p w14:paraId="7BC26E03"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Primary fibroblast isolation:</w:t>
      </w:r>
    </w:p>
    <w:p w14:paraId="6D03513D" w14:textId="77777777" w:rsidR="002745E9" w:rsidRPr="007B1436" w:rsidRDefault="002745E9" w:rsidP="002745E9">
      <w:pPr>
        <w:rPr>
          <w:rFonts w:asciiTheme="minorHAnsi" w:hAnsiTheme="minorHAnsi" w:cs="Arial"/>
        </w:rPr>
      </w:pPr>
      <w:r w:rsidRPr="007B1436">
        <w:rPr>
          <w:rFonts w:asciiTheme="minorHAnsi" w:hAnsiTheme="minorHAnsi" w:cs="Arial"/>
        </w:rPr>
        <w:t xml:space="preserve">After keratinocyte isolation, the remaining dermis was used to isolate fibroblasts. Dermis samples were washed in PBS and finely minced using a scalpel blade. 10ml of 0.5% Collagenase A solution was added to minced dermis and incubated at 37°C for 24 hours to allow fibroblast release. The resulting cell suspension was centrifuged at 400g for 10 minutes, supernatant discarded and pellet was re-suspended in DMEM + 10% FCS, before seeding into a sterile T75 flask and incubating at 37°C. Unlike keratinocytes, fibroblasts do not need a feeder layer and were seeded directly onto tissue culture plastic. </w:t>
      </w:r>
    </w:p>
    <w:p w14:paraId="33509483" w14:textId="77777777" w:rsidR="002745E9" w:rsidRPr="007B1436" w:rsidRDefault="002745E9" w:rsidP="002745E9">
      <w:pPr>
        <w:rPr>
          <w:rFonts w:asciiTheme="minorHAnsi" w:hAnsiTheme="minorHAnsi" w:cs="Arial"/>
        </w:rPr>
      </w:pPr>
      <w:r w:rsidRPr="007B1436">
        <w:rPr>
          <w:rFonts w:asciiTheme="minorHAnsi" w:hAnsiTheme="minorHAnsi" w:cs="Arial"/>
        </w:rPr>
        <w:t>Experimentally, human dermal fibroblasts (hDFs) were used at between passages 2-4 in DMEM + 10% FCS.</w:t>
      </w:r>
    </w:p>
    <w:p w14:paraId="355E291A" w14:textId="77777777" w:rsidR="002745E9" w:rsidRPr="007B1436" w:rsidRDefault="002745E9" w:rsidP="002745E9">
      <w:pPr>
        <w:rPr>
          <w:rFonts w:asciiTheme="minorHAnsi" w:hAnsiTheme="minorHAnsi" w:cs="Arial"/>
        </w:rPr>
      </w:pPr>
    </w:p>
    <w:p w14:paraId="785B972B"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br w:type="column"/>
        <w:t>Adipose derived stem cell isolation:</w:t>
      </w:r>
    </w:p>
    <w:p w14:paraId="6CC34CD2" w14:textId="77777777" w:rsidR="002745E9" w:rsidRPr="007B1436" w:rsidRDefault="002745E9" w:rsidP="002745E9">
      <w:pPr>
        <w:rPr>
          <w:rFonts w:asciiTheme="minorHAnsi" w:hAnsiTheme="minorHAnsi" w:cs="Arial"/>
        </w:rPr>
      </w:pPr>
      <w:r w:rsidRPr="007B1436">
        <w:rPr>
          <w:rFonts w:asciiTheme="minorHAnsi" w:hAnsiTheme="minorHAnsi" w:cs="Arial"/>
        </w:rPr>
        <w:t>Fat tissue from previously mentioned donations were finely minced using a scalpel in a petri dish containing 10ml of PBS (penicillin and streptomycin at 100µg/ml). These pieces were added to 15ml PBS and centrifuged at 335.4g for 5 minutes. After resuspending in collagenase A solution at a ratio of 1:2 and placed in an incubator for 30 minutes at 37°C, samples were periodically mixed to prevent aggregation. Digested tissues were centrifuged at 335.4 g for 5 minutes, and the surface oily layers of adipocytes discarded. The pellet, containing the stromal vascular fraction, were resuspended in DMEM + 10% FCS and seeded into a T25 flask and incubated at 37°C. Non adherent cells were discarded after 24 hours by gently washing with PBS.</w:t>
      </w:r>
    </w:p>
    <w:p w14:paraId="1B670C67" w14:textId="77777777" w:rsidR="002745E9" w:rsidRPr="007B1436" w:rsidRDefault="002745E9" w:rsidP="002745E9">
      <w:pPr>
        <w:rPr>
          <w:rFonts w:asciiTheme="minorHAnsi" w:hAnsiTheme="minorHAnsi" w:cs="Arial"/>
        </w:rPr>
      </w:pPr>
      <w:r w:rsidRPr="007B1436">
        <w:rPr>
          <w:rFonts w:asciiTheme="minorHAnsi" w:hAnsiTheme="minorHAnsi" w:cs="Arial"/>
        </w:rPr>
        <w:t>Experimentally, human adipose derived stem cells (ADSCs) were used at between passages 4-7 in DMEM + 10% FCS in experimental chapters 1 and 2. Freshly isolated ADSCs were used in experimental chapter 3 and cultured in AD-MSC media.</w:t>
      </w:r>
    </w:p>
    <w:p w14:paraId="5B53857C" w14:textId="77777777" w:rsidR="002745E9" w:rsidRPr="007B1436" w:rsidRDefault="002745E9" w:rsidP="002745E9">
      <w:pPr>
        <w:rPr>
          <w:rFonts w:asciiTheme="minorHAnsi" w:hAnsiTheme="minorHAnsi"/>
        </w:rPr>
      </w:pPr>
    </w:p>
    <w:p w14:paraId="2E34DD7C"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Bone marrow derived stem cells:</w:t>
      </w:r>
    </w:p>
    <w:p w14:paraId="3D21A60E" w14:textId="77777777" w:rsidR="002745E9" w:rsidRPr="007B1436" w:rsidRDefault="002745E9" w:rsidP="002745E9">
      <w:pPr>
        <w:rPr>
          <w:rFonts w:asciiTheme="minorHAnsi" w:hAnsiTheme="minorHAnsi" w:cs="Arial"/>
        </w:rPr>
      </w:pPr>
      <w:r w:rsidRPr="007B1436">
        <w:rPr>
          <w:rFonts w:asciiTheme="minorHAnsi" w:hAnsiTheme="minorHAnsi" w:cs="Arial"/>
        </w:rPr>
        <w:t>Bone marrow derived stem cells (BMSCs) were kindly donated by Professor  Suzanne Watt of the National Blood Transfusion Services Oxford and cultured in DMEM+10% FSC media. These cells were used experimentally between passages 6-8.</w:t>
      </w:r>
    </w:p>
    <w:p w14:paraId="4EEC2FEA" w14:textId="77777777" w:rsidR="002745E9" w:rsidRPr="007B1436" w:rsidRDefault="002745E9" w:rsidP="002745E9">
      <w:pPr>
        <w:rPr>
          <w:rFonts w:asciiTheme="minorHAnsi" w:hAnsiTheme="minorHAnsi" w:cs="Arial"/>
          <w:u w:val="single"/>
        </w:rPr>
      </w:pPr>
    </w:p>
    <w:p w14:paraId="55F71320"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Cell freezing:</w:t>
      </w:r>
    </w:p>
    <w:p w14:paraId="02A59AC8" w14:textId="77777777" w:rsidR="002745E9" w:rsidRPr="007B1436" w:rsidRDefault="002745E9" w:rsidP="002745E9">
      <w:pPr>
        <w:rPr>
          <w:rFonts w:asciiTheme="minorHAnsi" w:hAnsiTheme="minorHAnsi" w:cs="Arial"/>
        </w:rPr>
      </w:pPr>
      <w:r w:rsidRPr="007B1436">
        <w:rPr>
          <w:rFonts w:asciiTheme="minorHAnsi" w:hAnsiTheme="minorHAnsi" w:cs="Arial"/>
        </w:rPr>
        <w:t>Cells were kept for long-term storage in liquid nitrogen. Briefly, culture flasks were washed 3 times with PBS before using trypsin to detach cells. The cell solution was centrifuged and the pellet resuspended in relevant cell media and cells counted using a haemocytometer. Cells were then centrifuged and resuspended in foetal calf serum (FCS) with 10% DMSO to yield known cell volumes in each cryovial. Vials were placed into an isopropanol-containing chamber which regulated the cooling rate when placed in a freezer at -80°C, cells could then be stored in liquid nitrogen until needed.</w:t>
      </w:r>
    </w:p>
    <w:p w14:paraId="262F8A34" w14:textId="77777777" w:rsidR="002745E9" w:rsidRPr="007B1436" w:rsidRDefault="002745E9" w:rsidP="002745E9">
      <w:pPr>
        <w:rPr>
          <w:rFonts w:asciiTheme="minorHAnsi" w:hAnsiTheme="minorHAnsi" w:cs="Arial"/>
        </w:rPr>
      </w:pPr>
      <w:r w:rsidRPr="007B1436">
        <w:rPr>
          <w:rFonts w:asciiTheme="minorHAnsi" w:hAnsiTheme="minorHAnsi" w:cs="Arial"/>
        </w:rPr>
        <w:br w:type="column"/>
      </w:r>
    </w:p>
    <w:p w14:paraId="08D5B26E"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Cell thawing:</w:t>
      </w:r>
    </w:p>
    <w:p w14:paraId="092ADFA9" w14:textId="77777777" w:rsidR="002745E9" w:rsidRPr="007B1436" w:rsidRDefault="002745E9" w:rsidP="002745E9">
      <w:pPr>
        <w:rPr>
          <w:rFonts w:asciiTheme="minorHAnsi" w:hAnsiTheme="minorHAnsi" w:cs="Arial"/>
        </w:rPr>
      </w:pPr>
      <w:r w:rsidRPr="007B1436">
        <w:rPr>
          <w:rFonts w:asciiTheme="minorHAnsi" w:hAnsiTheme="minorHAnsi" w:cs="Arial"/>
        </w:rPr>
        <w:t>Cryovials were removed from liquid nitrogen storage and warmed by hand until partially melted. Cell solutions were gently pipetted to pre-warmed media and centrifuged to remove DMSO before resuspending in relevant cell media and seeding into culture flasks.</w:t>
      </w:r>
    </w:p>
    <w:p w14:paraId="4CD304A0" w14:textId="77777777" w:rsidR="002745E9" w:rsidRPr="007B1436" w:rsidRDefault="002745E9" w:rsidP="002745E9">
      <w:pPr>
        <w:rPr>
          <w:rFonts w:asciiTheme="minorHAnsi" w:hAnsiTheme="minorHAnsi" w:cs="Arial"/>
        </w:rPr>
      </w:pPr>
      <w:bookmarkStart w:id="131" w:name="_Toc265844423"/>
    </w:p>
    <w:p w14:paraId="56654ABC" w14:textId="77777777" w:rsidR="002745E9" w:rsidRPr="007B1436" w:rsidRDefault="002745E9" w:rsidP="002745E9">
      <w:pPr>
        <w:rPr>
          <w:rFonts w:asciiTheme="minorHAnsi" w:hAnsiTheme="minorHAnsi" w:cs="Arial"/>
          <w:u w:val="single"/>
        </w:rPr>
      </w:pPr>
      <w:r w:rsidRPr="007B1436">
        <w:rPr>
          <w:rFonts w:asciiTheme="minorHAnsi" w:hAnsiTheme="minorHAnsi" w:cs="Arial"/>
          <w:u w:val="single"/>
        </w:rPr>
        <w:t>Electrospinning:</w:t>
      </w:r>
      <w:bookmarkEnd w:id="131"/>
    </w:p>
    <w:p w14:paraId="06F0FB9F" w14:textId="77777777" w:rsidR="002745E9" w:rsidRPr="007B1436" w:rsidRDefault="002745E9" w:rsidP="002745E9">
      <w:pPr>
        <w:rPr>
          <w:rFonts w:asciiTheme="minorHAnsi" w:hAnsiTheme="minorHAnsi"/>
        </w:rPr>
      </w:pPr>
      <w:r w:rsidRPr="007B1436">
        <w:rPr>
          <w:rFonts w:asciiTheme="minorHAnsi" w:hAnsiTheme="minorHAnsi" w:cs="Arial"/>
        </w:rPr>
        <w:t xml:space="preserve">5 g of Poly(lactic-co-glycolic) acid (PLGA) was added to 20g of dichloromethane (DCM) and agitated until fully dissolved, forming a 20% w/w solution. Polymer solution was loaded into syringes fitted with blunt stainless steel tips with an internal diameter of 0.8 mm (I&amp;J Fisnar Inc) before placing onto a programmable pump (Aladdin 1000). For electrospinning PLGA, four loaded syringes were used in tandem. A constant feed rate of 50μl per minute is used with an accelerating voltage of approximately 10kV provided by a power supply (Brandenburg, Alpha series III). </w:t>
      </w:r>
    </w:p>
    <w:p w14:paraId="65F1B6C3" w14:textId="77777777" w:rsidR="002745E9" w:rsidRPr="007B1436" w:rsidRDefault="002745E9" w:rsidP="002745E9">
      <w:pPr>
        <w:rPr>
          <w:rFonts w:asciiTheme="minorHAnsi" w:hAnsiTheme="minorHAnsi" w:cs="Arial"/>
        </w:rPr>
      </w:pPr>
      <w:r w:rsidRPr="007B1436">
        <w:rPr>
          <w:rFonts w:asciiTheme="minorHAnsi" w:hAnsiTheme="minorHAnsi" w:cs="Arial"/>
        </w:rPr>
        <w:t>An earthed aluminium collector was covered in sterilised aluminium foil 20cm from syringe tips, with a rotating speed of 300 rpm.</w:t>
      </w:r>
    </w:p>
    <w:p w14:paraId="04FD32EE" w14:textId="77777777" w:rsidR="002745E9" w:rsidRPr="007B1436" w:rsidRDefault="002745E9" w:rsidP="002745E9">
      <w:pPr>
        <w:pStyle w:val="Heading2"/>
        <w:rPr>
          <w:color w:val="auto"/>
        </w:rPr>
      </w:pPr>
      <w:r w:rsidRPr="007B1436">
        <w:rPr>
          <w:rFonts w:cs="Arial"/>
          <w:color w:val="auto"/>
        </w:rPr>
        <w:br w:type="column"/>
      </w:r>
      <w:bookmarkStart w:id="132" w:name="_Toc358625784"/>
      <w:bookmarkStart w:id="133" w:name="_Toc362554018"/>
      <w:r w:rsidRPr="007B1436">
        <w:rPr>
          <w:color w:val="auto"/>
        </w:rPr>
        <w:t>Preparation of de-epidermised dermis:</w:t>
      </w:r>
      <w:bookmarkEnd w:id="132"/>
      <w:bookmarkEnd w:id="133"/>
    </w:p>
    <w:p w14:paraId="00979102"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 xml:space="preserve">Human skin (Euroskin, Beverwijk, Netherlands) was kept in glycerol for long term storage and kept in a fridge at 4°C. To remove glycerol, skin was moved to a sterile container and repeatedly washed with PBS over a period 4 days in an incubator at 37°C. </w:t>
      </w:r>
    </w:p>
    <w:p w14:paraId="51A2A436"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After this washing stage, skin was incubated for 12 hours with 1M NaCl to salt-split the epidermis from the underlying dermis. This de-epidermised dermis (DED) was then be kept in DMEM 4°C for short-term storage. A sterile scalpel (blade size 10, Swann Morton) was used to cut the DED into pieces approximately 1.5cm by 1.5cm.</w:t>
      </w:r>
    </w:p>
    <w:p w14:paraId="67828515" w14:textId="77777777" w:rsidR="002745E9" w:rsidRPr="007B1436" w:rsidRDefault="002745E9" w:rsidP="002745E9">
      <w:pPr>
        <w:rPr>
          <w:rFonts w:asciiTheme="minorHAnsi" w:hAnsiTheme="minorHAnsi"/>
        </w:rPr>
      </w:pPr>
    </w:p>
    <w:p w14:paraId="1538574A" w14:textId="77777777" w:rsidR="002745E9" w:rsidRPr="007B1436" w:rsidRDefault="002745E9" w:rsidP="002745E9">
      <w:pPr>
        <w:pStyle w:val="Heading2"/>
        <w:rPr>
          <w:color w:val="auto"/>
        </w:rPr>
      </w:pPr>
      <w:r w:rsidRPr="007B1436">
        <w:rPr>
          <w:color w:val="auto"/>
        </w:rPr>
        <w:br w:type="column"/>
      </w:r>
      <w:bookmarkStart w:id="134" w:name="_Toc358625785"/>
      <w:bookmarkStart w:id="135" w:name="_Toc362554019"/>
      <w:r w:rsidRPr="007B1436">
        <w:rPr>
          <w:color w:val="auto"/>
        </w:rPr>
        <w:t>MTT assay:</w:t>
      </w:r>
      <w:bookmarkEnd w:id="134"/>
      <w:bookmarkEnd w:id="135"/>
    </w:p>
    <w:p w14:paraId="2D797180" w14:textId="076D382A" w:rsidR="002745E9" w:rsidRPr="007B1436" w:rsidRDefault="002745E9" w:rsidP="002745E9">
      <w:pPr>
        <w:rPr>
          <w:rFonts w:asciiTheme="minorHAnsi" w:hAnsiTheme="minorHAnsi"/>
        </w:rPr>
      </w:pPr>
      <w:r w:rsidRPr="007B1436">
        <w:rPr>
          <w:rFonts w:asciiTheme="minorHAnsi" w:hAnsiTheme="minorHAnsi"/>
        </w:rPr>
        <w:t xml:space="preserve">MTT (3-[4,5-dimethylthiazol-2-yl]-2,5- diphenyltetrazolium bromide) assays measure cell metabolism by converting the water-soluble tetrazolium salt to an insoluble formazan. Dehydrogenases in the cells cleave the terazolium ring, which can be dissolved using common solvents such as isopropanol and measured spectrophotometrically for an absorbance reading, a function of the concentration of the formazan. Mitochondrial dehydrogenases of live cells convert the salt, providing an indication of cell viability. Cell metabolic activity correlates to the quantity of MTT reduction and therefore concentration of formazan formed, therefore a higher absorbance </w:t>
      </w:r>
      <w:r w:rsidR="003566B0">
        <w:rPr>
          <w:rFonts w:asciiTheme="minorHAnsi" w:hAnsiTheme="minorHAnsi"/>
        </w:rPr>
        <w:t xml:space="preserve">of light </w:t>
      </w:r>
      <w:r w:rsidRPr="007B1436">
        <w:rPr>
          <w:rFonts w:asciiTheme="minorHAnsi" w:hAnsiTheme="minorHAnsi"/>
        </w:rPr>
        <w:t xml:space="preserve">infers a greater number of viable cells. Formazan has an absorbance maximum nearing 570nm; which can be read in a conventional </w:t>
      </w:r>
      <w:r w:rsidR="003566B0">
        <w:rPr>
          <w:rFonts w:asciiTheme="minorHAnsi" w:hAnsiTheme="minorHAnsi"/>
        </w:rPr>
        <w:t>absorbance</w:t>
      </w:r>
      <w:r w:rsidR="003566B0" w:rsidRPr="007B1436">
        <w:rPr>
          <w:rFonts w:asciiTheme="minorHAnsi" w:hAnsiTheme="minorHAnsi"/>
        </w:rPr>
        <w:t xml:space="preserve"> </w:t>
      </w:r>
      <w:r w:rsidRPr="007B1436">
        <w:rPr>
          <w:rFonts w:asciiTheme="minorHAnsi" w:hAnsiTheme="minorHAnsi"/>
        </w:rPr>
        <w:t>plate reader.</w:t>
      </w:r>
    </w:p>
    <w:p w14:paraId="2703F725" w14:textId="04105DEE" w:rsidR="00772B07" w:rsidRDefault="002745E9" w:rsidP="002745E9">
      <w:pPr>
        <w:ind w:firstLine="720"/>
        <w:rPr>
          <w:rFonts w:asciiTheme="minorHAnsi" w:hAnsiTheme="minorHAnsi" w:cs="Arial"/>
        </w:rPr>
      </w:pPr>
      <w:r w:rsidRPr="007B1436">
        <w:rPr>
          <w:rFonts w:asciiTheme="minorHAnsi" w:hAnsiTheme="minorHAnsi"/>
        </w:rPr>
        <w:t xml:space="preserve">Samples were gently washed three times with PBS, all liquid was then pipetted and discarded. 1ml of MTT solution (M5655, Sigma Aldrich) at 5mg/ml in PBS was added to wells and samples incubated at </w:t>
      </w:r>
      <w:r w:rsidRPr="007B1436">
        <w:rPr>
          <w:rFonts w:asciiTheme="minorHAnsi" w:hAnsiTheme="minorHAnsi" w:cs="Arial"/>
        </w:rPr>
        <w:t>37°C for 45 minutes to allow cells to metabolise the MTT solution. After incubation, MTT solution was aspirated and 500μl of acidified isopropanol added to wells to dissolve the formazan. Each sample had 150μl of pigment solution extracted and placed into a</w:t>
      </w:r>
      <w:r w:rsidR="003566B0">
        <w:rPr>
          <w:rFonts w:asciiTheme="minorHAnsi" w:hAnsiTheme="minorHAnsi" w:cs="Arial"/>
        </w:rPr>
        <w:t xml:space="preserve">n absorbance </w:t>
      </w:r>
      <w:r w:rsidRPr="007B1436">
        <w:rPr>
          <w:rFonts w:asciiTheme="minorHAnsi" w:hAnsiTheme="minorHAnsi" w:cs="Arial"/>
        </w:rPr>
        <w:t xml:space="preserve">plate reader in a 96 well plate. This was read with an absorbance reading at 570nm with a reference of 630nm, each sample could be read three times using this method and an average of the 3 readings used. </w:t>
      </w:r>
    </w:p>
    <w:p w14:paraId="1CEAF8E6" w14:textId="299367FD" w:rsidR="002745E9" w:rsidRPr="00D17671" w:rsidRDefault="00772B07" w:rsidP="002C61DC">
      <w:pPr>
        <w:pStyle w:val="Heading2"/>
      </w:pPr>
      <w:r>
        <w:br w:type="column"/>
      </w:r>
      <w:bookmarkStart w:id="136" w:name="_Toc358625786"/>
      <w:bookmarkStart w:id="137" w:name="_Toc362554020"/>
      <w:r w:rsidRPr="002C61DC">
        <w:rPr>
          <w:color w:val="auto"/>
        </w:rPr>
        <w:t>Statistical Analysis:</w:t>
      </w:r>
      <w:bookmarkEnd w:id="136"/>
      <w:bookmarkEnd w:id="137"/>
    </w:p>
    <w:p w14:paraId="170913B4" w14:textId="77777777" w:rsidR="00772B07" w:rsidRDefault="00772B07" w:rsidP="002C61DC">
      <w:pPr>
        <w:rPr>
          <w:rFonts w:asciiTheme="minorHAnsi" w:hAnsiTheme="minorHAnsi" w:cs="Arial"/>
        </w:rPr>
      </w:pPr>
    </w:p>
    <w:p w14:paraId="64AC8562" w14:textId="1ADFBDB0" w:rsidR="00711551" w:rsidRDefault="00772B07" w:rsidP="002C61DC">
      <w:pPr>
        <w:rPr>
          <w:rFonts w:asciiTheme="minorHAnsi" w:hAnsiTheme="minorHAnsi" w:cs="Arial"/>
        </w:rPr>
      </w:pPr>
      <w:r>
        <w:rPr>
          <w:rFonts w:asciiTheme="minorHAnsi" w:hAnsiTheme="minorHAnsi" w:cs="Arial"/>
        </w:rPr>
        <w:t xml:space="preserve">Statistical analysis will be performed by </w:t>
      </w:r>
      <w:r w:rsidR="00711551">
        <w:rPr>
          <w:rFonts w:asciiTheme="minorHAnsi" w:hAnsiTheme="minorHAnsi" w:cs="Arial"/>
        </w:rPr>
        <w:t>using a One</w:t>
      </w:r>
      <w:r w:rsidR="00D07E4E">
        <w:rPr>
          <w:rFonts w:asciiTheme="minorHAnsi" w:hAnsiTheme="minorHAnsi" w:cs="Arial"/>
        </w:rPr>
        <w:t>-Way ANOVA (Analysis of Variance) test on the StatPlus program (AnalystSoft).</w:t>
      </w:r>
      <w:r w:rsidR="00711551">
        <w:rPr>
          <w:rFonts w:asciiTheme="minorHAnsi" w:hAnsiTheme="minorHAnsi" w:cs="Arial"/>
        </w:rPr>
        <w:t xml:space="preserve"> This examination determins whether the means of the test groups are statistically different, specifically the null hypothesis (H</w:t>
      </w:r>
      <w:r w:rsidR="00711551" w:rsidRPr="002C61DC">
        <w:rPr>
          <w:rFonts w:asciiTheme="minorHAnsi" w:hAnsiTheme="minorHAnsi" w:cs="Arial"/>
          <w:vertAlign w:val="subscript"/>
        </w:rPr>
        <w:t>0</w:t>
      </w:r>
      <w:r w:rsidR="00711551">
        <w:rPr>
          <w:rFonts w:asciiTheme="minorHAnsi" w:hAnsiTheme="minorHAnsi" w:cs="Arial"/>
        </w:rPr>
        <w:t>) that  the means are the same:</w:t>
      </w:r>
    </w:p>
    <w:p w14:paraId="4D9FE5A7" w14:textId="77777777" w:rsidR="00711551" w:rsidRDefault="00711551" w:rsidP="002C61DC">
      <w:pPr>
        <w:rPr>
          <w:rFonts w:asciiTheme="minorHAnsi" w:hAnsiTheme="minorHAnsi" w:cs="Arial"/>
        </w:rPr>
      </w:pPr>
    </w:p>
    <w:p w14:paraId="0D4221AC" w14:textId="6DD260C6" w:rsidR="00711551" w:rsidRPr="002C61DC" w:rsidRDefault="00711551" w:rsidP="002C61DC">
      <w:pPr>
        <w:ind w:left="2160" w:firstLine="720"/>
        <w:rPr>
          <w:rFonts w:asciiTheme="minorHAnsi" w:hAnsiTheme="minorHAnsi" w:cs="Arial"/>
          <w:vertAlign w:val="subscript"/>
        </w:rPr>
      </w:pPr>
      <w:r>
        <w:rPr>
          <w:rFonts w:asciiTheme="minorHAnsi" w:hAnsiTheme="minorHAnsi" w:cs="Arial"/>
        </w:rPr>
        <w:t>H</w:t>
      </w:r>
      <w:r w:rsidRPr="002C61DC">
        <w:rPr>
          <w:rFonts w:asciiTheme="minorHAnsi" w:hAnsiTheme="minorHAnsi" w:cs="Arial"/>
          <w:vertAlign w:val="subscript"/>
        </w:rPr>
        <w:t>0</w:t>
      </w:r>
      <w:r>
        <w:rPr>
          <w:rFonts w:asciiTheme="minorHAnsi" w:hAnsiTheme="minorHAnsi" w:cs="Arial"/>
        </w:rPr>
        <w:t xml:space="preserve"> = </w:t>
      </w:r>
      <w:r>
        <w:rPr>
          <w:rFonts w:ascii="Cambria" w:hAnsi="Cambria" w:cs="Arial"/>
        </w:rPr>
        <w:t>μ</w:t>
      </w:r>
      <w:r w:rsidRPr="00473926">
        <w:rPr>
          <w:rFonts w:asciiTheme="minorHAnsi" w:hAnsiTheme="minorHAnsi" w:cs="Arial"/>
          <w:vertAlign w:val="subscript"/>
        </w:rPr>
        <w:t xml:space="preserve"> </w:t>
      </w:r>
      <w:r w:rsidRPr="002C61DC">
        <w:rPr>
          <w:rFonts w:asciiTheme="minorHAnsi" w:hAnsiTheme="minorHAnsi" w:cs="Arial"/>
          <w:vertAlign w:val="subscript"/>
        </w:rPr>
        <w:t>1</w:t>
      </w:r>
      <w:r>
        <w:rPr>
          <w:rFonts w:asciiTheme="minorHAnsi" w:hAnsiTheme="minorHAnsi" w:cs="Arial"/>
        </w:rPr>
        <w:t xml:space="preserve"> = </w:t>
      </w:r>
      <w:r>
        <w:rPr>
          <w:rFonts w:ascii="Cambria" w:hAnsi="Cambria" w:cs="Arial"/>
        </w:rPr>
        <w:t>μ</w:t>
      </w:r>
      <w:r w:rsidRPr="00473926">
        <w:rPr>
          <w:rFonts w:asciiTheme="minorHAnsi" w:hAnsiTheme="minorHAnsi" w:cs="Arial"/>
          <w:vertAlign w:val="subscript"/>
        </w:rPr>
        <w:t xml:space="preserve"> </w:t>
      </w:r>
      <w:r w:rsidRPr="002C61DC">
        <w:rPr>
          <w:rFonts w:asciiTheme="minorHAnsi" w:hAnsiTheme="minorHAnsi" w:cs="Arial"/>
          <w:vertAlign w:val="subscript"/>
        </w:rPr>
        <w:t>2</w:t>
      </w:r>
      <w:r>
        <w:rPr>
          <w:rFonts w:asciiTheme="minorHAnsi" w:hAnsiTheme="minorHAnsi" w:cs="Arial"/>
        </w:rPr>
        <w:t xml:space="preserve"> = </w:t>
      </w:r>
      <w:r>
        <w:rPr>
          <w:rFonts w:ascii="Cambria" w:hAnsi="Cambria" w:cs="Arial"/>
        </w:rPr>
        <w:t>μ</w:t>
      </w:r>
      <w:r w:rsidRPr="00473926">
        <w:rPr>
          <w:rFonts w:asciiTheme="minorHAnsi" w:hAnsiTheme="minorHAnsi" w:cs="Arial"/>
          <w:vertAlign w:val="subscript"/>
        </w:rPr>
        <w:t xml:space="preserve"> </w:t>
      </w:r>
      <w:r w:rsidRPr="002C61DC">
        <w:rPr>
          <w:rFonts w:asciiTheme="minorHAnsi" w:hAnsiTheme="minorHAnsi" w:cs="Arial"/>
          <w:vertAlign w:val="subscript"/>
        </w:rPr>
        <w:t>3</w:t>
      </w:r>
      <w:r>
        <w:rPr>
          <w:rFonts w:asciiTheme="minorHAnsi" w:hAnsiTheme="minorHAnsi" w:cs="Arial"/>
        </w:rPr>
        <w:t xml:space="preserve"> = … = </w:t>
      </w:r>
      <w:r>
        <w:rPr>
          <w:rFonts w:ascii="Cambria" w:hAnsi="Cambria" w:cs="Arial"/>
        </w:rPr>
        <w:t>μ</w:t>
      </w:r>
      <w:r w:rsidRPr="00473926">
        <w:rPr>
          <w:rFonts w:asciiTheme="minorHAnsi" w:hAnsiTheme="minorHAnsi" w:cs="Arial"/>
          <w:vertAlign w:val="subscript"/>
        </w:rPr>
        <w:t xml:space="preserve"> </w:t>
      </w:r>
      <w:r w:rsidRPr="002C61DC">
        <w:rPr>
          <w:rFonts w:asciiTheme="minorHAnsi" w:hAnsiTheme="minorHAnsi" w:cs="Arial"/>
          <w:vertAlign w:val="subscript"/>
        </w:rPr>
        <w:t>k</w:t>
      </w:r>
    </w:p>
    <w:p w14:paraId="5E2D1065" w14:textId="77777777" w:rsidR="002745E9" w:rsidRPr="00473926" w:rsidRDefault="002745E9" w:rsidP="002745E9">
      <w:pPr>
        <w:rPr>
          <w:rFonts w:asciiTheme="minorHAnsi" w:hAnsiTheme="minorHAnsi"/>
        </w:rPr>
      </w:pPr>
    </w:p>
    <w:p w14:paraId="78760E5F" w14:textId="46E518B5" w:rsidR="002745E9" w:rsidRPr="007B1436" w:rsidRDefault="00711551">
      <w:pPr>
        <w:pStyle w:val="Heading1"/>
      </w:pPr>
      <w:bookmarkStart w:id="138" w:name="_Toc362554021"/>
      <w:r w:rsidRPr="00473926">
        <w:t>A statistically different resul</w:t>
      </w:r>
      <w:r>
        <w:t>t determins that instead the alternative hypothesis is correct (H</w:t>
      </w:r>
      <w:r w:rsidRPr="002C61DC">
        <w:rPr>
          <w:vertAlign w:val="subscript"/>
        </w:rPr>
        <w:t>A</w:t>
      </w:r>
      <w:r>
        <w:t>) and at least two of the groups are statistically different to each other.</w:t>
      </w:r>
      <w:bookmarkEnd w:id="138"/>
      <w:r w:rsidR="00C17DF2" w:rsidRPr="007B1436">
        <w:br w:type="column"/>
      </w:r>
      <w:bookmarkStart w:id="139" w:name="_Toc358625787"/>
      <w:bookmarkStart w:id="140" w:name="_Toc362554022"/>
      <w:r w:rsidR="002745E9" w:rsidRPr="00D52A82">
        <w:rPr>
          <w:color w:val="auto"/>
        </w:rPr>
        <w:t>Chapter 3:</w:t>
      </w:r>
      <w:bookmarkEnd w:id="139"/>
      <w:bookmarkEnd w:id="140"/>
    </w:p>
    <w:p w14:paraId="2F9435DD" w14:textId="33EC96ED" w:rsidR="002745E9" w:rsidRPr="007B1436" w:rsidRDefault="002745E9" w:rsidP="002745E9">
      <w:pPr>
        <w:pStyle w:val="Heading1"/>
        <w:rPr>
          <w:color w:val="auto"/>
        </w:rPr>
      </w:pPr>
      <w:bookmarkStart w:id="141" w:name="_Toc358625788"/>
      <w:bookmarkStart w:id="142" w:name="_Toc362554023"/>
      <w:r w:rsidRPr="007B1436">
        <w:rPr>
          <w:color w:val="auto"/>
        </w:rPr>
        <w:t>Effect of cell viability when seeded on natural or synthetic biomaterials</w:t>
      </w:r>
      <w:bookmarkEnd w:id="141"/>
      <w:bookmarkEnd w:id="142"/>
      <w:r w:rsidRPr="007B1436">
        <w:rPr>
          <w:color w:val="auto"/>
        </w:rPr>
        <w:br w:type="column"/>
      </w:r>
      <w:bookmarkStart w:id="143" w:name="_Toc358625789"/>
      <w:bookmarkStart w:id="144" w:name="_Toc362554024"/>
      <w:r w:rsidRPr="007B1436">
        <w:rPr>
          <w:color w:val="auto"/>
        </w:rPr>
        <w:t>Aim:</w:t>
      </w:r>
      <w:bookmarkEnd w:id="143"/>
      <w:bookmarkEnd w:id="144"/>
    </w:p>
    <w:p w14:paraId="63E335E7" w14:textId="77777777" w:rsidR="002745E9" w:rsidRPr="007B1436" w:rsidRDefault="002745E9" w:rsidP="002745E9">
      <w:pPr>
        <w:rPr>
          <w:rFonts w:asciiTheme="minorHAnsi" w:hAnsiTheme="minorHAnsi"/>
        </w:rPr>
      </w:pPr>
      <w:r w:rsidRPr="007B1436">
        <w:rPr>
          <w:rFonts w:asciiTheme="minorHAnsi" w:hAnsiTheme="minorHAnsi"/>
        </w:rPr>
        <w:t>To examine the cell viability of keratinocytes, melanocytes, adipose derived stem cells and bone marrow derived stem cells on tissue culture plastic, fibrin and electrospun scaffolds.</w:t>
      </w:r>
    </w:p>
    <w:p w14:paraId="1E97B7DC" w14:textId="77777777" w:rsidR="002745E9" w:rsidRPr="007B1436" w:rsidRDefault="002745E9" w:rsidP="002745E9">
      <w:pPr>
        <w:rPr>
          <w:rFonts w:asciiTheme="minorHAnsi" w:hAnsiTheme="minorHAnsi"/>
        </w:rPr>
      </w:pPr>
      <w:r w:rsidRPr="007B1436">
        <w:rPr>
          <w:rFonts w:asciiTheme="minorHAnsi" w:hAnsiTheme="minorHAnsi"/>
        </w:rPr>
        <w:t>To assess if these cell seeded scaffolds can be readily handled using tweezers or forceps as if used by a healthcare technician.</w:t>
      </w:r>
    </w:p>
    <w:p w14:paraId="3D753DB3" w14:textId="77777777" w:rsidR="002745E9" w:rsidRPr="007B1436" w:rsidRDefault="002745E9" w:rsidP="002745E9">
      <w:pPr>
        <w:rPr>
          <w:rFonts w:asciiTheme="minorHAnsi" w:hAnsiTheme="minorHAnsi"/>
        </w:rPr>
      </w:pPr>
    </w:p>
    <w:p w14:paraId="55CCE081" w14:textId="77777777" w:rsidR="002745E9" w:rsidRPr="007B1436" w:rsidRDefault="002745E9" w:rsidP="002745E9">
      <w:pPr>
        <w:pStyle w:val="Heading2"/>
        <w:rPr>
          <w:color w:val="auto"/>
        </w:rPr>
      </w:pPr>
      <w:bookmarkStart w:id="145" w:name="_Toc358625790"/>
      <w:bookmarkStart w:id="146" w:name="_Toc362554025"/>
      <w:r w:rsidRPr="007B1436">
        <w:rPr>
          <w:color w:val="auto"/>
        </w:rPr>
        <w:t>Experimental protocol:</w:t>
      </w:r>
      <w:bookmarkEnd w:id="145"/>
      <w:bookmarkEnd w:id="146"/>
    </w:p>
    <w:p w14:paraId="2FCDA4F5" w14:textId="77777777" w:rsidR="002745E9" w:rsidRPr="007B1436" w:rsidRDefault="002745E9" w:rsidP="002745E9">
      <w:pPr>
        <w:rPr>
          <w:rFonts w:asciiTheme="minorHAnsi" w:hAnsiTheme="minorHAnsi"/>
          <w:u w:val="single"/>
          <w:lang w:val="en-US"/>
        </w:rPr>
      </w:pPr>
      <w:r w:rsidRPr="007B1436">
        <w:rPr>
          <w:rFonts w:asciiTheme="minorHAnsi" w:hAnsiTheme="minorHAnsi"/>
          <w:u w:val="single"/>
          <w:lang w:val="en-US"/>
        </w:rPr>
        <w:t>Electrospun scaffold preparation:</w:t>
      </w:r>
    </w:p>
    <w:p w14:paraId="7F3E1AA6" w14:textId="77777777" w:rsidR="002745E9" w:rsidRPr="007B1436" w:rsidRDefault="002745E9" w:rsidP="002745E9">
      <w:pPr>
        <w:rPr>
          <w:rFonts w:asciiTheme="minorHAnsi" w:hAnsiTheme="minorHAnsi"/>
          <w:lang w:val="en-US"/>
        </w:rPr>
      </w:pPr>
      <w:r w:rsidRPr="007B1436">
        <w:rPr>
          <w:rFonts w:asciiTheme="minorHAnsi" w:hAnsiTheme="minorHAnsi"/>
          <w:lang w:val="en-US"/>
        </w:rPr>
        <w:t>PLGA scaffolds were prepared by electrospinning PLGA 0.2g/ml DCM solution as previously described. Scaffolds were cut using a scalpel blade in a class 2 safety cabinet into squares approximately 1.5cm</w:t>
      </w:r>
      <w:r w:rsidRPr="007B1436">
        <w:rPr>
          <w:rFonts w:asciiTheme="minorHAnsi" w:hAnsiTheme="minorHAnsi"/>
          <w:vertAlign w:val="superscript"/>
          <w:lang w:val="en-US"/>
        </w:rPr>
        <w:t>2</w:t>
      </w:r>
      <w:r w:rsidRPr="007B1436">
        <w:rPr>
          <w:rFonts w:asciiTheme="minorHAnsi" w:hAnsiTheme="minorHAnsi"/>
          <w:lang w:val="en-US"/>
        </w:rPr>
        <w:t xml:space="preserve"> and briefly placed into 70% IMS solution before drying in a sterile petri dish. Once dried, scaffolds were thoroughly washed in PBS overnight to remove any remaining IMS and used immediately.</w:t>
      </w:r>
    </w:p>
    <w:p w14:paraId="0C9155BB" w14:textId="77777777" w:rsidR="002745E9" w:rsidRPr="007B1436" w:rsidRDefault="002745E9" w:rsidP="002745E9">
      <w:pPr>
        <w:rPr>
          <w:rFonts w:asciiTheme="minorHAnsi" w:hAnsiTheme="minorHAnsi"/>
          <w:lang w:val="en-US"/>
        </w:rPr>
      </w:pPr>
    </w:p>
    <w:p w14:paraId="3E92B17D" w14:textId="77777777" w:rsidR="002745E9" w:rsidRPr="007B1436" w:rsidRDefault="002745E9" w:rsidP="002745E9">
      <w:pPr>
        <w:rPr>
          <w:rFonts w:asciiTheme="minorHAnsi" w:hAnsiTheme="minorHAnsi"/>
          <w:u w:val="single"/>
          <w:lang w:val="en-US"/>
        </w:rPr>
      </w:pPr>
      <w:r w:rsidRPr="007B1436">
        <w:rPr>
          <w:rFonts w:asciiTheme="minorHAnsi" w:hAnsiTheme="minorHAnsi"/>
          <w:u w:val="single"/>
          <w:lang w:val="en-US"/>
        </w:rPr>
        <w:t>Fibrin gel preparation and cell encapsulation:</w:t>
      </w:r>
    </w:p>
    <w:p w14:paraId="1CAFD7FD"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A reliable method for setting fibrin gels was investigated by mixing fibrinogen and thrombin solutions in PBS at varying concentrations. Concentrations were evaluated and assessed to determine whether gelation occurs in a rapid time frame (within 20 minutes) and if the mechanical strength was sufficient to allow movement of gels using forceps.</w:t>
      </w:r>
    </w:p>
    <w:p w14:paraId="20FDB4A4" w14:textId="77777777" w:rsidR="002745E9" w:rsidRPr="007B1436" w:rsidRDefault="002745E9" w:rsidP="002745E9">
      <w:pPr>
        <w:ind w:firstLine="720"/>
        <w:rPr>
          <w:rFonts w:asciiTheme="minorHAnsi" w:hAnsiTheme="minorHAnsi" w:cs="Times New Roman"/>
        </w:rPr>
      </w:pPr>
      <w:r w:rsidRPr="007B1436">
        <w:rPr>
          <w:rFonts w:asciiTheme="minorHAnsi" w:hAnsiTheme="minorHAnsi" w:cs="Times New Roman"/>
        </w:rPr>
        <w:t>Once appropriate concentrations of Fibrinogen (F4883, Sigma Aldrich) and Thrombin (T6884, Sigma Aldrich) were found, PBS as a solvent for the powders was substituted with media to determine whether clots will still form. Finally cells were encapsulated within gels and their respective cell viabilities determined by an MTT assay.</w:t>
      </w:r>
    </w:p>
    <w:p w14:paraId="4007C61A"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Furthermore, a brief investigation into the effects of heparin on fibrin clot formation was analysed, since heparin is occasionally used as an additive in human cell culture media when platelet lysate is added as a source of growth factors.</w:t>
      </w:r>
    </w:p>
    <w:p w14:paraId="0547BB13" w14:textId="77777777" w:rsidR="002745E9" w:rsidRPr="007B1436" w:rsidRDefault="002745E9" w:rsidP="002745E9">
      <w:pPr>
        <w:rPr>
          <w:rFonts w:asciiTheme="minorHAnsi" w:hAnsiTheme="minorHAnsi"/>
          <w:lang w:val="en-US"/>
        </w:rPr>
      </w:pPr>
    </w:p>
    <w:p w14:paraId="2BE08366" w14:textId="77777777" w:rsidR="002745E9" w:rsidRPr="007B1436" w:rsidRDefault="002745E9" w:rsidP="002745E9">
      <w:pPr>
        <w:rPr>
          <w:rFonts w:asciiTheme="minorHAnsi" w:hAnsiTheme="minorHAnsi"/>
          <w:u w:val="single"/>
        </w:rPr>
      </w:pPr>
      <w:r w:rsidRPr="007B1436">
        <w:rPr>
          <w:rFonts w:asciiTheme="minorHAnsi" w:hAnsiTheme="minorHAnsi"/>
          <w:u w:val="single"/>
        </w:rPr>
        <w:t>Cell culture:</w:t>
      </w:r>
    </w:p>
    <w:p w14:paraId="5F1D9C12" w14:textId="77777777" w:rsidR="002745E9" w:rsidRPr="007B1436" w:rsidRDefault="002745E9" w:rsidP="002745E9">
      <w:pPr>
        <w:rPr>
          <w:rFonts w:asciiTheme="minorHAnsi" w:hAnsiTheme="minorHAnsi"/>
        </w:rPr>
      </w:pPr>
      <w:r w:rsidRPr="007B1436">
        <w:rPr>
          <w:rFonts w:asciiTheme="minorHAnsi" w:hAnsiTheme="minorHAnsi"/>
        </w:rPr>
        <w:t>Keratinocytes, fibroblasts, adipose derived stem cells and bone marrow derived stem cells were cultured as previously described. These cells were seeded into 12 well plates at 1x10</w:t>
      </w:r>
      <w:r w:rsidRPr="007B1436">
        <w:rPr>
          <w:rFonts w:asciiTheme="minorHAnsi" w:hAnsiTheme="minorHAnsi"/>
          <w:vertAlign w:val="superscript"/>
        </w:rPr>
        <w:t>5</w:t>
      </w:r>
      <w:r w:rsidRPr="007B1436">
        <w:rPr>
          <w:rFonts w:asciiTheme="minorHAnsi" w:hAnsiTheme="minorHAnsi"/>
        </w:rPr>
        <w:t xml:space="preserve"> as controls, onto electrospun PLGA or incorporated into fibrin gels. After 24, 48 or 96 hours, samples were assessed for cell metabolic activity using an MTT assay.</w:t>
      </w:r>
    </w:p>
    <w:p w14:paraId="0DF94B57" w14:textId="77777777" w:rsidR="002745E9" w:rsidRPr="007B1436" w:rsidRDefault="002745E9" w:rsidP="002745E9">
      <w:pPr>
        <w:rPr>
          <w:rFonts w:asciiTheme="minorHAnsi" w:hAnsiTheme="minorHAnsi"/>
          <w:u w:val="single"/>
        </w:rPr>
      </w:pPr>
    </w:p>
    <w:p w14:paraId="2FCBF231" w14:textId="77777777" w:rsidR="002745E9" w:rsidRPr="007B1436" w:rsidRDefault="002745E9" w:rsidP="002745E9">
      <w:pPr>
        <w:rPr>
          <w:rFonts w:asciiTheme="minorHAnsi" w:hAnsiTheme="minorHAnsi"/>
          <w:u w:val="single"/>
        </w:rPr>
      </w:pPr>
      <w:r w:rsidRPr="007B1436">
        <w:rPr>
          <w:rFonts w:asciiTheme="minorHAnsi" w:hAnsiTheme="minorHAnsi"/>
          <w:u w:val="single"/>
        </w:rPr>
        <w:t>Ease of handling scaffolds after cell seeding:</w:t>
      </w:r>
    </w:p>
    <w:p w14:paraId="3E17145F" w14:textId="77777777" w:rsidR="002745E9" w:rsidRPr="007B1436" w:rsidRDefault="002745E9" w:rsidP="002745E9">
      <w:pPr>
        <w:rPr>
          <w:rFonts w:asciiTheme="minorHAnsi" w:hAnsiTheme="minorHAnsi"/>
        </w:rPr>
      </w:pPr>
      <w:r w:rsidRPr="007B1436">
        <w:rPr>
          <w:rFonts w:asciiTheme="minorHAnsi" w:hAnsiTheme="minorHAnsi"/>
        </w:rPr>
        <w:t>Both fibrin and PLGA seeded scaffolds were briefly assessed for ease of handling after 24 hours incubation to determine whether they could be handled with forceps.</w:t>
      </w:r>
    </w:p>
    <w:p w14:paraId="167560CC" w14:textId="77777777" w:rsidR="002745E9" w:rsidRPr="007B1436" w:rsidRDefault="002745E9" w:rsidP="002745E9">
      <w:pPr>
        <w:pStyle w:val="Heading2"/>
        <w:rPr>
          <w:color w:val="auto"/>
        </w:rPr>
      </w:pPr>
      <w:r w:rsidRPr="007B1436">
        <w:rPr>
          <w:color w:val="auto"/>
        </w:rPr>
        <w:br w:type="column"/>
      </w:r>
      <w:bookmarkStart w:id="147" w:name="_Toc358625791"/>
      <w:bookmarkStart w:id="148" w:name="_Toc362554026"/>
      <w:r w:rsidRPr="007B1436">
        <w:rPr>
          <w:color w:val="auto"/>
        </w:rPr>
        <w:t>Results:</w:t>
      </w:r>
      <w:bookmarkEnd w:id="147"/>
      <w:bookmarkEnd w:id="148"/>
    </w:p>
    <w:p w14:paraId="300F353F" w14:textId="77777777" w:rsidR="002745E9" w:rsidRPr="007B1436" w:rsidRDefault="002745E9" w:rsidP="002745E9">
      <w:pPr>
        <w:rPr>
          <w:rFonts w:asciiTheme="minorHAnsi" w:hAnsiTheme="minorHAnsi"/>
        </w:rPr>
      </w:pPr>
    </w:p>
    <w:p w14:paraId="527A8222"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Fibrinogen and Thrombin were combined at varying concentrations to find a solution which would set rapidly (in under 20 minutes) and be of sufficient mechanical strength to be picked up with forceps to allow being transported between well plates for experimental purposes.</w:t>
      </w:r>
    </w:p>
    <w:p w14:paraId="40DF40CC"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ab/>
      </w:r>
    </w:p>
    <w:p w14:paraId="4FC5A1E8" w14:textId="77777777" w:rsidR="002745E9" w:rsidRPr="007B1436" w:rsidRDefault="002745E9" w:rsidP="002745E9">
      <w:pPr>
        <w:rPr>
          <w:rFonts w:asciiTheme="minorHAnsi" w:hAnsiTheme="minorHAnsi"/>
        </w:rPr>
      </w:pPr>
      <w:r w:rsidRPr="007B1436">
        <w:rPr>
          <w:rFonts w:asciiTheme="minorHAnsi" w:hAnsiTheme="minorHAnsi" w:cs="Times New Roman"/>
        </w:rPr>
        <w:t>Briefly, solutions of fibrinogen and thrombin were made by combining the lyophilised powder with PBS and filter sterilising with a 20</w:t>
      </w:r>
      <w:r w:rsidRPr="007B1436">
        <w:rPr>
          <w:rFonts w:asciiTheme="minorHAnsi" w:hAnsiTheme="minorHAnsi"/>
        </w:rPr>
        <w:t>μm syringe filter. In order to find an appropriate concentration of thrombin to fibrinogen, the concentrations shown in Table 1 were investigated and the gelation noted.</w:t>
      </w:r>
    </w:p>
    <w:p w14:paraId="6BE12C47" w14:textId="77777777" w:rsidR="002745E9" w:rsidRPr="007B1436" w:rsidRDefault="002745E9" w:rsidP="002745E9">
      <w:pPr>
        <w:rPr>
          <w:rFonts w:asciiTheme="minorHAnsi" w:hAnsiTheme="minorHAnsi" w:cs="Times New Roman"/>
        </w:rPr>
      </w:pPr>
    </w:p>
    <w:p w14:paraId="386C8852" w14:textId="77777777" w:rsidR="002745E9" w:rsidRPr="007B1436" w:rsidRDefault="002745E9" w:rsidP="002745E9">
      <w:pPr>
        <w:rPr>
          <w:rFonts w:asciiTheme="minorHAnsi" w:hAnsiTheme="minorHAnsi"/>
          <w:lang w:val="en-US"/>
        </w:rPr>
      </w:pPr>
    </w:p>
    <w:p w14:paraId="36B67440" w14:textId="77777777" w:rsidR="002745E9" w:rsidRPr="007B1436" w:rsidRDefault="002745E9" w:rsidP="002745E9">
      <w:pPr>
        <w:rPr>
          <w:rFonts w:asciiTheme="minorHAnsi" w:hAnsiTheme="minorHAnsi"/>
          <w:lang w:val="en-US"/>
        </w:rPr>
      </w:pPr>
      <w:r w:rsidRPr="007B1436">
        <w:rPr>
          <w:rFonts w:asciiTheme="minorHAnsi" w:hAnsiTheme="minorHAnsi"/>
          <w:u w:val="single"/>
          <w:lang w:val="en-US"/>
        </w:rPr>
        <w:t xml:space="preserve">Table 1: </w:t>
      </w:r>
      <w:r w:rsidRPr="007B1436">
        <w:rPr>
          <w:rFonts w:asciiTheme="minorHAnsi" w:hAnsiTheme="minorHAnsi"/>
          <w:lang w:val="en-US"/>
        </w:rPr>
        <w:t>Table describing consistency of fibrin gels with changing thrombin concentration after 1 hour incubation at 37°C:</w:t>
      </w:r>
    </w:p>
    <w:tbl>
      <w:tblPr>
        <w:tblStyle w:val="TableGrid"/>
        <w:tblW w:w="9464" w:type="dxa"/>
        <w:tblLook w:val="04A0" w:firstRow="1" w:lastRow="0" w:firstColumn="1" w:lastColumn="0" w:noHBand="0" w:noVBand="1"/>
      </w:tblPr>
      <w:tblGrid>
        <w:gridCol w:w="1423"/>
        <w:gridCol w:w="1250"/>
        <w:gridCol w:w="5046"/>
        <w:gridCol w:w="1745"/>
      </w:tblGrid>
      <w:tr w:rsidR="002745E9" w:rsidRPr="007B1436" w14:paraId="1EB1EA40" w14:textId="77777777" w:rsidTr="002745E9">
        <w:tc>
          <w:tcPr>
            <w:tcW w:w="1423" w:type="dxa"/>
          </w:tcPr>
          <w:p w14:paraId="10969983" w14:textId="77777777" w:rsidR="002745E9" w:rsidRPr="007B1436" w:rsidRDefault="002745E9" w:rsidP="002745E9">
            <w:pPr>
              <w:rPr>
                <w:rFonts w:asciiTheme="minorHAnsi" w:hAnsiTheme="minorHAnsi"/>
                <w:lang w:val="en-US"/>
              </w:rPr>
            </w:pPr>
            <w:r w:rsidRPr="007B1436">
              <w:rPr>
                <w:rFonts w:asciiTheme="minorHAnsi" w:hAnsiTheme="minorHAnsi"/>
                <w:lang w:val="en-US"/>
              </w:rPr>
              <w:t>Fibrinogen (800</w:t>
            </w:r>
            <w:r w:rsidRPr="007B1436">
              <w:rPr>
                <w:rFonts w:asciiTheme="minorHAnsi" w:hAnsiTheme="minorHAnsi"/>
              </w:rPr>
              <w:t>μl)</w:t>
            </w:r>
          </w:p>
        </w:tc>
        <w:tc>
          <w:tcPr>
            <w:tcW w:w="1250" w:type="dxa"/>
          </w:tcPr>
          <w:p w14:paraId="7C8BFD65" w14:textId="77777777" w:rsidR="002745E9" w:rsidRPr="007B1436" w:rsidRDefault="002745E9" w:rsidP="002745E9">
            <w:pPr>
              <w:rPr>
                <w:rFonts w:asciiTheme="minorHAnsi" w:hAnsiTheme="minorHAnsi"/>
                <w:lang w:val="en-US"/>
              </w:rPr>
            </w:pPr>
            <w:r w:rsidRPr="007B1436">
              <w:rPr>
                <w:rFonts w:asciiTheme="minorHAnsi" w:hAnsiTheme="minorHAnsi"/>
                <w:lang w:val="en-US"/>
              </w:rPr>
              <w:t>Thrombin (350</w:t>
            </w:r>
            <w:r w:rsidRPr="007B1436">
              <w:rPr>
                <w:rFonts w:asciiTheme="minorHAnsi" w:hAnsiTheme="minorHAnsi"/>
              </w:rPr>
              <w:t>μl)</w:t>
            </w:r>
          </w:p>
        </w:tc>
        <w:tc>
          <w:tcPr>
            <w:tcW w:w="5046" w:type="dxa"/>
          </w:tcPr>
          <w:p w14:paraId="2184FE7C" w14:textId="77777777" w:rsidR="002745E9" w:rsidRPr="007B1436" w:rsidRDefault="002745E9" w:rsidP="002745E9">
            <w:pPr>
              <w:rPr>
                <w:rFonts w:asciiTheme="minorHAnsi" w:hAnsiTheme="minorHAnsi"/>
                <w:lang w:val="en-US"/>
              </w:rPr>
            </w:pPr>
            <w:r w:rsidRPr="007B1436">
              <w:rPr>
                <w:rFonts w:asciiTheme="minorHAnsi" w:hAnsiTheme="minorHAnsi"/>
                <w:lang w:val="en-US"/>
              </w:rPr>
              <w:t>Notes:</w:t>
            </w:r>
          </w:p>
        </w:tc>
        <w:tc>
          <w:tcPr>
            <w:tcW w:w="1745" w:type="dxa"/>
          </w:tcPr>
          <w:p w14:paraId="06239904" w14:textId="77777777" w:rsidR="002745E9" w:rsidRPr="007B1436" w:rsidRDefault="002745E9" w:rsidP="002745E9">
            <w:pPr>
              <w:rPr>
                <w:rFonts w:asciiTheme="minorHAnsi" w:hAnsiTheme="minorHAnsi"/>
                <w:lang w:val="en-US"/>
              </w:rPr>
            </w:pPr>
            <w:r w:rsidRPr="007B1436">
              <w:rPr>
                <w:rFonts w:asciiTheme="minorHAnsi" w:hAnsiTheme="minorHAnsi"/>
                <w:lang w:val="en-US"/>
              </w:rPr>
              <w:t>Corresponding figure:</w:t>
            </w:r>
          </w:p>
        </w:tc>
      </w:tr>
      <w:tr w:rsidR="002745E9" w:rsidRPr="007B1436" w14:paraId="1968C9A3" w14:textId="77777777" w:rsidTr="002745E9">
        <w:tc>
          <w:tcPr>
            <w:tcW w:w="1423" w:type="dxa"/>
          </w:tcPr>
          <w:p w14:paraId="2A744AC7" w14:textId="77777777" w:rsidR="002745E9" w:rsidRPr="007B1436" w:rsidRDefault="002745E9" w:rsidP="002745E9">
            <w:pPr>
              <w:rPr>
                <w:rFonts w:asciiTheme="minorHAnsi" w:hAnsiTheme="minorHAnsi"/>
                <w:lang w:val="en-US"/>
              </w:rPr>
            </w:pPr>
            <w:r w:rsidRPr="007B1436">
              <w:rPr>
                <w:rFonts w:asciiTheme="minorHAnsi" w:hAnsiTheme="minorHAnsi"/>
                <w:lang w:val="en-US"/>
              </w:rPr>
              <w:t>20mg/ml</w:t>
            </w:r>
          </w:p>
        </w:tc>
        <w:tc>
          <w:tcPr>
            <w:tcW w:w="1250" w:type="dxa"/>
          </w:tcPr>
          <w:p w14:paraId="4A65909B" w14:textId="77777777" w:rsidR="002745E9" w:rsidRPr="007B1436" w:rsidRDefault="002745E9" w:rsidP="002745E9">
            <w:pPr>
              <w:rPr>
                <w:rFonts w:asciiTheme="minorHAnsi" w:hAnsiTheme="minorHAnsi"/>
                <w:lang w:val="en-US"/>
              </w:rPr>
            </w:pPr>
            <w:r w:rsidRPr="007B1436">
              <w:rPr>
                <w:rFonts w:asciiTheme="minorHAnsi" w:hAnsiTheme="minorHAnsi"/>
                <w:lang w:val="en-US"/>
              </w:rPr>
              <w:t>0.5U/ml</w:t>
            </w:r>
          </w:p>
        </w:tc>
        <w:tc>
          <w:tcPr>
            <w:tcW w:w="5046" w:type="dxa"/>
          </w:tcPr>
          <w:p w14:paraId="35695BC2" w14:textId="79C1E05D" w:rsidR="002745E9" w:rsidRPr="007B1436" w:rsidRDefault="002745E9" w:rsidP="002745E9">
            <w:pPr>
              <w:rPr>
                <w:rFonts w:asciiTheme="minorHAnsi" w:hAnsiTheme="minorHAnsi"/>
              </w:rPr>
            </w:pPr>
            <w:r w:rsidRPr="007B1436">
              <w:rPr>
                <w:rFonts w:asciiTheme="minorHAnsi" w:hAnsiTheme="minorHAnsi"/>
                <w:lang w:val="en-US"/>
              </w:rPr>
              <w:t>The clot does</w:t>
            </w:r>
            <w:r w:rsidR="003566B0">
              <w:rPr>
                <w:rFonts w:asciiTheme="minorHAnsi" w:hAnsiTheme="minorHAnsi"/>
                <w:lang w:val="en-US"/>
              </w:rPr>
              <w:t xml:space="preserve"> not</w:t>
            </w:r>
            <w:r w:rsidRPr="007B1436">
              <w:rPr>
                <w:rFonts w:asciiTheme="minorHAnsi" w:hAnsiTheme="minorHAnsi"/>
                <w:lang w:val="en-US"/>
              </w:rPr>
              <w:t xml:space="preserve"> reach full gelation, instead a thin brittle gel forms over the remaining liquid (approximately 800</w:t>
            </w:r>
            <w:r w:rsidRPr="007B1436">
              <w:rPr>
                <w:rFonts w:asciiTheme="minorHAnsi" w:hAnsiTheme="minorHAnsi"/>
              </w:rPr>
              <w:t>μl).</w:t>
            </w:r>
          </w:p>
          <w:p w14:paraId="25F1E5F7" w14:textId="77777777" w:rsidR="002745E9" w:rsidRPr="007B1436" w:rsidRDefault="002745E9" w:rsidP="002745E9">
            <w:pPr>
              <w:rPr>
                <w:rFonts w:asciiTheme="minorHAnsi" w:hAnsiTheme="minorHAnsi"/>
                <w:lang w:val="en-US"/>
              </w:rPr>
            </w:pPr>
            <w:r w:rsidRPr="007B1436">
              <w:rPr>
                <w:rFonts w:asciiTheme="minorHAnsi" w:hAnsiTheme="minorHAnsi"/>
              </w:rPr>
              <w:t>It is difficult to pick up the gel with forceps due to considerable weakness and shearing of the gel.</w:t>
            </w:r>
          </w:p>
        </w:tc>
        <w:tc>
          <w:tcPr>
            <w:tcW w:w="1745" w:type="dxa"/>
          </w:tcPr>
          <w:p w14:paraId="4C0FE8F5" w14:textId="77777777" w:rsidR="002745E9" w:rsidRPr="007B1436" w:rsidRDefault="002745E9" w:rsidP="002745E9">
            <w:pPr>
              <w:rPr>
                <w:rFonts w:asciiTheme="minorHAnsi" w:hAnsiTheme="minorHAnsi"/>
                <w:lang w:val="en-US"/>
              </w:rPr>
            </w:pPr>
            <w:r w:rsidRPr="007B1436">
              <w:rPr>
                <w:rFonts w:asciiTheme="minorHAnsi" w:hAnsiTheme="minorHAnsi"/>
                <w:lang w:val="en-US"/>
              </w:rPr>
              <w:t>Fig: A, A’</w:t>
            </w:r>
          </w:p>
        </w:tc>
      </w:tr>
      <w:tr w:rsidR="002745E9" w:rsidRPr="007B1436" w14:paraId="060355FD" w14:textId="77777777" w:rsidTr="002745E9">
        <w:tc>
          <w:tcPr>
            <w:tcW w:w="1423" w:type="dxa"/>
          </w:tcPr>
          <w:p w14:paraId="640C2264" w14:textId="77777777" w:rsidR="002745E9" w:rsidRPr="007B1436" w:rsidRDefault="002745E9" w:rsidP="002745E9">
            <w:pPr>
              <w:rPr>
                <w:rFonts w:asciiTheme="minorHAnsi" w:hAnsiTheme="minorHAnsi"/>
                <w:lang w:val="en-US"/>
              </w:rPr>
            </w:pPr>
            <w:r w:rsidRPr="007B1436">
              <w:rPr>
                <w:rFonts w:asciiTheme="minorHAnsi" w:hAnsiTheme="minorHAnsi"/>
                <w:lang w:val="en-US"/>
              </w:rPr>
              <w:t>20mg/ml</w:t>
            </w:r>
          </w:p>
        </w:tc>
        <w:tc>
          <w:tcPr>
            <w:tcW w:w="1250" w:type="dxa"/>
          </w:tcPr>
          <w:p w14:paraId="40904EAA" w14:textId="77777777" w:rsidR="002745E9" w:rsidRPr="007B1436" w:rsidRDefault="002745E9" w:rsidP="002745E9">
            <w:pPr>
              <w:rPr>
                <w:rFonts w:asciiTheme="minorHAnsi" w:hAnsiTheme="minorHAnsi"/>
                <w:lang w:val="en-US"/>
              </w:rPr>
            </w:pPr>
            <w:r w:rsidRPr="007B1436">
              <w:rPr>
                <w:rFonts w:asciiTheme="minorHAnsi" w:hAnsiTheme="minorHAnsi"/>
                <w:lang w:val="en-US"/>
              </w:rPr>
              <w:t>2.5U/ml</w:t>
            </w:r>
          </w:p>
        </w:tc>
        <w:tc>
          <w:tcPr>
            <w:tcW w:w="5046" w:type="dxa"/>
          </w:tcPr>
          <w:p w14:paraId="7B269EA7" w14:textId="77777777" w:rsidR="002745E9" w:rsidRPr="007B1436" w:rsidRDefault="002745E9" w:rsidP="002745E9">
            <w:pPr>
              <w:rPr>
                <w:rFonts w:asciiTheme="minorHAnsi" w:hAnsiTheme="minorHAnsi"/>
              </w:rPr>
            </w:pPr>
            <w:r w:rsidRPr="007B1436">
              <w:rPr>
                <w:rFonts w:asciiTheme="minorHAnsi" w:hAnsiTheme="minorHAnsi"/>
                <w:lang w:val="en-US"/>
              </w:rPr>
              <w:t>A greater volume of the clot solidifies, however a small quantity of liquid (&lt;50</w:t>
            </w:r>
            <w:r w:rsidRPr="007B1436">
              <w:rPr>
                <w:rFonts w:asciiTheme="minorHAnsi" w:hAnsiTheme="minorHAnsi"/>
              </w:rPr>
              <w:t>μl) remains.</w:t>
            </w:r>
          </w:p>
          <w:p w14:paraId="13A17723" w14:textId="77777777" w:rsidR="002745E9" w:rsidRPr="007B1436" w:rsidRDefault="002745E9" w:rsidP="002745E9">
            <w:pPr>
              <w:rPr>
                <w:rFonts w:asciiTheme="minorHAnsi" w:hAnsiTheme="minorHAnsi"/>
                <w:lang w:val="en-US"/>
              </w:rPr>
            </w:pPr>
            <w:r w:rsidRPr="007B1436">
              <w:rPr>
                <w:rFonts w:asciiTheme="minorHAnsi" w:hAnsiTheme="minorHAnsi"/>
              </w:rPr>
              <w:t>It is possible to pick up the gel with forceps however much of the gel remains in the well plate in a viscous liquid form.</w:t>
            </w:r>
          </w:p>
        </w:tc>
        <w:tc>
          <w:tcPr>
            <w:tcW w:w="1745" w:type="dxa"/>
          </w:tcPr>
          <w:p w14:paraId="346446F8" w14:textId="77777777" w:rsidR="002745E9" w:rsidRPr="007B1436" w:rsidRDefault="002745E9" w:rsidP="002745E9">
            <w:pPr>
              <w:rPr>
                <w:rFonts w:asciiTheme="minorHAnsi" w:hAnsiTheme="minorHAnsi"/>
                <w:lang w:val="en-US"/>
              </w:rPr>
            </w:pPr>
            <w:r w:rsidRPr="007B1436">
              <w:rPr>
                <w:rFonts w:asciiTheme="minorHAnsi" w:hAnsiTheme="minorHAnsi"/>
                <w:lang w:val="en-US"/>
              </w:rPr>
              <w:t>Fig B, B’</w:t>
            </w:r>
          </w:p>
        </w:tc>
      </w:tr>
      <w:tr w:rsidR="002745E9" w:rsidRPr="007B1436" w14:paraId="18AA7751" w14:textId="77777777" w:rsidTr="002745E9">
        <w:tc>
          <w:tcPr>
            <w:tcW w:w="1423" w:type="dxa"/>
          </w:tcPr>
          <w:p w14:paraId="49067FBC" w14:textId="77777777" w:rsidR="002745E9" w:rsidRPr="007B1436" w:rsidRDefault="002745E9" w:rsidP="002745E9">
            <w:pPr>
              <w:rPr>
                <w:rFonts w:asciiTheme="minorHAnsi" w:hAnsiTheme="minorHAnsi"/>
                <w:lang w:val="en-US"/>
              </w:rPr>
            </w:pPr>
            <w:r w:rsidRPr="007B1436">
              <w:rPr>
                <w:rFonts w:asciiTheme="minorHAnsi" w:hAnsiTheme="minorHAnsi"/>
                <w:lang w:val="en-US"/>
              </w:rPr>
              <w:t>20mg/ml</w:t>
            </w:r>
          </w:p>
        </w:tc>
        <w:tc>
          <w:tcPr>
            <w:tcW w:w="1250" w:type="dxa"/>
          </w:tcPr>
          <w:p w14:paraId="195F2B50" w14:textId="77777777" w:rsidR="002745E9" w:rsidRPr="007B1436" w:rsidRDefault="002745E9" w:rsidP="002745E9">
            <w:pPr>
              <w:rPr>
                <w:rFonts w:asciiTheme="minorHAnsi" w:hAnsiTheme="minorHAnsi"/>
                <w:lang w:val="en-US"/>
              </w:rPr>
            </w:pPr>
            <w:r w:rsidRPr="007B1436">
              <w:rPr>
                <w:rFonts w:asciiTheme="minorHAnsi" w:hAnsiTheme="minorHAnsi"/>
                <w:lang w:val="en-US"/>
              </w:rPr>
              <w:t>5U/ml</w:t>
            </w:r>
          </w:p>
        </w:tc>
        <w:tc>
          <w:tcPr>
            <w:tcW w:w="5046" w:type="dxa"/>
          </w:tcPr>
          <w:p w14:paraId="730D51A2" w14:textId="77777777" w:rsidR="002745E9" w:rsidRPr="007B1436" w:rsidRDefault="002745E9" w:rsidP="002745E9">
            <w:pPr>
              <w:rPr>
                <w:rFonts w:asciiTheme="minorHAnsi" w:hAnsiTheme="minorHAnsi"/>
                <w:lang w:val="en-US"/>
              </w:rPr>
            </w:pPr>
            <w:r w:rsidRPr="007B1436">
              <w:rPr>
                <w:rFonts w:asciiTheme="minorHAnsi" w:hAnsiTheme="minorHAnsi"/>
                <w:lang w:val="en-US"/>
              </w:rPr>
              <w:t>This concentration of thrombin causes rapid solidification within 20 minutes whether in the incubator at 37°C or at room temperature. The gel is readily moved with forceps and can be replated with ease.</w:t>
            </w:r>
          </w:p>
        </w:tc>
        <w:tc>
          <w:tcPr>
            <w:tcW w:w="1745" w:type="dxa"/>
          </w:tcPr>
          <w:p w14:paraId="6101AF2F" w14:textId="77777777" w:rsidR="002745E9" w:rsidRPr="007B1436" w:rsidRDefault="002745E9" w:rsidP="002745E9">
            <w:pPr>
              <w:rPr>
                <w:rFonts w:asciiTheme="minorHAnsi" w:hAnsiTheme="minorHAnsi"/>
                <w:lang w:val="en-US"/>
              </w:rPr>
            </w:pPr>
            <w:r w:rsidRPr="007B1436">
              <w:rPr>
                <w:rFonts w:asciiTheme="minorHAnsi" w:hAnsiTheme="minorHAnsi"/>
                <w:lang w:val="en-US"/>
              </w:rPr>
              <w:t>Fig C, C’</w:t>
            </w:r>
          </w:p>
        </w:tc>
      </w:tr>
      <w:tr w:rsidR="002745E9" w:rsidRPr="007B1436" w14:paraId="0B16B964" w14:textId="77777777" w:rsidTr="002745E9">
        <w:tc>
          <w:tcPr>
            <w:tcW w:w="1423" w:type="dxa"/>
          </w:tcPr>
          <w:p w14:paraId="5EB01EB6" w14:textId="77777777" w:rsidR="002745E9" w:rsidRPr="007B1436" w:rsidRDefault="002745E9" w:rsidP="002745E9">
            <w:pPr>
              <w:rPr>
                <w:rFonts w:asciiTheme="minorHAnsi" w:hAnsiTheme="minorHAnsi"/>
                <w:lang w:val="en-US"/>
              </w:rPr>
            </w:pPr>
            <w:r w:rsidRPr="007B1436">
              <w:rPr>
                <w:rFonts w:asciiTheme="minorHAnsi" w:hAnsiTheme="minorHAnsi"/>
                <w:lang w:val="en-US"/>
              </w:rPr>
              <w:t>20mg/ml</w:t>
            </w:r>
          </w:p>
        </w:tc>
        <w:tc>
          <w:tcPr>
            <w:tcW w:w="1250" w:type="dxa"/>
          </w:tcPr>
          <w:p w14:paraId="2597267A" w14:textId="77777777" w:rsidR="002745E9" w:rsidRPr="007B1436" w:rsidRDefault="002745E9" w:rsidP="002745E9">
            <w:pPr>
              <w:rPr>
                <w:rFonts w:asciiTheme="minorHAnsi" w:hAnsiTheme="minorHAnsi"/>
                <w:lang w:val="en-US"/>
              </w:rPr>
            </w:pPr>
            <w:r w:rsidRPr="007B1436">
              <w:rPr>
                <w:rFonts w:asciiTheme="minorHAnsi" w:hAnsiTheme="minorHAnsi"/>
                <w:lang w:val="en-US"/>
              </w:rPr>
              <w:t>15U/ml</w:t>
            </w:r>
          </w:p>
        </w:tc>
        <w:tc>
          <w:tcPr>
            <w:tcW w:w="5046" w:type="dxa"/>
          </w:tcPr>
          <w:p w14:paraId="32ABE18D" w14:textId="77777777" w:rsidR="002745E9" w:rsidRPr="007B1436" w:rsidRDefault="002745E9" w:rsidP="002745E9">
            <w:pPr>
              <w:rPr>
                <w:rFonts w:asciiTheme="minorHAnsi" w:hAnsiTheme="minorHAnsi"/>
                <w:lang w:val="en-US"/>
              </w:rPr>
            </w:pPr>
            <w:r w:rsidRPr="007B1436">
              <w:rPr>
                <w:rFonts w:asciiTheme="minorHAnsi" w:hAnsiTheme="minorHAnsi"/>
                <w:lang w:val="en-US"/>
              </w:rPr>
              <w:t>Despite a more rapid gelation than 5U/ml thrombin (approximately 5 minutes), the gel is brittle and unable to be picked up by forceps. Instead, the gel shears into multiple pieces.</w:t>
            </w:r>
          </w:p>
        </w:tc>
        <w:tc>
          <w:tcPr>
            <w:tcW w:w="1745" w:type="dxa"/>
          </w:tcPr>
          <w:p w14:paraId="06F89FCA" w14:textId="77777777" w:rsidR="002745E9" w:rsidRPr="007B1436" w:rsidRDefault="002745E9" w:rsidP="002745E9">
            <w:pPr>
              <w:rPr>
                <w:rFonts w:asciiTheme="minorHAnsi" w:hAnsiTheme="minorHAnsi"/>
                <w:lang w:val="en-US"/>
              </w:rPr>
            </w:pPr>
            <w:r w:rsidRPr="007B1436">
              <w:rPr>
                <w:rFonts w:asciiTheme="minorHAnsi" w:hAnsiTheme="minorHAnsi"/>
                <w:lang w:val="en-US"/>
              </w:rPr>
              <w:t>Fig D, D’</w:t>
            </w:r>
          </w:p>
        </w:tc>
      </w:tr>
    </w:tbl>
    <w:p w14:paraId="01D2DCDE" w14:textId="77777777" w:rsidR="002745E9" w:rsidRPr="007B1436" w:rsidRDefault="002745E9" w:rsidP="002745E9">
      <w:pPr>
        <w:rPr>
          <w:rFonts w:asciiTheme="minorHAnsi" w:hAnsiTheme="minorHAnsi"/>
          <w:sz w:val="20"/>
          <w:szCs w:val="20"/>
          <w:lang w:val="en-US"/>
        </w:rPr>
      </w:pPr>
      <w:r w:rsidRPr="007B1436">
        <w:rPr>
          <w:rFonts w:asciiTheme="minorHAnsi" w:hAnsiTheme="minorHAnsi"/>
          <w:sz w:val="20"/>
          <w:szCs w:val="20"/>
          <w:lang w:val="en-US"/>
        </w:rPr>
        <w:t>Table 1 shows the different concentrations and the impact of replacing the fibrin gel in the well and picking with forceps. From these results the optimum mixture was 800</w:t>
      </w:r>
      <w:r w:rsidRPr="007B1436">
        <w:rPr>
          <w:rFonts w:asciiTheme="minorHAnsi" w:hAnsiTheme="minorHAnsi"/>
          <w:sz w:val="20"/>
          <w:szCs w:val="20"/>
        </w:rPr>
        <w:t>μl</w:t>
      </w:r>
      <w:r w:rsidRPr="007B1436">
        <w:rPr>
          <w:rFonts w:asciiTheme="minorHAnsi" w:hAnsiTheme="minorHAnsi"/>
          <w:sz w:val="20"/>
          <w:szCs w:val="20"/>
          <w:lang w:val="en-US"/>
        </w:rPr>
        <w:t xml:space="preserve"> fibrinogen (20mg/ml) and 350</w:t>
      </w:r>
      <w:r w:rsidRPr="007B1436">
        <w:rPr>
          <w:rFonts w:asciiTheme="minorHAnsi" w:hAnsiTheme="minorHAnsi"/>
          <w:sz w:val="20"/>
          <w:szCs w:val="20"/>
        </w:rPr>
        <w:t>μl</w:t>
      </w:r>
      <w:r w:rsidRPr="007B1436">
        <w:rPr>
          <w:rFonts w:asciiTheme="minorHAnsi" w:hAnsiTheme="minorHAnsi"/>
          <w:sz w:val="20"/>
          <w:szCs w:val="20"/>
          <w:lang w:val="en-US"/>
        </w:rPr>
        <w:t xml:space="preserve"> thrombin (5U/ml).</w:t>
      </w:r>
      <w:r w:rsidRPr="007B1436">
        <w:rPr>
          <w:rFonts w:asciiTheme="minorHAnsi" w:hAnsiTheme="minorHAnsi"/>
          <w:sz w:val="20"/>
          <w:szCs w:val="20"/>
          <w:lang w:val="en-US"/>
        </w:rPr>
        <w:br w:type="column"/>
      </w:r>
    </w:p>
    <w:tbl>
      <w:tblPr>
        <w:tblStyle w:val="TableGrid"/>
        <w:tblW w:w="79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6"/>
        <w:gridCol w:w="3909"/>
      </w:tblGrid>
      <w:tr w:rsidR="002745E9" w:rsidRPr="007B1436" w14:paraId="023D8523" w14:textId="77777777" w:rsidTr="00872642">
        <w:trPr>
          <w:jc w:val="center"/>
        </w:trPr>
        <w:tc>
          <w:tcPr>
            <w:tcW w:w="4043" w:type="dxa"/>
          </w:tcPr>
          <w:p w14:paraId="116FD238" w14:textId="77777777" w:rsidR="002745E9" w:rsidRPr="007B1436" w:rsidRDefault="002745E9" w:rsidP="002745E9">
            <w:pPr>
              <w:pStyle w:val="Normal1"/>
              <w:spacing w:line="360" w:lineRule="auto"/>
              <w:rPr>
                <w:rFonts w:asciiTheme="minorHAnsi" w:hAnsiTheme="minorHAnsi" w:cs="Times New Roman"/>
                <w:noProof/>
                <w:color w:val="auto"/>
                <w:lang w:val="en-US"/>
              </w:rPr>
            </w:pPr>
            <w:r w:rsidRPr="007B1436">
              <w:rPr>
                <w:rFonts w:asciiTheme="minorHAnsi" w:hAnsiTheme="minorHAnsi" w:cs="Times New Roman"/>
                <w:noProof/>
                <w:color w:val="auto"/>
                <w:lang w:val="en-US"/>
              </w:rPr>
              <mc:AlternateContent>
                <mc:Choice Requires="wpg">
                  <w:drawing>
                    <wp:anchor distT="0" distB="0" distL="114300" distR="114300" simplePos="0" relativeHeight="251665408" behindDoc="0" locked="0" layoutInCell="1" allowOverlap="1" wp14:anchorId="4002D5D8" wp14:editId="4DE06ACC">
                      <wp:simplePos x="0" y="0"/>
                      <wp:positionH relativeFrom="column">
                        <wp:posOffset>47625</wp:posOffset>
                      </wp:positionH>
                      <wp:positionV relativeFrom="margin">
                        <wp:align>center</wp:align>
                      </wp:positionV>
                      <wp:extent cx="2316480" cy="1619885"/>
                      <wp:effectExtent l="0" t="0" r="0" b="5715"/>
                      <wp:wrapSquare wrapText="bothSides"/>
                      <wp:docPr id="1" name="Group 1"/>
                      <wp:cNvGraphicFramePr/>
                      <a:graphic xmlns:a="http://schemas.openxmlformats.org/drawingml/2006/main">
                        <a:graphicData uri="http://schemas.microsoft.com/office/word/2010/wordprocessingGroup">
                          <wpg:wgp>
                            <wpg:cNvGrpSpPr/>
                            <wpg:grpSpPr>
                              <a:xfrm>
                                <a:off x="0" y="0"/>
                                <a:ext cx="2316480" cy="1619885"/>
                                <a:chOff x="0" y="0"/>
                                <a:chExt cx="2316480" cy="1619885"/>
                              </a:xfrm>
                            </wpg:grpSpPr>
                            <pic:pic xmlns:pic="http://schemas.openxmlformats.org/drawingml/2006/picture">
                              <pic:nvPicPr>
                                <pic:cNvPr id="2" name="Picture 2" descr="Macintosh HD:private:var:folders:3b:2h8mbl992k5556p3c7s6jjw00000gn:T:TemporaryItems:unspecified.jpg"/>
                                <pic:cNvPicPr>
                                  <a:picLocks noChangeAspect="1"/>
                                </pic:cNvPicPr>
                              </pic:nvPicPr>
                              <pic:blipFill rotWithShape="1">
                                <a:blip r:embed="rId14">
                                  <a:extLst>
                                    <a:ext uri="{28A0092B-C50C-407E-A947-70E740481C1C}">
                                      <a14:useLocalDpi xmlns:a14="http://schemas.microsoft.com/office/drawing/2010/main" val="0"/>
                                    </a:ext>
                                  </a:extLst>
                                </a:blip>
                                <a:srcRect l="41659" t="41985" r="16347" b="5565"/>
                                <a:stretch/>
                              </pic:blipFill>
                              <pic:spPr bwMode="auto">
                                <a:xfrm>
                                  <a:off x="11430" y="0"/>
                                  <a:ext cx="2305050" cy="1619885"/>
                                </a:xfrm>
                                <a:prstGeom prst="rect">
                                  <a:avLst/>
                                </a:prstGeom>
                                <a:noFill/>
                                <a:ln>
                                  <a:noFill/>
                                </a:ln>
                                <a:extLst>
                                  <a:ext uri="{53640926-AAD7-44d8-BBD7-CCE9431645EC}">
                                    <a14:shadowObscured xmlns:a14="http://schemas.microsoft.com/office/drawing/2010/main"/>
                                  </a:ext>
                                </a:extLst>
                              </pic:spPr>
                            </pic:pic>
                            <wps:wsp>
                              <wps:cNvPr id="3" name="Text Box 3"/>
                              <wps:cNvSpPr txBox="1"/>
                              <wps:spPr>
                                <a:xfrm>
                                  <a:off x="0" y="78105"/>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34D252" w14:textId="77777777" w:rsidR="000A617A" w:rsidRPr="00E3166F" w:rsidRDefault="000A617A" w:rsidP="002745E9">
                                    <w:pPr>
                                      <w:rPr>
                                        <w:b/>
                                        <w:sz w:val="28"/>
                                        <w:szCs w:val="28"/>
                                      </w:rPr>
                                    </w:pPr>
                                    <w:r w:rsidRPr="00E3166F">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 o:spid="_x0000_s1058" style="position:absolute;margin-left:3.75pt;margin-top:0;width:182.4pt;height:127.55pt;z-index:251665408;mso-position-vertical:center;mso-position-vertical-relative:margin" coordsize="2316480,16198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">
                      <v:shape id="Picture 2" o:spid="_x0000_s1059" type="#_x0000_t75" alt="Macintosh HD:private:var:folders:3b:2h8mbl992k5556p3c7s6jjw00000gn:T:TemporaryItems:unspecified.jpg" style="position:absolute;left:11430;width:2305050;height:1619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PP&#10;IGrCAAAA2gAAAA8AAABkcnMvZG93bnJldi54bWxEj0GLwjAUhO8L/ofwBG9rqlBZqlFUEJbFw656&#10;8Phonk1p81KSWOu/NwsLexxm5htmtRlsK3ryoXasYDbNQBCXTtdcKbicD+8fIEJE1tg6JgVPCrBZ&#10;j95WWGj34B/qT7ESCcKhQAUmxq6QMpSGLIap64iTd3PeYkzSV1J7fCS4beU8yxbSYs1pwWBHe0Nl&#10;c7pbBbnvstw1+e77a78w9b2x/fFqlZqMh+0SRKQh/of/2p9awRx+r6QbINc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jzyBqwgAAANoAAAAPAAAAAAAAAAAAAAAAAJwCAABk&#10;cnMvZG93bnJldi54bWxQSwUGAAAAAAQABAD3AAAAiwMAAAAA&#10;">
                        <v:imagedata r:id="rId15" o:title="unspecified.jpg" croptop="27515f" cropbottom="3647f" cropleft="27302f" cropright="10713f"/>
                        <v:path arrowok="t"/>
                      </v:shape>
                      <v:shape id="Text Box 3" o:spid="_x0000_s1060" type="#_x0000_t202" style="position:absolute;top:78105;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0234D252" w14:textId="77777777" w:rsidR="000A617A" w:rsidRPr="00E3166F" w:rsidRDefault="000A617A" w:rsidP="002745E9">
                              <w:pPr>
                                <w:rPr>
                                  <w:b/>
                                  <w:sz w:val="28"/>
                                  <w:szCs w:val="28"/>
                                </w:rPr>
                              </w:pPr>
                              <w:r w:rsidRPr="00E3166F">
                                <w:rPr>
                                  <w:b/>
                                  <w:sz w:val="28"/>
                                  <w:szCs w:val="28"/>
                                </w:rPr>
                                <w:t>A</w:t>
                              </w:r>
                            </w:p>
                          </w:txbxContent>
                        </v:textbox>
                      </v:shape>
                      <w10:wrap type="square" anchory="margin"/>
                    </v:group>
                  </w:pict>
                </mc:Fallback>
              </mc:AlternateContent>
            </w:r>
          </w:p>
        </w:tc>
        <w:tc>
          <w:tcPr>
            <w:tcW w:w="3902" w:type="dxa"/>
          </w:tcPr>
          <w:p w14:paraId="09E07036" w14:textId="77777777" w:rsidR="002745E9" w:rsidRPr="007B1436" w:rsidRDefault="002745E9" w:rsidP="002745E9">
            <w:pPr>
              <w:pStyle w:val="Normal1"/>
              <w:spacing w:line="360" w:lineRule="auto"/>
              <w:rPr>
                <w:rFonts w:asciiTheme="minorHAnsi" w:hAnsiTheme="minorHAnsi" w:cs="Times New Roman"/>
                <w:noProof/>
                <w:color w:val="auto"/>
                <w:lang w:val="en-US"/>
              </w:rPr>
            </w:pPr>
            <w:r w:rsidRPr="007B1436">
              <w:rPr>
                <w:rFonts w:asciiTheme="minorHAnsi" w:hAnsiTheme="minorHAnsi" w:cs="Times New Roman"/>
                <w:noProof/>
                <w:color w:val="auto"/>
                <w:lang w:val="en-US"/>
              </w:rPr>
              <mc:AlternateContent>
                <mc:Choice Requires="wpg">
                  <w:drawing>
                    <wp:anchor distT="0" distB="0" distL="114300" distR="114300" simplePos="0" relativeHeight="251664384" behindDoc="0" locked="0" layoutInCell="1" allowOverlap="1" wp14:anchorId="746767D8" wp14:editId="356DE8EE">
                      <wp:simplePos x="0" y="0"/>
                      <wp:positionH relativeFrom="column">
                        <wp:posOffset>-635</wp:posOffset>
                      </wp:positionH>
                      <wp:positionV relativeFrom="margin">
                        <wp:align>center</wp:align>
                      </wp:positionV>
                      <wp:extent cx="2345055" cy="1619885"/>
                      <wp:effectExtent l="0" t="0" r="0" b="5715"/>
                      <wp:wrapSquare wrapText="bothSides"/>
                      <wp:docPr id="20" name="Group 20"/>
                      <wp:cNvGraphicFramePr/>
                      <a:graphic xmlns:a="http://schemas.openxmlformats.org/drawingml/2006/main">
                        <a:graphicData uri="http://schemas.microsoft.com/office/word/2010/wordprocessingGroup">
                          <wpg:wgp>
                            <wpg:cNvGrpSpPr/>
                            <wpg:grpSpPr>
                              <a:xfrm>
                                <a:off x="0" y="0"/>
                                <a:ext cx="2345055" cy="1619885"/>
                                <a:chOff x="0" y="0"/>
                                <a:chExt cx="2345055" cy="1619885"/>
                              </a:xfrm>
                            </wpg:grpSpPr>
                            <pic:pic xmlns:pic="http://schemas.openxmlformats.org/drawingml/2006/picture">
                              <pic:nvPicPr>
                                <pic:cNvPr id="10" name="Picture 10" descr="Macintosh HD:private:var:folders:3b:2h8mbl992k5556p3c7s6jjw00000gn:T:TemporaryItems:unspecified.jpg"/>
                                <pic:cNvPicPr>
                                  <a:picLocks noChangeAspect="1"/>
                                </pic:cNvPicPr>
                              </pic:nvPicPr>
                              <pic:blipFill rotWithShape="1">
                                <a:blip r:embed="rId16">
                                  <a:extLst>
                                    <a:ext uri="{28A0092B-C50C-407E-A947-70E740481C1C}">
                                      <a14:useLocalDpi xmlns:a14="http://schemas.microsoft.com/office/drawing/2010/main" val="0"/>
                                    </a:ext>
                                  </a:extLst>
                                </a:blip>
                                <a:srcRect l="22426" t="57440" r="15419" b="18376"/>
                                <a:stretch/>
                              </pic:blipFill>
                              <pic:spPr bwMode="auto">
                                <a:xfrm>
                                  <a:off x="5715" y="0"/>
                                  <a:ext cx="2339340" cy="1619885"/>
                                </a:xfrm>
                                <a:prstGeom prst="rect">
                                  <a:avLst/>
                                </a:prstGeom>
                                <a:noFill/>
                                <a:ln>
                                  <a:noFill/>
                                </a:ln>
                                <a:extLst>
                                  <a:ext uri="{53640926-AAD7-44d8-BBD7-CCE9431645EC}">
                                    <a14:shadowObscured xmlns:a14="http://schemas.microsoft.com/office/drawing/2010/main"/>
                                  </a:ext>
                                </a:extLst>
                              </pic:spPr>
                            </pic:pic>
                            <wps:wsp>
                              <wps:cNvPr id="16" name="Text Box 16"/>
                              <wps:cNvSpPr txBox="1"/>
                              <wps:spPr>
                                <a:xfrm>
                                  <a:off x="0" y="79375"/>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A67F9E" w14:textId="77777777" w:rsidR="000A617A" w:rsidRPr="00E3166F" w:rsidRDefault="000A617A" w:rsidP="002745E9">
                                    <w:pPr>
                                      <w:rPr>
                                        <w:b/>
                                        <w:sz w:val="28"/>
                                        <w:szCs w:val="28"/>
                                      </w:rPr>
                                    </w:pPr>
                                    <w:r>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 o:spid="_x0000_s1061" style="position:absolute;margin-left:0;margin-top:0;width:184.65pt;height:127.55pt;z-index:251664384;mso-position-vertical:center;mso-position-vertical-relative:margin" coordsize="2345055,16198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">
                      <v:shape id="Picture 10" o:spid="_x0000_s1062" type="#_x0000_t75" alt="Macintosh HD:private:var:folders:3b:2h8mbl992k5556p3c7s6jjw00000gn:T:TemporaryItems:unspecified.jpg" style="position:absolute;left:5715;width:2339340;height:1619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M&#10;bq/GAAAA2wAAAA8AAABkcnMvZG93bnJldi54bWxEj0FLw0AQhe9C/8MyBS+l3dhDkdhtkaigUASr&#10;B4/T7JikzcyG7Nqk/75zELzN8N689816O3JrztTHJoiDu0UGhqQMvpHKwdfny/weTEwoHtsg5OBC&#10;Ebabyc0acx8G+aDzPlVGQyTm6KBOqcutjWVNjHEROhLVfkLPmHTtK+t7HDScW7vMspVlbEQbauyo&#10;qKk87X/Zwa7jt+PpfeCny262PPBz8T07Fs7dTsfHBzCJxvRv/rt+9Yqv9PqLDmA3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2Qxur8YAAADbAAAADwAAAAAAAAAAAAAAAACc&#10;AgAAZHJzL2Rvd25yZXYueG1sUEsFBgAAAAAEAAQA9wAAAI8DAAAAAA==&#10;">
                        <v:imagedata r:id="rId17" o:title="unspecified.jpg" croptop="37644f" cropbottom="12043f" cropleft="14697f" cropright="10105f"/>
                        <v:path arrowok="t"/>
                      </v:shape>
                      <v:shape id="Text Box 16" o:spid="_x0000_s1063" type="#_x0000_t202" style="position:absolute;top:79375;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0FA67F9E" w14:textId="77777777" w:rsidR="000A617A" w:rsidRPr="00E3166F" w:rsidRDefault="000A617A" w:rsidP="002745E9">
                              <w:pPr>
                                <w:rPr>
                                  <w:b/>
                                  <w:sz w:val="28"/>
                                  <w:szCs w:val="28"/>
                                </w:rPr>
                              </w:pPr>
                              <w:r>
                                <w:rPr>
                                  <w:b/>
                                  <w:sz w:val="28"/>
                                  <w:szCs w:val="28"/>
                                </w:rPr>
                                <w:t>A’</w:t>
                              </w:r>
                            </w:p>
                          </w:txbxContent>
                        </v:textbox>
                      </v:shape>
                      <w10:wrap type="square" anchory="margin"/>
                    </v:group>
                  </w:pict>
                </mc:Fallback>
              </mc:AlternateContent>
            </w:r>
          </w:p>
        </w:tc>
      </w:tr>
      <w:tr w:rsidR="002745E9" w:rsidRPr="007B1436" w14:paraId="3845753C" w14:textId="77777777" w:rsidTr="00872642">
        <w:trPr>
          <w:jc w:val="center"/>
        </w:trPr>
        <w:tc>
          <w:tcPr>
            <w:tcW w:w="4043" w:type="dxa"/>
          </w:tcPr>
          <w:p w14:paraId="0D294810"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noProof/>
                <w:color w:val="auto"/>
                <w:lang w:val="en-US"/>
              </w:rPr>
              <mc:AlternateContent>
                <mc:Choice Requires="wpg">
                  <w:drawing>
                    <wp:anchor distT="0" distB="0" distL="114300" distR="114300" simplePos="0" relativeHeight="251666432" behindDoc="0" locked="0" layoutInCell="1" allowOverlap="1" wp14:anchorId="4A0791B8" wp14:editId="548DBD9D">
                      <wp:simplePos x="0" y="0"/>
                      <wp:positionH relativeFrom="column">
                        <wp:posOffset>47625</wp:posOffset>
                      </wp:positionH>
                      <wp:positionV relativeFrom="margin">
                        <wp:align>center</wp:align>
                      </wp:positionV>
                      <wp:extent cx="2311400" cy="1619250"/>
                      <wp:effectExtent l="0" t="0" r="0" b="6350"/>
                      <wp:wrapThrough wrapText="bothSides">
                        <wp:wrapPolygon edited="0">
                          <wp:start x="0" y="0"/>
                          <wp:lineTo x="0" y="21346"/>
                          <wp:lineTo x="21363" y="21346"/>
                          <wp:lineTo x="21363" y="0"/>
                          <wp:lineTo x="0" y="0"/>
                        </wp:wrapPolygon>
                      </wp:wrapThrough>
                      <wp:docPr id="23" name="Group 23"/>
                      <wp:cNvGraphicFramePr/>
                      <a:graphic xmlns:a="http://schemas.openxmlformats.org/drawingml/2006/main">
                        <a:graphicData uri="http://schemas.microsoft.com/office/word/2010/wordprocessingGroup">
                          <wpg:wgp>
                            <wpg:cNvGrpSpPr/>
                            <wpg:grpSpPr>
                              <a:xfrm>
                                <a:off x="0" y="0"/>
                                <a:ext cx="2311400" cy="1619250"/>
                                <a:chOff x="0" y="0"/>
                                <a:chExt cx="2311400" cy="1619250"/>
                              </a:xfrm>
                            </wpg:grpSpPr>
                            <pic:pic xmlns:pic="http://schemas.openxmlformats.org/drawingml/2006/picture">
                              <pic:nvPicPr>
                                <pic:cNvPr id="13" name="Picture 13" descr="Macintosh HD:private:var:folders:3b:2h8mbl992k5556p3c7s6jjw00000gn:T:TemporaryItems:unspecified.jpg"/>
                                <pic:cNvPicPr>
                                  <a:picLocks noChangeAspect="1"/>
                                </pic:cNvPicPr>
                              </pic:nvPicPr>
                              <pic:blipFill rotWithShape="1">
                                <a:blip r:embed="rId18">
                                  <a:extLst>
                                    <a:ext uri="{28A0092B-C50C-407E-A947-70E740481C1C}">
                                      <a14:useLocalDpi xmlns:a14="http://schemas.microsoft.com/office/drawing/2010/main" val="0"/>
                                    </a:ext>
                                  </a:extLst>
                                </a:blip>
                                <a:srcRect t="42070" r="17875" b="25456"/>
                                <a:stretch/>
                              </pic:blipFill>
                              <pic:spPr bwMode="auto">
                                <a:xfrm>
                                  <a:off x="9525" y="0"/>
                                  <a:ext cx="2301875" cy="1619250"/>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3429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9B0BA2" w14:textId="77777777" w:rsidR="000A617A" w:rsidRPr="00E3166F" w:rsidRDefault="000A617A" w:rsidP="002745E9">
                                    <w:pPr>
                                      <w:rPr>
                                        <w:b/>
                                        <w:sz w:val="28"/>
                                        <w:szCs w:val="28"/>
                                      </w:rPr>
                                    </w:pPr>
                                    <w:r>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3" o:spid="_x0000_s1064" style="position:absolute;margin-left:3.75pt;margin-top:0;width:182pt;height:127.5pt;z-index:251666432;mso-position-vertical:center;mso-position-vertical-relative:margin" coordsize="2311400,161925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">
                      <v:shape id="Picture 13" o:spid="_x0000_s1065" type="#_x0000_t75" alt="Macintosh HD:private:var:folders:3b:2h8mbl992k5556p3c7s6jjw00000gn:T:TemporaryItems:unspecified.jpg" style="position:absolute;left:9525;width:2301875;height:1619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Qo&#10;+v7BAAAA2wAAAA8AAABkcnMvZG93bnJldi54bWxET0uLwjAQvgv+hzAL3jRdFXG7RtGlC148+Oh9&#10;aMa22Ey6Sazdf2+Ehb3Nx/ec1aY3jejI+dqygvdJAoK4sLrmUsHl/D1egvABWWNjmRT8kofNejhY&#10;Yartg4/UnUIpYgj7FBVUIbSplL6oyKCf2JY4clfrDIYIXSm1w0cMN42cJslCGqw5NlTY0ldFxe10&#10;Nwp+dtltlk2v+Tzr8nyxc4f98SMoNXrrt58gAvXhX/zn3us4fwavX+IBcv0E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Qo+v7BAAAA2wAAAA8AAAAAAAAAAAAAAAAAnAIAAGRy&#10;cy9kb3ducmV2LnhtbFBLBQYAAAAABAAEAPcAAACKAwAAAAA=&#10;">
                        <v:imagedata r:id="rId19" o:title="unspecified.jpg" croptop="27571f" cropbottom="16683f" cropright="11715f"/>
                        <v:path arrowok="t"/>
                      </v:shape>
                      <v:shape id="Text Box 22" o:spid="_x0000_s1066" type="#_x0000_t202" style="position:absolute;top:34290;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529B0BA2" w14:textId="77777777" w:rsidR="000A617A" w:rsidRPr="00E3166F" w:rsidRDefault="000A617A" w:rsidP="002745E9">
                              <w:pPr>
                                <w:rPr>
                                  <w:b/>
                                  <w:sz w:val="28"/>
                                  <w:szCs w:val="28"/>
                                </w:rPr>
                              </w:pPr>
                              <w:r>
                                <w:rPr>
                                  <w:b/>
                                  <w:sz w:val="28"/>
                                  <w:szCs w:val="28"/>
                                </w:rPr>
                                <w:t>B</w:t>
                              </w:r>
                            </w:p>
                          </w:txbxContent>
                        </v:textbox>
                      </v:shape>
                      <w10:wrap type="through" anchory="margin"/>
                    </v:group>
                  </w:pict>
                </mc:Fallback>
              </mc:AlternateContent>
            </w:r>
          </w:p>
        </w:tc>
        <w:tc>
          <w:tcPr>
            <w:tcW w:w="3902" w:type="dxa"/>
          </w:tcPr>
          <w:p w14:paraId="03BE5813"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noProof/>
                <w:color w:val="auto"/>
                <w:lang w:val="en-US"/>
              </w:rPr>
              <mc:AlternateContent>
                <mc:Choice Requires="wpg">
                  <w:drawing>
                    <wp:anchor distT="0" distB="0" distL="114300" distR="114300" simplePos="0" relativeHeight="251668480" behindDoc="0" locked="0" layoutInCell="1" allowOverlap="1" wp14:anchorId="5E40BBB8" wp14:editId="5CB010FE">
                      <wp:simplePos x="0" y="0"/>
                      <wp:positionH relativeFrom="column">
                        <wp:posOffset>-635</wp:posOffset>
                      </wp:positionH>
                      <wp:positionV relativeFrom="margin">
                        <wp:align>center</wp:align>
                      </wp:positionV>
                      <wp:extent cx="2341245" cy="1619885"/>
                      <wp:effectExtent l="0" t="0" r="0" b="5715"/>
                      <wp:wrapThrough wrapText="bothSides">
                        <wp:wrapPolygon edited="0">
                          <wp:start x="0" y="0"/>
                          <wp:lineTo x="0" y="21338"/>
                          <wp:lineTo x="21325" y="21338"/>
                          <wp:lineTo x="21325"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2341245" cy="1619885"/>
                                <a:chOff x="0" y="0"/>
                                <a:chExt cx="2341245" cy="1619885"/>
                              </a:xfrm>
                            </wpg:grpSpPr>
                            <pic:pic xmlns:pic="http://schemas.openxmlformats.org/drawingml/2006/picture">
                              <pic:nvPicPr>
                                <pic:cNvPr id="7" name="Picture 7" descr="Macintosh HD:private:var:folders:3b:2h8mbl992k5556p3c7s6jjw00000gn:T:TemporaryItems:unspecified.jpg"/>
                                <pic:cNvPicPr>
                                  <a:picLocks noChangeAspect="1"/>
                                </pic:cNvPicPr>
                              </pic:nvPicPr>
                              <pic:blipFill rotWithShape="1">
                                <a:blip r:embed="rId20">
                                  <a:extLst>
                                    <a:ext uri="{28A0092B-C50C-407E-A947-70E740481C1C}">
                                      <a14:useLocalDpi xmlns:a14="http://schemas.microsoft.com/office/drawing/2010/main" val="0"/>
                                    </a:ext>
                                  </a:extLst>
                                </a:blip>
                                <a:srcRect t="39452" r="17410" b="28312"/>
                                <a:stretch/>
                              </pic:blipFill>
                              <pic:spPr bwMode="auto">
                                <a:xfrm>
                                  <a:off x="4445" y="0"/>
                                  <a:ext cx="2336800" cy="1619885"/>
                                </a:xfrm>
                                <a:prstGeom prst="rect">
                                  <a:avLst/>
                                </a:prstGeom>
                                <a:noFill/>
                                <a:ln>
                                  <a:noFill/>
                                </a:ln>
                                <a:extLst>
                                  <a:ext uri="{53640926-AAD7-44d8-BBD7-CCE9431645EC}">
                                    <a14:shadowObscured xmlns:a14="http://schemas.microsoft.com/office/drawing/2010/main"/>
                                  </a:ext>
                                </a:extLst>
                              </pic:spPr>
                            </pic:pic>
                            <wps:wsp>
                              <wps:cNvPr id="11" name="Text Box 11"/>
                              <wps:cNvSpPr txBox="1"/>
                              <wps:spPr>
                                <a:xfrm>
                                  <a:off x="0" y="3429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AE3EDE" w14:textId="77777777" w:rsidR="000A617A" w:rsidRPr="00E3166F" w:rsidRDefault="000A617A" w:rsidP="002745E9">
                                    <w:pPr>
                                      <w:rPr>
                                        <w:b/>
                                        <w:sz w:val="28"/>
                                        <w:szCs w:val="28"/>
                                      </w:rPr>
                                    </w:pPr>
                                    <w:r>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67" style="position:absolute;margin-left:0;margin-top:0;width:184.35pt;height:127.55pt;z-index:251668480;mso-position-vertical:center;mso-position-vertical-relative:margin" coordsize="2341245,16198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">
                      <v:shape id="Picture 7" o:spid="_x0000_s1068" type="#_x0000_t75" alt="Macintosh HD:private:var:folders:3b:2h8mbl992k5556p3c7s6jjw00000gn:T:TemporaryItems:unspecified.jpg" style="position:absolute;left:4445;width:2336800;height:1619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mZ&#10;RXbBAAAA2gAAAA8AAABkcnMvZG93bnJldi54bWxEj0FrAjEUhO9C/0N4BW+atWBbV6NYpeK160Kv&#10;j81zs7h5WZK4bv99Iwgeh5n5hlltBtuKnnxoHCuYTTMQxJXTDdcKytP35BNEiMgaW8ek4I8CbNYv&#10;oxXm2t34h/oi1iJBOOSowMTY5VKGypDFMHUdcfLOzluMSfpaao+3BLetfMuyd2mx4bRgsKOdoepS&#10;XK2Cr3DWxu+zxeHw2/bz3baIumyUGr8O2yWISEN8hh/to1bwAfcr6QbI9T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mZRXbBAAAA2gAAAA8AAAAAAAAAAAAAAAAAnAIAAGRy&#10;cy9kb3ducmV2LnhtbFBLBQYAAAAABAAEAPcAAACKAwAAAAA=&#10;">
                        <v:imagedata r:id="rId21" o:title="unspecified.jpg" croptop="25855f" cropbottom="18555f" cropright="11410f"/>
                        <v:path arrowok="t"/>
                      </v:shape>
                      <v:shape id="Text Box 11" o:spid="_x0000_s1069" type="#_x0000_t202" style="position:absolute;top:34290;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05AE3EDE" w14:textId="77777777" w:rsidR="000A617A" w:rsidRPr="00E3166F" w:rsidRDefault="000A617A" w:rsidP="002745E9">
                              <w:pPr>
                                <w:rPr>
                                  <w:b/>
                                  <w:sz w:val="28"/>
                                  <w:szCs w:val="28"/>
                                </w:rPr>
                              </w:pPr>
                              <w:r>
                                <w:rPr>
                                  <w:b/>
                                  <w:sz w:val="28"/>
                                  <w:szCs w:val="28"/>
                                </w:rPr>
                                <w:t>B’</w:t>
                              </w:r>
                            </w:p>
                          </w:txbxContent>
                        </v:textbox>
                      </v:shape>
                      <w10:wrap type="through" anchory="margin"/>
                    </v:group>
                  </w:pict>
                </mc:Fallback>
              </mc:AlternateContent>
            </w:r>
          </w:p>
        </w:tc>
      </w:tr>
      <w:tr w:rsidR="002745E9" w:rsidRPr="007B1436" w14:paraId="7C47227E" w14:textId="77777777" w:rsidTr="00872642">
        <w:trPr>
          <w:jc w:val="center"/>
        </w:trPr>
        <w:tc>
          <w:tcPr>
            <w:tcW w:w="4043" w:type="dxa"/>
          </w:tcPr>
          <w:p w14:paraId="5BAF4D0C" w14:textId="77777777" w:rsidR="002745E9" w:rsidRPr="007B1436" w:rsidRDefault="002745E9" w:rsidP="002745E9">
            <w:pPr>
              <w:pStyle w:val="Normal1"/>
              <w:spacing w:line="360" w:lineRule="auto"/>
              <w:rPr>
                <w:rFonts w:asciiTheme="minorHAnsi" w:hAnsiTheme="minorHAnsi" w:cs="Times New Roman"/>
                <w:noProof/>
                <w:color w:val="auto"/>
                <w:lang w:val="en-US"/>
              </w:rPr>
            </w:pPr>
            <w:r w:rsidRPr="007B1436">
              <w:rPr>
                <w:rFonts w:asciiTheme="minorHAnsi" w:hAnsiTheme="minorHAnsi" w:cs="Times New Roman"/>
                <w:noProof/>
                <w:color w:val="auto"/>
                <w:lang w:val="en-US"/>
              </w:rPr>
              <mc:AlternateContent>
                <mc:Choice Requires="wpg">
                  <w:drawing>
                    <wp:anchor distT="0" distB="0" distL="114300" distR="114300" simplePos="0" relativeHeight="251667456" behindDoc="0" locked="0" layoutInCell="1" allowOverlap="1" wp14:anchorId="4A106B1D" wp14:editId="6988BBC2">
                      <wp:simplePos x="0" y="0"/>
                      <wp:positionH relativeFrom="column">
                        <wp:posOffset>47625</wp:posOffset>
                      </wp:positionH>
                      <wp:positionV relativeFrom="margin">
                        <wp:align>center</wp:align>
                      </wp:positionV>
                      <wp:extent cx="2315210" cy="1633855"/>
                      <wp:effectExtent l="0" t="0" r="0" b="0"/>
                      <wp:wrapThrough wrapText="bothSides">
                        <wp:wrapPolygon edited="0">
                          <wp:start x="0" y="0"/>
                          <wp:lineTo x="0" y="21155"/>
                          <wp:lineTo x="21327" y="21155"/>
                          <wp:lineTo x="21327" y="0"/>
                          <wp:lineTo x="0" y="0"/>
                        </wp:wrapPolygon>
                      </wp:wrapThrough>
                      <wp:docPr id="25" name="Group 25"/>
                      <wp:cNvGraphicFramePr/>
                      <a:graphic xmlns:a="http://schemas.openxmlformats.org/drawingml/2006/main">
                        <a:graphicData uri="http://schemas.microsoft.com/office/word/2010/wordprocessingGroup">
                          <wpg:wgp>
                            <wpg:cNvGrpSpPr/>
                            <wpg:grpSpPr>
                              <a:xfrm>
                                <a:off x="0" y="0"/>
                                <a:ext cx="2315210" cy="1633855"/>
                                <a:chOff x="0" y="0"/>
                                <a:chExt cx="2315210" cy="1633855"/>
                              </a:xfrm>
                            </wpg:grpSpPr>
                            <pic:pic xmlns:pic="http://schemas.openxmlformats.org/drawingml/2006/picture">
                              <pic:nvPicPr>
                                <pic:cNvPr id="14" name="Picture 14" descr="Macintosh HD:private:var:folders:3b:2h8mbl992k5556p3c7s6jjw00000gn:T:TemporaryItems:unspecified.jpg"/>
                                <pic:cNvPicPr>
                                  <a:picLocks noChangeAspect="1"/>
                                </pic:cNvPicPr>
                              </pic:nvPicPr>
                              <pic:blipFill rotWithShape="1">
                                <a:blip r:embed="rId22">
                                  <a:extLst>
                                    <a:ext uri="{28A0092B-C50C-407E-A947-70E740481C1C}">
                                      <a14:useLocalDpi xmlns:a14="http://schemas.microsoft.com/office/drawing/2010/main" val="0"/>
                                    </a:ext>
                                  </a:extLst>
                                </a:blip>
                                <a:srcRect l="13544" r="28119" b="27142"/>
                                <a:stretch/>
                              </pic:blipFill>
                              <pic:spPr bwMode="auto">
                                <a:xfrm>
                                  <a:off x="9525" y="13970"/>
                                  <a:ext cx="2305685" cy="1619885"/>
                                </a:xfrm>
                                <a:prstGeom prst="rect">
                                  <a:avLst/>
                                </a:prstGeom>
                                <a:noFill/>
                                <a:ln>
                                  <a:noFill/>
                                </a:ln>
                                <a:extLst>
                                  <a:ext uri="{53640926-AAD7-44d8-BBD7-CCE9431645EC}">
                                    <a14:shadowObscured xmlns:a14="http://schemas.microsoft.com/office/drawing/2010/main"/>
                                  </a:ext>
                                </a:extLst>
                              </pic:spPr>
                            </pic:pic>
                            <wps:wsp>
                              <wps:cNvPr id="24" name="Text Box 24"/>
                              <wps:cNvSpPr txBox="1"/>
                              <wps:spPr>
                                <a:xfrm>
                                  <a:off x="0" y="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A24960" w14:textId="77777777" w:rsidR="000A617A" w:rsidRPr="00E3166F" w:rsidRDefault="000A617A" w:rsidP="002745E9">
                                    <w:pPr>
                                      <w:rPr>
                                        <w:b/>
                                        <w:sz w:val="28"/>
                                        <w:szCs w:val="28"/>
                                      </w:rPr>
                                    </w:pPr>
                                    <w:r>
                                      <w:rPr>
                                        <w:b/>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5" o:spid="_x0000_s1070" style="position:absolute;margin-left:3.75pt;margin-top:0;width:182.3pt;height:128.65pt;z-index:251667456;mso-position-vertical:center;mso-position-vertical-relative:margin" coordsize="2315210,163385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">
                      <v:shape id="Picture 14" o:spid="_x0000_s1071" type="#_x0000_t75" alt="Macintosh HD:private:var:folders:3b:2h8mbl992k5556p3c7s6jjw00000gn:T:TemporaryItems:unspecified.jpg" style="position:absolute;left:9525;top:13970;width:2305685;height:1619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73&#10;XVXBAAAA2wAAAA8AAABkcnMvZG93bnJldi54bWxET01rwkAQvQv9D8sUvEjdKKJt6ipFqIg3E/E8&#10;ZKfZtNnZkN0m8d+7guBtHu9z1tvB1qKj1leOFcymCQjiwumKSwXn/PvtHYQPyBprx6TgSh62m5fR&#10;GlPtej5Rl4VSxBD2KSowITSplL4wZNFPXUMcuR/XWgwRtqXULfYx3NZyniRLabHi2GCwoZ2h4i/7&#10;twou/XX+sf+dHFcNn4tJ15tjnp+UGr8OX58gAg3hKX64DzrOX8D9l3iA3Nw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73XVXBAAAA2wAAAA8AAAAAAAAAAAAAAAAAnAIAAGRy&#10;cy9kb3ducmV2LnhtbFBLBQYAAAAABAAEAPcAAACKAwAAAAA=&#10;">
                        <v:imagedata r:id="rId23" o:title="unspecified.jpg" cropbottom="17788f" cropleft="8876f" cropright="18428f"/>
                        <v:path arrowok="t"/>
                      </v:shape>
                      <v:shape id="Text Box 24" o:spid="_x0000_s1072" type="#_x0000_t202" style="position:absolute;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28A24960" w14:textId="77777777" w:rsidR="000A617A" w:rsidRPr="00E3166F" w:rsidRDefault="000A617A" w:rsidP="002745E9">
                              <w:pPr>
                                <w:rPr>
                                  <w:b/>
                                  <w:sz w:val="28"/>
                                  <w:szCs w:val="28"/>
                                </w:rPr>
                              </w:pPr>
                              <w:r>
                                <w:rPr>
                                  <w:b/>
                                  <w:sz w:val="28"/>
                                  <w:szCs w:val="28"/>
                                </w:rPr>
                                <w:t>C</w:t>
                              </w:r>
                            </w:p>
                          </w:txbxContent>
                        </v:textbox>
                      </v:shape>
                      <w10:wrap type="through" anchory="margin"/>
                    </v:group>
                  </w:pict>
                </mc:Fallback>
              </mc:AlternateContent>
            </w:r>
          </w:p>
        </w:tc>
        <w:tc>
          <w:tcPr>
            <w:tcW w:w="3902" w:type="dxa"/>
          </w:tcPr>
          <w:p w14:paraId="6F2BBEE4" w14:textId="77777777" w:rsidR="002745E9" w:rsidRPr="007B1436" w:rsidRDefault="002745E9" w:rsidP="002745E9">
            <w:pPr>
              <w:pStyle w:val="Normal1"/>
              <w:spacing w:line="360" w:lineRule="auto"/>
              <w:rPr>
                <w:rFonts w:asciiTheme="minorHAnsi" w:hAnsiTheme="minorHAnsi" w:cs="Times New Roman"/>
                <w:noProof/>
                <w:color w:val="auto"/>
                <w:lang w:val="en-US"/>
              </w:rPr>
            </w:pPr>
            <w:r w:rsidRPr="007B1436">
              <w:rPr>
                <w:rFonts w:asciiTheme="minorHAnsi" w:hAnsiTheme="minorHAnsi" w:cs="Times New Roman"/>
                <w:noProof/>
                <w:color w:val="auto"/>
                <w:lang w:val="en-US"/>
              </w:rPr>
              <mc:AlternateContent>
                <mc:Choice Requires="wpg">
                  <w:drawing>
                    <wp:anchor distT="0" distB="0" distL="114300" distR="114300" simplePos="0" relativeHeight="251669504" behindDoc="0" locked="0" layoutInCell="1" allowOverlap="1" wp14:anchorId="1B16459D" wp14:editId="3D97F95D">
                      <wp:simplePos x="0" y="0"/>
                      <wp:positionH relativeFrom="column">
                        <wp:posOffset>-635</wp:posOffset>
                      </wp:positionH>
                      <wp:positionV relativeFrom="margin">
                        <wp:align>center</wp:align>
                      </wp:positionV>
                      <wp:extent cx="2342515" cy="1619250"/>
                      <wp:effectExtent l="0" t="0" r="0" b="6350"/>
                      <wp:wrapThrough wrapText="bothSides">
                        <wp:wrapPolygon edited="0">
                          <wp:start x="0" y="0"/>
                          <wp:lineTo x="0" y="21346"/>
                          <wp:lineTo x="21313" y="21346"/>
                          <wp:lineTo x="21313" y="0"/>
                          <wp:lineTo x="0" y="0"/>
                        </wp:wrapPolygon>
                      </wp:wrapThrough>
                      <wp:docPr id="12" name="Group 12"/>
                      <wp:cNvGraphicFramePr/>
                      <a:graphic xmlns:a="http://schemas.openxmlformats.org/drawingml/2006/main">
                        <a:graphicData uri="http://schemas.microsoft.com/office/word/2010/wordprocessingGroup">
                          <wpg:wgp>
                            <wpg:cNvGrpSpPr/>
                            <wpg:grpSpPr>
                              <a:xfrm>
                                <a:off x="0" y="0"/>
                                <a:ext cx="2342515" cy="1619250"/>
                                <a:chOff x="0" y="0"/>
                                <a:chExt cx="2342515" cy="1619250"/>
                              </a:xfrm>
                            </wpg:grpSpPr>
                            <pic:pic xmlns:pic="http://schemas.openxmlformats.org/drawingml/2006/picture">
                              <pic:nvPicPr>
                                <pic:cNvPr id="15" name="Picture 15" descr="Macintosh HD:private:var:folders:3b:2h8mbl992k5556p3c7s6jjw00000gn:T:TemporaryItems:unspecified.jpg"/>
                                <pic:cNvPicPr>
                                  <a:picLocks noChangeAspect="1"/>
                                </pic:cNvPicPr>
                              </pic:nvPicPr>
                              <pic:blipFill rotWithShape="1">
                                <a:blip r:embed="rId24">
                                  <a:extLst>
                                    <a:ext uri="{28A0092B-C50C-407E-A947-70E740481C1C}">
                                      <a14:useLocalDpi xmlns:a14="http://schemas.microsoft.com/office/drawing/2010/main" val="0"/>
                                    </a:ext>
                                  </a:extLst>
                                </a:blip>
                                <a:srcRect l="21223" t="3099" r="4"/>
                                <a:stretch/>
                              </pic:blipFill>
                              <pic:spPr bwMode="auto">
                                <a:xfrm>
                                  <a:off x="3810" y="0"/>
                                  <a:ext cx="2338705" cy="1619250"/>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0" y="889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7BF8B2" w14:textId="77777777" w:rsidR="000A617A" w:rsidRPr="00E3166F" w:rsidRDefault="000A617A" w:rsidP="002745E9">
                                    <w:pPr>
                                      <w:rPr>
                                        <w:b/>
                                        <w:sz w:val="28"/>
                                        <w:szCs w:val="28"/>
                                      </w:rPr>
                                    </w:pPr>
                                    <w:r>
                                      <w:rPr>
                                        <w:b/>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2" o:spid="_x0000_s1073" style="position:absolute;margin-left:0;margin-top:0;width:184.45pt;height:127.5pt;z-index:251669504;mso-position-vertical:center;mso-position-vertical-relative:margin" coordsize="2342515,161925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">
                      <v:shape id="Picture 15" o:spid="_x0000_s1074" type="#_x0000_t75" alt="Macintosh HD:private:var:folders:3b:2h8mbl992k5556p3c7s6jjw00000gn:T:TemporaryItems:unspecified.jpg" style="position:absolute;left:3810;width:2338705;height:1619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9/&#10;mbfCAAAA2wAAAA8AAABkcnMvZG93bnJldi54bWxET02LwjAQvS/4H8IIe1nWVMFFqlFEEVaRBa2X&#10;vQ3N2JQ2k9pErf/eCAt7m8f7nNmis7W4UetLxwqGgwQEce50yYWCU7b5nIDwAVlj7ZgUPMjDYt57&#10;m2Gq3Z0PdDuGQsQQ9ikqMCE0qZQ+N2TRD1xDHLmzay2GCNtC6hbvMdzWcpQkX9JiybHBYEMrQ3l1&#10;vFoFy8vPvjEfYVR1v1jttllps/VDqfd+t5yCCNSFf/Gf+1vH+WN4/RIPkPMn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ff5m3wgAAANsAAAAPAAAAAAAAAAAAAAAAAJwCAABk&#10;cnMvZG93bnJldi54bWxQSwUGAAAAAAQABAD3AAAAiwMAAAAA&#10;">
                        <v:imagedata r:id="rId25" o:title="unspecified.jpg" croptop="2031f" cropleft="13909f" cropright="3f"/>
                        <v:path arrowok="t"/>
                      </v:shape>
                      <v:shape id="Text Box 17" o:spid="_x0000_s1075" type="#_x0000_t202" style="position:absolute;top:8890;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2D7BF8B2" w14:textId="77777777" w:rsidR="000A617A" w:rsidRPr="00E3166F" w:rsidRDefault="000A617A" w:rsidP="002745E9">
                              <w:pPr>
                                <w:rPr>
                                  <w:b/>
                                  <w:sz w:val="28"/>
                                  <w:szCs w:val="28"/>
                                </w:rPr>
                              </w:pPr>
                              <w:r>
                                <w:rPr>
                                  <w:b/>
                                  <w:sz w:val="28"/>
                                  <w:szCs w:val="28"/>
                                </w:rPr>
                                <w:t>C’</w:t>
                              </w:r>
                            </w:p>
                          </w:txbxContent>
                        </v:textbox>
                      </v:shape>
                      <w10:wrap type="through" anchory="margin"/>
                    </v:group>
                  </w:pict>
                </mc:Fallback>
              </mc:AlternateContent>
            </w:r>
          </w:p>
        </w:tc>
      </w:tr>
      <w:tr w:rsidR="002745E9" w:rsidRPr="007B1436" w14:paraId="19EBF32F" w14:textId="77777777" w:rsidTr="00872642">
        <w:trPr>
          <w:jc w:val="center"/>
        </w:trPr>
        <w:tc>
          <w:tcPr>
            <w:tcW w:w="4043" w:type="dxa"/>
          </w:tcPr>
          <w:p w14:paraId="50032ABE"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noProof/>
                <w:color w:val="auto"/>
                <w:lang w:val="en-US"/>
              </w:rPr>
              <mc:AlternateContent>
                <mc:Choice Requires="wpg">
                  <w:drawing>
                    <wp:anchor distT="0" distB="0" distL="114300" distR="114300" simplePos="0" relativeHeight="251671552" behindDoc="0" locked="0" layoutInCell="1" allowOverlap="1" wp14:anchorId="0CDBFE04" wp14:editId="0A46303E">
                      <wp:simplePos x="0" y="0"/>
                      <wp:positionH relativeFrom="column">
                        <wp:posOffset>47625</wp:posOffset>
                      </wp:positionH>
                      <wp:positionV relativeFrom="margin">
                        <wp:align>center</wp:align>
                      </wp:positionV>
                      <wp:extent cx="2340610" cy="1635760"/>
                      <wp:effectExtent l="0" t="0" r="0" b="0"/>
                      <wp:wrapThrough wrapText="bothSides">
                        <wp:wrapPolygon edited="0">
                          <wp:start x="0" y="0"/>
                          <wp:lineTo x="0" y="21130"/>
                          <wp:lineTo x="21330" y="21130"/>
                          <wp:lineTo x="21330"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2340610" cy="1635760"/>
                                <a:chOff x="0" y="0"/>
                                <a:chExt cx="2340610" cy="1635760"/>
                              </a:xfrm>
                            </wpg:grpSpPr>
                            <pic:pic xmlns:pic="http://schemas.openxmlformats.org/drawingml/2006/picture">
                              <pic:nvPicPr>
                                <pic:cNvPr id="19" name="Picture 19" descr="Macintosh HD:private:var:folders:3b:2h8mbl992k5556p3c7s6jjw00000gn:T:TemporaryItems:unspecified.jpg"/>
                                <pic:cNvPicPr>
                                  <a:picLocks noChangeAspect="1"/>
                                </pic:cNvPicPr>
                              </pic:nvPicPr>
                              <pic:blipFill rotWithShape="1">
                                <a:blip r:embed="rId26">
                                  <a:alphaModFix/>
                                  <a:extLst>
                                    <a:ext uri="{28A0092B-C50C-407E-A947-70E740481C1C}">
                                      <a14:useLocalDpi xmlns:a14="http://schemas.microsoft.com/office/drawing/2010/main" val="0"/>
                                    </a:ext>
                                  </a:extLst>
                                </a:blip>
                                <a:srcRect t="29813" b="31225"/>
                                <a:stretch/>
                              </pic:blipFill>
                              <pic:spPr bwMode="auto">
                                <a:xfrm>
                                  <a:off x="0" y="15875"/>
                                  <a:ext cx="2340610" cy="1619885"/>
                                </a:xfrm>
                                <a:prstGeom prst="rect">
                                  <a:avLst/>
                                </a:prstGeom>
                                <a:noFill/>
                                <a:ln>
                                  <a:noFill/>
                                </a:ln>
                                <a:extLst>
                                  <a:ext uri="{53640926-AAD7-44d8-BBD7-CCE9431645EC}">
                                    <a14:shadowObscured xmlns:a14="http://schemas.microsoft.com/office/drawing/2010/main"/>
                                  </a:ext>
                                </a:extLst>
                              </pic:spPr>
                            </pic:pic>
                            <wps:wsp>
                              <wps:cNvPr id="21" name="Text Box 21"/>
                              <wps:cNvSpPr txBox="1"/>
                              <wps:spPr>
                                <a:xfrm>
                                  <a:off x="5080" y="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82CFE6" w14:textId="77777777" w:rsidR="000A617A" w:rsidRPr="00E3166F" w:rsidRDefault="000A617A" w:rsidP="002745E9">
                                    <w:pPr>
                                      <w:rPr>
                                        <w:b/>
                                        <w:sz w:val="28"/>
                                        <w:szCs w:val="28"/>
                                      </w:rPr>
                                    </w:pPr>
                                    <w:r>
                                      <w:rPr>
                                        <w:b/>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8" o:spid="_x0000_s1076" style="position:absolute;margin-left:3.75pt;margin-top:0;width:184.3pt;height:128.8pt;z-index:251671552;mso-position-vertical:center;mso-position-vertical-relative:margin" coordsize="2340610,163576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">
                      <v:shape id="Picture 19" o:spid="_x0000_s1077" type="#_x0000_t75" alt="Macintosh HD:private:var:folders:3b:2h8mbl992k5556p3c7s6jjw00000gn:T:TemporaryItems:unspecified.jpg" style="position:absolute;top:15875;width:2340610;height:1619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mF&#10;2xjAAAAA2wAAAA8AAABkcnMvZG93bnJldi54bWxET8mKAjEQvQv+QyjBm6YVHLQ1iggy4hwGl4u3&#10;olO9YKfSJBlt/XozIHirx1trsWpNLW7kfGVZwWiYgCDOrK64UHA+bQdTED4ga6wtk4IHeVgtu50F&#10;ptre+UC3YyhEDGGfooIyhCaV0mclGfRD2xBHLrfOYIjQFVI7vMdwU8txknxJgxXHhhIb2pSUXY9/&#10;RkE1eV707/p7e3b7n/yRnCSaca5Uv9eu5yACteEjfrt3Os6fwf8v8QC5fA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GYXbGMAAAADbAAAADwAAAAAAAAAAAAAAAACcAgAAZHJz&#10;L2Rvd25yZXYueG1sUEsFBgAAAAAEAAQA9wAAAIkDAAAAAA==&#10;">
                        <v:imagedata r:id="rId27" o:title="unspecified.jpg" croptop="19538f" cropbottom="20464f"/>
                        <v:path arrowok="t"/>
                      </v:shape>
                      <v:shape id="Text Box 21" o:spid="_x0000_s1078" type="#_x0000_t202" style="position:absolute;left:5080;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A82CFE6" w14:textId="77777777" w:rsidR="000A617A" w:rsidRPr="00E3166F" w:rsidRDefault="000A617A" w:rsidP="002745E9">
                              <w:pPr>
                                <w:rPr>
                                  <w:b/>
                                  <w:sz w:val="28"/>
                                  <w:szCs w:val="28"/>
                                </w:rPr>
                              </w:pPr>
                              <w:r>
                                <w:rPr>
                                  <w:b/>
                                  <w:sz w:val="28"/>
                                  <w:szCs w:val="28"/>
                                </w:rPr>
                                <w:t>D</w:t>
                              </w:r>
                            </w:p>
                          </w:txbxContent>
                        </v:textbox>
                      </v:shape>
                      <w10:wrap type="through" anchory="margin"/>
                    </v:group>
                  </w:pict>
                </mc:Fallback>
              </mc:AlternateContent>
            </w:r>
          </w:p>
        </w:tc>
        <w:tc>
          <w:tcPr>
            <w:tcW w:w="3902" w:type="dxa"/>
          </w:tcPr>
          <w:p w14:paraId="248B9550"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noProof/>
                <w:color w:val="auto"/>
                <w:lang w:val="en-US"/>
              </w:rPr>
              <mc:AlternateContent>
                <mc:Choice Requires="wpg">
                  <w:drawing>
                    <wp:anchor distT="0" distB="0" distL="114300" distR="114300" simplePos="0" relativeHeight="251670528" behindDoc="0" locked="0" layoutInCell="1" allowOverlap="1" wp14:anchorId="70F19F13" wp14:editId="41B56AA1">
                      <wp:simplePos x="0" y="0"/>
                      <wp:positionH relativeFrom="margin">
                        <wp:align>center</wp:align>
                      </wp:positionH>
                      <wp:positionV relativeFrom="margin">
                        <wp:align>center</wp:align>
                      </wp:positionV>
                      <wp:extent cx="2323465" cy="1625600"/>
                      <wp:effectExtent l="0" t="0" r="0" b="0"/>
                      <wp:wrapThrough wrapText="bothSides">
                        <wp:wrapPolygon edited="0">
                          <wp:start x="0" y="0"/>
                          <wp:lineTo x="0" y="21263"/>
                          <wp:lineTo x="21252" y="21263"/>
                          <wp:lineTo x="21252" y="0"/>
                          <wp:lineTo x="0" y="0"/>
                        </wp:wrapPolygon>
                      </wp:wrapThrough>
                      <wp:docPr id="26" name="Group 26"/>
                      <wp:cNvGraphicFramePr/>
                      <a:graphic xmlns:a="http://schemas.openxmlformats.org/drawingml/2006/main">
                        <a:graphicData uri="http://schemas.microsoft.com/office/word/2010/wordprocessingGroup">
                          <wpg:wgp>
                            <wpg:cNvGrpSpPr/>
                            <wpg:grpSpPr>
                              <a:xfrm>
                                <a:off x="0" y="0"/>
                                <a:ext cx="2323465" cy="1625600"/>
                                <a:chOff x="0" y="0"/>
                                <a:chExt cx="2323465" cy="1625600"/>
                              </a:xfrm>
                            </wpg:grpSpPr>
                            <pic:pic xmlns:pic="http://schemas.openxmlformats.org/drawingml/2006/picture">
                              <pic:nvPicPr>
                                <pic:cNvPr id="27" name="Picture 27" descr="Macintosh HD:private:var:folders:3b:2h8mbl992k5556p3c7s6jjw00000gn:T:TemporaryItems:unspecified.jpg"/>
                                <pic:cNvPicPr>
                                  <a:picLocks noChangeAspect="1"/>
                                </pic:cNvPicPr>
                              </pic:nvPicPr>
                              <pic:blipFill rotWithShape="1">
                                <a:blip r:embed="rId28">
                                  <a:extLst>
                                    <a:ext uri="{28A0092B-C50C-407E-A947-70E740481C1C}">
                                      <a14:useLocalDpi xmlns:a14="http://schemas.microsoft.com/office/drawing/2010/main" val="0"/>
                                    </a:ext>
                                  </a:extLst>
                                </a:blip>
                                <a:srcRect l="6603" t="33457" r="905" b="29976"/>
                                <a:stretch/>
                              </pic:blipFill>
                              <pic:spPr bwMode="auto">
                                <a:xfrm>
                                  <a:off x="17145" y="6350"/>
                                  <a:ext cx="2306320" cy="161925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0" y="0"/>
                                  <a:ext cx="8001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97F6D9" w14:textId="77777777" w:rsidR="000A617A" w:rsidRPr="00E3166F" w:rsidRDefault="000A617A" w:rsidP="002745E9">
                                    <w:pPr>
                                      <w:rPr>
                                        <w:b/>
                                        <w:sz w:val="28"/>
                                        <w:szCs w:val="28"/>
                                      </w:rPr>
                                    </w:pPr>
                                    <w:r>
                                      <w:rPr>
                                        <w:b/>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6" o:spid="_x0000_s1079" style="position:absolute;margin-left:0;margin-top:0;width:182.95pt;height:128pt;z-index:251670528;mso-position-horizontal:center;mso-position-horizontal-relative:margin;mso-position-vertical:center;mso-position-vertical-relative:margin" coordsize="2323465,1625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">
                      <v:shape id="Picture 27" o:spid="_x0000_s1080" type="#_x0000_t75" alt="Macintosh HD:private:var:folders:3b:2h8mbl992k5556p3c7s6jjw00000gn:T:TemporaryItems:unspecified.jpg" style="position:absolute;left:17145;top:6350;width:2306320;height:1619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3I&#10;yEPDAAAA2wAAAA8AAABkcnMvZG93bnJldi54bWxEj0FrAjEUhO+C/yE8wZtm3UOV1ShFEdqDB7UU&#10;vL1uXjdbNy9rkur6702h4HGYmW+YxaqzjbiSD7VjBZNxBoK4dLrmSsHHcTuagQgRWWPjmBTcKcBq&#10;2e8tsNDuxnu6HmIlEoRDgQpMjG0hZSgNWQxj1xIn79t5izFJX0nt8ZbgtpF5lr1IizWnBYMtrQ2V&#10;58OvVfB1/plt7Obi9zjNMzZ69/55ikoNB93rHESkLj7D/+03rSCfwt+X9APk8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cjIQ8MAAADbAAAADwAAAAAAAAAAAAAAAACcAgAA&#10;ZHJzL2Rvd25yZXYueG1sUEsFBgAAAAAEAAQA9wAAAIwDAAAAAA==&#10;">
                        <v:imagedata r:id="rId29" o:title="unspecified.jpg" croptop="21926f" cropbottom="19645f" cropleft="4327f" cropright="593f"/>
                        <v:path arrowok="t"/>
                      </v:shape>
                      <v:shape id="Text Box 28" o:spid="_x0000_s1081" type="#_x0000_t202" style="position:absolute;width:8001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5497F6D9" w14:textId="77777777" w:rsidR="000A617A" w:rsidRPr="00E3166F" w:rsidRDefault="000A617A" w:rsidP="002745E9">
                              <w:pPr>
                                <w:rPr>
                                  <w:b/>
                                  <w:sz w:val="28"/>
                                  <w:szCs w:val="28"/>
                                </w:rPr>
                              </w:pPr>
                              <w:r>
                                <w:rPr>
                                  <w:b/>
                                  <w:sz w:val="28"/>
                                  <w:szCs w:val="28"/>
                                </w:rPr>
                                <w:t>D’</w:t>
                              </w:r>
                            </w:p>
                          </w:txbxContent>
                        </v:textbox>
                      </v:shape>
                      <w10:wrap type="through" anchorx="margin" anchory="margin"/>
                    </v:group>
                  </w:pict>
                </mc:Fallback>
              </mc:AlternateContent>
            </w:r>
          </w:p>
        </w:tc>
      </w:tr>
      <w:tr w:rsidR="002745E9" w:rsidRPr="007B1436" w14:paraId="3B24AD22" w14:textId="77777777" w:rsidTr="00872642">
        <w:trPr>
          <w:jc w:val="center"/>
        </w:trPr>
        <w:tc>
          <w:tcPr>
            <w:tcW w:w="7945" w:type="dxa"/>
            <w:gridSpan w:val="2"/>
          </w:tcPr>
          <w:p w14:paraId="0BDD12BE" w14:textId="77777777" w:rsidR="002745E9" w:rsidRPr="007B1436" w:rsidRDefault="002745E9" w:rsidP="002745E9">
            <w:pPr>
              <w:pStyle w:val="Normal1"/>
              <w:spacing w:line="240" w:lineRule="auto"/>
              <w:rPr>
                <w:rFonts w:asciiTheme="minorHAnsi" w:hAnsiTheme="minorHAnsi" w:cs="Times New Roman"/>
                <w:color w:val="auto"/>
                <w:sz w:val="20"/>
                <w:szCs w:val="20"/>
              </w:rPr>
            </w:pPr>
            <w:r w:rsidRPr="007B1436">
              <w:rPr>
                <w:rFonts w:asciiTheme="minorHAnsi" w:hAnsiTheme="minorHAnsi" w:cs="Times New Roman"/>
                <w:color w:val="auto"/>
                <w:sz w:val="20"/>
                <w:szCs w:val="20"/>
              </w:rPr>
              <w:t>Figure 1: Images of fibrin gels with different concentrations of thrombin to fibrinogen. A-D show fibrin gels after being replaced into the same well plate. A’-D’ show the gels being moved with forceps. Both A and B show the replaced gel floating in the ungelled fibrinogen solution. C and D show solid gels after being replaced into the well plate, however during transit gel D suffered shear and has split.</w:t>
            </w:r>
          </w:p>
        </w:tc>
      </w:tr>
    </w:tbl>
    <w:p w14:paraId="0912CE57" w14:textId="77777777" w:rsidR="002745E9" w:rsidRPr="007B1436" w:rsidRDefault="002745E9" w:rsidP="002745E9">
      <w:pPr>
        <w:rPr>
          <w:rFonts w:asciiTheme="minorHAnsi" w:hAnsiTheme="minorHAnsi" w:cs="Times New Roman"/>
        </w:rPr>
      </w:pPr>
    </w:p>
    <w:p w14:paraId="3182A30B" w14:textId="77777777" w:rsidR="002745E9" w:rsidRPr="007B1436" w:rsidRDefault="002745E9" w:rsidP="002745E9">
      <w:pPr>
        <w:rPr>
          <w:rFonts w:asciiTheme="minorHAnsi" w:hAnsiTheme="minorHAnsi"/>
          <w:lang w:val="en-US"/>
        </w:rPr>
      </w:pPr>
      <w:r w:rsidRPr="007B1436">
        <w:rPr>
          <w:rFonts w:asciiTheme="minorHAnsi" w:hAnsiTheme="minorHAnsi"/>
          <w:lang w:val="en-US"/>
        </w:rPr>
        <w:t xml:space="preserve"> </w:t>
      </w:r>
    </w:p>
    <w:p w14:paraId="0231A414" w14:textId="77777777" w:rsidR="002745E9" w:rsidRPr="007B1436" w:rsidRDefault="002745E9" w:rsidP="002745E9">
      <w:pPr>
        <w:rPr>
          <w:rFonts w:asciiTheme="minorHAnsi" w:hAnsiTheme="minorHAnsi"/>
          <w:u w:val="single"/>
          <w:lang w:val="en-US"/>
        </w:rPr>
      </w:pPr>
      <w:r w:rsidRPr="007B1436">
        <w:rPr>
          <w:rFonts w:asciiTheme="minorHAnsi" w:hAnsiTheme="minorHAnsi"/>
          <w:u w:val="single"/>
          <w:lang w:val="en-US"/>
        </w:rPr>
        <w:t>The effect of heparin on fibrin clot formation:</w:t>
      </w:r>
    </w:p>
    <w:p w14:paraId="45703E59" w14:textId="77777777" w:rsidR="002745E9" w:rsidRPr="007B1436" w:rsidRDefault="002745E9" w:rsidP="002745E9">
      <w:pPr>
        <w:rPr>
          <w:rFonts w:asciiTheme="minorHAnsi" w:hAnsiTheme="minorHAnsi"/>
          <w:u w:val="single"/>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745E9" w:rsidRPr="007B1436" w14:paraId="7E2A214C" w14:textId="77777777" w:rsidTr="00872642">
        <w:tc>
          <w:tcPr>
            <w:tcW w:w="8516" w:type="dxa"/>
          </w:tcPr>
          <w:p w14:paraId="7E14C72E" w14:textId="77777777" w:rsidR="002745E9" w:rsidRPr="007B1436" w:rsidRDefault="002745E9" w:rsidP="002745E9">
            <w:pPr>
              <w:rPr>
                <w:rFonts w:asciiTheme="minorHAnsi" w:hAnsiTheme="minorHAnsi"/>
                <w:u w:val="single"/>
                <w:lang w:val="en-US"/>
              </w:rPr>
            </w:pPr>
            <w:r w:rsidRPr="007B1436">
              <w:rPr>
                <w:rFonts w:asciiTheme="minorHAnsi" w:hAnsiTheme="minorHAnsi"/>
                <w:noProof/>
                <w:u w:val="single"/>
                <w:lang w:val="en-US"/>
              </w:rPr>
              <w:drawing>
                <wp:inline distT="0" distB="0" distL="0" distR="0" wp14:anchorId="7886A78E" wp14:editId="67C86D7D">
                  <wp:extent cx="5036080" cy="2772138"/>
                  <wp:effectExtent l="0" t="0" r="0" b="0"/>
                  <wp:docPr id="77" name="Picture 77" descr="Macintosh HD:private:var:folders:3b:2h8mbl992k5556p3c7s6jjw00000gn:T:TemporaryItems:unspec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private:var:folders:3b:2h8mbl992k5556p3c7s6jjw00000gn:T:TemporaryItems:unspecified.jpg"/>
                          <pic:cNvPicPr>
                            <a:picLocks noChangeAspect="1" noChangeArrowheads="1"/>
                          </pic:cNvPicPr>
                        </pic:nvPicPr>
                        <pic:blipFill rotWithShape="1">
                          <a:blip r:embed="rId30">
                            <a:extLst>
                              <a:ext uri="{28A0092B-C50C-407E-A947-70E740481C1C}">
                                <a14:useLocalDpi xmlns:a14="http://schemas.microsoft.com/office/drawing/2010/main" val="0"/>
                              </a:ext>
                            </a:extLst>
                          </a:blip>
                          <a:srcRect t="17667" b="51378"/>
                          <a:stretch/>
                        </pic:blipFill>
                        <pic:spPr bwMode="auto">
                          <a:xfrm>
                            <a:off x="0" y="0"/>
                            <a:ext cx="5036185" cy="27721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745E9" w:rsidRPr="007B1436" w14:paraId="352EC381" w14:textId="77777777" w:rsidTr="00872642">
        <w:tc>
          <w:tcPr>
            <w:tcW w:w="8516" w:type="dxa"/>
          </w:tcPr>
          <w:p w14:paraId="314C6EE6" w14:textId="77777777" w:rsidR="002745E9" w:rsidRPr="007B1436" w:rsidRDefault="002745E9" w:rsidP="002745E9">
            <w:pPr>
              <w:rPr>
                <w:rFonts w:asciiTheme="minorHAnsi" w:hAnsiTheme="minorHAnsi"/>
                <w:sz w:val="20"/>
                <w:szCs w:val="20"/>
                <w:lang w:val="en-US"/>
              </w:rPr>
            </w:pPr>
            <w:r w:rsidRPr="007B1436">
              <w:rPr>
                <w:rFonts w:asciiTheme="minorHAnsi" w:hAnsiTheme="minorHAnsi"/>
                <w:sz w:val="20"/>
                <w:szCs w:val="20"/>
                <w:lang w:val="en-US"/>
              </w:rPr>
              <w:t>Figure 2: The effects of heparin on fibrin clot formation. The ideal concentration of fibrinogen to thrombin was found to be 700μl fibrinogen solution (20mg/ml) and 350μl of thrombin solution (5U/ml). When heparin was added to fibrinogen solution at a concentration of 1U/ml clots would not form regardless of incubation time. Solutions with heparin are in the wells on the left hand side, labeled F+H: Fibrin + heparin. The second set of wells contain fibrin solutions without heparin additives, finally wells on the far right contain cell media (DMEM) only.</w:t>
            </w:r>
          </w:p>
          <w:p w14:paraId="5C4744FF" w14:textId="77777777" w:rsidR="002745E9" w:rsidRPr="007B1436" w:rsidRDefault="002745E9" w:rsidP="002745E9">
            <w:pPr>
              <w:rPr>
                <w:rFonts w:asciiTheme="minorHAnsi" w:hAnsiTheme="minorHAnsi"/>
                <w:lang w:val="en-US"/>
              </w:rPr>
            </w:pPr>
            <w:r w:rsidRPr="007B1436">
              <w:rPr>
                <w:rFonts w:asciiTheme="minorHAnsi" w:hAnsiTheme="minorHAnsi"/>
                <w:sz w:val="20"/>
                <w:szCs w:val="20"/>
                <w:lang w:val="en-US"/>
              </w:rPr>
              <w:t>The 12 well plate is angled at 45° to allow solutions to accumulate at the base of the well, it can be shown that solutions with heparin added at 1U/ml are fully liquid and are of approximate viscosity to normal cell media, without heparin, fibrin gels have fully solidified.</w:t>
            </w:r>
          </w:p>
        </w:tc>
      </w:tr>
    </w:tbl>
    <w:p w14:paraId="5E0EEFAC" w14:textId="77777777" w:rsidR="002745E9" w:rsidRPr="007B1436" w:rsidRDefault="002745E9" w:rsidP="002745E9">
      <w:pPr>
        <w:rPr>
          <w:rFonts w:asciiTheme="minorHAnsi" w:hAnsiTheme="minorHAnsi"/>
          <w:u w:val="single"/>
          <w:lang w:val="en-US"/>
        </w:rPr>
      </w:pPr>
      <w:r w:rsidRPr="007B1436">
        <w:rPr>
          <w:rFonts w:asciiTheme="minorHAnsi" w:hAnsiTheme="minorHAnsi"/>
          <w:u w:val="single"/>
          <w:lang w:val="en-US"/>
        </w:rPr>
        <w:br w:type="column"/>
        <w:t>Incorporating cells into fibrin clots:</w:t>
      </w:r>
    </w:p>
    <w:p w14:paraId="7E0D8215" w14:textId="77777777" w:rsidR="002745E9" w:rsidRPr="007B1436" w:rsidRDefault="002745E9" w:rsidP="002745E9">
      <w:pPr>
        <w:rPr>
          <w:rFonts w:asciiTheme="minorHAnsi" w:hAnsiTheme="minorHAnsi"/>
          <w:lang w:val="en-US"/>
        </w:rPr>
      </w:pPr>
      <w:r w:rsidRPr="007B1436">
        <w:rPr>
          <w:rFonts w:asciiTheme="minorHAnsi" w:hAnsiTheme="minorHAnsi"/>
          <w:lang w:val="en-US"/>
        </w:rPr>
        <w:t xml:space="preserve">When modifying the protocol to dissolve fibrinogen in cell media (DMEM) rather than PBS, gelation and ease of handling the gels with forceps was found to be identical. The concentration of thrombin was found to be ideal when used at 5U/ml as this yielded a gel which could be handled with forceps and moved to a different well plate without causing damage to the clot. Therefore for one fibrin clot the ideal composition was that as previously found with PBS ie </w:t>
      </w:r>
    </w:p>
    <w:p w14:paraId="67444F58" w14:textId="77777777" w:rsidR="002745E9" w:rsidRPr="007B1436" w:rsidRDefault="002745E9" w:rsidP="002745E9">
      <w:pPr>
        <w:rPr>
          <w:rFonts w:asciiTheme="minorHAnsi" w:hAnsiTheme="minorHAnsi"/>
          <w:lang w:val="en-US"/>
        </w:rPr>
      </w:pPr>
    </w:p>
    <w:p w14:paraId="42A4DC94" w14:textId="77777777" w:rsidR="002745E9" w:rsidRPr="007B1436" w:rsidRDefault="002745E9" w:rsidP="002745E9">
      <w:pPr>
        <w:rPr>
          <w:rFonts w:asciiTheme="minorHAnsi" w:hAnsiTheme="minorHAnsi"/>
        </w:rPr>
      </w:pPr>
      <w:r w:rsidRPr="007B1436">
        <w:rPr>
          <w:rFonts w:asciiTheme="minorHAnsi" w:hAnsiTheme="minorHAnsi"/>
          <w:lang w:val="en-US"/>
        </w:rPr>
        <w:t>800</w:t>
      </w:r>
      <w:r w:rsidRPr="007B1436">
        <w:rPr>
          <w:rFonts w:asciiTheme="minorHAnsi" w:hAnsiTheme="minorHAnsi"/>
        </w:rPr>
        <w:t>μl fibrinogen solution (20mg/ml)</w:t>
      </w:r>
    </w:p>
    <w:p w14:paraId="49AEEC09" w14:textId="77777777" w:rsidR="002745E9" w:rsidRPr="007B1436" w:rsidRDefault="002745E9" w:rsidP="002745E9">
      <w:pPr>
        <w:rPr>
          <w:rFonts w:asciiTheme="minorHAnsi" w:hAnsiTheme="minorHAnsi"/>
        </w:rPr>
      </w:pPr>
      <w:r w:rsidRPr="007B1436">
        <w:rPr>
          <w:rFonts w:asciiTheme="minorHAnsi" w:hAnsiTheme="minorHAnsi"/>
        </w:rPr>
        <w:t>350ul thrombin solution (5U/ml)</w:t>
      </w:r>
    </w:p>
    <w:p w14:paraId="56A2000B" w14:textId="77777777" w:rsidR="002745E9" w:rsidRPr="007B1436" w:rsidRDefault="002745E9" w:rsidP="002745E9">
      <w:pPr>
        <w:rPr>
          <w:rFonts w:asciiTheme="minorHAnsi" w:hAnsiTheme="minorHAnsi"/>
        </w:rPr>
      </w:pPr>
    </w:p>
    <w:p w14:paraId="1FE8799E" w14:textId="77777777" w:rsidR="002745E9" w:rsidRPr="007B1436" w:rsidRDefault="002745E9" w:rsidP="002745E9">
      <w:pPr>
        <w:rPr>
          <w:rFonts w:asciiTheme="minorHAnsi" w:hAnsiTheme="minorHAnsi"/>
          <w:lang w:val="en-US"/>
        </w:rPr>
      </w:pPr>
      <w:r w:rsidRPr="007B1436">
        <w:rPr>
          <w:rFonts w:asciiTheme="minorHAnsi" w:hAnsiTheme="minorHAnsi"/>
        </w:rPr>
        <w:t xml:space="preserve">Cells could be incorporated into fibrin clots by resuspending a pellet of cells into the fibrinogen solution, </w:t>
      </w:r>
      <w:r w:rsidRPr="007B1436">
        <w:rPr>
          <w:rFonts w:asciiTheme="minorHAnsi" w:hAnsiTheme="minorHAnsi" w:cs="Times New Roman"/>
        </w:rPr>
        <w:t>100µl cell suspension (1x10</w:t>
      </w:r>
      <w:r w:rsidRPr="007B1436">
        <w:rPr>
          <w:rFonts w:asciiTheme="minorHAnsi" w:hAnsiTheme="minorHAnsi" w:cs="Times New Roman"/>
          <w:vertAlign w:val="superscript"/>
        </w:rPr>
        <w:t>5</w:t>
      </w:r>
      <w:r w:rsidRPr="007B1436">
        <w:rPr>
          <w:rFonts w:asciiTheme="minorHAnsi" w:hAnsiTheme="minorHAnsi" w:cs="Times New Roman"/>
        </w:rPr>
        <w:t xml:space="preserve">) + 700µl fibrinogen solution (20mg/ml in media) </w:t>
      </w:r>
      <w:r w:rsidRPr="007B1436">
        <w:rPr>
          <w:rFonts w:asciiTheme="minorHAnsi" w:hAnsiTheme="minorHAnsi"/>
        </w:rPr>
        <w:t xml:space="preserve">and mixing with thrombin solution </w:t>
      </w:r>
      <w:r w:rsidRPr="007B1436">
        <w:rPr>
          <w:rFonts w:asciiTheme="minorHAnsi" w:hAnsiTheme="minorHAnsi" w:cs="Times New Roman"/>
        </w:rPr>
        <w:t xml:space="preserve">350µl of thrombin solution (5U per ml in PBS). </w:t>
      </w:r>
      <w:r w:rsidRPr="007B1436">
        <w:rPr>
          <w:rFonts w:asciiTheme="minorHAnsi" w:hAnsiTheme="minorHAnsi"/>
        </w:rPr>
        <w:t xml:space="preserve">After incubating for 20 minutes at </w:t>
      </w:r>
      <w:r w:rsidRPr="007B1436">
        <w:rPr>
          <w:rFonts w:asciiTheme="minorHAnsi" w:hAnsiTheme="minorHAnsi"/>
          <w:lang w:val="en-US"/>
        </w:rPr>
        <w:t>37°C the fibrin finished forming a clot.</w:t>
      </w:r>
    </w:p>
    <w:p w14:paraId="348E7126" w14:textId="77777777" w:rsidR="002745E9" w:rsidRPr="007B1436" w:rsidRDefault="002745E9" w:rsidP="002745E9">
      <w:pPr>
        <w:pStyle w:val="Normal1"/>
        <w:spacing w:line="360" w:lineRule="auto"/>
        <w:rPr>
          <w:rFonts w:asciiTheme="minorHAnsi" w:hAnsiTheme="minorHAnsi" w:cs="Times New Roman"/>
          <w:color w:val="auto"/>
        </w:rPr>
      </w:pPr>
    </w:p>
    <w:p w14:paraId="579794F9"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color w:val="auto"/>
        </w:rPr>
        <w:t xml:space="preserve"> </w:t>
      </w:r>
    </w:p>
    <w:p w14:paraId="6D3AE9F3" w14:textId="77777777" w:rsidR="002745E9" w:rsidRPr="007B1436" w:rsidRDefault="002745E9" w:rsidP="002745E9">
      <w:pPr>
        <w:rPr>
          <w:rFonts w:asciiTheme="minorHAnsi" w:hAnsiTheme="minorHAnsi"/>
        </w:rPr>
        <w:sectPr w:rsidR="002745E9" w:rsidRPr="007B1436" w:rsidSect="002745E9">
          <w:footerReference w:type="even" r:id="rId31"/>
          <w:footerReference w:type="default" r:id="rId32"/>
          <w:pgSz w:w="11900" w:h="16840"/>
          <w:pgMar w:top="1276" w:right="1800" w:bottom="1440" w:left="1800" w:header="708" w:footer="708" w:gutter="0"/>
          <w:cols w:space="708"/>
          <w:docGrid w:linePitch="360"/>
        </w:sectPr>
      </w:pPr>
    </w:p>
    <w:p w14:paraId="3BD91753" w14:textId="37BB0392" w:rsidR="002745E9" w:rsidRPr="007B1436" w:rsidRDefault="002745E9" w:rsidP="00D52A82">
      <w:pPr>
        <w:ind w:right="-638"/>
        <w:rPr>
          <w:rFonts w:asciiTheme="minorHAnsi" w:hAnsiTheme="minorHAnsi"/>
        </w:rPr>
      </w:pPr>
      <w:r w:rsidRPr="007B1436">
        <w:rPr>
          <w:rFonts w:asciiTheme="minorHAnsi" w:hAnsiTheme="minorHAnsi"/>
          <w:u w:val="single"/>
        </w:rPr>
        <w:t>Table 2:</w:t>
      </w:r>
      <w:r w:rsidRPr="007B1436">
        <w:rPr>
          <w:rFonts w:asciiTheme="minorHAnsi" w:hAnsiTheme="minorHAnsi"/>
        </w:rPr>
        <w:t xml:space="preserve"> Table summarising the impact of culturing cells in fibrin or PLGA on the viability of  hDFs, hDKs, BMSCs and ADSCs compared to cells grown on TCP for 96 hrs. Viability was assessed using an MTT assay.</w:t>
      </w:r>
      <w:r w:rsidRPr="007B1436">
        <w:rPr>
          <w:rFonts w:asciiTheme="minorHAnsi" w:hAnsiTheme="minorHAnsi"/>
        </w:rPr>
        <w:tab/>
      </w:r>
    </w:p>
    <w:tbl>
      <w:tblPr>
        <w:tblStyle w:val="TableGrid"/>
        <w:tblW w:w="0" w:type="auto"/>
        <w:tblLook w:val="04A0" w:firstRow="1" w:lastRow="0" w:firstColumn="1" w:lastColumn="0" w:noHBand="0" w:noVBand="1"/>
      </w:tblPr>
      <w:tblGrid>
        <w:gridCol w:w="1790"/>
        <w:gridCol w:w="1790"/>
        <w:gridCol w:w="1790"/>
        <w:gridCol w:w="1790"/>
        <w:gridCol w:w="1790"/>
        <w:gridCol w:w="1790"/>
        <w:gridCol w:w="1790"/>
        <w:gridCol w:w="1790"/>
      </w:tblGrid>
      <w:tr w:rsidR="002745E9" w:rsidRPr="007B1436" w14:paraId="32FA84B6" w14:textId="77777777" w:rsidTr="002745E9">
        <w:tc>
          <w:tcPr>
            <w:tcW w:w="1790" w:type="dxa"/>
          </w:tcPr>
          <w:p w14:paraId="1260A359"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Cell type</w:t>
            </w:r>
          </w:p>
        </w:tc>
        <w:tc>
          <w:tcPr>
            <w:tcW w:w="12530" w:type="dxa"/>
            <w:gridSpan w:val="7"/>
          </w:tcPr>
          <w:p w14:paraId="206738CB"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Cell seeding condition</w:t>
            </w:r>
          </w:p>
        </w:tc>
      </w:tr>
      <w:tr w:rsidR="002745E9" w:rsidRPr="007B1436" w14:paraId="686F3BEE" w14:textId="77777777" w:rsidTr="002745E9">
        <w:tc>
          <w:tcPr>
            <w:tcW w:w="1790" w:type="dxa"/>
          </w:tcPr>
          <w:p w14:paraId="4FC20019" w14:textId="77777777" w:rsidR="002745E9" w:rsidRPr="007B1436" w:rsidRDefault="002745E9" w:rsidP="002745E9">
            <w:pPr>
              <w:tabs>
                <w:tab w:val="left" w:pos="3497"/>
              </w:tabs>
              <w:rPr>
                <w:rFonts w:asciiTheme="minorHAnsi" w:hAnsiTheme="minorHAnsi"/>
              </w:rPr>
            </w:pPr>
          </w:p>
        </w:tc>
        <w:tc>
          <w:tcPr>
            <w:tcW w:w="1790" w:type="dxa"/>
          </w:tcPr>
          <w:p w14:paraId="608AB1F2" w14:textId="2F09EFB0" w:rsidR="002745E9" w:rsidRPr="007B1436" w:rsidRDefault="002745E9" w:rsidP="00D52A82">
            <w:pPr>
              <w:tabs>
                <w:tab w:val="left" w:pos="3497"/>
              </w:tabs>
              <w:rPr>
                <w:rFonts w:asciiTheme="minorHAnsi" w:hAnsiTheme="minorHAnsi"/>
              </w:rPr>
            </w:pPr>
            <w:r w:rsidRPr="007B1436">
              <w:rPr>
                <w:rFonts w:asciiTheme="minorHAnsi" w:eastAsia="Times New Roman" w:hAnsiTheme="minorHAnsi" w:cs="Times New Roman"/>
              </w:rPr>
              <w:t>Control (</w:t>
            </w:r>
            <w:r w:rsidR="00D52A82">
              <w:rPr>
                <w:rFonts w:asciiTheme="minorHAnsi" w:eastAsia="Times New Roman" w:hAnsiTheme="minorHAnsi" w:cs="Times New Roman"/>
              </w:rPr>
              <w:t>TCP</w:t>
            </w:r>
            <w:r w:rsidRPr="007B1436">
              <w:rPr>
                <w:rFonts w:asciiTheme="minorHAnsi" w:eastAsia="Times New Roman" w:hAnsiTheme="minorHAnsi" w:cs="Times New Roman"/>
              </w:rPr>
              <w:t>)</w:t>
            </w:r>
          </w:p>
        </w:tc>
        <w:tc>
          <w:tcPr>
            <w:tcW w:w="5370" w:type="dxa"/>
            <w:gridSpan w:val="3"/>
          </w:tcPr>
          <w:p w14:paraId="43D97C36"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Encapsulated in Fibrin</w:t>
            </w:r>
          </w:p>
        </w:tc>
        <w:tc>
          <w:tcPr>
            <w:tcW w:w="5370" w:type="dxa"/>
            <w:gridSpan w:val="3"/>
          </w:tcPr>
          <w:p w14:paraId="097F01A8" w14:textId="77777777" w:rsidR="002745E9" w:rsidRPr="007B1436" w:rsidRDefault="002745E9" w:rsidP="002745E9">
            <w:pPr>
              <w:tabs>
                <w:tab w:val="left" w:pos="3497"/>
              </w:tabs>
              <w:rPr>
                <w:rFonts w:asciiTheme="minorHAnsi" w:hAnsiTheme="minorHAnsi"/>
              </w:rPr>
            </w:pPr>
            <w:r w:rsidRPr="007B1436">
              <w:rPr>
                <w:rFonts w:asciiTheme="minorHAnsi" w:hAnsiTheme="minorHAnsi"/>
              </w:rPr>
              <w:t>PLGA scaffold</w:t>
            </w:r>
          </w:p>
        </w:tc>
      </w:tr>
      <w:tr w:rsidR="002745E9" w:rsidRPr="007B1436" w14:paraId="0002C72C" w14:textId="77777777" w:rsidTr="002745E9">
        <w:tc>
          <w:tcPr>
            <w:tcW w:w="1790" w:type="dxa"/>
          </w:tcPr>
          <w:p w14:paraId="0E5B189E" w14:textId="77777777" w:rsidR="002745E9" w:rsidRPr="007B1436" w:rsidRDefault="002745E9" w:rsidP="002745E9">
            <w:pPr>
              <w:tabs>
                <w:tab w:val="left" w:pos="3497"/>
              </w:tabs>
              <w:rPr>
                <w:rFonts w:asciiTheme="minorHAnsi" w:hAnsiTheme="minorHAnsi"/>
              </w:rPr>
            </w:pPr>
          </w:p>
        </w:tc>
        <w:tc>
          <w:tcPr>
            <w:tcW w:w="1790" w:type="dxa"/>
          </w:tcPr>
          <w:p w14:paraId="57CC223D" w14:textId="1DC94BDE" w:rsidR="002745E9" w:rsidRPr="007B1436" w:rsidRDefault="003566B0" w:rsidP="003566B0">
            <w:pPr>
              <w:tabs>
                <w:tab w:val="left" w:pos="3497"/>
              </w:tabs>
              <w:rPr>
                <w:rFonts w:asciiTheme="minorHAnsi" w:eastAsia="Times New Roman" w:hAnsiTheme="minorHAnsi" w:cs="Times New Roman"/>
              </w:rPr>
            </w:pPr>
            <w:r>
              <w:rPr>
                <w:rFonts w:asciiTheme="minorHAnsi" w:eastAsia="Times New Roman" w:hAnsiTheme="minorHAnsi" w:cs="Times New Roman"/>
              </w:rPr>
              <w:t>A</w:t>
            </w:r>
            <w:r w:rsidR="002745E9" w:rsidRPr="007B1436">
              <w:rPr>
                <w:rFonts w:asciiTheme="minorHAnsi" w:eastAsia="Times New Roman" w:hAnsiTheme="minorHAnsi" w:cs="Times New Roman"/>
              </w:rPr>
              <w:t>bsorbance at 570nm</w:t>
            </w:r>
          </w:p>
        </w:tc>
        <w:tc>
          <w:tcPr>
            <w:tcW w:w="1790" w:type="dxa"/>
          </w:tcPr>
          <w:p w14:paraId="4D4A6AE1" w14:textId="4E7055B2" w:rsidR="002745E9" w:rsidRPr="007B1436" w:rsidRDefault="00DE6172" w:rsidP="00DE6172">
            <w:pPr>
              <w:tabs>
                <w:tab w:val="left" w:pos="3497"/>
              </w:tabs>
              <w:rPr>
                <w:rFonts w:asciiTheme="minorHAnsi" w:eastAsia="Times New Roman" w:hAnsiTheme="minorHAnsi" w:cs="Times New Roman"/>
              </w:rPr>
            </w:pPr>
            <w:r>
              <w:rPr>
                <w:rFonts w:asciiTheme="minorHAnsi" w:eastAsia="Times New Roman" w:hAnsiTheme="minorHAnsi" w:cs="Times New Roman"/>
              </w:rPr>
              <w:t>Mean a</w:t>
            </w:r>
            <w:r w:rsidR="002745E9" w:rsidRPr="007B1436">
              <w:rPr>
                <w:rFonts w:asciiTheme="minorHAnsi" w:eastAsia="Times New Roman" w:hAnsiTheme="minorHAnsi" w:cs="Times New Roman"/>
              </w:rPr>
              <w:t>bsorbance at 570nm</w:t>
            </w:r>
          </w:p>
        </w:tc>
        <w:tc>
          <w:tcPr>
            <w:tcW w:w="1790" w:type="dxa"/>
          </w:tcPr>
          <w:p w14:paraId="3AF32915"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Percentage difference to control</w:t>
            </w:r>
          </w:p>
        </w:tc>
        <w:tc>
          <w:tcPr>
            <w:tcW w:w="1790" w:type="dxa"/>
          </w:tcPr>
          <w:p w14:paraId="1D7BE153"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Statistically different to control (p&lt;0.05)</w:t>
            </w:r>
          </w:p>
        </w:tc>
        <w:tc>
          <w:tcPr>
            <w:tcW w:w="1790" w:type="dxa"/>
          </w:tcPr>
          <w:p w14:paraId="347FE6B3" w14:textId="46946388" w:rsidR="002745E9" w:rsidRPr="007B1436" w:rsidRDefault="00DE6172" w:rsidP="003566B0">
            <w:pPr>
              <w:tabs>
                <w:tab w:val="left" w:pos="3497"/>
              </w:tabs>
              <w:rPr>
                <w:rFonts w:asciiTheme="minorHAnsi" w:hAnsiTheme="minorHAnsi"/>
              </w:rPr>
            </w:pPr>
            <w:r>
              <w:rPr>
                <w:rFonts w:asciiTheme="minorHAnsi" w:eastAsia="Times New Roman" w:hAnsiTheme="minorHAnsi" w:cs="Times New Roman"/>
              </w:rPr>
              <w:t>Mean a</w:t>
            </w:r>
            <w:r w:rsidR="002745E9" w:rsidRPr="007B1436">
              <w:rPr>
                <w:rFonts w:asciiTheme="minorHAnsi" w:eastAsia="Times New Roman" w:hAnsiTheme="minorHAnsi" w:cs="Times New Roman"/>
              </w:rPr>
              <w:t>bsorbance at 570nm</w:t>
            </w:r>
          </w:p>
        </w:tc>
        <w:tc>
          <w:tcPr>
            <w:tcW w:w="1790" w:type="dxa"/>
          </w:tcPr>
          <w:p w14:paraId="29C227B0"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Percentage difference to control</w:t>
            </w:r>
          </w:p>
        </w:tc>
        <w:tc>
          <w:tcPr>
            <w:tcW w:w="1790" w:type="dxa"/>
          </w:tcPr>
          <w:p w14:paraId="1879496E" w14:textId="7680ED93" w:rsidR="002745E9" w:rsidRPr="007B1436" w:rsidRDefault="002745E9" w:rsidP="00D52A82">
            <w:pPr>
              <w:tabs>
                <w:tab w:val="left" w:pos="3497"/>
              </w:tabs>
              <w:rPr>
                <w:rFonts w:asciiTheme="minorHAnsi" w:hAnsiTheme="minorHAnsi"/>
              </w:rPr>
            </w:pPr>
            <w:r w:rsidRPr="007B1436">
              <w:rPr>
                <w:rFonts w:asciiTheme="minorHAnsi" w:eastAsia="Times New Roman" w:hAnsiTheme="minorHAnsi" w:cs="Times New Roman"/>
              </w:rPr>
              <w:t>Statistically different to control (p&lt;0.05)</w:t>
            </w:r>
          </w:p>
        </w:tc>
      </w:tr>
      <w:tr w:rsidR="002745E9" w:rsidRPr="007B1436" w14:paraId="35714A98" w14:textId="77777777" w:rsidTr="002745E9">
        <w:tc>
          <w:tcPr>
            <w:tcW w:w="1790" w:type="dxa"/>
          </w:tcPr>
          <w:p w14:paraId="059F9E08"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hDF</w:t>
            </w:r>
          </w:p>
        </w:tc>
        <w:tc>
          <w:tcPr>
            <w:tcW w:w="1790" w:type="dxa"/>
          </w:tcPr>
          <w:p w14:paraId="577E517A"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116</w:t>
            </w:r>
          </w:p>
        </w:tc>
        <w:tc>
          <w:tcPr>
            <w:tcW w:w="1790" w:type="dxa"/>
          </w:tcPr>
          <w:p w14:paraId="2408A251"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617</w:t>
            </w:r>
          </w:p>
        </w:tc>
        <w:tc>
          <w:tcPr>
            <w:tcW w:w="1790" w:type="dxa"/>
          </w:tcPr>
          <w:p w14:paraId="7A47B47F"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46.7%</w:t>
            </w:r>
          </w:p>
        </w:tc>
        <w:tc>
          <w:tcPr>
            <w:tcW w:w="1790" w:type="dxa"/>
          </w:tcPr>
          <w:p w14:paraId="2BE45962"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Yes</w:t>
            </w:r>
          </w:p>
        </w:tc>
        <w:tc>
          <w:tcPr>
            <w:tcW w:w="1790" w:type="dxa"/>
          </w:tcPr>
          <w:p w14:paraId="7245D825"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535</w:t>
            </w:r>
          </w:p>
        </w:tc>
        <w:tc>
          <w:tcPr>
            <w:tcW w:w="1790" w:type="dxa"/>
          </w:tcPr>
          <w:p w14:paraId="7C81F195"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53.7%</w:t>
            </w:r>
          </w:p>
        </w:tc>
        <w:tc>
          <w:tcPr>
            <w:tcW w:w="1790" w:type="dxa"/>
          </w:tcPr>
          <w:p w14:paraId="201DE1EF"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Yes</w:t>
            </w:r>
          </w:p>
        </w:tc>
      </w:tr>
      <w:tr w:rsidR="002745E9" w:rsidRPr="007B1436" w14:paraId="50B6FA39" w14:textId="77777777" w:rsidTr="002745E9">
        <w:tc>
          <w:tcPr>
            <w:tcW w:w="1790" w:type="dxa"/>
          </w:tcPr>
          <w:p w14:paraId="5647689B"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hDK</w:t>
            </w:r>
          </w:p>
        </w:tc>
        <w:tc>
          <w:tcPr>
            <w:tcW w:w="1790" w:type="dxa"/>
          </w:tcPr>
          <w:p w14:paraId="0C84F5C7"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492</w:t>
            </w:r>
          </w:p>
        </w:tc>
        <w:tc>
          <w:tcPr>
            <w:tcW w:w="1790" w:type="dxa"/>
          </w:tcPr>
          <w:p w14:paraId="63D5833F"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163</w:t>
            </w:r>
          </w:p>
        </w:tc>
        <w:tc>
          <w:tcPr>
            <w:tcW w:w="1790" w:type="dxa"/>
          </w:tcPr>
          <w:p w14:paraId="1118EB52"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66.8%</w:t>
            </w:r>
          </w:p>
        </w:tc>
        <w:tc>
          <w:tcPr>
            <w:tcW w:w="1790" w:type="dxa"/>
          </w:tcPr>
          <w:p w14:paraId="04085DB1"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Yes</w:t>
            </w:r>
          </w:p>
        </w:tc>
        <w:tc>
          <w:tcPr>
            <w:tcW w:w="1790" w:type="dxa"/>
          </w:tcPr>
          <w:p w14:paraId="4FFF0BEB"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158</w:t>
            </w:r>
          </w:p>
        </w:tc>
        <w:tc>
          <w:tcPr>
            <w:tcW w:w="1790" w:type="dxa"/>
          </w:tcPr>
          <w:p w14:paraId="06790E31"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68.0%</w:t>
            </w:r>
          </w:p>
        </w:tc>
        <w:tc>
          <w:tcPr>
            <w:tcW w:w="1790" w:type="dxa"/>
          </w:tcPr>
          <w:p w14:paraId="6D221CC7"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Yes</w:t>
            </w:r>
          </w:p>
        </w:tc>
      </w:tr>
      <w:tr w:rsidR="002745E9" w:rsidRPr="007B1436" w14:paraId="09124530" w14:textId="77777777" w:rsidTr="002745E9">
        <w:tc>
          <w:tcPr>
            <w:tcW w:w="1790" w:type="dxa"/>
          </w:tcPr>
          <w:p w14:paraId="16AA4755"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ADSC</w:t>
            </w:r>
          </w:p>
        </w:tc>
        <w:tc>
          <w:tcPr>
            <w:tcW w:w="1790" w:type="dxa"/>
          </w:tcPr>
          <w:p w14:paraId="1D7F4D91"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897</w:t>
            </w:r>
          </w:p>
        </w:tc>
        <w:tc>
          <w:tcPr>
            <w:tcW w:w="1790" w:type="dxa"/>
          </w:tcPr>
          <w:p w14:paraId="37CF644E"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648</w:t>
            </w:r>
          </w:p>
        </w:tc>
        <w:tc>
          <w:tcPr>
            <w:tcW w:w="1790" w:type="dxa"/>
          </w:tcPr>
          <w:p w14:paraId="2A47D9C1"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27.7%</w:t>
            </w:r>
          </w:p>
        </w:tc>
        <w:tc>
          <w:tcPr>
            <w:tcW w:w="1790" w:type="dxa"/>
          </w:tcPr>
          <w:p w14:paraId="21799DA7"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Yes</w:t>
            </w:r>
          </w:p>
        </w:tc>
        <w:tc>
          <w:tcPr>
            <w:tcW w:w="1790" w:type="dxa"/>
          </w:tcPr>
          <w:p w14:paraId="51A1CFA8"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502</w:t>
            </w:r>
          </w:p>
        </w:tc>
        <w:tc>
          <w:tcPr>
            <w:tcW w:w="1790" w:type="dxa"/>
          </w:tcPr>
          <w:p w14:paraId="47A83E84"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44.1%</w:t>
            </w:r>
          </w:p>
        </w:tc>
        <w:tc>
          <w:tcPr>
            <w:tcW w:w="1790" w:type="dxa"/>
            <w:vAlign w:val="bottom"/>
          </w:tcPr>
          <w:p w14:paraId="1C7329AB"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Yes</w:t>
            </w:r>
          </w:p>
        </w:tc>
      </w:tr>
      <w:tr w:rsidR="002745E9" w:rsidRPr="007B1436" w14:paraId="5D11E96B" w14:textId="77777777" w:rsidTr="002745E9">
        <w:tc>
          <w:tcPr>
            <w:tcW w:w="1790" w:type="dxa"/>
          </w:tcPr>
          <w:p w14:paraId="1CF50188"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BMSC</w:t>
            </w:r>
          </w:p>
        </w:tc>
        <w:tc>
          <w:tcPr>
            <w:tcW w:w="1790" w:type="dxa"/>
          </w:tcPr>
          <w:p w14:paraId="7E486FA1"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798</w:t>
            </w:r>
          </w:p>
        </w:tc>
        <w:tc>
          <w:tcPr>
            <w:tcW w:w="1790" w:type="dxa"/>
          </w:tcPr>
          <w:p w14:paraId="3BEF80A7"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432</w:t>
            </w:r>
          </w:p>
        </w:tc>
        <w:tc>
          <w:tcPr>
            <w:tcW w:w="1790" w:type="dxa"/>
          </w:tcPr>
          <w:p w14:paraId="6E276899"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45.9%</w:t>
            </w:r>
          </w:p>
        </w:tc>
        <w:tc>
          <w:tcPr>
            <w:tcW w:w="1790" w:type="dxa"/>
          </w:tcPr>
          <w:p w14:paraId="78E49EEE"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Yes</w:t>
            </w:r>
          </w:p>
        </w:tc>
        <w:tc>
          <w:tcPr>
            <w:tcW w:w="1790" w:type="dxa"/>
          </w:tcPr>
          <w:p w14:paraId="75B1F948" w14:textId="77777777" w:rsidR="002745E9" w:rsidRPr="007B1436" w:rsidRDefault="002745E9" w:rsidP="002745E9">
            <w:pPr>
              <w:tabs>
                <w:tab w:val="left" w:pos="3497"/>
              </w:tabs>
              <w:rPr>
                <w:rFonts w:asciiTheme="minorHAnsi" w:eastAsia="Times New Roman" w:hAnsiTheme="minorHAnsi" w:cs="Times New Roman"/>
              </w:rPr>
            </w:pPr>
            <w:r w:rsidRPr="007B1436">
              <w:rPr>
                <w:rFonts w:asciiTheme="minorHAnsi" w:eastAsia="Times New Roman" w:hAnsiTheme="minorHAnsi" w:cs="Times New Roman"/>
              </w:rPr>
              <w:t>0.0395</w:t>
            </w:r>
          </w:p>
        </w:tc>
        <w:tc>
          <w:tcPr>
            <w:tcW w:w="1790" w:type="dxa"/>
          </w:tcPr>
          <w:p w14:paraId="47B543DB"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50.5%</w:t>
            </w:r>
          </w:p>
        </w:tc>
        <w:tc>
          <w:tcPr>
            <w:tcW w:w="1790" w:type="dxa"/>
          </w:tcPr>
          <w:p w14:paraId="0FF8F66A" w14:textId="77777777" w:rsidR="002745E9" w:rsidRPr="007B1436" w:rsidRDefault="002745E9" w:rsidP="002745E9">
            <w:pPr>
              <w:tabs>
                <w:tab w:val="left" w:pos="3497"/>
              </w:tabs>
              <w:rPr>
                <w:rFonts w:asciiTheme="minorHAnsi" w:hAnsiTheme="minorHAnsi"/>
              </w:rPr>
            </w:pPr>
            <w:r w:rsidRPr="007B1436">
              <w:rPr>
                <w:rFonts w:asciiTheme="minorHAnsi" w:eastAsia="Times New Roman" w:hAnsiTheme="minorHAnsi" w:cs="Times New Roman"/>
              </w:rPr>
              <w:t>Yes</w:t>
            </w:r>
          </w:p>
        </w:tc>
      </w:tr>
    </w:tbl>
    <w:p w14:paraId="13348E75" w14:textId="77777777" w:rsidR="002745E9" w:rsidRPr="007B1436" w:rsidRDefault="002745E9" w:rsidP="002745E9">
      <w:pPr>
        <w:rPr>
          <w:rFonts w:asciiTheme="minorHAnsi" w:hAnsiTheme="minorHAnsi"/>
        </w:rPr>
      </w:pPr>
      <w:r w:rsidRPr="007B1436">
        <w:rPr>
          <w:rFonts w:asciiTheme="minorHAnsi" w:hAnsiTheme="minorHAnsi"/>
        </w:rPr>
        <w:t>Table 2: The impact of incorporating cells in fibrin or PLGA on cell viability after 96 hours compared to when  seeded on tissue culture plastic  is shown in Table 2 for hDF, hDK, BMSC and ADSC cells. Both fibrin encapsulation and PLGA scaffold reduced cell viability compared to culture of cells on TCP by 27.7 to 68.0%. The best viability was with tissue culture plastic controls, then fibrin gel encapsulation and the least with PLGA. These cell viabilities were statistically different to p&lt;0.05 compared to tissue culture plastic controls.</w:t>
      </w:r>
    </w:p>
    <w:p w14:paraId="4C104467" w14:textId="45BB3864" w:rsidR="002745E9" w:rsidRPr="007B1436" w:rsidRDefault="00DE6172" w:rsidP="00D52A82">
      <w:pPr>
        <w:tabs>
          <w:tab w:val="left" w:pos="3497"/>
        </w:tabs>
        <w:rPr>
          <w:rFonts w:asciiTheme="minorHAnsi" w:hAnsiTheme="minorHAnsi"/>
        </w:rPr>
        <w:sectPr w:rsidR="002745E9" w:rsidRPr="007B1436" w:rsidSect="00D52A82">
          <w:pgSz w:w="16820" w:h="11900" w:orient="landscape"/>
          <w:pgMar w:top="1418" w:right="1369" w:bottom="1800" w:left="1276" w:header="708" w:footer="708" w:gutter="0"/>
          <w:cols w:space="708"/>
          <w:docGrid w:linePitch="360"/>
        </w:sectPr>
      </w:pPr>
      <w:r>
        <w:rPr>
          <w:rFonts w:asciiTheme="minorHAnsi" w:hAnsiTheme="minorHAnsi"/>
        </w:rPr>
        <w:t>Cells were seeded in triplicate, with 2 repeats of the experiment.</w:t>
      </w:r>
      <w:r w:rsidR="00D52A82">
        <w:rPr>
          <w:rFonts w:asciiTheme="minorHAnsi" w:hAnsiTheme="minorHAnsi"/>
        </w:rPr>
        <w:t xml:space="preserve"> </w:t>
      </w:r>
      <w:r w:rsidR="002745E9" w:rsidRPr="007B1436">
        <w:rPr>
          <w:rFonts w:asciiTheme="minorHAnsi" w:hAnsiTheme="minorHAnsi"/>
        </w:rPr>
        <w:t>Figures 2, 3, 4 and 5 illustrate the cell viabilities at 24, 48 and 96 hours for the different cell and substrate combinations.  Figures 6 and 7 are photographs to illustrate scaffold appearance after 24 hours incubation at 37</w:t>
      </w:r>
      <w:r w:rsidR="002745E9" w:rsidRPr="007B1436">
        <w:rPr>
          <w:rFonts w:asciiTheme="minorHAnsi" w:hAnsiTheme="minorHAnsi"/>
          <w:lang w:val="en-US"/>
        </w:rPr>
        <w:t>°C.</w:t>
      </w:r>
    </w:p>
    <w:p w14:paraId="271D0B7F" w14:textId="77777777" w:rsidR="002745E9" w:rsidRPr="007B1436" w:rsidRDefault="002745E9" w:rsidP="002745E9">
      <w:pPr>
        <w:rPr>
          <w:rFonts w:asciiTheme="minorHAnsi" w:hAnsiTheme="minorHAnsi"/>
        </w:rPr>
      </w:pPr>
    </w:p>
    <w:p w14:paraId="204EC614" w14:textId="77777777" w:rsidR="002745E9" w:rsidRPr="007B1436" w:rsidRDefault="002745E9" w:rsidP="002745E9">
      <w:pPr>
        <w:rPr>
          <w:rFonts w:asciiTheme="minorHAnsi" w:hAnsiTheme="minorHAnsi"/>
          <w:u w:val="single"/>
          <w:lang w:val="en-US"/>
        </w:rPr>
      </w:pPr>
      <w:r w:rsidRPr="007B1436">
        <w:rPr>
          <w:rFonts w:asciiTheme="minorHAnsi" w:hAnsiTheme="minorHAnsi"/>
          <w:noProof/>
          <w:lang w:val="en-US"/>
        </w:rPr>
        <mc:AlternateContent>
          <mc:Choice Requires="wpg">
            <w:drawing>
              <wp:anchor distT="0" distB="0" distL="114300" distR="114300" simplePos="0" relativeHeight="251660288" behindDoc="0" locked="0" layoutInCell="1" allowOverlap="1" wp14:anchorId="31B42684" wp14:editId="0F1D4DCC">
                <wp:simplePos x="0" y="0"/>
                <wp:positionH relativeFrom="column">
                  <wp:posOffset>0</wp:posOffset>
                </wp:positionH>
                <wp:positionV relativeFrom="paragraph">
                  <wp:posOffset>75565</wp:posOffset>
                </wp:positionV>
                <wp:extent cx="5270500" cy="5142865"/>
                <wp:effectExtent l="0" t="0" r="12700" b="0"/>
                <wp:wrapSquare wrapText="bothSides"/>
                <wp:docPr id="29" name="Group 29"/>
                <wp:cNvGraphicFramePr/>
                <a:graphic xmlns:a="http://schemas.openxmlformats.org/drawingml/2006/main">
                  <a:graphicData uri="http://schemas.microsoft.com/office/word/2010/wordprocessingGroup">
                    <wpg:wgp>
                      <wpg:cNvGrpSpPr/>
                      <wpg:grpSpPr>
                        <a:xfrm>
                          <a:off x="0" y="0"/>
                          <a:ext cx="5270500" cy="5142865"/>
                          <a:chOff x="0" y="0"/>
                          <a:chExt cx="5270500" cy="5142865"/>
                        </a:xfrm>
                      </wpg:grpSpPr>
                      <wps:wsp>
                        <wps:cNvPr id="30" name="Text Box 30"/>
                        <wps:cNvSpPr txBox="1"/>
                        <wps:spPr>
                          <a:xfrm>
                            <a:off x="0" y="3215005"/>
                            <a:ext cx="5257800" cy="19278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A0A2DD"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2: </w:t>
                              </w:r>
                              <w:r w:rsidRPr="00872642">
                                <w:rPr>
                                  <w:rFonts w:asciiTheme="minorHAnsi" w:hAnsiTheme="minorHAnsi"/>
                                  <w:bCs/>
                                  <w:lang w:val="en-US"/>
                                </w:rPr>
                                <w:t>Graph to show hDF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1994CED4" w14:textId="77777777" w:rsidR="000A617A" w:rsidRPr="00872642" w:rsidRDefault="000A617A" w:rsidP="002745E9">
                              <w:pPr>
                                <w:rPr>
                                  <w:rFonts w:asciiTheme="minorHAnsi" w:hAnsiTheme="minorHAnsi"/>
                                  <w:bCs/>
                                  <w:lang w:val="en-US"/>
                                </w:rPr>
                              </w:pPr>
                              <w:r w:rsidRPr="00872642">
                                <w:rPr>
                                  <w:rFonts w:asciiTheme="minorHAnsi" w:hAnsiTheme="minorHAnsi"/>
                                  <w:bCs/>
                                  <w:lang w:val="en-US"/>
                                </w:rPr>
                                <w:t>Samples were assessed by an MTT assay at 24, 48 or 96 hours and the absorbance at 570nm with a reference of 630nm is plotted.</w:t>
                              </w:r>
                            </w:p>
                            <w:p w14:paraId="7B1A6C54"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3C94F4CF" w14:textId="77777777" w:rsidR="000A617A" w:rsidRPr="00872642" w:rsidRDefault="000A617A" w:rsidP="002745E9">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31" name="Chart 31"/>
                        <wpg:cNvFrPr/>
                        <wpg:xfrm>
                          <a:off x="0" y="0"/>
                          <a:ext cx="5270500" cy="3211830"/>
                        </wpg:xfrm>
                        <a:graphic>
                          <a:graphicData uri="http://schemas.openxmlformats.org/drawingml/2006/chart">
                            <c:chart xmlns:c="http://schemas.openxmlformats.org/drawingml/2006/chart" xmlns:r="http://schemas.openxmlformats.org/officeDocument/2006/relationships" r:id="rId33"/>
                          </a:graphicData>
                        </a:graphic>
                      </wpg:graphicFrame>
                    </wpg:wgp>
                  </a:graphicData>
                </a:graphic>
                <wp14:sizeRelV relativeFrom="margin">
                  <wp14:pctHeight>0</wp14:pctHeight>
                </wp14:sizeRelV>
              </wp:anchor>
            </w:drawing>
          </mc:Choice>
          <mc:Fallback>
            <w:pict>
              <v:group id="Group 29" o:spid="_x0000_s1082" style="position:absolute;margin-left:0;margin-top:5.95pt;width:415pt;height:404.95pt;z-index:251660288;mso-height-relative:margin" coordsize="5270500,5142865" o:gfxdata="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">
                <v:shapetype id="_x0000_t202" coordsize="21600,21600" o:spt="202" path="m0,0l0,21600,21600,21600,21600,0xe">
                  <v:stroke joinstyle="miter"/>
                  <v:path gradientshapeok="t" o:connecttype="rect"/>
                </v:shapetype>
                <v:shape id="Text Box 30" o:spid="_x0000_s1083" type="#_x0000_t202" style="position:absolute;top:3215005;width:5257800;height:19278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5CA0A2DD"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2: </w:t>
                        </w:r>
                        <w:r w:rsidRPr="00872642">
                          <w:rPr>
                            <w:rFonts w:asciiTheme="minorHAnsi" w:hAnsiTheme="minorHAnsi"/>
                            <w:bCs/>
                            <w:lang w:val="en-US"/>
                          </w:rPr>
                          <w:t>Graph to show hDF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1994CED4" w14:textId="77777777" w:rsidR="000A617A" w:rsidRPr="00872642" w:rsidRDefault="000A617A" w:rsidP="002745E9">
                        <w:pPr>
                          <w:rPr>
                            <w:rFonts w:asciiTheme="minorHAnsi" w:hAnsiTheme="minorHAnsi"/>
                            <w:bCs/>
                            <w:lang w:val="en-US"/>
                          </w:rPr>
                        </w:pPr>
                        <w:r w:rsidRPr="00872642">
                          <w:rPr>
                            <w:rFonts w:asciiTheme="minorHAnsi" w:hAnsiTheme="minorHAnsi"/>
                            <w:bCs/>
                            <w:lang w:val="en-US"/>
                          </w:rPr>
                          <w:t>Samples were assessed by an MTT assay at 24, 48 or 96 hours and the absorbance at 570nm with a reference of 630nm is plotted.</w:t>
                        </w:r>
                      </w:p>
                      <w:p w14:paraId="7B1A6C54"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3C94F4CF" w14:textId="77777777" w:rsidR="000A617A" w:rsidRPr="00872642" w:rsidRDefault="000A617A" w:rsidP="002745E9">
                        <w:pPr>
                          <w:rPr>
                            <w:rFonts w:asciiTheme="minorHAnsi" w:hAnsiTheme="minorHAnsi"/>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1" o:spid="_x0000_s1084"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">
                  <v:imagedata r:id="rId34" o:title=""/>
                  <o:lock v:ext="edit" aspectratio="f"/>
                </v:shape>
                <w10:wrap type="square"/>
              </v:group>
            </w:pict>
          </mc:Fallback>
        </mc:AlternateContent>
      </w:r>
      <w:r w:rsidRPr="007B1436">
        <w:rPr>
          <w:rFonts w:asciiTheme="minorHAnsi" w:hAnsiTheme="minorHAnsi"/>
          <w:lang w:val="en-US"/>
        </w:rPr>
        <w:br w:type="column"/>
      </w:r>
      <w:r w:rsidRPr="007B1436">
        <w:rPr>
          <w:rFonts w:asciiTheme="minorHAnsi" w:hAnsiTheme="minorHAnsi"/>
          <w:noProof/>
          <w:lang w:val="en-US"/>
        </w:rPr>
        <mc:AlternateContent>
          <mc:Choice Requires="wpg">
            <w:drawing>
              <wp:anchor distT="0" distB="0" distL="114300" distR="114300" simplePos="0" relativeHeight="251659264" behindDoc="0" locked="0" layoutInCell="1" allowOverlap="1" wp14:anchorId="2DEA363D" wp14:editId="723E4879">
                <wp:simplePos x="0" y="0"/>
                <wp:positionH relativeFrom="column">
                  <wp:posOffset>0</wp:posOffset>
                </wp:positionH>
                <wp:positionV relativeFrom="paragraph">
                  <wp:posOffset>8255</wp:posOffset>
                </wp:positionV>
                <wp:extent cx="5270500" cy="6392545"/>
                <wp:effectExtent l="0" t="0" r="12700" b="8255"/>
                <wp:wrapThrough wrapText="bothSides">
                  <wp:wrapPolygon edited="0">
                    <wp:start x="0" y="0"/>
                    <wp:lineTo x="0" y="10986"/>
                    <wp:lineTo x="104" y="21542"/>
                    <wp:lineTo x="21340" y="21542"/>
                    <wp:lineTo x="21548" y="10986"/>
                    <wp:lineTo x="21548" y="0"/>
                    <wp:lineTo x="0" y="0"/>
                  </wp:wrapPolygon>
                </wp:wrapThrough>
                <wp:docPr id="32" name="Group 32"/>
                <wp:cNvGraphicFramePr/>
                <a:graphic xmlns:a="http://schemas.openxmlformats.org/drawingml/2006/main">
                  <a:graphicData uri="http://schemas.microsoft.com/office/word/2010/wordprocessingGroup">
                    <wpg:wgp>
                      <wpg:cNvGrpSpPr/>
                      <wpg:grpSpPr>
                        <a:xfrm>
                          <a:off x="0" y="0"/>
                          <a:ext cx="5270500" cy="6392545"/>
                          <a:chOff x="0" y="0"/>
                          <a:chExt cx="5270500" cy="6392545"/>
                        </a:xfrm>
                      </wpg:grpSpPr>
                      <wps:wsp>
                        <wps:cNvPr id="33" name="Text Box 33"/>
                        <wps:cNvSpPr txBox="1"/>
                        <wps:spPr>
                          <a:xfrm>
                            <a:off x="0" y="3192145"/>
                            <a:ext cx="5257800" cy="3200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BC9676"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3: </w:t>
                              </w:r>
                              <w:r w:rsidRPr="00872642">
                                <w:rPr>
                                  <w:rFonts w:asciiTheme="minorHAnsi" w:hAnsiTheme="minorHAnsi"/>
                                  <w:bCs/>
                                  <w:lang w:val="en-US"/>
                                </w:rPr>
                                <w:t>Graph to show hDK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44E4E6A3" w14:textId="77777777"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6F3EB469"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2FEC68C9" w14:textId="77777777" w:rsidR="000A617A" w:rsidRPr="00872642" w:rsidRDefault="000A617A" w:rsidP="002745E9">
                              <w:pPr>
                                <w:rPr>
                                  <w:rFonts w:asciiTheme="minorHAnsi" w:hAnsiTheme="minorHAnsi"/>
                                  <w:bCs/>
                                  <w:lang w:val="en-US"/>
                                </w:rPr>
                              </w:pPr>
                            </w:p>
                            <w:p w14:paraId="1B7CAE5B" w14:textId="77777777" w:rsidR="000A617A" w:rsidRPr="00872642" w:rsidRDefault="000A617A" w:rsidP="002745E9">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34" name="Chart 34"/>
                        <wpg:cNvFrPr/>
                        <wpg:xfrm>
                          <a:off x="0" y="0"/>
                          <a:ext cx="5270500" cy="3213735"/>
                        </wpg:xfrm>
                        <a:graphic>
                          <a:graphicData uri="http://schemas.openxmlformats.org/drawingml/2006/chart">
                            <c:chart xmlns:c="http://schemas.openxmlformats.org/drawingml/2006/chart" xmlns:r="http://schemas.openxmlformats.org/officeDocument/2006/relationships" r:id="rId35"/>
                          </a:graphicData>
                        </a:graphic>
                      </wpg:graphicFrame>
                    </wpg:wgp>
                  </a:graphicData>
                </a:graphic>
                <wp14:sizeRelV relativeFrom="margin">
                  <wp14:pctHeight>0</wp14:pctHeight>
                </wp14:sizeRelV>
              </wp:anchor>
            </w:drawing>
          </mc:Choice>
          <mc:Fallback>
            <w:pict>
              <v:group id="Group 32" o:spid="_x0000_s1085" style="position:absolute;margin-left:0;margin-top:.65pt;width:415pt;height:503.35pt;z-index:251659264;mso-height-relative:margin" coordsize="5270500,6392545" o:gfxdata="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">
                <v:shape id="Text Box 33" o:spid="_x0000_s1086" type="#_x0000_t202" style="position:absolute;top:3192145;width:5257800;height:3200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13BC9676"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3: </w:t>
                        </w:r>
                        <w:r w:rsidRPr="00872642">
                          <w:rPr>
                            <w:rFonts w:asciiTheme="minorHAnsi" w:hAnsiTheme="minorHAnsi"/>
                            <w:bCs/>
                            <w:lang w:val="en-US"/>
                          </w:rPr>
                          <w:t>Graph to show hDK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44E4E6A3" w14:textId="77777777"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6F3EB469"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2FEC68C9" w14:textId="77777777" w:rsidR="000A617A" w:rsidRPr="00872642" w:rsidRDefault="000A617A" w:rsidP="002745E9">
                        <w:pPr>
                          <w:rPr>
                            <w:rFonts w:asciiTheme="minorHAnsi" w:hAnsiTheme="minorHAnsi"/>
                            <w:bCs/>
                            <w:lang w:val="en-US"/>
                          </w:rPr>
                        </w:pPr>
                      </w:p>
                      <w:p w14:paraId="1B7CAE5B" w14:textId="77777777" w:rsidR="000A617A" w:rsidRPr="00872642" w:rsidRDefault="000A617A" w:rsidP="002745E9">
                        <w:pPr>
                          <w:rPr>
                            <w:rFonts w:asciiTheme="minorHAnsi" w:hAnsiTheme="minorHAnsi"/>
                          </w:rPr>
                        </w:pPr>
                      </w:p>
                    </w:txbxContent>
                  </v:textbox>
                </v:shape>
                <v:shape id="Chart 34" o:spid="_x0000_s1087"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">
                  <v:imagedata r:id="rId36" o:title=""/>
                  <o:lock v:ext="edit" aspectratio="f"/>
                </v:shape>
                <w10:wrap type="through"/>
              </v:group>
            </w:pict>
          </mc:Fallback>
        </mc:AlternateContent>
      </w:r>
      <w:r w:rsidRPr="007B1436">
        <w:rPr>
          <w:rFonts w:asciiTheme="minorHAnsi" w:hAnsiTheme="minorHAnsi"/>
          <w:lang w:val="en-US"/>
        </w:rPr>
        <w:br w:type="column"/>
      </w:r>
      <w:r w:rsidRPr="007B1436">
        <w:rPr>
          <w:rFonts w:asciiTheme="minorHAnsi" w:hAnsiTheme="minorHAnsi"/>
          <w:noProof/>
          <w:lang w:val="en-US"/>
        </w:rPr>
        <mc:AlternateContent>
          <mc:Choice Requires="wpg">
            <w:drawing>
              <wp:anchor distT="0" distB="0" distL="114300" distR="114300" simplePos="0" relativeHeight="251657216" behindDoc="0" locked="0" layoutInCell="1" allowOverlap="1" wp14:anchorId="757AE970" wp14:editId="5A6F4117">
                <wp:simplePos x="0" y="0"/>
                <wp:positionH relativeFrom="column">
                  <wp:posOffset>0</wp:posOffset>
                </wp:positionH>
                <wp:positionV relativeFrom="paragraph">
                  <wp:posOffset>8255</wp:posOffset>
                </wp:positionV>
                <wp:extent cx="5270500" cy="5821045"/>
                <wp:effectExtent l="0" t="0" r="12700" b="0"/>
                <wp:wrapThrough wrapText="bothSides">
                  <wp:wrapPolygon edited="0">
                    <wp:start x="0" y="0"/>
                    <wp:lineTo x="0" y="11970"/>
                    <wp:lineTo x="104" y="21489"/>
                    <wp:lineTo x="21340" y="21489"/>
                    <wp:lineTo x="21548" y="11970"/>
                    <wp:lineTo x="21548" y="0"/>
                    <wp:lineTo x="0" y="0"/>
                  </wp:wrapPolygon>
                </wp:wrapThrough>
                <wp:docPr id="35" name="Group 35"/>
                <wp:cNvGraphicFramePr/>
                <a:graphic xmlns:a="http://schemas.openxmlformats.org/drawingml/2006/main">
                  <a:graphicData uri="http://schemas.microsoft.com/office/word/2010/wordprocessingGroup">
                    <wpg:wgp>
                      <wpg:cNvGrpSpPr/>
                      <wpg:grpSpPr>
                        <a:xfrm>
                          <a:off x="0" y="0"/>
                          <a:ext cx="5270500" cy="5821045"/>
                          <a:chOff x="0" y="0"/>
                          <a:chExt cx="5270500" cy="5821045"/>
                        </a:xfrm>
                      </wpg:grpSpPr>
                      <wps:wsp>
                        <wps:cNvPr id="36" name="Text Box 36"/>
                        <wps:cNvSpPr txBox="1"/>
                        <wps:spPr>
                          <a:xfrm>
                            <a:off x="0" y="3192145"/>
                            <a:ext cx="52578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5E3A9D"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4: </w:t>
                              </w:r>
                              <w:r w:rsidRPr="00872642">
                                <w:rPr>
                                  <w:rFonts w:asciiTheme="minorHAnsi" w:hAnsiTheme="minorHAnsi"/>
                                  <w:bCs/>
                                  <w:lang w:val="en-US"/>
                                </w:rPr>
                                <w:t>Graph to show BMSC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6CFB7DD0" w14:textId="77777777"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2483EB42"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045982CA" w14:textId="77777777" w:rsidR="000A617A" w:rsidRPr="00872642" w:rsidRDefault="000A617A" w:rsidP="002745E9">
                              <w:pPr>
                                <w:rPr>
                                  <w:rFonts w:asciiTheme="minorHAnsi" w:hAnsiTheme="minorHAnsi"/>
                                </w:rPr>
                              </w:pPr>
                            </w:p>
                            <w:p w14:paraId="78FB3793" w14:textId="77777777" w:rsidR="000A617A" w:rsidRPr="00872642" w:rsidRDefault="000A617A" w:rsidP="002745E9">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37" name="Chart 37"/>
                        <wpg:cNvFrPr/>
                        <wpg:xfrm>
                          <a:off x="0" y="0"/>
                          <a:ext cx="5270500" cy="3211830"/>
                        </wpg:xfrm>
                        <a:graphic>
                          <a:graphicData uri="http://schemas.openxmlformats.org/drawingml/2006/chart">
                            <c:chart xmlns:c="http://schemas.openxmlformats.org/drawingml/2006/chart" xmlns:r="http://schemas.openxmlformats.org/officeDocument/2006/relationships" r:id="rId37"/>
                          </a:graphicData>
                        </a:graphic>
                      </wpg:graphicFrame>
                    </wpg:wgp>
                  </a:graphicData>
                </a:graphic>
                <wp14:sizeRelV relativeFrom="margin">
                  <wp14:pctHeight>0</wp14:pctHeight>
                </wp14:sizeRelV>
              </wp:anchor>
            </w:drawing>
          </mc:Choice>
          <mc:Fallback>
            <w:pict>
              <v:group id="Group 35" o:spid="_x0000_s1088" style="position:absolute;margin-left:0;margin-top:.65pt;width:415pt;height:458.35pt;z-index:251657216;mso-height-relative:margin" coordsize="5270500,5821045" o:gfxdata="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">
                <v:shape id="Text Box 36" o:spid="_x0000_s1089" type="#_x0000_t202" style="position:absolute;top:3192145;width:5257800;height:2628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F5E3A9D"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4: </w:t>
                        </w:r>
                        <w:r w:rsidRPr="00872642">
                          <w:rPr>
                            <w:rFonts w:asciiTheme="minorHAnsi" w:hAnsiTheme="minorHAnsi"/>
                            <w:bCs/>
                            <w:lang w:val="en-US"/>
                          </w:rPr>
                          <w:t>Graph to show BMSC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6CFB7DD0" w14:textId="77777777"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2483EB42"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045982CA" w14:textId="77777777" w:rsidR="000A617A" w:rsidRPr="00872642" w:rsidRDefault="000A617A" w:rsidP="002745E9">
                        <w:pPr>
                          <w:rPr>
                            <w:rFonts w:asciiTheme="minorHAnsi" w:hAnsiTheme="minorHAnsi"/>
                          </w:rPr>
                        </w:pPr>
                      </w:p>
                      <w:p w14:paraId="78FB3793" w14:textId="77777777" w:rsidR="000A617A" w:rsidRPr="00872642" w:rsidRDefault="000A617A" w:rsidP="002745E9">
                        <w:pPr>
                          <w:rPr>
                            <w:rFonts w:asciiTheme="minorHAnsi" w:hAnsiTheme="minorHAnsi"/>
                          </w:rPr>
                        </w:pPr>
                      </w:p>
                    </w:txbxContent>
                  </v:textbox>
                </v:shape>
                <v:shape id="Chart 37" o:spid="_x0000_s1090"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">
                  <v:imagedata r:id="rId38" o:title=""/>
                  <o:lock v:ext="edit" aspectratio="f"/>
                </v:shape>
                <w10:wrap type="through"/>
              </v:group>
            </w:pict>
          </mc:Fallback>
        </mc:AlternateContent>
      </w:r>
      <w:r w:rsidRPr="007B1436">
        <w:rPr>
          <w:rFonts w:asciiTheme="minorHAnsi" w:hAnsiTheme="minorHAnsi"/>
          <w:lang w:val="en-US"/>
        </w:rPr>
        <w:br w:type="column"/>
      </w:r>
      <w:r w:rsidRPr="007B1436">
        <w:rPr>
          <w:rFonts w:asciiTheme="minorHAnsi" w:hAnsiTheme="minorHAnsi"/>
          <w:noProof/>
          <w:lang w:val="en-US"/>
        </w:rPr>
        <mc:AlternateContent>
          <mc:Choice Requires="wpg">
            <w:drawing>
              <wp:anchor distT="0" distB="0" distL="114300" distR="114300" simplePos="0" relativeHeight="251658240" behindDoc="0" locked="0" layoutInCell="1" allowOverlap="1" wp14:anchorId="31DAC54D" wp14:editId="7921085D">
                <wp:simplePos x="0" y="0"/>
                <wp:positionH relativeFrom="column">
                  <wp:posOffset>0</wp:posOffset>
                </wp:positionH>
                <wp:positionV relativeFrom="paragraph">
                  <wp:posOffset>0</wp:posOffset>
                </wp:positionV>
                <wp:extent cx="5270500" cy="5142865"/>
                <wp:effectExtent l="0" t="0" r="12700" b="0"/>
                <wp:wrapThrough wrapText="bothSides">
                  <wp:wrapPolygon edited="0">
                    <wp:start x="0" y="0"/>
                    <wp:lineTo x="0" y="13655"/>
                    <wp:lineTo x="104" y="21443"/>
                    <wp:lineTo x="21340" y="21443"/>
                    <wp:lineTo x="21548" y="13655"/>
                    <wp:lineTo x="21548" y="0"/>
                    <wp:lineTo x="0" y="0"/>
                  </wp:wrapPolygon>
                </wp:wrapThrough>
                <wp:docPr id="38" name="Group 38"/>
                <wp:cNvGraphicFramePr/>
                <a:graphic xmlns:a="http://schemas.openxmlformats.org/drawingml/2006/main">
                  <a:graphicData uri="http://schemas.microsoft.com/office/word/2010/wordprocessingGroup">
                    <wpg:wgp>
                      <wpg:cNvGrpSpPr/>
                      <wpg:grpSpPr>
                        <a:xfrm>
                          <a:off x="0" y="0"/>
                          <a:ext cx="5270500" cy="5142865"/>
                          <a:chOff x="0" y="0"/>
                          <a:chExt cx="5270500" cy="5143499"/>
                        </a:xfrm>
                      </wpg:grpSpPr>
                      <wps:wsp>
                        <wps:cNvPr id="39" name="Text Box 39"/>
                        <wps:cNvSpPr txBox="1"/>
                        <wps:spPr>
                          <a:xfrm>
                            <a:off x="0" y="3201034"/>
                            <a:ext cx="5257800" cy="19424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13F6CC"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5: </w:t>
                              </w:r>
                              <w:r w:rsidRPr="00872642">
                                <w:rPr>
                                  <w:rFonts w:asciiTheme="minorHAnsi" w:hAnsiTheme="minorHAnsi"/>
                                  <w:bCs/>
                                  <w:lang w:val="en-US"/>
                                </w:rPr>
                                <w:t>Graph to show ADSC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79318B30" w14:textId="7519CA7E"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69DBF948"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19426210" w14:textId="77777777" w:rsidR="000A617A" w:rsidRPr="00872642" w:rsidRDefault="000A617A" w:rsidP="002745E9">
                              <w:pPr>
                                <w:rPr>
                                  <w:rFonts w:asciiTheme="minorHAnsi" w:hAnsi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40" name="Chart 40"/>
                        <wpg:cNvFrPr/>
                        <wpg:xfrm>
                          <a:off x="0" y="0"/>
                          <a:ext cx="5270500" cy="3213735"/>
                        </wpg:xfrm>
                        <a:graphic>
                          <a:graphicData uri="http://schemas.openxmlformats.org/drawingml/2006/chart">
                            <c:chart xmlns:c="http://schemas.openxmlformats.org/drawingml/2006/chart" xmlns:r="http://schemas.openxmlformats.org/officeDocument/2006/relationships" r:id="rId39"/>
                          </a:graphicData>
                        </a:graphic>
                      </wpg:graphicFrame>
                    </wpg:wgp>
                  </a:graphicData>
                </a:graphic>
                <wp14:sizeRelV relativeFrom="margin">
                  <wp14:pctHeight>0</wp14:pctHeight>
                </wp14:sizeRelV>
              </wp:anchor>
            </w:drawing>
          </mc:Choice>
          <mc:Fallback>
            <w:pict>
              <v:group id="Group 38" o:spid="_x0000_s1091" style="position:absolute;margin-left:0;margin-top:0;width:415pt;height:404.95pt;z-index:251658240;mso-height-relative:margin" coordsize="5270500,5143499" o:gfxdata="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">
                <v:shape id="Text Box 39" o:spid="_x0000_s1092" type="#_x0000_t202" style="position:absolute;top:3201034;width:5257800;height:1942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2913F6CC" w14:textId="77777777" w:rsidR="000A617A" w:rsidRPr="00872642" w:rsidRDefault="000A617A" w:rsidP="002745E9">
                        <w:pPr>
                          <w:rPr>
                            <w:rFonts w:asciiTheme="minorHAnsi" w:hAnsiTheme="minorHAnsi"/>
                            <w:bCs/>
                            <w:lang w:val="en-US"/>
                          </w:rPr>
                        </w:pPr>
                        <w:r w:rsidRPr="00872642">
                          <w:rPr>
                            <w:rFonts w:asciiTheme="minorHAnsi" w:hAnsiTheme="minorHAnsi"/>
                          </w:rPr>
                          <w:t xml:space="preserve">Figure 5: </w:t>
                        </w:r>
                        <w:r w:rsidRPr="00872642">
                          <w:rPr>
                            <w:rFonts w:asciiTheme="minorHAnsi" w:hAnsiTheme="minorHAnsi"/>
                            <w:bCs/>
                            <w:lang w:val="en-US"/>
                          </w:rPr>
                          <w:t>Graph to show ADSC viability over 96 hours when seeded onto tissue culture plastic (Control), encapsulated in a fibrin gel or seeded onto an electrospun PLGA scaffold. Cells were seeded at 1x10</w:t>
                        </w:r>
                        <w:r w:rsidRPr="00872642">
                          <w:rPr>
                            <w:rFonts w:asciiTheme="minorHAnsi" w:hAnsiTheme="minorHAnsi"/>
                            <w:bCs/>
                            <w:vertAlign w:val="superscript"/>
                            <w:lang w:val="en-US"/>
                          </w:rPr>
                          <w:t>5</w:t>
                        </w:r>
                        <w:r w:rsidRPr="00872642">
                          <w:rPr>
                            <w:rFonts w:asciiTheme="minorHAnsi" w:hAnsiTheme="minorHAnsi"/>
                            <w:bCs/>
                            <w:lang w:val="en-US"/>
                          </w:rPr>
                          <w:t xml:space="preserve"> per condition.</w:t>
                        </w:r>
                      </w:p>
                      <w:p w14:paraId="79318B30" w14:textId="7519CA7E" w:rsidR="000A617A" w:rsidRPr="00872642" w:rsidRDefault="000A617A" w:rsidP="002745E9">
                        <w:pPr>
                          <w:rPr>
                            <w:rFonts w:asciiTheme="minorHAnsi" w:hAnsiTheme="minorHAnsi"/>
                          </w:rPr>
                        </w:pPr>
                        <w:r w:rsidRPr="00872642">
                          <w:rPr>
                            <w:rFonts w:asciiTheme="minorHAnsi" w:hAnsiTheme="minorHAnsi"/>
                            <w:bCs/>
                            <w:lang w:val="en-US"/>
                          </w:rPr>
                          <w:t>Samples were assessed by an MTT assay at 24, 48 or 96 hours and the absorbance at 570nm with a reference of 630nm is plotted.</w:t>
                        </w:r>
                      </w:p>
                      <w:p w14:paraId="69DBF948" w14:textId="77777777" w:rsidR="000A617A" w:rsidRPr="007B1436" w:rsidRDefault="000A617A" w:rsidP="00DE6172">
                        <w:pPr>
                          <w:tabs>
                            <w:tab w:val="left" w:pos="3497"/>
                          </w:tabs>
                          <w:rPr>
                            <w:rFonts w:asciiTheme="minorHAnsi" w:hAnsiTheme="minorHAnsi"/>
                          </w:rPr>
                        </w:pPr>
                        <w:r>
                          <w:rPr>
                            <w:rFonts w:asciiTheme="minorHAnsi" w:hAnsiTheme="minorHAnsi"/>
                          </w:rPr>
                          <w:t>Cells were seeded in triplicate, with 2 repeats of the experiment.</w:t>
                        </w:r>
                      </w:p>
                      <w:p w14:paraId="19426210" w14:textId="77777777" w:rsidR="000A617A" w:rsidRPr="00872642" w:rsidRDefault="000A617A" w:rsidP="002745E9">
                        <w:pPr>
                          <w:rPr>
                            <w:rFonts w:asciiTheme="minorHAnsi" w:hAnsiTheme="minorHAnsi"/>
                          </w:rPr>
                        </w:pPr>
                      </w:p>
                    </w:txbxContent>
                  </v:textbox>
                </v:shape>
                <v:shape id="Chart 40" o:spid="_x0000_s1093" type="#_x0000_t75" style="position:absolute;left:-6096;top:-6097;width:5285232;height:322518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">
                  <v:imagedata r:id="rId40" o:title=""/>
                  <o:lock v:ext="edit" aspectratio="f"/>
                </v:shape>
                <w10:wrap type="through"/>
              </v:group>
            </w:pict>
          </mc:Fallback>
        </mc:AlternateContent>
      </w:r>
      <w:r w:rsidRPr="007B1436">
        <w:rPr>
          <w:rFonts w:asciiTheme="minorHAnsi" w:hAnsiTheme="minorHAnsi"/>
          <w:lang w:val="en-US"/>
        </w:rPr>
        <w:br w:type="column"/>
      </w:r>
      <w:r w:rsidRPr="007B1436">
        <w:rPr>
          <w:rFonts w:asciiTheme="minorHAnsi" w:hAnsiTheme="minorHAnsi"/>
          <w:u w:val="single"/>
          <w:lang w:val="en-US"/>
        </w:rPr>
        <w:t>Handling cells seeded on PLGA scaffolds:</w:t>
      </w:r>
    </w:p>
    <w:p w14:paraId="0911B6EC" w14:textId="77777777" w:rsidR="002745E9" w:rsidRPr="007B1436" w:rsidRDefault="002745E9" w:rsidP="002745E9">
      <w:pPr>
        <w:rPr>
          <w:rFonts w:asciiTheme="minorHAnsi" w:hAnsiTheme="minorHAns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4296"/>
      </w:tblGrid>
      <w:tr w:rsidR="002745E9" w:rsidRPr="007B1436" w14:paraId="1D8477B1" w14:textId="77777777" w:rsidTr="007B1436">
        <w:trPr>
          <w:trHeight w:val="3407"/>
        </w:trPr>
        <w:tc>
          <w:tcPr>
            <w:tcW w:w="8516" w:type="dxa"/>
            <w:gridSpan w:val="2"/>
            <w:vAlign w:val="center"/>
          </w:tcPr>
          <w:p w14:paraId="07A3446B" w14:textId="77777777" w:rsidR="002745E9" w:rsidRPr="007B1436" w:rsidRDefault="002745E9" w:rsidP="002745E9">
            <w:pPr>
              <w:jc w:val="center"/>
              <w:rPr>
                <w:rFonts w:asciiTheme="minorHAnsi" w:hAnsiTheme="minorHAnsi"/>
                <w:noProof/>
                <w:lang w:val="en-US"/>
              </w:rPr>
            </w:pPr>
            <w:r w:rsidRPr="007B1436">
              <w:rPr>
                <w:rFonts w:asciiTheme="minorHAnsi" w:hAnsiTheme="minorHAnsi"/>
                <w:noProof/>
                <w:lang w:val="en-US"/>
              </w:rPr>
              <mc:AlternateContent>
                <mc:Choice Requires="wpg">
                  <w:drawing>
                    <wp:anchor distT="0" distB="0" distL="114300" distR="114300" simplePos="0" relativeHeight="251661312" behindDoc="0" locked="0" layoutInCell="1" allowOverlap="1" wp14:anchorId="31326C4D" wp14:editId="034ABF0A">
                      <wp:simplePos x="0" y="0"/>
                      <wp:positionH relativeFrom="column">
                        <wp:posOffset>235585</wp:posOffset>
                      </wp:positionH>
                      <wp:positionV relativeFrom="paragraph">
                        <wp:posOffset>0</wp:posOffset>
                      </wp:positionV>
                      <wp:extent cx="4976495" cy="3669665"/>
                      <wp:effectExtent l="0" t="0" r="1905" b="0"/>
                      <wp:wrapThrough wrapText="bothSides">
                        <wp:wrapPolygon edited="0">
                          <wp:start x="0" y="0"/>
                          <wp:lineTo x="0" y="21379"/>
                          <wp:lineTo x="21498" y="21379"/>
                          <wp:lineTo x="21498" y="0"/>
                          <wp:lineTo x="0" y="0"/>
                        </wp:wrapPolygon>
                      </wp:wrapThrough>
                      <wp:docPr id="43" name="Group 43"/>
                      <wp:cNvGraphicFramePr/>
                      <a:graphic xmlns:a="http://schemas.openxmlformats.org/drawingml/2006/main">
                        <a:graphicData uri="http://schemas.microsoft.com/office/word/2010/wordprocessingGroup">
                          <wpg:wgp>
                            <wpg:cNvGrpSpPr/>
                            <wpg:grpSpPr>
                              <a:xfrm>
                                <a:off x="0" y="0"/>
                                <a:ext cx="4976495" cy="3669665"/>
                                <a:chOff x="0" y="0"/>
                                <a:chExt cx="4976495" cy="3669665"/>
                              </a:xfrm>
                            </wpg:grpSpPr>
                            <pic:pic xmlns:pic="http://schemas.openxmlformats.org/drawingml/2006/picture">
                              <pic:nvPicPr>
                                <pic:cNvPr id="69" name="Picture 69" descr="Macintosh HD:private:var:folders:3b:2h8mbl992k5556p3c7s6jjw00000gn:T:TemporaryItems:unspecified.jpg"/>
                                <pic:cNvPicPr>
                                  <a:picLocks noChangeAspect="1"/>
                                </pic:cNvPicPr>
                              </pic:nvPicPr>
                              <pic:blipFill rotWithShape="1">
                                <a:blip r:embed="rId41">
                                  <a:extLst>
                                    <a:ext uri="{28A0092B-C50C-407E-A947-70E740481C1C}">
                                      <a14:useLocalDpi xmlns:a14="http://schemas.microsoft.com/office/drawing/2010/main" val="0"/>
                                    </a:ext>
                                  </a:extLst>
                                </a:blip>
                                <a:srcRect l="10877" t="16157" r="2718" b="18368"/>
                                <a:stretch/>
                              </pic:blipFill>
                              <pic:spPr bwMode="auto">
                                <a:xfrm rot="5400000">
                                  <a:off x="671830" y="-635000"/>
                                  <a:ext cx="3669665" cy="4939665"/>
                                </a:xfrm>
                                <a:prstGeom prst="rect">
                                  <a:avLst/>
                                </a:prstGeom>
                                <a:noFill/>
                                <a:ln>
                                  <a:noFill/>
                                </a:ln>
                                <a:extLst>
                                  <a:ext uri="{53640926-AAD7-44d8-BBD7-CCE9431645EC}">
                                    <a14:shadowObscured xmlns:a14="http://schemas.microsoft.com/office/drawing/2010/main"/>
                                  </a:ext>
                                </a:extLst>
                              </pic:spPr>
                            </pic:pic>
                            <wps:wsp>
                              <wps:cNvPr id="70" name="Text Box 70"/>
                              <wps:cNvSpPr txBox="1"/>
                              <wps:spPr>
                                <a:xfrm>
                                  <a:off x="0" y="47625"/>
                                  <a:ext cx="6858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C85847" w14:textId="77777777" w:rsidR="000A617A" w:rsidRPr="006D0E7C" w:rsidRDefault="000A617A" w:rsidP="002745E9">
                                    <w:pPr>
                                      <w:rPr>
                                        <w:b/>
                                        <w:sz w:val="36"/>
                                        <w:szCs w:val="36"/>
                                      </w:rPr>
                                    </w:pPr>
                                    <w:r w:rsidRPr="006D0E7C">
                                      <w:rPr>
                                        <w:b/>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3" o:spid="_x0000_s1094" style="position:absolute;left:0;text-align:left;margin-left:18.55pt;margin-top:0;width:391.85pt;height:288.95pt;z-index:251661312" coordsize="4976495,366966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">
                      <v:shape id="Picture 69" o:spid="_x0000_s1095" type="#_x0000_t75" alt="Macintosh HD:private:var:folders:3b:2h8mbl992k5556p3c7s6jjw00000gn:T:TemporaryItems:unspecified.jpg" style="position:absolute;left:671830;top:-635000;width:3669665;height:493966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zi&#10;YVvGAAAA2wAAAA8AAABkcnMvZG93bnJldi54bWxEj0FrwkAUhO8F/8PyhN7qRgnSpm5EFKX1IGiL&#10;2Ntr9jUJZt+G7DYm/npXKPQ4zMw3zGzemUq01LjSsoLxKAJBnFldcq7g82P99AzCeWSNlWVS0JOD&#10;eTp4mGGi7YX31B58LgKEXYIKCu/rREqXFWTQjWxNHLwf2xj0QTa51A1eAtxUchJFU2mw5LBQYE3L&#10;grLz4dcomJz2q6/j95Vizneb/n0b06aPlXocdotXEJ46/x/+a79pBdMXuH8JP0Cm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TOJhW8YAAADbAAAADwAAAAAAAAAAAAAAAACc&#10;AgAAZHJzL2Rvd25yZXYueG1sUEsFBgAAAAAEAAQA9wAAAI8DAAAAAA==&#10;">
                        <v:imagedata r:id="rId42" o:title="unspecified.jpg" croptop="10589f" cropbottom="12038f" cropleft="7128f" cropright="1781f"/>
                        <v:path arrowok="t"/>
                      </v:shape>
                      <v:shape id="Text Box 70" o:spid="_x0000_s1096" type="#_x0000_t202" style="position:absolute;top:47625;width:685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XzBZwQAA&#10;ANsAAAAPAAAAZHJzL2Rvd25yZXYueG1sRE/Pa8IwFL4P9j+EJ+y2JopuszPKUAY7KXZT8PZonm1Z&#10;8xKazNb/3hyEHT++34vVYFtxoS40jjWMMwWCuHSm4UrDz/fn8xuIEJENto5Jw5UCrJaPDwvMjet5&#10;T5ciViKFcMhRQx2jz6UMZU0WQ+Y8ceLOrrMYE+wqaTrsU7ht5USpF2mx4dRQo6d1TeVv8Wc1HLbn&#10;03GqdtXGznzvBiXZzqXWT6Ph4x1EpCH+i+/uL6PhNa1PX9IPkM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V8wWcEAAADbAAAADwAAAAAAAAAAAAAAAACXAgAAZHJzL2Rvd25y&#10;ZXYueG1sUEsFBgAAAAAEAAQA9QAAAIUDAAAAAA==&#10;" filled="f" stroked="f">
                        <v:textbox>
                          <w:txbxContent>
                            <w:p w14:paraId="24C85847" w14:textId="77777777" w:rsidR="000A617A" w:rsidRPr="006D0E7C" w:rsidRDefault="000A617A" w:rsidP="002745E9">
                              <w:pPr>
                                <w:rPr>
                                  <w:b/>
                                  <w:sz w:val="36"/>
                                  <w:szCs w:val="36"/>
                                </w:rPr>
                              </w:pPr>
                              <w:r w:rsidRPr="006D0E7C">
                                <w:rPr>
                                  <w:b/>
                                  <w:sz w:val="36"/>
                                  <w:szCs w:val="36"/>
                                </w:rPr>
                                <w:t>A</w:t>
                              </w:r>
                            </w:p>
                          </w:txbxContent>
                        </v:textbox>
                      </v:shape>
                      <w10:wrap type="through"/>
                    </v:group>
                  </w:pict>
                </mc:Fallback>
              </mc:AlternateContent>
            </w:r>
          </w:p>
        </w:tc>
      </w:tr>
      <w:tr w:rsidR="002745E9" w:rsidRPr="007B1436" w14:paraId="6A1AA948" w14:textId="77777777" w:rsidTr="007B1436">
        <w:trPr>
          <w:trHeight w:val="3407"/>
        </w:trPr>
        <w:tc>
          <w:tcPr>
            <w:tcW w:w="4325" w:type="dxa"/>
            <w:vAlign w:val="center"/>
          </w:tcPr>
          <w:p w14:paraId="7DF08B54" w14:textId="77777777" w:rsidR="002745E9" w:rsidRPr="007B1436" w:rsidRDefault="002745E9" w:rsidP="002745E9">
            <w:pPr>
              <w:jc w:val="center"/>
              <w:rPr>
                <w:rFonts w:asciiTheme="minorHAnsi" w:hAnsiTheme="minorHAnsi"/>
                <w:lang w:val="en-US"/>
              </w:rPr>
            </w:pPr>
            <w:r w:rsidRPr="007B1436">
              <w:rPr>
                <w:rFonts w:asciiTheme="minorHAnsi" w:hAnsiTheme="minorHAnsi"/>
                <w:noProof/>
                <w:lang w:val="en-US"/>
              </w:rPr>
              <mc:AlternateContent>
                <mc:Choice Requires="wpg">
                  <w:drawing>
                    <wp:anchor distT="0" distB="0" distL="114300" distR="114300" simplePos="0" relativeHeight="251662336" behindDoc="0" locked="0" layoutInCell="1" allowOverlap="1" wp14:anchorId="7EAB3023" wp14:editId="658FA1CC">
                      <wp:simplePos x="0" y="0"/>
                      <wp:positionH relativeFrom="column">
                        <wp:posOffset>-37465</wp:posOffset>
                      </wp:positionH>
                      <wp:positionV relativeFrom="paragraph">
                        <wp:posOffset>-2193925</wp:posOffset>
                      </wp:positionV>
                      <wp:extent cx="2472690" cy="2170430"/>
                      <wp:effectExtent l="0" t="0" r="0" b="0"/>
                      <wp:wrapSquare wrapText="bothSides"/>
                      <wp:docPr id="71" name="Group 71"/>
                      <wp:cNvGraphicFramePr/>
                      <a:graphic xmlns:a="http://schemas.openxmlformats.org/drawingml/2006/main">
                        <a:graphicData uri="http://schemas.microsoft.com/office/word/2010/wordprocessingGroup">
                          <wpg:wgp>
                            <wpg:cNvGrpSpPr/>
                            <wpg:grpSpPr>
                              <a:xfrm>
                                <a:off x="0" y="0"/>
                                <a:ext cx="2472690" cy="2170430"/>
                                <a:chOff x="0" y="0"/>
                                <a:chExt cx="2472690" cy="2170430"/>
                              </a:xfrm>
                            </wpg:grpSpPr>
                            <pic:pic xmlns:pic="http://schemas.openxmlformats.org/drawingml/2006/picture">
                              <pic:nvPicPr>
                                <pic:cNvPr id="72" name="Picture 72" descr="Macintosh HD:private:var:folders:3b:2h8mbl992k5556p3c7s6jjw00000gn:T:TemporaryItems:unspecified.jpg"/>
                                <pic:cNvPicPr>
                                  <a:picLocks/>
                                </pic:cNvPicPr>
                              </pic:nvPicPr>
                              <pic:blipFill rotWithShape="1">
                                <a:blip r:embed="rId43">
                                  <a:extLst>
                                    <a:ext uri="{28A0092B-C50C-407E-A947-70E740481C1C}">
                                      <a14:useLocalDpi xmlns:a14="http://schemas.microsoft.com/office/drawing/2010/main" val="0"/>
                                    </a:ext>
                                  </a:extLst>
                                </a:blip>
                                <a:srcRect l="16028" t="14236" r="43257" b="13836"/>
                                <a:stretch/>
                              </pic:blipFill>
                              <pic:spPr bwMode="auto">
                                <a:xfrm>
                                  <a:off x="313055" y="10795"/>
                                  <a:ext cx="2159635" cy="2159635"/>
                                </a:xfrm>
                                <a:prstGeom prst="rect">
                                  <a:avLst/>
                                </a:prstGeom>
                                <a:noFill/>
                                <a:ln>
                                  <a:noFill/>
                                </a:ln>
                                <a:extLst>
                                  <a:ext uri="{53640926-AAD7-44d8-BBD7-CCE9431645EC}">
                                    <a14:shadowObscured xmlns:a14="http://schemas.microsoft.com/office/drawing/2010/main"/>
                                  </a:ext>
                                </a:extLst>
                              </pic:spPr>
                            </pic:pic>
                            <wps:wsp>
                              <wps:cNvPr id="73" name="Text Box 73"/>
                              <wps:cNvSpPr txBox="1"/>
                              <wps:spPr>
                                <a:xfrm>
                                  <a:off x="0" y="0"/>
                                  <a:ext cx="6858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80F08B" w14:textId="77777777" w:rsidR="000A617A" w:rsidRPr="006D0E7C" w:rsidRDefault="000A617A" w:rsidP="002745E9">
                                    <w:pPr>
                                      <w:rPr>
                                        <w:b/>
                                        <w:sz w:val="36"/>
                                        <w:szCs w:val="36"/>
                                      </w:rPr>
                                    </w:pPr>
                                    <w:r w:rsidRPr="006D0E7C">
                                      <w:rPr>
                                        <w:b/>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1" o:spid="_x0000_s1097" style="position:absolute;left:0;text-align:left;margin-left:-2.9pt;margin-top:-172.7pt;width:194.7pt;height:170.9pt;z-index:251662336;mso-width-relative:margin;mso-height-relative:margin" coordsize="2472690,217043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">
                      <v:shape id="Picture 72" o:spid="_x0000_s1098" type="#_x0000_t75" alt="Macintosh HD:private:var:folders:3b:2h8mbl992k5556p3c7s6jjw00000gn:T:TemporaryItems:unspecified.jpg" style="position:absolute;left:313055;top:10795;width:2159635;height:2159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x4&#10;wejCAAAA2wAAAA8AAABkcnMvZG93bnJldi54bWxEj0GLwjAUhO/C/ofwFvYiNt0eVKqpyELB27Lq&#10;ocdn82yrzUtpotb99UYQPA4z8w2zXA2mFVfqXWNZwXcUgyAurW64UrDf5ZM5COeRNbaWScGdHKyy&#10;j9ESU21v/EfXra9EgLBLUUHtfZdK6cqaDLrIdsTBO9reoA+yr6Tu8RbgppVJHE+lwYbDQo0d/dRU&#10;nrcXoyD/P9vf9oQNos2T8eFQ3DEvlPr6HNYLEJ4G/w6/2hutYJbA80v4ATJ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ceMHowgAAANsAAAAPAAAAAAAAAAAAAAAAAJwCAABk&#10;cnMvZG93bnJldi54bWxQSwUGAAAAAAQABAD3AAAAiwMAAAAA&#10;">
                        <v:imagedata r:id="rId44" o:title="unspecified.jpg" croptop="9330f" cropbottom="9068f" cropleft="10504f" cropright="28349f"/>
                        <v:path arrowok="t"/>
                        <o:lock v:ext="edit" aspectratio="f"/>
                      </v:shape>
                      <v:shape id="Text Box 73" o:spid="_x0000_s1099" type="#_x0000_t202" style="position:absolute;width:685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a4uxAAA&#10;ANsAAAAPAAAAZHJzL2Rvd25yZXYueG1sRI9PawIxFMTvBb9DeEJvmtSqbbcbRSyCp4pWC709Nm//&#10;4OZl2aTu+u0bQehxmJnfMOmyt7W4UOsrxxqexgoEceZMxYWG49dm9ArCB2SDtWPScCUPy8XgIcXE&#10;uI73dDmEQkQI+wQ1lCE0iZQ+K8miH7uGOHq5ay2GKNtCmha7CLe1nCg1lxYrjgslNrQuKTsffq2G&#10;02f+8z1Vu+LDzprO9UqyfZNaPw771TuIQH34D9/bW6Ph5Rl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2uLsQAAADbAAAADwAAAAAAAAAAAAAAAACXAgAAZHJzL2Rv&#10;d25yZXYueG1sUEsFBgAAAAAEAAQA9QAAAIgDAAAAAA==&#10;" filled="f" stroked="f">
                        <v:textbox>
                          <w:txbxContent>
                            <w:p w14:paraId="5F80F08B" w14:textId="77777777" w:rsidR="000A617A" w:rsidRPr="006D0E7C" w:rsidRDefault="000A617A" w:rsidP="002745E9">
                              <w:pPr>
                                <w:rPr>
                                  <w:b/>
                                  <w:sz w:val="36"/>
                                  <w:szCs w:val="36"/>
                                </w:rPr>
                              </w:pPr>
                              <w:r w:rsidRPr="006D0E7C">
                                <w:rPr>
                                  <w:b/>
                                  <w:sz w:val="36"/>
                                  <w:szCs w:val="36"/>
                                </w:rPr>
                                <w:t>B</w:t>
                              </w:r>
                            </w:p>
                          </w:txbxContent>
                        </v:textbox>
                      </v:shape>
                      <w10:wrap type="square"/>
                    </v:group>
                  </w:pict>
                </mc:Fallback>
              </mc:AlternateContent>
            </w:r>
          </w:p>
        </w:tc>
        <w:tc>
          <w:tcPr>
            <w:tcW w:w="4191" w:type="dxa"/>
            <w:vAlign w:val="center"/>
          </w:tcPr>
          <w:p w14:paraId="101E010A" w14:textId="77777777" w:rsidR="002745E9" w:rsidRPr="007B1436" w:rsidRDefault="002745E9" w:rsidP="002745E9">
            <w:pPr>
              <w:jc w:val="center"/>
              <w:rPr>
                <w:rFonts w:asciiTheme="minorHAnsi" w:hAnsiTheme="minorHAnsi"/>
                <w:lang w:val="en-US"/>
              </w:rPr>
            </w:pPr>
            <w:r w:rsidRPr="007B1436">
              <w:rPr>
                <w:rFonts w:asciiTheme="minorHAnsi" w:hAnsiTheme="minorHAnsi"/>
                <w:noProof/>
                <w:lang w:val="en-US"/>
              </w:rPr>
              <mc:AlternateContent>
                <mc:Choice Requires="wpg">
                  <w:drawing>
                    <wp:anchor distT="0" distB="0" distL="114300" distR="114300" simplePos="0" relativeHeight="251663360" behindDoc="0" locked="0" layoutInCell="1" allowOverlap="1" wp14:anchorId="4E0831AB" wp14:editId="523EEDAC">
                      <wp:simplePos x="0" y="0"/>
                      <wp:positionH relativeFrom="column">
                        <wp:posOffset>12700</wp:posOffset>
                      </wp:positionH>
                      <wp:positionV relativeFrom="paragraph">
                        <wp:posOffset>-2230120</wp:posOffset>
                      </wp:positionV>
                      <wp:extent cx="2585720" cy="2176145"/>
                      <wp:effectExtent l="0" t="0" r="5080" b="8255"/>
                      <wp:wrapSquare wrapText="bothSides"/>
                      <wp:docPr id="74" name="Group 74"/>
                      <wp:cNvGraphicFramePr/>
                      <a:graphic xmlns:a="http://schemas.openxmlformats.org/drawingml/2006/main">
                        <a:graphicData uri="http://schemas.microsoft.com/office/word/2010/wordprocessingGroup">
                          <wpg:wgp>
                            <wpg:cNvGrpSpPr/>
                            <wpg:grpSpPr>
                              <a:xfrm>
                                <a:off x="0" y="0"/>
                                <a:ext cx="2585720" cy="2176145"/>
                                <a:chOff x="0" y="0"/>
                                <a:chExt cx="2585720" cy="2176145"/>
                              </a:xfrm>
                            </wpg:grpSpPr>
                            <pic:pic xmlns:pic="http://schemas.openxmlformats.org/drawingml/2006/picture">
                              <pic:nvPicPr>
                                <pic:cNvPr id="75" name="Picture 75" descr="Macintosh HD:private:var:folders:3b:2h8mbl992k5556p3c7s6jjw00000gn:T:TemporaryItems:unspecified.jpg"/>
                                <pic:cNvPicPr>
                                  <a:picLocks/>
                                </pic:cNvPicPr>
                              </pic:nvPicPr>
                              <pic:blipFill rotWithShape="1">
                                <a:blip r:embed="rId45">
                                  <a:extLst>
                                    <a:ext uri="{28A0092B-C50C-407E-A947-70E740481C1C}">
                                      <a14:useLocalDpi xmlns:a14="http://schemas.microsoft.com/office/drawing/2010/main" val="0"/>
                                    </a:ext>
                                  </a:extLst>
                                </a:blip>
                                <a:srcRect l="10227" t="15067" r="49306" b="11966"/>
                                <a:stretch/>
                              </pic:blipFill>
                              <pic:spPr bwMode="auto">
                                <a:xfrm>
                                  <a:off x="426085" y="16510"/>
                                  <a:ext cx="2159635" cy="2159635"/>
                                </a:xfrm>
                                <a:prstGeom prst="rect">
                                  <a:avLst/>
                                </a:prstGeom>
                                <a:noFill/>
                                <a:ln>
                                  <a:noFill/>
                                </a:ln>
                                <a:extLst>
                                  <a:ext uri="{53640926-AAD7-44d8-BBD7-CCE9431645EC}">
                                    <a14:shadowObscured xmlns:a14="http://schemas.microsoft.com/office/drawing/2010/main"/>
                                  </a:ext>
                                </a:extLst>
                              </pic:spPr>
                            </pic:pic>
                            <wps:wsp>
                              <wps:cNvPr id="76" name="Text Box 76"/>
                              <wps:cNvSpPr txBox="1"/>
                              <wps:spPr>
                                <a:xfrm>
                                  <a:off x="0" y="0"/>
                                  <a:ext cx="6858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3753AC" w14:textId="77777777" w:rsidR="000A617A" w:rsidRPr="006D0E7C" w:rsidRDefault="000A617A" w:rsidP="002745E9">
                                    <w:pPr>
                                      <w:rPr>
                                        <w:b/>
                                        <w:sz w:val="36"/>
                                        <w:szCs w:val="36"/>
                                      </w:rPr>
                                    </w:pPr>
                                    <w:r w:rsidRPr="006D0E7C">
                                      <w:rPr>
                                        <w:b/>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4" o:spid="_x0000_s1100" style="position:absolute;left:0;text-align:left;margin-left:1pt;margin-top:-175.55pt;width:203.6pt;height:171.35pt;z-index:251663360;mso-width-relative:margin;mso-height-relative:margin" coordsize="2585720,217614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">
                      <v:shape id="Picture 75" o:spid="_x0000_s1101" type="#_x0000_t75" alt="Macintosh HD:private:var:folders:3b:2h8mbl992k5556p3c7s6jjw00000gn:T:TemporaryItems:unspecified.jpg" style="position:absolute;left:426085;top:16510;width:2159635;height:21596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Zh&#10;EzHDAAAA2wAAAA8AAABkcnMvZG93bnJldi54bWxEj0tvwjAQhO+V+A/WInErTivxUIpBiAoEN17l&#10;vIqXJDReh9jg8O/rSkgcRzPzjWYya00l7tS40rKCj34CgjizuuRcwfGwfB+DcB5ZY2WZFDzIwWza&#10;eZtgqm3gHd33PhcRwi5FBYX3dSqlywoy6Pq2Jo7e2TYGfZRNLnWDIcJNJT+TZCgNlhwXCqxpUVD2&#10;u78ZBbvvzfW09Yd8EX4u5E5JCPPVVqlet51/gfDU+lf42V5rBaMB/H+JP0BO/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mETMcMAAADbAAAADwAAAAAAAAAAAAAAAACcAgAA&#10;ZHJzL2Rvd25yZXYueG1sUEsFBgAAAAAEAAQA9wAAAIwDAAAAAA==&#10;">
                        <v:imagedata r:id="rId46" o:title="unspecified.jpg" croptop="9874f" cropbottom="7842f" cropleft="6702f" cropright="32313f"/>
                        <v:path arrowok="t"/>
                        <o:lock v:ext="edit" aspectratio="f"/>
                      </v:shape>
                      <v:shape id="Text Box 76" o:spid="_x0000_s1102" type="#_x0000_t202" style="position:absolute;width:685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g22wwAA&#10;ANsAAAAPAAAAZHJzL2Rvd25yZXYueG1sRI9Ba8JAFITvgv9heUJvumuxVlNXkUqhJ8VUBW+P7DMJ&#10;zb4N2a1J/70rCB6HmfmGWaw6W4krNb50rGE8UiCIM2dKzjUcfr6GMxA+IBusHJOGf/KwWvZ7C0yM&#10;a3lP1zTkIkLYJ6ihCKFOpPRZQRb9yNXE0bu4xmKIssmlabCNcFvJV6Wm0mLJcaHAmj4Lyn7TP6vh&#10;uL2cTxO1yzf2rW5dpyTbudT6ZdCtP0AE6sIz/Gh/Gw3v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g22wwAAANsAAAAPAAAAAAAAAAAAAAAAAJcCAABkcnMvZG93&#10;bnJldi54bWxQSwUGAAAAAAQABAD1AAAAhwMAAAAA&#10;" filled="f" stroked="f">
                        <v:textbox>
                          <w:txbxContent>
                            <w:p w14:paraId="343753AC" w14:textId="77777777" w:rsidR="000A617A" w:rsidRPr="006D0E7C" w:rsidRDefault="000A617A" w:rsidP="002745E9">
                              <w:pPr>
                                <w:rPr>
                                  <w:b/>
                                  <w:sz w:val="36"/>
                                  <w:szCs w:val="36"/>
                                </w:rPr>
                              </w:pPr>
                              <w:r w:rsidRPr="006D0E7C">
                                <w:rPr>
                                  <w:b/>
                                  <w:sz w:val="36"/>
                                  <w:szCs w:val="36"/>
                                </w:rPr>
                                <w:t>B’</w:t>
                              </w:r>
                            </w:p>
                          </w:txbxContent>
                        </v:textbox>
                      </v:shape>
                      <w10:wrap type="square"/>
                    </v:group>
                  </w:pict>
                </mc:Fallback>
              </mc:AlternateContent>
            </w:r>
          </w:p>
        </w:tc>
      </w:tr>
      <w:tr w:rsidR="002745E9" w:rsidRPr="007B1436" w14:paraId="14853048" w14:textId="77777777" w:rsidTr="007B1436">
        <w:tc>
          <w:tcPr>
            <w:tcW w:w="8516" w:type="dxa"/>
            <w:gridSpan w:val="2"/>
            <w:vAlign w:val="center"/>
          </w:tcPr>
          <w:p w14:paraId="1BDD2865" w14:textId="77777777" w:rsidR="002745E9" w:rsidRPr="007B1436" w:rsidRDefault="002745E9" w:rsidP="002745E9">
            <w:pPr>
              <w:rPr>
                <w:rFonts w:asciiTheme="minorHAnsi" w:hAnsiTheme="minorHAnsi"/>
                <w:noProof/>
                <w:lang w:val="en-US"/>
              </w:rPr>
            </w:pPr>
            <w:r w:rsidRPr="007B1436">
              <w:rPr>
                <w:rFonts w:asciiTheme="minorHAnsi" w:hAnsiTheme="minorHAnsi"/>
                <w:noProof/>
                <w:lang w:val="en-US"/>
              </w:rPr>
              <w:t xml:space="preserve">Figure 6: Photographs showing electrospun scaffolds submerged in cell culture media after 24 hours at </w:t>
            </w:r>
            <w:r w:rsidRPr="007B1436">
              <w:rPr>
                <w:rFonts w:asciiTheme="minorHAnsi" w:hAnsiTheme="minorHAnsi" w:cs="Times New Roman"/>
              </w:rPr>
              <w:t>37°C</w:t>
            </w:r>
            <w:r w:rsidRPr="007B1436">
              <w:rPr>
                <w:rFonts w:asciiTheme="minorHAnsi" w:hAnsiTheme="minorHAnsi"/>
                <w:noProof/>
                <w:lang w:val="en-US"/>
              </w:rPr>
              <w:t>.</w:t>
            </w:r>
          </w:p>
          <w:p w14:paraId="0E635A20" w14:textId="77777777" w:rsidR="002745E9" w:rsidRPr="007B1436" w:rsidRDefault="002745E9" w:rsidP="002745E9">
            <w:pPr>
              <w:rPr>
                <w:rFonts w:asciiTheme="minorHAnsi" w:hAnsiTheme="minorHAnsi"/>
                <w:noProof/>
                <w:lang w:val="en-US"/>
              </w:rPr>
            </w:pPr>
            <w:r w:rsidRPr="007B1436">
              <w:rPr>
                <w:rFonts w:asciiTheme="minorHAnsi" w:hAnsiTheme="minorHAnsi"/>
                <w:noProof/>
                <w:lang w:val="en-US"/>
              </w:rPr>
              <w:t>Image A shows PLGA scaffolds submerged in media with no cells, B and B’ are representative images of scaffolds 24 hours after fibroblast cell seeding. Regardless of cell type, cell seeded electrospun scaffolds exhibit contraction. It isn’t possible to uncurl scaffolds once contraction has started, however scaffolds are readily picked up and moved using forceps.</w:t>
            </w:r>
          </w:p>
        </w:tc>
      </w:tr>
    </w:tbl>
    <w:p w14:paraId="5499E58A" w14:textId="77777777" w:rsidR="002745E9" w:rsidRPr="007B1436" w:rsidRDefault="002745E9" w:rsidP="002745E9">
      <w:pPr>
        <w:rPr>
          <w:rFonts w:asciiTheme="minorHAnsi" w:hAnsiTheme="minorHAnsi"/>
          <w:lang w:val="en-US"/>
        </w:rPr>
      </w:pPr>
    </w:p>
    <w:p w14:paraId="2F07BF7E" w14:textId="77777777" w:rsidR="002745E9" w:rsidRPr="007B1436" w:rsidRDefault="002745E9" w:rsidP="002745E9">
      <w:pPr>
        <w:pStyle w:val="Heading2"/>
        <w:rPr>
          <w:color w:val="auto"/>
          <w:lang w:val="en-US"/>
        </w:rPr>
      </w:pPr>
      <w:r w:rsidRPr="007B1436">
        <w:rPr>
          <w:color w:val="auto"/>
          <w:lang w:val="en-US"/>
        </w:rPr>
        <w:br w:type="column"/>
      </w:r>
      <w:bookmarkStart w:id="149" w:name="_Toc358625792"/>
      <w:bookmarkStart w:id="150" w:name="_Toc362554027"/>
      <w:r w:rsidRPr="007B1436">
        <w:rPr>
          <w:color w:val="auto"/>
          <w:lang w:val="en-US"/>
        </w:rPr>
        <w:t>Handling cells encapsulated in fibrin:</w:t>
      </w:r>
      <w:bookmarkEnd w:id="149"/>
      <w:bookmarkEnd w:id="150"/>
    </w:p>
    <w:p w14:paraId="574A0EE0" w14:textId="77777777" w:rsidR="002745E9" w:rsidRPr="007B1436" w:rsidRDefault="002745E9" w:rsidP="002745E9">
      <w:pPr>
        <w:rPr>
          <w:rFonts w:asciiTheme="minorHAnsi" w:hAnsiTheme="minorHAnsi"/>
        </w:rPr>
      </w:pPr>
    </w:p>
    <w:tbl>
      <w:tblPr>
        <w:tblW w:w="9598" w:type="dxa"/>
        <w:tblLayout w:type="fixed"/>
        <w:tblLook w:val="0600" w:firstRow="0" w:lastRow="0" w:firstColumn="0" w:lastColumn="0" w:noHBand="1" w:noVBand="1"/>
      </w:tblPr>
      <w:tblGrid>
        <w:gridCol w:w="4778"/>
        <w:gridCol w:w="4820"/>
      </w:tblGrid>
      <w:tr w:rsidR="002745E9" w:rsidRPr="007B1436" w14:paraId="5557B216" w14:textId="77777777" w:rsidTr="007B1436">
        <w:trPr>
          <w:trHeight w:val="3539"/>
        </w:trPr>
        <w:tc>
          <w:tcPr>
            <w:tcW w:w="4778" w:type="dxa"/>
            <w:tcMar>
              <w:top w:w="100" w:type="dxa"/>
              <w:left w:w="100" w:type="dxa"/>
              <w:bottom w:w="100" w:type="dxa"/>
              <w:right w:w="100" w:type="dxa"/>
            </w:tcMar>
          </w:tcPr>
          <w:p w14:paraId="4F2999DD" w14:textId="77777777" w:rsidR="002745E9" w:rsidRPr="007B1436" w:rsidRDefault="002745E9" w:rsidP="002745E9">
            <w:pPr>
              <w:pStyle w:val="Normal1"/>
              <w:widowControl w:val="0"/>
              <w:spacing w:line="360" w:lineRule="auto"/>
              <w:rPr>
                <w:rFonts w:asciiTheme="minorHAnsi" w:hAnsiTheme="minorHAnsi" w:cs="Times New Roman"/>
                <w:color w:val="auto"/>
                <w:highlight w:val="green"/>
              </w:rPr>
            </w:pPr>
            <w:r w:rsidRPr="007B1436">
              <w:rPr>
                <w:rFonts w:asciiTheme="minorHAnsi" w:hAnsiTheme="minorHAnsi" w:cs="Times New Roman"/>
                <w:noProof/>
                <w:color w:val="auto"/>
                <w:highlight w:val="green"/>
                <w:lang w:val="en-US"/>
              </w:rPr>
              <w:drawing>
                <wp:anchor distT="0" distB="0" distL="114300" distR="114300" simplePos="0" relativeHeight="251673600" behindDoc="0" locked="0" layoutInCell="1" allowOverlap="1" wp14:anchorId="0DBA3D2C" wp14:editId="5330B2CE">
                  <wp:simplePos x="0" y="0"/>
                  <wp:positionH relativeFrom="margin">
                    <wp:posOffset>0</wp:posOffset>
                  </wp:positionH>
                  <wp:positionV relativeFrom="paragraph">
                    <wp:posOffset>149225</wp:posOffset>
                  </wp:positionV>
                  <wp:extent cx="2790825" cy="2085975"/>
                  <wp:effectExtent l="0" t="0" r="3175" b="0"/>
                  <wp:wrapSquare wrapText="bothSides"/>
                  <wp:docPr id="78" name="image15.png" descr="C:\Users\mgadelorge\Desktop\Sans titre.png"/>
                  <wp:cNvGraphicFramePr/>
                  <a:graphic xmlns:a="http://schemas.openxmlformats.org/drawingml/2006/main">
                    <a:graphicData uri="http://schemas.openxmlformats.org/drawingml/2006/picture">
                      <pic:pic xmlns:pic="http://schemas.openxmlformats.org/drawingml/2006/picture">
                        <pic:nvPicPr>
                          <pic:cNvPr id="0" name="image15.png" descr="C:\Users\mgadelorge\Desktop\Sans titre.png"/>
                          <pic:cNvPicPr preferRelativeResize="0"/>
                        </pic:nvPicPr>
                        <pic:blipFill>
                          <a:blip r:embed="rId47">
                            <a:extLst>
                              <a:ext uri="{28A0092B-C50C-407E-A947-70E740481C1C}">
                                <a14:useLocalDpi xmlns:a14="http://schemas.microsoft.com/office/drawing/2010/main" val="0"/>
                              </a:ext>
                            </a:extLst>
                          </a:blip>
                          <a:srcRect b="9504"/>
                          <a:stretch>
                            <a:fillRect/>
                          </a:stretch>
                        </pic:blipFill>
                        <pic:spPr>
                          <a:xfrm>
                            <a:off x="0" y="0"/>
                            <a:ext cx="2790825" cy="2085975"/>
                          </a:xfrm>
                          <a:prstGeom prst="rect">
                            <a:avLst/>
                          </a:prstGeom>
                          <a:ln/>
                        </pic:spPr>
                      </pic:pic>
                    </a:graphicData>
                  </a:graphic>
                  <wp14:sizeRelH relativeFrom="page">
                    <wp14:pctWidth>0</wp14:pctWidth>
                  </wp14:sizeRelH>
                  <wp14:sizeRelV relativeFrom="page">
                    <wp14:pctHeight>0</wp14:pctHeight>
                  </wp14:sizeRelV>
                </wp:anchor>
              </w:drawing>
            </w:r>
          </w:p>
        </w:tc>
        <w:tc>
          <w:tcPr>
            <w:tcW w:w="4820" w:type="dxa"/>
          </w:tcPr>
          <w:p w14:paraId="0A00A21C" w14:textId="77777777" w:rsidR="002745E9" w:rsidRPr="007B1436" w:rsidRDefault="002745E9" w:rsidP="002745E9">
            <w:pPr>
              <w:pStyle w:val="Normal1"/>
              <w:widowControl w:val="0"/>
              <w:spacing w:line="360" w:lineRule="auto"/>
              <w:rPr>
                <w:rFonts w:asciiTheme="minorHAnsi" w:hAnsiTheme="minorHAnsi" w:cs="Times New Roman"/>
                <w:noProof/>
                <w:color w:val="auto"/>
                <w:lang w:val="en-US"/>
              </w:rPr>
            </w:pPr>
            <w:r w:rsidRPr="007B1436">
              <w:rPr>
                <w:rFonts w:asciiTheme="minorHAnsi" w:hAnsiTheme="minorHAnsi" w:cs="Times New Roman"/>
                <w:noProof/>
                <w:color w:val="auto"/>
                <w:lang w:val="en-US"/>
              </w:rPr>
              <w:drawing>
                <wp:anchor distT="19050" distB="19050" distL="19050" distR="19050" simplePos="0" relativeHeight="251672576" behindDoc="0" locked="0" layoutInCell="1" hidden="0" allowOverlap="1" wp14:anchorId="18127E34" wp14:editId="0E486214">
                  <wp:simplePos x="0" y="0"/>
                  <wp:positionH relativeFrom="margin">
                    <wp:posOffset>114935</wp:posOffset>
                  </wp:positionH>
                  <wp:positionV relativeFrom="paragraph">
                    <wp:posOffset>149225</wp:posOffset>
                  </wp:positionV>
                  <wp:extent cx="2789555" cy="2085975"/>
                  <wp:effectExtent l="0" t="0" r="4445" b="0"/>
                  <wp:wrapSquare wrapText="bothSides"/>
                  <wp:docPr id="7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48"/>
                          <a:srcRect l="1" r="14832"/>
                          <a:stretch/>
                        </pic:blipFill>
                        <pic:spPr bwMode="auto">
                          <a:xfrm>
                            <a:off x="0" y="0"/>
                            <a:ext cx="2789555" cy="2085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tc>
      </w:tr>
      <w:tr w:rsidR="002745E9" w:rsidRPr="007B1436" w14:paraId="6348B5FF" w14:textId="77777777" w:rsidTr="007B1436">
        <w:tc>
          <w:tcPr>
            <w:tcW w:w="9598" w:type="dxa"/>
            <w:gridSpan w:val="2"/>
            <w:tcMar>
              <w:top w:w="100" w:type="dxa"/>
              <w:left w:w="100" w:type="dxa"/>
              <w:bottom w:w="100" w:type="dxa"/>
              <w:right w:w="100" w:type="dxa"/>
            </w:tcMar>
          </w:tcPr>
          <w:p w14:paraId="2057CC63" w14:textId="00BB787F" w:rsidR="002745E9" w:rsidRPr="00D52A82" w:rsidRDefault="00D52A82" w:rsidP="002745E9">
            <w:pPr>
              <w:pStyle w:val="Normal1"/>
              <w:widowControl w:val="0"/>
              <w:spacing w:line="360" w:lineRule="auto"/>
              <w:rPr>
                <w:rFonts w:asciiTheme="minorHAnsi" w:hAnsiTheme="minorHAnsi" w:cs="Times New Roman"/>
                <w:color w:val="auto"/>
                <w:sz w:val="24"/>
                <w:szCs w:val="24"/>
                <w:highlight w:val="green"/>
              </w:rPr>
            </w:pPr>
            <w:r>
              <w:rPr>
                <w:rFonts w:asciiTheme="minorHAnsi" w:hAnsiTheme="minorHAnsi" w:cs="Times New Roman"/>
                <w:color w:val="auto"/>
                <w:sz w:val="24"/>
                <w:szCs w:val="24"/>
              </w:rPr>
              <w:t>F</w:t>
            </w:r>
            <w:r w:rsidR="002745E9" w:rsidRPr="00D52A82">
              <w:rPr>
                <w:rFonts w:asciiTheme="minorHAnsi" w:hAnsiTheme="minorHAnsi" w:cs="Times New Roman"/>
                <w:color w:val="auto"/>
                <w:sz w:val="24"/>
                <w:szCs w:val="24"/>
              </w:rPr>
              <w:t xml:space="preserve">igure 7: Photographs demonstrating fibrin clots containing ADSCs can be transferred to a different well plate using tweezers, 1 hour after encapsulating the cells. </w:t>
            </w:r>
          </w:p>
        </w:tc>
      </w:tr>
    </w:tbl>
    <w:p w14:paraId="777AF523" w14:textId="77777777" w:rsidR="002745E9" w:rsidRPr="007B1436" w:rsidRDefault="002745E9" w:rsidP="002745E9">
      <w:pPr>
        <w:pStyle w:val="Heading2"/>
        <w:rPr>
          <w:color w:val="auto"/>
          <w:lang w:val="en-US"/>
        </w:rPr>
      </w:pPr>
      <w:r w:rsidRPr="007B1436">
        <w:rPr>
          <w:color w:val="auto"/>
          <w:lang w:val="en-US"/>
        </w:rPr>
        <w:br w:type="column"/>
      </w:r>
      <w:bookmarkStart w:id="151" w:name="_Toc358625793"/>
      <w:bookmarkStart w:id="152" w:name="_Toc362554028"/>
      <w:r w:rsidRPr="007B1436">
        <w:rPr>
          <w:color w:val="auto"/>
          <w:lang w:val="en-US"/>
        </w:rPr>
        <w:t>Discussion:</w:t>
      </w:r>
      <w:bookmarkEnd w:id="151"/>
      <w:bookmarkEnd w:id="152"/>
    </w:p>
    <w:p w14:paraId="431B496F" w14:textId="77777777" w:rsidR="002745E9" w:rsidRPr="007B1436" w:rsidRDefault="002745E9" w:rsidP="002745E9">
      <w:pPr>
        <w:rPr>
          <w:rFonts w:asciiTheme="minorHAnsi" w:hAnsiTheme="minorHAnsi"/>
          <w:lang w:val="en-US"/>
        </w:rPr>
      </w:pPr>
    </w:p>
    <w:p w14:paraId="08DCFBC6" w14:textId="77777777" w:rsidR="002745E9" w:rsidRPr="007B1436" w:rsidRDefault="002745E9" w:rsidP="002745E9">
      <w:pPr>
        <w:rPr>
          <w:rFonts w:asciiTheme="minorHAnsi" w:hAnsiTheme="minorHAnsi"/>
          <w:lang w:val="en-US"/>
        </w:rPr>
      </w:pPr>
      <w:r w:rsidRPr="007B1436">
        <w:rPr>
          <w:rFonts w:asciiTheme="minorHAnsi" w:hAnsiTheme="minorHAnsi"/>
          <w:lang w:val="en-US"/>
        </w:rPr>
        <w:t>This chapter discusses the ideal setting conditions to form a reproducible fibrin gel which sets in less than 20 minutes and is mechanically strong enough to be readily handled using forceps. Furthermore, it was possible to encapsulate cells within these gels by resuspending a cell pellet with stock 20mg/ml fibrinogen solution before combining with 5U/ml thrombin to initiate gelation. The gels formed were approximately 1ml in volume and of cylindrical shape, 18mm in diameter.</w:t>
      </w:r>
    </w:p>
    <w:p w14:paraId="20B3833E" w14:textId="77777777" w:rsidR="002745E9" w:rsidRPr="007B1436" w:rsidRDefault="002745E9" w:rsidP="002745E9">
      <w:pPr>
        <w:rPr>
          <w:rFonts w:asciiTheme="minorHAnsi" w:hAnsiTheme="minorHAnsi"/>
          <w:lang w:val="en-US"/>
        </w:rPr>
      </w:pPr>
      <w:r w:rsidRPr="007B1436">
        <w:rPr>
          <w:rFonts w:asciiTheme="minorHAnsi" w:hAnsiTheme="minorHAnsi"/>
          <w:lang w:val="en-US"/>
        </w:rPr>
        <w:tab/>
        <w:t>Platelet lysate is often an addition to human stem cell culture media to replace xenogenic serum. In order to prevent the clotting factors within platelet lysate causing an unwanted clot in the cell media, heparin is commonly added. Therefore the effect of heparin in a typical cell media concentration was investigated on the clotting potential of fibrin. As expected, the addition of heparin interfered with the fibrin clotting mechanism and clots would not form at a concentration of 1U/ml heparin.</w:t>
      </w:r>
    </w:p>
    <w:p w14:paraId="21BEB0BA" w14:textId="51CBE0B8" w:rsidR="002745E9" w:rsidRPr="007B1436" w:rsidRDefault="002745E9" w:rsidP="002745E9">
      <w:pPr>
        <w:ind w:firstLine="720"/>
        <w:rPr>
          <w:rFonts w:asciiTheme="minorHAnsi" w:hAnsiTheme="minorHAnsi"/>
          <w:lang w:val="en-US"/>
        </w:rPr>
      </w:pPr>
      <w:r w:rsidRPr="007B1436">
        <w:rPr>
          <w:rFonts w:asciiTheme="minorHAnsi" w:hAnsiTheme="minorHAnsi"/>
          <w:lang w:val="en-US"/>
        </w:rPr>
        <w:t xml:space="preserve">Electrospun PLGA scaffolds are simple to produce, forming a sheet of reproducible scaffolds in a time efficient manner. Scaffolds are readily sterilized by a multitude of options, including using ethanol and gamma irradiation although the method of sterilization can affect mechanical stability of scaffolds. For this investigation however, the relatively short time of cell culture (96 hours) meant the long term mechanical properties of these scaffolds was not of interest </w:t>
      </w:r>
      <w:r w:rsidRPr="007B1436">
        <w:rPr>
          <w:rFonts w:asciiTheme="minorHAnsi" w:hAnsiTheme="minorHAnsi"/>
          <w:lang w:val="en-US"/>
        </w:rPr>
        <w:fldChar w:fldCharType="begin"/>
      </w:r>
      <w:r w:rsidR="003D58FB" w:rsidRPr="007B1436">
        <w:rPr>
          <w:rFonts w:asciiTheme="minorHAnsi" w:hAnsiTheme="minorHAnsi"/>
          <w:lang w:val="en-US"/>
        </w:rPr>
        <w:instrText xml:space="preserve"> ADDIN ZOTERO_ITEM CSL_CITATION {"citationID":"egb5dk38t","properties":{"formattedCitation":"[159]","plainCitation":"[159]"},"citationItems":[{"id":868,"uris":["http://zotero.org/users/1254505/items/K3R9EVTD"],"uri":["http://zotero.org/users/1254505/items/K3R9EVTD"],"itemData":{"id":868,"type":"article-journal","title":"Production, Sterilisation and Storage of Biodegradable Electrospun PLGA Membranes for Delivery of Limbal Stem Cells to the Cornea","container-title":"Procedia Engineering","collection-title":"3rd International Conference on Tissue Engineering, ICTE2013","page":"101-116","volume":"59","source":"ScienceDirect","abstract":"Our aim was to produce, sterilize and store a synthetic, rapidly biodegrading membrane for cultured limbal stem cell transplantation. Membranes were electrospun from Poly(D,L-lactide-co-glycolide) with a 50:50 ratio of lactide and glycolide comparing 44kg/mol and 153kg/mol molecular weights (MW) and sterilized with γ-irradiation and stored for up to a year at a range of temperatures. Cells attached well on both MW membranes. The lower MW degraded faster than the higher MW membranes. γ-irradiation accelerated membrane breakdown when wet but sterilised membranes could be stored dry for at least a year at -20°C.","DOI":"10.1016/j.proeng.2013.05.099","ISSN":"1877-7058","journalAbbreviation":"Procedia Engineering","author":[{"family":"Sefat","given":"Farshid"},{"family":"McKean","given":"Robert"},{"family":"Deshpande","given":"Pallavi"},{"family":"Ramachandran","given":"Charanya"},{"family":"Hill","given":"Christopher J."},{"family":"Sangwan","given":"Virender S."},{"family":"Ryan","given":"Anthony J."},{"family":"MacNeil","given":"Sheila"}],"issued":{"date-parts":[["2013",1,1]]}}}],"schema":"https://github.com/citation-style-language/schema/raw/master/csl-citation.json"} </w:instrText>
      </w:r>
      <w:r w:rsidRPr="007B1436">
        <w:rPr>
          <w:rFonts w:asciiTheme="minorHAnsi" w:hAnsiTheme="minorHAnsi"/>
          <w:lang w:val="en-US"/>
        </w:rPr>
        <w:fldChar w:fldCharType="separate"/>
      </w:r>
      <w:r w:rsidR="003D58FB" w:rsidRPr="007B1436">
        <w:rPr>
          <w:rFonts w:asciiTheme="minorHAnsi" w:hAnsiTheme="minorHAnsi"/>
          <w:noProof/>
          <w:lang w:val="en-US"/>
        </w:rPr>
        <w:t>[159]</w:t>
      </w:r>
      <w:r w:rsidRPr="007B1436">
        <w:rPr>
          <w:rFonts w:asciiTheme="minorHAnsi" w:hAnsiTheme="minorHAnsi"/>
          <w:lang w:val="en-US"/>
        </w:rPr>
        <w:fldChar w:fldCharType="end"/>
      </w:r>
      <w:r w:rsidRPr="007B1436">
        <w:rPr>
          <w:rFonts w:asciiTheme="minorHAnsi" w:hAnsiTheme="minorHAnsi"/>
          <w:lang w:val="en-US"/>
        </w:rPr>
        <w:t xml:space="preserve">. </w:t>
      </w:r>
    </w:p>
    <w:p w14:paraId="2B8E82D3" w14:textId="77777777" w:rsidR="002745E9" w:rsidRPr="007B1436" w:rsidRDefault="002745E9" w:rsidP="002745E9">
      <w:pPr>
        <w:rPr>
          <w:rFonts w:asciiTheme="minorHAnsi" w:hAnsiTheme="minorHAnsi"/>
          <w:lang w:val="en-US"/>
        </w:rPr>
      </w:pPr>
    </w:p>
    <w:p w14:paraId="153D956C" w14:textId="77777777" w:rsidR="002745E9" w:rsidRPr="007B1436" w:rsidRDefault="002745E9" w:rsidP="002745E9">
      <w:pPr>
        <w:rPr>
          <w:rFonts w:asciiTheme="minorHAnsi" w:hAnsiTheme="minorHAnsi"/>
          <w:lang w:val="en-US"/>
        </w:rPr>
      </w:pPr>
      <w:r w:rsidRPr="007B1436">
        <w:rPr>
          <w:rFonts w:asciiTheme="minorHAnsi" w:hAnsiTheme="minorHAnsi"/>
          <w:lang w:val="en-US"/>
        </w:rPr>
        <w:t>Experimentally; keratinocytes, fibroblasts, ADSCs and BMSCs were cells seeded onto tissue culture plastic, fibrin or PLGA. Cell viability was assessed at 24, 48 and 96 hours using an MTT assay.</w:t>
      </w:r>
    </w:p>
    <w:p w14:paraId="769A0F9F" w14:textId="77777777" w:rsidR="002745E9" w:rsidRPr="007B1436" w:rsidRDefault="002745E9" w:rsidP="002745E9">
      <w:pPr>
        <w:rPr>
          <w:rFonts w:asciiTheme="minorHAnsi" w:hAnsiTheme="minorHAnsi"/>
        </w:rPr>
      </w:pPr>
      <w:r w:rsidRPr="007B1436">
        <w:rPr>
          <w:rFonts w:asciiTheme="minorHAnsi" w:hAnsiTheme="minorHAnsi"/>
          <w:lang w:val="en-US"/>
        </w:rPr>
        <w:tab/>
        <w:t>Broadly, cell viabilities hDKs, hDFs, ADSCs and BMSCs were highest when cultured on tissue culture plastic, the controls for this investigation. Cells encapsulated in fibrin had the next greatest cell viability, cells seeded onto PLGA scaffolds were the least viable. Cells seeded onto scaffolds were statistically different to controls at p&lt;0.05 for all cases, irrespective of cell type or scaffold used.</w:t>
      </w:r>
      <w:r w:rsidRPr="007B1436">
        <w:rPr>
          <w:rFonts w:asciiTheme="minorHAnsi" w:hAnsiTheme="minorHAnsi"/>
        </w:rPr>
        <w:t xml:space="preserve"> </w:t>
      </w:r>
    </w:p>
    <w:p w14:paraId="0F563A3B" w14:textId="77777777" w:rsidR="002745E9" w:rsidRPr="007B1436" w:rsidRDefault="002745E9" w:rsidP="002745E9">
      <w:pPr>
        <w:rPr>
          <w:rFonts w:asciiTheme="minorHAnsi" w:hAnsiTheme="minorHAnsi"/>
          <w:lang w:val="en-US"/>
        </w:rPr>
      </w:pPr>
      <w:r w:rsidRPr="007B1436">
        <w:rPr>
          <w:rFonts w:asciiTheme="minorHAnsi" w:hAnsiTheme="minorHAnsi"/>
        </w:rPr>
        <w:tab/>
        <w:t>Fibrin appeared to  exert slightly less of a negative  effect on cell viability, decreasing cell viabilities to 27.7-66.8% of control viability compared to 44.1-68.0% when seeded onto electrospun PLGA. ADSCs appeared to be less affected by scaffolds, having the closest cell viability to controls, 27.7% less when in fibrin and 44.1% less viability when seeded onto PLGA. Keratinocytes were most affected by cell seeding on scaffolds compared to controls, 66.8% less viable on fibrin and 68.0% less viable on electrospun PLGA.</w:t>
      </w:r>
    </w:p>
    <w:p w14:paraId="7A049976" w14:textId="77777777" w:rsidR="002745E9" w:rsidRPr="007B1436" w:rsidRDefault="002745E9" w:rsidP="002745E9">
      <w:pPr>
        <w:rPr>
          <w:rFonts w:asciiTheme="minorHAnsi" w:hAnsiTheme="minorHAnsi"/>
          <w:lang w:val="en-US"/>
        </w:rPr>
      </w:pPr>
    </w:p>
    <w:p w14:paraId="1D802E45" w14:textId="3A6F21F4" w:rsidR="002745E9" w:rsidRPr="007B1436" w:rsidRDefault="002745E9" w:rsidP="002745E9">
      <w:pPr>
        <w:rPr>
          <w:rFonts w:asciiTheme="minorHAnsi" w:hAnsiTheme="minorHAnsi"/>
          <w:lang w:val="en-US"/>
        </w:rPr>
      </w:pPr>
      <w:r w:rsidRPr="007B1436">
        <w:rPr>
          <w:rFonts w:asciiTheme="minorHAnsi" w:hAnsiTheme="minorHAnsi"/>
          <w:lang w:val="en-US"/>
        </w:rPr>
        <w:t>The assay used to assess cell viability, MTT, is based on cell metabolism converting the MTT solution into the pigment formazan. The absorbance of this assay is used to indicate cell viability and is proportional to concentration and volume of absorbance according to Beers law. Since the MTT solution is likely to have been absorbed by the PLGA scaffolds and fibrin gels, this potentially explains the decreased readings across the range of test conditions when comparing scaffolds to controls. Additionally, any converted formazan is likely to have been absorbed or trapped within the PLGA or gels due to the large bulk of the scaffolds used, leading to falsely biased results against the use of scaffolds when comparing directly to tissue culture plastic alone.</w:t>
      </w:r>
    </w:p>
    <w:p w14:paraId="597BBDD8" w14:textId="77777777" w:rsidR="002745E9" w:rsidRPr="007B1436" w:rsidRDefault="002745E9" w:rsidP="002745E9">
      <w:pPr>
        <w:rPr>
          <w:rFonts w:asciiTheme="minorHAnsi" w:hAnsiTheme="minorHAnsi"/>
          <w:lang w:val="en-US"/>
        </w:rPr>
      </w:pPr>
      <w:r w:rsidRPr="007B1436">
        <w:rPr>
          <w:rFonts w:asciiTheme="minorHAnsi" w:hAnsiTheme="minorHAnsi"/>
          <w:lang w:val="en-US"/>
        </w:rPr>
        <w:tab/>
        <w:t>Post cell seeding, it became clear that electrospun scaffolds readily contracted over a period of 24 hours. Whilst not detrimentally affecting cell viabilities over 96 hours or affecting the ease of handling scaffolds, scaffold surface area is affected which may in turn affect the ability of cells to migrate from the surface of the scaffold to provide the required therapeutic response.</w:t>
      </w:r>
    </w:p>
    <w:p w14:paraId="7B2EEAD2" w14:textId="77777777" w:rsidR="002745E9" w:rsidRPr="007B1436" w:rsidRDefault="002745E9" w:rsidP="002745E9">
      <w:pPr>
        <w:pStyle w:val="Heading2"/>
        <w:rPr>
          <w:color w:val="auto"/>
          <w:lang w:val="en-US"/>
        </w:rPr>
      </w:pPr>
      <w:r w:rsidRPr="007B1436">
        <w:rPr>
          <w:color w:val="auto"/>
          <w:lang w:val="en-US"/>
        </w:rPr>
        <w:br w:type="column"/>
      </w:r>
      <w:bookmarkStart w:id="153" w:name="_Toc358625794"/>
      <w:bookmarkStart w:id="154" w:name="_Toc362554029"/>
      <w:r w:rsidRPr="007B1436">
        <w:rPr>
          <w:color w:val="auto"/>
          <w:lang w:val="en-US"/>
        </w:rPr>
        <w:t>Conclusion</w:t>
      </w:r>
      <w:bookmarkEnd w:id="153"/>
      <w:bookmarkEnd w:id="154"/>
    </w:p>
    <w:p w14:paraId="51F374F2" w14:textId="77777777" w:rsidR="002745E9" w:rsidRPr="007B1436" w:rsidRDefault="002745E9" w:rsidP="002745E9">
      <w:pPr>
        <w:rPr>
          <w:rFonts w:asciiTheme="minorHAnsi" w:hAnsiTheme="minorHAnsi"/>
          <w:lang w:val="en-US"/>
        </w:rPr>
      </w:pPr>
    </w:p>
    <w:p w14:paraId="03DA4F18" w14:textId="77777777" w:rsidR="002745E9" w:rsidRPr="007B1436" w:rsidRDefault="002745E9" w:rsidP="002745E9">
      <w:pPr>
        <w:rPr>
          <w:rFonts w:asciiTheme="minorHAnsi" w:hAnsiTheme="minorHAnsi"/>
          <w:lang w:val="en-US"/>
        </w:rPr>
      </w:pPr>
      <w:r w:rsidRPr="007B1436">
        <w:rPr>
          <w:rFonts w:asciiTheme="minorHAnsi" w:hAnsiTheme="minorHAnsi"/>
          <w:lang w:val="en-US"/>
        </w:rPr>
        <w:t>This chapter describes a simple method to form fibrin gels and encapsulate 4 different cell types; fibroblasts, keratinocytes, adipose derived and bone marrow derived stem cells. All cell types showed consistent cell metabolism over 96 hours. Additionally, PLGA electrospun scaffolds readily support these cell types over 96 hours, however scaffolds readily contract after being seeded with cells.</w:t>
      </w:r>
    </w:p>
    <w:p w14:paraId="691903C3" w14:textId="77777777" w:rsidR="002745E9" w:rsidRPr="007B1436" w:rsidRDefault="002745E9" w:rsidP="002745E9">
      <w:pPr>
        <w:rPr>
          <w:rFonts w:asciiTheme="minorHAnsi" w:hAnsiTheme="minorHAnsi"/>
          <w:lang w:val="en-US"/>
        </w:rPr>
      </w:pPr>
    </w:p>
    <w:p w14:paraId="7FB24AF2" w14:textId="77777777" w:rsidR="002745E9" w:rsidRPr="007B1436" w:rsidRDefault="002745E9" w:rsidP="002745E9">
      <w:pPr>
        <w:rPr>
          <w:rFonts w:asciiTheme="minorHAnsi" w:hAnsiTheme="minorHAnsi"/>
          <w:lang w:val="en-US"/>
        </w:rPr>
      </w:pPr>
      <w:r w:rsidRPr="007B1436">
        <w:rPr>
          <w:rFonts w:asciiTheme="minorHAnsi" w:hAnsiTheme="minorHAnsi"/>
          <w:lang w:val="en-US"/>
        </w:rPr>
        <w:t>These biomaterials can readily support a variety of cell types over a period of 4 days.</w:t>
      </w:r>
    </w:p>
    <w:p w14:paraId="75F21076" w14:textId="77777777" w:rsidR="002745E9" w:rsidRPr="007B1436" w:rsidRDefault="002745E9" w:rsidP="002745E9">
      <w:pPr>
        <w:tabs>
          <w:tab w:val="left" w:pos="4823"/>
        </w:tabs>
        <w:rPr>
          <w:rFonts w:asciiTheme="minorHAnsi" w:hAnsiTheme="minorHAnsi"/>
          <w:lang w:val="en-US"/>
        </w:rPr>
      </w:pPr>
    </w:p>
    <w:p w14:paraId="03D87B7B" w14:textId="4B4A111E" w:rsidR="002745E9" w:rsidRPr="00D52A82" w:rsidRDefault="002745E9" w:rsidP="00D52A82">
      <w:pPr>
        <w:pStyle w:val="Heading1"/>
        <w:rPr>
          <w:color w:val="auto"/>
          <w:lang w:val="en-US"/>
        </w:rPr>
      </w:pPr>
      <w:r w:rsidRPr="007B1436">
        <w:rPr>
          <w:color w:val="auto"/>
          <w:lang w:val="en-US"/>
        </w:rPr>
        <w:br w:type="column"/>
      </w:r>
      <w:bookmarkStart w:id="155" w:name="_Toc358625795"/>
      <w:bookmarkStart w:id="156" w:name="_Toc362554030"/>
      <w:r w:rsidRPr="007B1436">
        <w:rPr>
          <w:color w:val="auto"/>
          <w:lang w:val="en-US"/>
        </w:rPr>
        <w:t>Chapter 4:</w:t>
      </w:r>
      <w:bookmarkEnd w:id="155"/>
      <w:bookmarkEnd w:id="156"/>
    </w:p>
    <w:p w14:paraId="2D7922E0" w14:textId="1FEDDBBA" w:rsidR="002745E9" w:rsidRPr="007B1436" w:rsidRDefault="007B1436" w:rsidP="007B1436">
      <w:pPr>
        <w:pStyle w:val="Heading1"/>
        <w:rPr>
          <w:rFonts w:cs="Times New Roman"/>
        </w:rPr>
      </w:pPr>
      <w:bookmarkStart w:id="157" w:name="_Toc358625796"/>
      <w:bookmarkStart w:id="158" w:name="_Toc362554031"/>
      <w:r w:rsidRPr="007B1436">
        <w:rPr>
          <w:color w:val="auto"/>
        </w:rPr>
        <w:t>Effect of transport conditions on cell viability</w:t>
      </w:r>
      <w:bookmarkEnd w:id="157"/>
      <w:bookmarkEnd w:id="158"/>
      <w:r w:rsidRPr="007B1436">
        <w:rPr>
          <w:rFonts w:cs="Times New Roman"/>
        </w:rPr>
        <w:br w:type="column"/>
      </w:r>
      <w:bookmarkStart w:id="159" w:name="_Toc358625797"/>
      <w:bookmarkStart w:id="160" w:name="_Toc362554032"/>
      <w:r w:rsidR="002745E9" w:rsidRPr="002C61DC">
        <w:rPr>
          <w:rFonts w:cs="Times New Roman"/>
          <w:color w:val="auto"/>
        </w:rPr>
        <w:t>Aim:</w:t>
      </w:r>
      <w:bookmarkEnd w:id="159"/>
      <w:bookmarkEnd w:id="160"/>
    </w:p>
    <w:p w14:paraId="1B3BBD0D"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To identify a method which enables ADSCs to be maintained out of incubator conditions for more than 48 hours.</w:t>
      </w:r>
    </w:p>
    <w:p w14:paraId="5DD04EBF"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To assess this, ADSCs were taken out of incubator conditions and supplemented with or without 5% CO</w:t>
      </w:r>
      <w:r w:rsidRPr="007B1436">
        <w:rPr>
          <w:rFonts w:asciiTheme="minorHAnsi" w:hAnsiTheme="minorHAnsi" w:cs="Times New Roman"/>
          <w:vertAlign w:val="subscript"/>
        </w:rPr>
        <w:t>2</w:t>
      </w:r>
      <w:r w:rsidRPr="007B1436">
        <w:rPr>
          <w:rFonts w:asciiTheme="minorHAnsi" w:hAnsiTheme="minorHAnsi" w:cs="Times New Roman"/>
        </w:rPr>
        <w:t xml:space="preserve"> at ambient temperatures in the lab (~22°C).</w:t>
      </w:r>
    </w:p>
    <w:p w14:paraId="1B69E9FA" w14:textId="77777777" w:rsidR="002745E9" w:rsidRPr="007B1436" w:rsidRDefault="002745E9" w:rsidP="002745E9">
      <w:pPr>
        <w:rPr>
          <w:rFonts w:asciiTheme="minorHAnsi" w:hAnsiTheme="minorHAnsi" w:cs="Times New Roman"/>
        </w:rPr>
      </w:pPr>
    </w:p>
    <w:p w14:paraId="4941E793" w14:textId="77777777" w:rsidR="002745E9" w:rsidRPr="007B1436" w:rsidRDefault="002745E9" w:rsidP="002745E9">
      <w:pPr>
        <w:pStyle w:val="Heading2"/>
        <w:rPr>
          <w:rFonts w:cs="Times New Roman"/>
          <w:color w:val="auto"/>
        </w:rPr>
      </w:pPr>
      <w:bookmarkStart w:id="161" w:name="_Toc358625798"/>
      <w:bookmarkStart w:id="162" w:name="_Toc362554033"/>
      <w:r w:rsidRPr="007B1436">
        <w:rPr>
          <w:rFonts w:cs="Times New Roman"/>
          <w:color w:val="auto"/>
        </w:rPr>
        <w:t>Experimental protocol:</w:t>
      </w:r>
      <w:bookmarkEnd w:id="161"/>
      <w:bookmarkEnd w:id="162"/>
    </w:p>
    <w:p w14:paraId="005DBE62" w14:textId="77777777" w:rsidR="002745E9" w:rsidRPr="007B1436" w:rsidRDefault="002745E9" w:rsidP="002745E9">
      <w:pPr>
        <w:rPr>
          <w:rFonts w:asciiTheme="minorHAnsi" w:hAnsiTheme="minorHAnsi" w:cs="Times New Roman"/>
          <w:u w:val="single"/>
        </w:rPr>
      </w:pPr>
      <w:r w:rsidRPr="007B1436">
        <w:rPr>
          <w:rFonts w:asciiTheme="minorHAnsi" w:hAnsiTheme="minorHAnsi" w:cs="Times New Roman"/>
          <w:u w:val="single"/>
        </w:rPr>
        <w:t>Transport container:</w:t>
      </w:r>
    </w:p>
    <w:p w14:paraId="275D701F"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Firstly, an airtight plastic storage box was modified to allow 2 tubes to enter the box; an airtight seal was maintained around the tubing and container lid with remouldable synthetic rubber putty. These transport boxes were large enough to fit a conventional sized 12 well plate. Once well plates containing cell cultures were placed into the transport boxes, one of the tubes could be connected to a gas canister containing 95% air supplemented with 5% CO</w:t>
      </w:r>
      <w:r w:rsidRPr="007B1436">
        <w:rPr>
          <w:rFonts w:asciiTheme="minorHAnsi" w:hAnsiTheme="minorHAnsi" w:cs="Times New Roman"/>
          <w:vertAlign w:val="subscript"/>
        </w:rPr>
        <w:t xml:space="preserve">2 </w:t>
      </w:r>
      <w:r w:rsidRPr="007B1436">
        <w:rPr>
          <w:rFonts w:asciiTheme="minorHAnsi" w:hAnsiTheme="minorHAnsi" w:cs="Times New Roman"/>
        </w:rPr>
        <w:t>and the boxes gassed through. After gassing for 1 minute, both tubes could be sealed with a 3 point stopcock (Cole Parmer) to ensure the boxes remained airtight and retained the supplemented gas. Due to relative elasticity of the plastic container, the ‘end’ stopcock could be closed whilst the gas canister still permeated the chamber with gas, causing the container to swell but retaining the airtight seal. When the ‘front’ stopcock is closed to ensure a full seal and removal from the gas canister, the container remains airtight despite having marginally swollen in size.</w:t>
      </w:r>
    </w:p>
    <w:p w14:paraId="46A329C8" w14:textId="77777777" w:rsidR="002745E9" w:rsidRPr="007B1436" w:rsidRDefault="002745E9" w:rsidP="002745E9">
      <w:pPr>
        <w:rPr>
          <w:rFonts w:asciiTheme="minorHAnsi" w:hAnsiTheme="minorHAnsi"/>
          <w:sz w:val="22"/>
          <w:szCs w:val="22"/>
          <w:u w:val="single"/>
        </w:rPr>
      </w:pPr>
      <w:r w:rsidRPr="007B1436">
        <w:rPr>
          <w:rFonts w:asciiTheme="minorHAnsi" w:hAnsiTheme="minorHAnsi"/>
          <w:sz w:val="22"/>
          <w:szCs w:val="22"/>
          <w:u w:val="single"/>
        </w:rPr>
        <w:br w:type="column"/>
      </w:r>
      <w:r w:rsidRPr="007B1436">
        <w:rPr>
          <w:rFonts w:asciiTheme="minorHAnsi" w:hAnsiTheme="minorHAnsi"/>
          <w:noProof/>
          <w:sz w:val="22"/>
          <w:szCs w:val="22"/>
          <w:u w:val="single"/>
          <w:lang w:val="en-US"/>
        </w:rPr>
        <mc:AlternateContent>
          <mc:Choice Requires="wpg">
            <w:drawing>
              <wp:anchor distT="0" distB="0" distL="114300" distR="114300" simplePos="0" relativeHeight="251687936" behindDoc="0" locked="0" layoutInCell="1" allowOverlap="1" wp14:anchorId="615B23DC" wp14:editId="1BDB9AF1">
                <wp:simplePos x="0" y="0"/>
                <wp:positionH relativeFrom="column">
                  <wp:posOffset>-798195</wp:posOffset>
                </wp:positionH>
                <wp:positionV relativeFrom="paragraph">
                  <wp:posOffset>-62230</wp:posOffset>
                </wp:positionV>
                <wp:extent cx="6941820" cy="4634230"/>
                <wp:effectExtent l="0" t="25400" r="0" b="0"/>
                <wp:wrapThrough wrapText="bothSides">
                  <wp:wrapPolygon edited="0">
                    <wp:start x="5374" y="-118"/>
                    <wp:lineTo x="5058" y="3788"/>
                    <wp:lineTo x="5295" y="5683"/>
                    <wp:lineTo x="1818" y="7340"/>
                    <wp:lineTo x="2292" y="9471"/>
                    <wp:lineTo x="2608" y="11365"/>
                    <wp:lineTo x="2371" y="15154"/>
                    <wp:lineTo x="2371" y="21428"/>
                    <wp:lineTo x="20707" y="21428"/>
                    <wp:lineTo x="20865" y="13615"/>
                    <wp:lineTo x="16597" y="13260"/>
                    <wp:lineTo x="16834" y="12312"/>
                    <wp:lineTo x="16992" y="10300"/>
                    <wp:lineTo x="17150" y="5327"/>
                    <wp:lineTo x="13989" y="3788"/>
                    <wp:lineTo x="13594" y="1894"/>
                    <wp:lineTo x="13989" y="118"/>
                    <wp:lineTo x="13515" y="0"/>
                    <wp:lineTo x="6007" y="-118"/>
                    <wp:lineTo x="5374" y="-118"/>
                  </wp:wrapPolygon>
                </wp:wrapThrough>
                <wp:docPr id="145" name="Group 145"/>
                <wp:cNvGraphicFramePr/>
                <a:graphic xmlns:a="http://schemas.openxmlformats.org/drawingml/2006/main">
                  <a:graphicData uri="http://schemas.microsoft.com/office/word/2010/wordprocessingGroup">
                    <wpg:wgp>
                      <wpg:cNvGrpSpPr/>
                      <wpg:grpSpPr>
                        <a:xfrm>
                          <a:off x="0" y="0"/>
                          <a:ext cx="6941820" cy="4634230"/>
                          <a:chOff x="0" y="0"/>
                          <a:chExt cx="6941966" cy="4634230"/>
                        </a:xfrm>
                      </wpg:grpSpPr>
                      <wpg:grpSp>
                        <wpg:cNvPr id="143" name="Group 143"/>
                        <wpg:cNvGrpSpPr/>
                        <wpg:grpSpPr>
                          <a:xfrm>
                            <a:off x="0" y="0"/>
                            <a:ext cx="6941966" cy="4634230"/>
                            <a:chOff x="0" y="0"/>
                            <a:chExt cx="6941966" cy="4634230"/>
                          </a:xfrm>
                        </wpg:grpSpPr>
                        <wpg:grpSp>
                          <wpg:cNvPr id="141" name="Group 141"/>
                          <wpg:cNvGrpSpPr/>
                          <wpg:grpSpPr>
                            <a:xfrm>
                              <a:off x="0" y="0"/>
                              <a:ext cx="6941966" cy="4634230"/>
                              <a:chOff x="0" y="0"/>
                              <a:chExt cx="6942601" cy="4634230"/>
                            </a:xfrm>
                          </wpg:grpSpPr>
                          <wpg:grpSp>
                            <wpg:cNvPr id="139" name="Group 139"/>
                            <wpg:cNvGrpSpPr/>
                            <wpg:grpSpPr>
                              <a:xfrm>
                                <a:off x="0" y="0"/>
                                <a:ext cx="6942601" cy="4634230"/>
                                <a:chOff x="0" y="0"/>
                                <a:chExt cx="6942601" cy="4634230"/>
                              </a:xfrm>
                            </wpg:grpSpPr>
                            <wps:wsp>
                              <wps:cNvPr id="129" name="Straight Connector 129"/>
                              <wps:cNvCnPr/>
                              <wps:spPr>
                                <a:xfrm flipH="1">
                                  <a:off x="4438650" y="1177925"/>
                                  <a:ext cx="952933" cy="18783"/>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38" name="Group 138"/>
                              <wpg:cNvGrpSpPr/>
                              <wpg:grpSpPr>
                                <a:xfrm>
                                  <a:off x="0" y="0"/>
                                  <a:ext cx="6942601" cy="4634230"/>
                                  <a:chOff x="0" y="0"/>
                                  <a:chExt cx="6942601" cy="4634230"/>
                                </a:xfrm>
                              </wpg:grpSpPr>
                              <wpg:grpSp>
                                <wpg:cNvPr id="137" name="Group 137"/>
                                <wpg:cNvGrpSpPr/>
                                <wpg:grpSpPr>
                                  <a:xfrm>
                                    <a:off x="0" y="0"/>
                                    <a:ext cx="6942601" cy="4634230"/>
                                    <a:chOff x="0" y="0"/>
                                    <a:chExt cx="6942601" cy="4634230"/>
                                  </a:xfrm>
                                </wpg:grpSpPr>
                                <wpg:grpSp>
                                  <wpg:cNvPr id="136" name="Group 136"/>
                                  <wpg:cNvGrpSpPr/>
                                  <wpg:grpSpPr>
                                    <a:xfrm>
                                      <a:off x="0" y="0"/>
                                      <a:ext cx="6942601" cy="4634230"/>
                                      <a:chOff x="0" y="0"/>
                                      <a:chExt cx="6942601" cy="4634230"/>
                                    </a:xfrm>
                                  </wpg:grpSpPr>
                                  <wps:wsp>
                                    <wps:cNvPr id="125" name="Text Box 125"/>
                                    <wps:cNvSpPr txBox="1"/>
                                    <wps:spPr>
                                      <a:xfrm>
                                        <a:off x="5342255" y="2089785"/>
                                        <a:ext cx="1600346" cy="617220"/>
                                      </a:xfrm>
                                      <a:prstGeom prst="rect">
                                        <a:avLst/>
                                      </a:prstGeom>
                                      <a:noFill/>
                                    </wps:spPr>
                                    <wps:txbx>
                                      <w:txbxContent>
                                        <w:p w14:paraId="51C6C5EA" w14:textId="77777777" w:rsidR="000A617A" w:rsidRDefault="000A617A" w:rsidP="002745E9">
                                          <w:r>
                                            <w:t xml:space="preserve">Resealable container </w:t>
                                          </w:r>
                                        </w:p>
                                      </w:txbxContent>
                                    </wps:txbx>
                                    <wps:bodyPr wrap="square" rtlCol="0">
                                      <a:spAutoFit/>
                                    </wps:bodyPr>
                                  </wps:wsp>
                                  <wpg:grpSp>
                                    <wpg:cNvPr id="135" name="Group 135"/>
                                    <wpg:cNvGrpSpPr/>
                                    <wpg:grpSpPr>
                                      <a:xfrm>
                                        <a:off x="0" y="0"/>
                                        <a:ext cx="6720270" cy="4634230"/>
                                        <a:chOff x="0" y="0"/>
                                        <a:chExt cx="6720270" cy="4634230"/>
                                      </a:xfrm>
                                    </wpg:grpSpPr>
                                    <wpg:grpSp>
                                      <wpg:cNvPr id="80" name="Group 13"/>
                                      <wpg:cNvGrpSpPr/>
                                      <wpg:grpSpPr>
                                        <a:xfrm>
                                          <a:off x="884555" y="0"/>
                                          <a:ext cx="5439410" cy="2910840"/>
                                          <a:chOff x="0" y="0"/>
                                          <a:chExt cx="7191518" cy="3849124"/>
                                        </a:xfrm>
                                      </wpg:grpSpPr>
                                      <wpg:grpSp>
                                        <wpg:cNvPr id="81" name="Group 32"/>
                                        <wpg:cNvGrpSpPr/>
                                        <wpg:grpSpPr>
                                          <a:xfrm>
                                            <a:off x="0" y="1819225"/>
                                            <a:ext cx="5684245" cy="2029899"/>
                                            <a:chOff x="0" y="1819225"/>
                                            <a:chExt cx="5684245" cy="2029899"/>
                                          </a:xfrm>
                                        </wpg:grpSpPr>
                                        <wpg:grpSp>
                                          <wpg:cNvPr id="94" name="Group 94"/>
                                          <wpg:cNvGrpSpPr/>
                                          <wpg:grpSpPr>
                                            <a:xfrm>
                                              <a:off x="0" y="2238808"/>
                                              <a:ext cx="5684245" cy="1610316"/>
                                              <a:chOff x="0" y="2238808"/>
                                              <a:chExt cx="5684245" cy="1610316"/>
                                            </a:xfrm>
                                          </wpg:grpSpPr>
                                          <wpg:grpSp>
                                            <wpg:cNvPr id="95" name="Group 95"/>
                                            <wpg:cNvGrpSpPr/>
                                            <wpg:grpSpPr>
                                              <a:xfrm rot="10800000">
                                                <a:off x="0" y="2238808"/>
                                                <a:ext cx="5684245" cy="1610316"/>
                                                <a:chOff x="0" y="2238808"/>
                                                <a:chExt cx="5638031" cy="2086605"/>
                                              </a:xfrm>
                                            </wpg:grpSpPr>
                                            <wps:wsp>
                                              <wps:cNvPr id="96" name="Frame 96"/>
                                              <wps:cNvSpPr/>
                                              <wps:spPr>
                                                <a:xfrm>
                                                  <a:off x="39140" y="2261492"/>
                                                  <a:ext cx="5533742" cy="2063921"/>
                                                </a:xfrm>
                                                <a:prstGeom prst="frame">
                                                  <a:avLst>
                                                    <a:gd name="adj1" fmla="val 4809"/>
                                                  </a:avLst>
                                                </a:prstGeom>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09965134" w14:textId="77777777" w:rsidR="000A617A" w:rsidRDefault="000A617A" w:rsidP="002745E9">
                                                    <w:pPr>
                                                      <w:rPr>
                                                        <w:rFonts w:eastAsia="Times New Roman" w:cs="Times New Roman"/>
                                                      </w:rPr>
                                                    </w:pPr>
                                                  </w:p>
                                                </w:txbxContent>
                                              </wps:txbx>
                                              <wps:bodyPr rtlCol="0" anchor="ctr"/>
                                            </wps:wsp>
                                            <wps:wsp>
                                              <wps:cNvPr id="97" name="Rectangle 97"/>
                                              <wps:cNvSpPr/>
                                              <wps:spPr>
                                                <a:xfrm>
                                                  <a:off x="0" y="2238808"/>
                                                  <a:ext cx="5638031" cy="912562"/>
                                                </a:xfrm>
                                                <a:prstGeom prst="rect">
                                                  <a:avLst/>
                                                </a:prstGeom>
                                                <a:solidFill>
                                                  <a:schemeClr val="bg1"/>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txbx>
                                                <w:txbxContent>
                                                  <w:p w14:paraId="6CC85EAC" w14:textId="77777777" w:rsidR="000A617A" w:rsidRDefault="000A617A" w:rsidP="002745E9">
                                                    <w:pPr>
                                                      <w:rPr>
                                                        <w:rFonts w:eastAsia="Times New Roman" w:cs="Times New Roman"/>
                                                      </w:rPr>
                                                    </w:pPr>
                                                  </w:p>
                                                </w:txbxContent>
                                              </wps:txbx>
                                              <wps:bodyPr rtlCol="0" anchor="ctr"/>
                                            </wps:wsp>
                                          </wpg:grpSp>
                                          <wpg:grpSp>
                                            <wpg:cNvPr id="98" name="Group 98"/>
                                            <wpg:cNvGrpSpPr/>
                                            <wpg:grpSpPr>
                                              <a:xfrm>
                                                <a:off x="171508" y="2476954"/>
                                                <a:ext cx="5365732" cy="1179382"/>
                                                <a:chOff x="171508" y="2476953"/>
                                                <a:chExt cx="5365732" cy="2086600"/>
                                              </a:xfrm>
                                            </wpg:grpSpPr>
                                            <wps:wsp>
                                              <wps:cNvPr id="99" name="Frame 99"/>
                                              <wps:cNvSpPr/>
                                              <wps:spPr>
                                                <a:xfrm>
                                                  <a:off x="201687" y="2499632"/>
                                                  <a:ext cx="5306129" cy="2063921"/>
                                                </a:xfrm>
                                                <a:prstGeom prst="frame">
                                                  <a:avLst>
                                                    <a:gd name="adj1" fmla="val 5781"/>
                                                  </a:avLst>
                                                </a:prstGeom>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DDE0136" w14:textId="77777777" w:rsidR="000A617A" w:rsidRDefault="000A617A" w:rsidP="002745E9">
                                                    <w:pPr>
                                                      <w:rPr>
                                                        <w:rFonts w:eastAsia="Times New Roman" w:cs="Times New Roman"/>
                                                      </w:rPr>
                                                    </w:pPr>
                                                  </w:p>
                                                </w:txbxContent>
                                              </wps:txbx>
                                              <wps:bodyPr rtlCol="0" anchor="ctr"/>
                                            </wps:wsp>
                                            <wps:wsp>
                                              <wps:cNvPr id="100" name="Rectangle 100"/>
                                              <wps:cNvSpPr/>
                                              <wps:spPr>
                                                <a:xfrm>
                                                  <a:off x="171508" y="2476953"/>
                                                  <a:ext cx="5365732" cy="381208"/>
                                                </a:xfrm>
                                                <a:prstGeom prst="rect">
                                                  <a:avLst/>
                                                </a:prstGeom>
                                                <a:solidFill>
                                                  <a:schemeClr val="bg1"/>
                                                </a:solidFill>
                                                <a:ln>
                                                  <a:solidFill>
                                                    <a:srgbClr val="FFFFFF"/>
                                                  </a:solidFill>
                                                </a:ln>
                                                <a:effectLst/>
                                              </wps:spPr>
                                              <wps:style>
                                                <a:lnRef idx="1">
                                                  <a:schemeClr val="accent1"/>
                                                </a:lnRef>
                                                <a:fillRef idx="3">
                                                  <a:schemeClr val="accent1"/>
                                                </a:fillRef>
                                                <a:effectRef idx="2">
                                                  <a:schemeClr val="accent1"/>
                                                </a:effectRef>
                                                <a:fontRef idx="minor">
                                                  <a:schemeClr val="lt1"/>
                                                </a:fontRef>
                                              </wps:style>
                                              <wps:txbx>
                                                <w:txbxContent>
                                                  <w:p w14:paraId="35AE5A23" w14:textId="77777777" w:rsidR="000A617A" w:rsidRDefault="000A617A" w:rsidP="002745E9">
                                                    <w:pPr>
                                                      <w:rPr>
                                                        <w:rFonts w:eastAsia="Times New Roman" w:cs="Times New Roman"/>
                                                      </w:rPr>
                                                    </w:pPr>
                                                  </w:p>
                                                </w:txbxContent>
                                              </wps:txbx>
                                              <wps:bodyPr rtlCol="0" anchor="ctr"/>
                                            </wps:wsp>
                                          </wpg:grpSp>
                                        </wpg:grpSp>
                                        <wps:wsp>
                                          <wps:cNvPr id="101" name="Rectangle 101"/>
                                          <wps:cNvSpPr/>
                                          <wps:spPr>
                                            <a:xfrm>
                                              <a:off x="4420103" y="1819225"/>
                                              <a:ext cx="113396" cy="540000"/>
                                            </a:xfrm>
                                            <a:prstGeom prst="rect">
                                              <a:avLst/>
                                            </a:prstGeom>
                                            <a:gradFill flip="none" rotWithShape="1">
                                              <a:gsLst>
                                                <a:gs pos="0">
                                                  <a:srgbClr val="FFD3CA"/>
                                                </a:gs>
                                                <a:gs pos="100000">
                                                  <a:schemeClr val="accent2">
                                                    <a:lumMod val="40000"/>
                                                    <a:lumOff val="60000"/>
                                                  </a:schemeClr>
                                                </a:gs>
                                              </a:gsLst>
                                              <a:path path="rect">
                                                <a:fillToRect l="100000" t="100000"/>
                                              </a:path>
                                              <a:tileRect r="-100000" b="-100000"/>
                                            </a:gra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05A0C46" w14:textId="77777777" w:rsidR="000A617A" w:rsidRDefault="000A617A" w:rsidP="002745E9">
                                                <w:pPr>
                                                  <w:rPr>
                                                    <w:rFonts w:eastAsia="Times New Roman" w:cs="Times New Roman"/>
                                                  </w:rPr>
                                                </w:pPr>
                                              </w:p>
                                            </w:txbxContent>
                                          </wps:txbx>
                                          <wps:bodyPr rtlCol="0" anchor="ctr"/>
                                        </wps:wsp>
                                        <wps:wsp>
                                          <wps:cNvPr id="102" name="Rectangle 102"/>
                                          <wps:cNvSpPr/>
                                          <wps:spPr>
                                            <a:xfrm>
                                              <a:off x="1193293" y="1819225"/>
                                              <a:ext cx="113396" cy="540000"/>
                                            </a:xfrm>
                                            <a:prstGeom prst="rect">
                                              <a:avLst/>
                                            </a:prstGeom>
                                            <a:gradFill flip="none" rotWithShape="1">
                                              <a:gsLst>
                                                <a:gs pos="0">
                                                  <a:srgbClr val="FFD3CA"/>
                                                </a:gs>
                                                <a:gs pos="100000">
                                                  <a:schemeClr val="accent2">
                                                    <a:lumMod val="40000"/>
                                                    <a:lumOff val="60000"/>
                                                  </a:schemeClr>
                                                </a:gs>
                                              </a:gsLst>
                                              <a:path path="rect">
                                                <a:fillToRect l="100000" t="100000"/>
                                              </a:path>
                                              <a:tileRect r="-100000" b="-100000"/>
                                            </a:gra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D564365" w14:textId="77777777" w:rsidR="000A617A" w:rsidRDefault="000A617A" w:rsidP="002745E9">
                                                <w:pPr>
                                                  <w:rPr>
                                                    <w:rFonts w:eastAsia="Times New Roman" w:cs="Times New Roman"/>
                                                  </w:rPr>
                                                </w:pPr>
                                              </w:p>
                                            </w:txbxContent>
                                          </wps:txbx>
                                          <wps:bodyPr rtlCol="0" anchor="ctr"/>
                                        </wps:wsp>
                                        <wps:wsp>
                                          <wps:cNvPr id="103" name="Straight Connector 103"/>
                                          <wps:cNvCnPr/>
                                          <wps:spPr>
                                            <a:xfrm>
                                              <a:off x="66580" y="3135427"/>
                                              <a:ext cx="7620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04" name="Straight Connector 104"/>
                                          <wps:cNvCnPr/>
                                          <wps:spPr>
                                            <a:xfrm flipH="1">
                                              <a:off x="198511" y="2701943"/>
                                              <a:ext cx="7191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05" name="Straight Connector 105"/>
                                          <wps:cNvCnPr/>
                                          <wps:spPr>
                                            <a:xfrm flipH="1">
                                              <a:off x="5439236" y="2701943"/>
                                              <a:ext cx="68578"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106" name="Straight Connector 106"/>
                                          <wps:cNvCnPr/>
                                          <wps:spPr>
                                            <a:xfrm flipH="1">
                                              <a:off x="5569001" y="3135339"/>
                                              <a:ext cx="78958"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g:grpSp>
                                        <wpg:cNvPr id="107" name="Group 107"/>
                                        <wpg:cNvGrpSpPr>
                                          <a:grpSpLocks noChangeAspect="1"/>
                                        </wpg:cNvGrpSpPr>
                                        <wpg:grpSpPr>
                                          <a:xfrm rot="5400000">
                                            <a:off x="833342" y="1201384"/>
                                            <a:ext cx="847162" cy="377829"/>
                                            <a:chOff x="833341" y="1201385"/>
                                            <a:chExt cx="1715246" cy="764989"/>
                                          </a:xfrm>
                                        </wpg:grpSpPr>
                                        <wps:wsp>
                                          <wps:cNvPr id="108" name="Isosceles Triangle 108"/>
                                          <wps:cNvSpPr/>
                                          <wps:spPr>
                                            <a:xfrm rot="16200000">
                                              <a:off x="1734293" y="1149091"/>
                                              <a:ext cx="762000" cy="866588"/>
                                            </a:xfrm>
                                            <a:prstGeom prst="triangl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2B70520" w14:textId="77777777" w:rsidR="000A617A" w:rsidRDefault="000A617A" w:rsidP="002745E9">
                                                <w:pPr>
                                                  <w:rPr>
                                                    <w:rFonts w:eastAsia="Times New Roman" w:cs="Times New Roman"/>
                                                  </w:rPr>
                                                </w:pPr>
                                              </w:p>
                                            </w:txbxContent>
                                          </wps:txbx>
                                          <wps:bodyPr rtlCol="0" anchor="ctr"/>
                                        </wps:wsp>
                                        <wps:wsp>
                                          <wps:cNvPr id="109" name="Isosceles Triangle 109"/>
                                          <wps:cNvSpPr/>
                                          <wps:spPr>
                                            <a:xfrm rot="5400000">
                                              <a:off x="885635" y="1152080"/>
                                              <a:ext cx="762000" cy="866588"/>
                                            </a:xfrm>
                                            <a:prstGeom prst="triangl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DC7DE2D" w14:textId="77777777" w:rsidR="000A617A" w:rsidRDefault="000A617A" w:rsidP="002745E9">
                                                <w:pPr>
                                                  <w:rPr>
                                                    <w:rFonts w:eastAsia="Times New Roman" w:cs="Times New Roman"/>
                                                  </w:rPr>
                                                </w:pPr>
                                              </w:p>
                                            </w:txbxContent>
                                          </wps:txbx>
                                          <wps:bodyPr rtlCol="0" anchor="ctr"/>
                                        </wps:wsp>
                                        <wps:wsp>
                                          <wps:cNvPr id="110" name="Oval 110"/>
                                          <wps:cNvSpPr>
                                            <a:spLocks noChangeAspect="1"/>
                                          </wps:cNvSpPr>
                                          <wps:spPr>
                                            <a:xfrm>
                                              <a:off x="1522128" y="1400103"/>
                                              <a:ext cx="360000" cy="360000"/>
                                            </a:xfrm>
                                            <a:prstGeom prst="ellips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204CA97" w14:textId="77777777" w:rsidR="000A617A" w:rsidRDefault="000A617A" w:rsidP="002745E9">
                                                <w:pPr>
                                                  <w:rPr>
                                                    <w:rFonts w:eastAsia="Times New Roman" w:cs="Times New Roman"/>
                                                  </w:rPr>
                                                </w:pPr>
                                              </w:p>
                                            </w:txbxContent>
                                          </wps:txbx>
                                          <wps:bodyPr rtlCol="0" anchor="ctr"/>
                                        </wps:wsp>
                                      </wpg:grpSp>
                                      <wpg:grpSp>
                                        <wpg:cNvPr id="111" name="Group 111"/>
                                        <wpg:cNvGrpSpPr>
                                          <a:grpSpLocks noChangeAspect="1"/>
                                        </wpg:cNvGrpSpPr>
                                        <wpg:grpSpPr>
                                          <a:xfrm rot="5400000">
                                            <a:off x="4063624" y="1204371"/>
                                            <a:ext cx="847162" cy="377829"/>
                                            <a:chOff x="4063623" y="1204374"/>
                                            <a:chExt cx="1715246" cy="764989"/>
                                          </a:xfrm>
                                        </wpg:grpSpPr>
                                        <wps:wsp>
                                          <wps:cNvPr id="112" name="Isosceles Triangle 112"/>
                                          <wps:cNvSpPr/>
                                          <wps:spPr>
                                            <a:xfrm rot="16200000">
                                              <a:off x="4964575" y="1152080"/>
                                              <a:ext cx="762000" cy="866588"/>
                                            </a:xfrm>
                                            <a:prstGeom prst="triangl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113DE70" w14:textId="77777777" w:rsidR="000A617A" w:rsidRDefault="000A617A" w:rsidP="002745E9">
                                                <w:pPr>
                                                  <w:rPr>
                                                    <w:rFonts w:eastAsia="Times New Roman" w:cs="Times New Roman"/>
                                                  </w:rPr>
                                                </w:pPr>
                                              </w:p>
                                            </w:txbxContent>
                                          </wps:txbx>
                                          <wps:bodyPr rtlCol="0" anchor="ctr"/>
                                        </wps:wsp>
                                        <wps:wsp>
                                          <wps:cNvPr id="113" name="Isosceles Triangle 113"/>
                                          <wps:cNvSpPr/>
                                          <wps:spPr>
                                            <a:xfrm rot="5400000">
                                              <a:off x="4115917" y="1155069"/>
                                              <a:ext cx="762000" cy="866588"/>
                                            </a:xfrm>
                                            <a:prstGeom prst="triangl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10B6DBB" w14:textId="77777777" w:rsidR="000A617A" w:rsidRDefault="000A617A" w:rsidP="002745E9">
                                                <w:pPr>
                                                  <w:rPr>
                                                    <w:rFonts w:eastAsia="Times New Roman" w:cs="Times New Roman"/>
                                                  </w:rPr>
                                                </w:pPr>
                                              </w:p>
                                            </w:txbxContent>
                                          </wps:txbx>
                                          <wps:bodyPr rtlCol="0" anchor="ctr"/>
                                        </wps:wsp>
                                        <wps:wsp>
                                          <wps:cNvPr id="114" name="Oval 114"/>
                                          <wps:cNvSpPr>
                                            <a:spLocks noChangeAspect="1"/>
                                          </wps:cNvSpPr>
                                          <wps:spPr>
                                            <a:xfrm>
                                              <a:off x="4752410" y="1403092"/>
                                              <a:ext cx="360000" cy="360000"/>
                                            </a:xfrm>
                                            <a:prstGeom prst="ellips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FA3092F" w14:textId="77777777" w:rsidR="000A617A" w:rsidRDefault="000A617A" w:rsidP="002745E9">
                                                <w:pPr>
                                                  <w:rPr>
                                                    <w:rFonts w:eastAsia="Times New Roman" w:cs="Times New Roman"/>
                                                  </w:rPr>
                                                </w:pPr>
                                              </w:p>
                                            </w:txbxContent>
                                          </wps:txbx>
                                          <wps:bodyPr rtlCol="0" anchor="ctr"/>
                                        </wps:wsp>
                                      </wpg:grpSp>
                                      <wps:wsp>
                                        <wps:cNvPr id="115" name="Rectangle 115"/>
                                        <wps:cNvSpPr/>
                                        <wps:spPr>
                                          <a:xfrm>
                                            <a:off x="4432922" y="427857"/>
                                            <a:ext cx="113396" cy="540000"/>
                                          </a:xfrm>
                                          <a:prstGeom prst="rect">
                                            <a:avLst/>
                                          </a:prstGeom>
                                          <a:gradFill flip="none" rotWithShape="1">
                                            <a:gsLst>
                                              <a:gs pos="0">
                                                <a:srgbClr val="FFD3CA"/>
                                              </a:gs>
                                              <a:gs pos="100000">
                                                <a:schemeClr val="accent2">
                                                  <a:lumMod val="40000"/>
                                                  <a:lumOff val="60000"/>
                                                </a:schemeClr>
                                              </a:gs>
                                            </a:gsLst>
                                            <a:path path="rect">
                                              <a:fillToRect l="100000" t="100000"/>
                                            </a:path>
                                            <a:tileRect r="-100000" b="-100000"/>
                                          </a:gra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4CB5B02" w14:textId="77777777" w:rsidR="000A617A" w:rsidRDefault="000A617A" w:rsidP="002745E9">
                                              <w:pPr>
                                                <w:rPr>
                                                  <w:rFonts w:eastAsia="Times New Roman" w:cs="Times New Roman"/>
                                                </w:rPr>
                                              </w:pPr>
                                            </w:p>
                                          </w:txbxContent>
                                        </wps:txbx>
                                        <wps:bodyPr rtlCol="0" anchor="ctr"/>
                                      </wps:wsp>
                                      <wps:wsp>
                                        <wps:cNvPr id="116" name="Rectangle 116"/>
                                        <wps:cNvSpPr/>
                                        <wps:spPr>
                                          <a:xfrm>
                                            <a:off x="1191560" y="426975"/>
                                            <a:ext cx="113396" cy="540000"/>
                                          </a:xfrm>
                                          <a:prstGeom prst="rect">
                                            <a:avLst/>
                                          </a:prstGeom>
                                          <a:gradFill flip="none" rotWithShape="1">
                                            <a:gsLst>
                                              <a:gs pos="0">
                                                <a:srgbClr val="FFD3CA"/>
                                              </a:gs>
                                              <a:gs pos="100000">
                                                <a:schemeClr val="accent2">
                                                  <a:lumMod val="40000"/>
                                                  <a:lumOff val="60000"/>
                                                </a:schemeClr>
                                              </a:gs>
                                            </a:gsLst>
                                            <a:path path="rect">
                                              <a:fillToRect l="100000" t="100000"/>
                                            </a:path>
                                            <a:tileRect r="-100000" b="-100000"/>
                                          </a:grad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D69AD38" w14:textId="77777777" w:rsidR="000A617A" w:rsidRDefault="000A617A" w:rsidP="002745E9">
                                              <w:pPr>
                                                <w:rPr>
                                                  <w:rFonts w:eastAsia="Times New Roman" w:cs="Times New Roman"/>
                                                </w:rPr>
                                              </w:pPr>
                                            </w:p>
                                          </w:txbxContent>
                                        </wps:txbx>
                                        <wps:bodyPr rtlCol="0" anchor="ctr"/>
                                      </wps:wsp>
                                      <wps:wsp>
                                        <wps:cNvPr id="117" name="Text Box 117"/>
                                        <wps:cNvSpPr txBox="1"/>
                                        <wps:spPr>
                                          <a:xfrm>
                                            <a:off x="1359939" y="21894"/>
                                            <a:ext cx="1783992" cy="475205"/>
                                          </a:xfrm>
                                          <a:prstGeom prst="rect">
                                            <a:avLst/>
                                          </a:prstGeom>
                                          <a:noFill/>
                                        </wps:spPr>
                                        <wps:txbx>
                                          <w:txbxContent>
                                            <w:p w14:paraId="0804BF82"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Gas flow in</w:t>
                                              </w:r>
                                            </w:p>
                                          </w:txbxContent>
                                        </wps:txbx>
                                        <wps:bodyPr wrap="square" rtlCol="0">
                                          <a:spAutoFit/>
                                        </wps:bodyPr>
                                      </wps:wsp>
                                      <wps:wsp>
                                        <wps:cNvPr id="118" name="Text Box 118"/>
                                        <wps:cNvSpPr txBox="1"/>
                                        <wps:spPr>
                                          <a:xfrm>
                                            <a:off x="4676200" y="21011"/>
                                            <a:ext cx="1783992" cy="829510"/>
                                          </a:xfrm>
                                          <a:prstGeom prst="rect">
                                            <a:avLst/>
                                          </a:prstGeom>
                                          <a:noFill/>
                                        </wps:spPr>
                                        <wps:txbx>
                                          <w:txbxContent>
                                            <w:p w14:paraId="0CE79B5B"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Gas flow out</w:t>
                                              </w:r>
                                            </w:p>
                                          </w:txbxContent>
                                        </wps:txbx>
                                        <wps:bodyPr wrap="square" rtlCol="0">
                                          <a:spAutoFit/>
                                        </wps:bodyPr>
                                      </wps:wsp>
                                      <wps:wsp>
                                        <wps:cNvPr id="119" name="Curved Up Arrow 119"/>
                                        <wps:cNvSpPr/>
                                        <wps:spPr>
                                          <a:xfrm>
                                            <a:off x="1162882" y="2452512"/>
                                            <a:ext cx="3448500" cy="519007"/>
                                          </a:xfrm>
                                          <a:prstGeom prst="curvedUpArrow">
                                            <a:avLst/>
                                          </a:prstGeom>
                                        </wps:spPr>
                                        <wps:style>
                                          <a:lnRef idx="1">
                                            <a:schemeClr val="accent1"/>
                                          </a:lnRef>
                                          <a:fillRef idx="3">
                                            <a:schemeClr val="accent1"/>
                                          </a:fillRef>
                                          <a:effectRef idx="2">
                                            <a:schemeClr val="accent1"/>
                                          </a:effectRef>
                                          <a:fontRef idx="minor">
                                            <a:schemeClr val="lt1"/>
                                          </a:fontRef>
                                        </wps:style>
                                        <wps:txbx>
                                          <w:txbxContent>
                                            <w:p w14:paraId="218D4122" w14:textId="77777777" w:rsidR="000A617A" w:rsidRDefault="000A617A" w:rsidP="002745E9">
                                              <w:pPr>
                                                <w:rPr>
                                                  <w:rFonts w:eastAsia="Times New Roman" w:cs="Times New Roman"/>
                                                </w:rPr>
                                              </w:pPr>
                                            </w:p>
                                          </w:txbxContent>
                                        </wps:txbx>
                                        <wps:bodyPr rtlCol="0" anchor="ctr"/>
                                      </wps:wsp>
                                      <wps:wsp>
                                        <wps:cNvPr id="120" name="Down Arrow 120"/>
                                        <wps:cNvSpPr/>
                                        <wps:spPr>
                                          <a:xfrm>
                                            <a:off x="1140986" y="0"/>
                                            <a:ext cx="218952" cy="339410"/>
                                          </a:xfrm>
                                          <a:prstGeom prst="downArrow">
                                            <a:avLst/>
                                          </a:prstGeom>
                                        </wps:spPr>
                                        <wps:style>
                                          <a:lnRef idx="1">
                                            <a:schemeClr val="accent1"/>
                                          </a:lnRef>
                                          <a:fillRef idx="3">
                                            <a:schemeClr val="accent1"/>
                                          </a:fillRef>
                                          <a:effectRef idx="2">
                                            <a:schemeClr val="accent1"/>
                                          </a:effectRef>
                                          <a:fontRef idx="minor">
                                            <a:schemeClr val="lt1"/>
                                          </a:fontRef>
                                        </wps:style>
                                        <wps:txbx>
                                          <w:txbxContent>
                                            <w:p w14:paraId="36200DE0" w14:textId="77777777" w:rsidR="000A617A" w:rsidRDefault="000A617A" w:rsidP="002745E9">
                                              <w:pPr>
                                                <w:rPr>
                                                  <w:rFonts w:eastAsia="Times New Roman" w:cs="Times New Roman"/>
                                                </w:rPr>
                                              </w:pPr>
                                            </w:p>
                                          </w:txbxContent>
                                        </wps:txbx>
                                        <wps:bodyPr rtlCol="0" anchor="ctr"/>
                                      </wps:wsp>
                                      <wps:wsp>
                                        <wps:cNvPr id="121" name="Down Arrow 121"/>
                                        <wps:cNvSpPr/>
                                        <wps:spPr>
                                          <a:xfrm flipV="1">
                                            <a:off x="4380614" y="21015"/>
                                            <a:ext cx="218952" cy="339410"/>
                                          </a:xfrm>
                                          <a:prstGeom prst="downArrow">
                                            <a:avLst/>
                                          </a:prstGeom>
                                        </wps:spPr>
                                        <wps:style>
                                          <a:lnRef idx="1">
                                            <a:schemeClr val="accent1"/>
                                          </a:lnRef>
                                          <a:fillRef idx="3">
                                            <a:schemeClr val="accent1"/>
                                          </a:fillRef>
                                          <a:effectRef idx="2">
                                            <a:schemeClr val="accent1"/>
                                          </a:effectRef>
                                          <a:fontRef idx="minor">
                                            <a:schemeClr val="lt1"/>
                                          </a:fontRef>
                                        </wps:style>
                                        <wps:txbx>
                                          <w:txbxContent>
                                            <w:p w14:paraId="3AB9A21A" w14:textId="77777777" w:rsidR="000A617A" w:rsidRDefault="000A617A" w:rsidP="002745E9">
                                              <w:pPr>
                                                <w:rPr>
                                                  <w:rFonts w:eastAsia="Times New Roman" w:cs="Times New Roman"/>
                                                </w:rPr>
                                              </w:pPr>
                                            </w:p>
                                          </w:txbxContent>
                                        </wps:txbx>
                                        <wps:bodyPr rtlCol="0" anchor="ctr"/>
                                      </wps:wsp>
                                      <wps:wsp>
                                        <wps:cNvPr id="122" name="Can 122"/>
                                        <wps:cNvSpPr/>
                                        <wps:spPr>
                                          <a:xfrm>
                                            <a:off x="659290" y="3175127"/>
                                            <a:ext cx="4389996" cy="328462"/>
                                          </a:xfrm>
                                          <a:prstGeom prst="can">
                                            <a:avLst/>
                                          </a:prstGeom>
                                          <a:solidFill>
                                            <a:schemeClr val="accent2">
                                              <a:lumMod val="40000"/>
                                              <a:lumOff val="60000"/>
                                            </a:schemeClr>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126AB1B" w14:textId="77777777" w:rsidR="000A617A" w:rsidRDefault="000A617A" w:rsidP="002745E9">
                                              <w:pPr>
                                                <w:rPr>
                                                  <w:rFonts w:eastAsia="Times New Roman" w:cs="Times New Roman"/>
                                                </w:rPr>
                                              </w:pPr>
                                            </w:p>
                                          </w:txbxContent>
                                        </wps:txbx>
                                        <wps:bodyPr rtlCol="0" anchor="ctr"/>
                                      </wps:wsp>
                                      <wps:wsp>
                                        <wps:cNvPr id="123" name="Text Box 123"/>
                                        <wps:cNvSpPr txBox="1"/>
                                        <wps:spPr>
                                          <a:xfrm>
                                            <a:off x="5896969" y="1360373"/>
                                            <a:ext cx="1294549" cy="356825"/>
                                          </a:xfrm>
                                          <a:prstGeom prst="rect">
                                            <a:avLst/>
                                          </a:prstGeom>
                                          <a:noFill/>
                                        </wps:spPr>
                                        <wps:txbx>
                                          <w:txbxContent>
                                            <w:p w14:paraId="6DF002DF"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24"/>
                                                  <w:szCs w:val="24"/>
                                                  <w:lang w:val="en-US"/>
                                                </w:rPr>
                                                <w:t>Stopcock</w:t>
                                              </w:r>
                                            </w:p>
                                          </w:txbxContent>
                                        </wps:txbx>
                                        <wps:bodyPr wrap="square" rtlCol="0">
                                          <a:spAutoFit/>
                                        </wps:bodyPr>
                                      </wps:wsp>
                                    </wpg:grpSp>
                                    <wps:wsp>
                                      <wps:cNvPr id="126" name="Text Box 126"/>
                                      <wps:cNvSpPr txBox="1"/>
                                      <wps:spPr>
                                        <a:xfrm>
                                          <a:off x="0" y="1186180"/>
                                          <a:ext cx="1600346" cy="617220"/>
                                        </a:xfrm>
                                        <a:prstGeom prst="rect">
                                          <a:avLst/>
                                        </a:prstGeom>
                                        <a:noFill/>
                                      </wps:spPr>
                                      <wps:txbx>
                                        <w:txbxContent>
                                          <w:p w14:paraId="5F7A83D4" w14:textId="77777777" w:rsidR="000A617A" w:rsidRDefault="000A617A" w:rsidP="002745E9">
                                            <w:r>
                                              <w:t>Synthetic rubber adhesive</w:t>
                                            </w:r>
                                          </w:p>
                                        </w:txbxContent>
                                      </wps:txbx>
                                      <wps:bodyPr wrap="square" rtlCol="0">
                                        <a:spAutoFit/>
                                      </wps:bodyPr>
                                    </wps:wsp>
                                    <wps:wsp>
                                      <wps:cNvPr id="134" name="Text Box 134"/>
                                      <wps:cNvSpPr txBox="1"/>
                                      <wps:spPr>
                                        <a:xfrm>
                                          <a:off x="733410" y="2919730"/>
                                          <a:ext cx="5986860" cy="1714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0BD2B3" w14:textId="77777777" w:rsidR="000A617A" w:rsidRPr="002C61DC" w:rsidRDefault="000A617A" w:rsidP="002745E9">
                                            <w:pPr>
                                              <w:rPr>
                                                <w:rFonts w:asciiTheme="minorHAnsi" w:hAnsiTheme="minorHAnsi"/>
                                              </w:rPr>
                                            </w:pPr>
                                            <w:r w:rsidRPr="002C61DC">
                                              <w:rPr>
                                                <w:rFonts w:asciiTheme="minorHAnsi" w:hAnsiTheme="minorHAnsi"/>
                                              </w:rPr>
                                              <w:t>Figure 1: diagram representing the design of the transport containers.  Petri dishes or culture well plates can be placed in the containers before being made airtight with a synthetic rubber adhesive around the container lid. Tubing can connect to a gas canister and gassing will flow through the container and out from the other tube. After gassing, external ambient air can be prevented from entering the container by closing the stopco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27" name="Cloud 127"/>
                                  <wps:cNvSpPr/>
                                  <wps:spPr>
                                    <a:xfrm>
                                      <a:off x="5041900" y="2310765"/>
                                      <a:ext cx="107950" cy="250190"/>
                                    </a:xfrm>
                                    <a:prstGeom prst="cloud">
                                      <a:avLst/>
                                    </a:prstGeom>
                                    <a:gradFill flip="none" rotWithShape="1">
                                      <a:gsLst>
                                        <a:gs pos="0">
                                          <a:schemeClr val="accent4"/>
                                        </a:gs>
                                        <a:gs pos="100000">
                                          <a:schemeClr val="accent4">
                                            <a:lumMod val="40000"/>
                                            <a:lumOff val="60000"/>
                                          </a:schemeClr>
                                        </a:gs>
                                      </a:gsLst>
                                      <a:lin ang="0" scaled="1"/>
                                      <a:tileRect/>
                                    </a:gradFill>
                                    <a:ln>
                                      <a:solidFill>
                                        <a:schemeClr val="accent4"/>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Cloud 128"/>
                                  <wps:cNvSpPr/>
                                  <wps:spPr>
                                    <a:xfrm>
                                      <a:off x="938530" y="2294255"/>
                                      <a:ext cx="107950" cy="250190"/>
                                    </a:xfrm>
                                    <a:prstGeom prst="cloud">
                                      <a:avLst/>
                                    </a:prstGeom>
                                    <a:gradFill flip="none" rotWithShape="1">
                                      <a:gsLst>
                                        <a:gs pos="0">
                                          <a:schemeClr val="accent4"/>
                                        </a:gs>
                                        <a:gs pos="100000">
                                          <a:schemeClr val="accent4">
                                            <a:lumMod val="40000"/>
                                            <a:lumOff val="60000"/>
                                          </a:schemeClr>
                                        </a:gs>
                                      </a:gsLst>
                                      <a:lin ang="0" scaled="1"/>
                                      <a:tileRect/>
                                    </a:gradFill>
                                    <a:ln>
                                      <a:solidFill>
                                        <a:schemeClr val="accent4"/>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0" name="Straight Connector 130"/>
                                <wps:cNvCnPr/>
                                <wps:spPr>
                                  <a:xfrm flipH="1">
                                    <a:off x="4409440" y="1551305"/>
                                    <a:ext cx="998487" cy="30948"/>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grpSp>
                          <wpg:grpSp>
                            <wpg:cNvPr id="140" name="Group 140"/>
                            <wpg:cNvGrpSpPr/>
                            <wpg:grpSpPr>
                              <a:xfrm>
                                <a:off x="5198745" y="1417320"/>
                                <a:ext cx="1122658" cy="1348539"/>
                                <a:chOff x="0" y="0"/>
                                <a:chExt cx="1122658" cy="1348539"/>
                              </a:xfrm>
                            </wpg:grpSpPr>
                            <wps:wsp>
                              <wps:cNvPr id="124" name="Text Box 124"/>
                              <wps:cNvSpPr txBox="1"/>
                              <wps:spPr>
                                <a:xfrm>
                                  <a:off x="143398" y="0"/>
                                  <a:ext cx="979260" cy="354330"/>
                                </a:xfrm>
                                <a:prstGeom prst="rect">
                                  <a:avLst/>
                                </a:prstGeom>
                                <a:noFill/>
                              </wps:spPr>
                              <wps:txbx>
                                <w:txbxContent>
                                  <w:p w14:paraId="79913E68" w14:textId="77777777" w:rsidR="000A617A" w:rsidRDefault="000A617A" w:rsidP="002745E9">
                                    <w:r>
                                      <w:t>Tubing</w:t>
                                    </w:r>
                                  </w:p>
                                </w:txbxContent>
                              </wps:txbx>
                              <wps:bodyPr wrap="square" rtlCol="0">
                                <a:spAutoFit/>
                              </wps:bodyPr>
                            </wps:wsp>
                            <wps:wsp>
                              <wps:cNvPr id="132" name="Right Brace 132"/>
                              <wps:cNvSpPr/>
                              <wps:spPr>
                                <a:xfrm>
                                  <a:off x="0" y="270510"/>
                                  <a:ext cx="202131" cy="1078029"/>
                                </a:xfrm>
                                <a:prstGeom prst="rightBrac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2" name="Straight Connector 142"/>
                          <wps:cNvCnPr/>
                          <wps:spPr>
                            <a:xfrm flipH="1" flipV="1">
                              <a:off x="665480" y="1591945"/>
                              <a:ext cx="316865" cy="826135"/>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s:wsp>
                        <wps:cNvPr id="144" name="Text Box 144"/>
                        <wps:cNvSpPr txBox="1"/>
                        <wps:spPr>
                          <a:xfrm>
                            <a:off x="2698750" y="1986280"/>
                            <a:ext cx="979061" cy="293370"/>
                          </a:xfrm>
                          <a:prstGeom prst="rect">
                            <a:avLst/>
                          </a:prstGeom>
                          <a:noFill/>
                        </wps:spPr>
                        <wps:txbx>
                          <w:txbxContent>
                            <w:p w14:paraId="1EDF0E33"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24"/>
                                  <w:szCs w:val="24"/>
                                  <w:lang w:val="en-US"/>
                                </w:rPr>
                                <w:t>Gas flow</w:t>
                              </w:r>
                            </w:p>
                          </w:txbxContent>
                        </wps:txbx>
                        <wps:bodyPr wrap="square" rtlCol="0">
                          <a:noAutofit/>
                        </wps:bodyPr>
                      </wps:wsp>
                    </wpg:wgp>
                  </a:graphicData>
                </a:graphic>
                <wp14:sizeRelV relativeFrom="margin">
                  <wp14:pctHeight>0</wp14:pctHeight>
                </wp14:sizeRelV>
              </wp:anchor>
            </w:drawing>
          </mc:Choice>
          <mc:Fallback>
            <w:pict>
              <v:group id="Group 145" o:spid="_x0000_s1103" style="position:absolute;margin-left:-62.8pt;margin-top:-4.85pt;width:546.6pt;height:364.9pt;z-index:251687936;mso-height-relative:margin" coordsize="6941966,46342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">
                <v:group id="Group 143" o:spid="_x0000_s1104" style="position:absolute;width:6941966;height:4634230" coordsize="6941966,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fL3rxAAAANwAAAAPAAAAZHJzL2Rvd25yZXYueG1sRE9La8JAEL4L/Q/LFHoz&#10;mzS1lDSriNTSgxTUQultyI5JMDsbsmse/94VCt7m43tOvhpNI3rqXG1ZQRLFIIgLq2suFfwct/M3&#10;EM4ja2wsk4KJHKyWD7McM20H3lN/8KUIIewyVFB532ZSuqIigy6yLXHgTrYz6APsSqk7HEK4aeRz&#10;HL9KgzWHhgpb2lRUnA8Xo+BzwGGdJh/97nzaTH/HxffvLiGlnh7H9TsIT6O/i//dXzrMf0n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tfL3rxAAAANwAAAAP&#10;AAAAAAAAAAAAAAAAAKkCAABkcnMvZG93bnJldi54bWxQSwUGAAAAAAQABAD6AAAAmgMAAAAA&#10;">
                  <v:group id="Group 141" o:spid="_x0000_s1105" style="position:absolute;width:6941966;height:4634230" coordsize="6942601,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4oYHxAAAANwAAAAPAAAAZHJzL2Rvd25yZXYueG1sRE9La8JAEL4X/A/LCL01&#10;m2hbJGYVkVp6CIWqIN6G7JgEs7Mhu83j33cLhd7m43tOth1NI3rqXG1ZQRLFIIgLq2suFZxPh6cV&#10;COeRNTaWScFEDrab2UOGqbYDf1F/9KUIIexSVFB536ZSuqIigy6yLXHgbrYz6APsSqk7HEK4aeQi&#10;jl+lwZpDQ4Ut7Ssq7sdvo+B9wGG3TN76/H7bT9fTy+clT0ipx/m4W4PwNPp/8Z/7Q4f5z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4oYHxAAAANwAAAAP&#10;AAAAAAAAAAAAAAAAAKkCAABkcnMvZG93bnJldi54bWxQSwUGAAAAAAQABAD6AAAAmgMAAAAA&#10;">
                    <v:group id="Group 139" o:spid="_x0000_s1106" style="position:absolute;width:6942601;height:4634230" coordsize="6942601,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kvl8xAAAANwAAAAPAAAAZHJzL2Rvd25yZXYueG1sRE9La8JAEL4L/Q/LFHoz&#10;mzRU2jSriNTSgxTUQultyI5JMDsbsmse/94VCt7m43tOvhpNI3rqXG1ZQRLFIIgLq2suFfwct/NX&#10;EM4ja2wsk4KJHKyWD7McM20H3lN/8KUIIewyVFB532ZSuqIigy6yLXHgTrYz6APsSqk7HEK4aeRz&#10;HC+kwZpDQ4UtbSoqzoeLUfA54LBOk49+dz5tpr/jy/fvLiGlnh7H9TsIT6O/i//dXzrMT9/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Ukvl8xAAAANwAAAAP&#10;AAAAAAAAAAAAAAAAAKkCAABkcnMvZG93bnJldi54bWxQSwUGAAAAAAQABAD6AAAAmgMAAAAA&#10;">
                      <v:line id="Straight Connector 129" o:spid="_x0000_s1107" style="position:absolute;flip:x;visibility:visible;mso-wrap-style:square" from="4438650,1177925" to="5391583,119670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B9i+cIAAADcAAAADwAAAGRycy9kb3ducmV2LnhtbERPS4vCMBC+L/gfwgh7W1OVXbQaRQTF&#10;w158grehmT60mZQmtt1/bwRhb/PxPWe+7EwpGqpdYVnBcBCBIE6sLjhTcDpuviYgnEfWWFomBX/k&#10;YLnofcwx1rblPTUHn4kQwi5GBbn3VSylS3Iy6Aa2Ig5camuDPsA6k7rGNoSbUo6i6EcaLDg05FjR&#10;OqfkfngYBclt19nf6HotmnR6bk/n7fc4vSj12e9WMxCeOv8vfrt3OswfTeH1TLhALp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B9i+cIAAADcAAAADwAAAAAAAAAAAAAA&#10;AAChAgAAZHJzL2Rvd25yZXYueG1sUEsFBgAAAAAEAAQA+QAAAJADAAAAAA==&#10;" strokecolor="black [3213]" strokeweight=".5pt">
                        <v:shadow on="t" opacity="24903f" mv:blur="40000f" origin=",.5" offset="0,20000emu"/>
                      </v:line>
                      <v:group id="Group 138" o:spid="_x0000_s1108" style="position:absolute;width:6942601;height:4634230" coordsize="6942601,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3lznxQAAANwAAAAPAAAAZHJzL2Rvd25yZXYueG1sRI9Ba8JAEIXvgv9hGaE3&#10;3aSiSOoqIm3pQQS1UHobsmMSzM6G7DaJ/75zELzN8N689816O7haddSGyrOBdJaAIs69rbgw8H35&#10;mK5AhYhssfZMBu4UYLsZj9aYWd/zibpzLJSEcMjQQBljk2kd8pIchplviEW7+tZhlLUttG2xl3BX&#10;69ckWWqHFUtDiQ3tS8pv5z9n4LPHfjdP37vD7bq//14Wx59DSsa8TIbdG6hIQ3yaH9dfVvDnQiv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95c58UAAADcAAAA&#10;DwAAAAAAAAAAAAAAAACpAgAAZHJzL2Rvd25yZXYueG1sUEsFBgAAAAAEAAQA+gAAAJsDAAAAAA==&#10;">
                        <v:group id="Group 137" o:spid="_x0000_s1109" style="position:absolute;width:6942601;height:4634230" coordsize="6942601,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QciVxAAAANwAAAAPAAAAZHJzL2Rvd25yZXYueG1sRE9La8JAEL4L/Q/LFHoz&#10;mzTUljSriNTSgxTUQultyI5JMDsbsmse/94VCt7m43tOvhpNI3rqXG1ZQRLFIIgLq2suFfwct/M3&#10;EM4ja2wsk4KJHKyWD7McM20H3lN/8KUIIewyVFB532ZSuqIigy6yLXHgTrYz6APsSqk7HEK4aeRz&#10;HC+kwZpDQ4UtbSoqzoeLUfA54LBOk49+dz5tpr/jy/fvLiGlnh7H9TsIT6O/i//dXzrMT1/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KQciVxAAAANwAAAAP&#10;AAAAAAAAAAAAAAAAAKkCAABkcnMvZG93bnJldi54bWxQSwUGAAAAAAQABAD6AAAAmgMAAAAA&#10;">
                          <v:group id="Group 136" o:spid="_x0000_s1110" style="position:absolute;width:6942601;height:4634230" coordsize="6942601,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1tDsIAAADcAAAADwAA&#10;AAAAAAAAAAAAAACpAgAAZHJzL2Rvd25yZXYueG1sUEsFBgAAAAAEAAQA+gAAAJgDAAAAAA==&#10;">
                            <v:shape id="Text Box 125" o:spid="_x0000_s1111" type="#_x0000_t202" style="position:absolute;left:5342255;top:2089785;width:1600346;height:617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Fk0BvwAA&#10;ANwAAAAPAAAAZHJzL2Rvd25yZXYueG1sRE9Na8JAEL0X+h+WKXirGwVFoqtIbcGDF228D9kxG5qd&#10;DdnRxH/vCkJv83ifs9oMvlE36mId2MBknIEiLoOtuTJQ/P58LkBFQbbYBCYDd4qwWb+/rTC3oecj&#10;3U5SqRTCMUcDTqTNtY6lI49xHFrixF1C51ES7CptO+xTuG/0NMvm2mPNqcFhS1+Oyr/T1RsQsdvJ&#10;vfj2cX8eDrveZeUMC2NGH8N2CUpokH/xy723af50Bs9n0gV6/Q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UWTQG/AAAA3AAAAA8AAAAAAAAAAAAAAAAAlwIAAGRycy9kb3ducmV2&#10;LnhtbFBLBQYAAAAABAAEAPUAAACDAwAAAAA=&#10;" filled="f" stroked="f">
                              <v:textbox style="mso-fit-shape-to-text:t">
                                <w:txbxContent>
                                  <w:p w14:paraId="51C6C5EA" w14:textId="77777777" w:rsidR="000A617A" w:rsidRDefault="000A617A" w:rsidP="002745E9">
                                    <w:r>
                                      <w:t xml:space="preserve">Resealable container </w:t>
                                    </w:r>
                                  </w:p>
                                </w:txbxContent>
                              </v:textbox>
                            </v:shape>
                            <v:group id="Group 135" o:spid="_x0000_s1112" style="position:absolute;width:6720270;height:4634230" coordsize="6720270,46342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JXf83nDAAAA3AAAAA8A&#10;AAAAAAAAAAAAAAAAqQIAAGRycy9kb3ducmV2LnhtbFBLBQYAAAAABAAEAPoAAACZAwAAAAA=&#10;">
                              <v:group id="Group 13" o:spid="_x0000_s1113" style="position:absolute;left:884555;width:5439410;height:2910840" coordsize="7191518,38491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N1edwgAAANsAAAAPAAAAZHJzL2Rvd25yZXYueG1sRE/LasJAFN0X/IfhCt3V&#10;SVpaJDqGEKy4kEJVEHeXzDUJZu6EzJjH3zuLQpeH816no2lET52rLSuIFxEI4sLqmksF59P32xKE&#10;88gaG8ukYCIH6Wb2ssZE24F/qT/6UoQQdgkqqLxvEyldUZFBt7AtceButjPoA+xKqTscQrhp5HsU&#10;fUmDNYeGClvKKyrux4dRsBtwyD7ibX+43/Lpevr8uRxiUup1PmYrEJ5G/y/+c++1gmVYH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BTdXncIAAADbAAAADwAA&#10;AAAAAAAAAAAAAACpAgAAZHJzL2Rvd25yZXYueG1sUEsFBgAAAAAEAAQA+gAAAJgDAAAAAA==&#10;">
                                <v:group id="_x0000_s1114" style="position:absolute;top:1819225;width:5684245;height:2029899" coordorigin=",1819225" coordsize="5684245,20298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p78gbDAAAA2wAAAA8A&#10;AAAAAAAAAAAAAAAAqQIAAGRycy9kb3ducmV2LnhtbFBLBQYAAAAABAAEAPoAAACZAwAAAAA=&#10;">
                                  <v:group id="Group 94" o:spid="_x0000_s1115" style="position:absolute;top:2238808;width:5684245;height:1610316" coordorigin=",2238808" coordsize="5684245,161031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cdDxgAAANsAAAAPAAAAZHJzL2Rvd25yZXYueG1sRI9ba8JAFITfC/6H5Qh9&#10;q5vYVjRmFRFb+iCCFxDfDtmTC2bPhuw2if++Wyj0cZiZb5h0PZhadNS6yrKCeBKBIM6srrhQcDl/&#10;vMxBOI+ssbZMCh7kYL0aPaWYaNvzkbqTL0SAsEtQQel9k0jpspIMuoltiIOX29agD7ItpG6xD3BT&#10;y2kUzaTBisNCiQ1tS8rup2+j4LPHfvMa77r9Pd8+buf3w3Ufk1LP42GzBOFp8P/hv/aXVrB4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Vx0PGAAAA2wAA&#10;AA8AAAAAAAAAAAAAAAAAqQIAAGRycy9kb3ducmV2LnhtbFBLBQYAAAAABAAEAPoAAACcAwAAAAA=&#10;">
                                    <v:group id="Group 95" o:spid="_x0000_s1116" style="position:absolute;top:2238808;width:5684245;height:1610316;rotation:180" coordorigin=",2238808" coordsize="5638031,20866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LqqgbxAAAANsAAAAP&#10;AAAAAAAAAAAAAAAAAKkCAABkcnMvZG93bnJldi54bWxQSwUGAAAAAAQABAD6AAAAmgMAAAAA&#10;">
                                      <v:shape id="Frame 96" o:spid="_x0000_s1117" style="position:absolute;left:39140;top:2261492;width:5533742;height:2063921;visibility:visible;mso-wrap-style:square;v-text-anchor:middle" coordsize="5533742,2063921"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VhsxAAA&#10;ANsAAAAPAAAAZHJzL2Rvd25yZXYueG1sRI9Ba8JAFITvQv/D8gq96aYegqauIRZsteBBK3h9ZJ/Z&#10;kOzbkN0m6b/vFgo9DjPzDbPJJ9uKgXpfO1bwvEhAEJdO11wpuH7u5ysQPiBrbB2Tgm/ykG8fZhvM&#10;tBv5TMMlVCJC2GeowITQZVL60pBFv3AdcfTurrcYouwrqXscI9y2cpkkqbRYc1ww2NGrobK5fFkF&#10;VDR2d7vi+3E8fLTD22ju9mSUenqcihcQgabwH/5rH7SCdQq/X+IPkN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f1YbMQAAADbAAAADwAAAAAAAAAAAAAAAACXAgAAZHJzL2Rv&#10;d25yZXYueG1sUEsFBgAAAAAEAAQA9QAAAIgDAAAAAA==&#10;" adj="-11796480,,5400" path="m0,0l5533742,,5533742,2063921,,2063921,,0xm99254,99254l99254,1964667,5434488,1964667,5434488,99254,99254,99254xe" fillcolor="#4f81bd [3204]" strokecolor="black [3213]">
                                        <v:fill color2="#a7bfde [1620]" rotate="t" type="gradient">
                                          <o:fill v:ext="view" type="gradientUnscaled"/>
                                        </v:fill>
                                        <v:stroke joinstyle="miter"/>
                                        <v:formulas/>
                                        <v:path arrowok="t" o:connecttype="custom" o:connectlocs="0,0;5533742,0;5533742,2063921;0,2063921;0,0;99254,99254;99254,1964667;5434488,1964667;5434488,99254;99254,99254" o:connectangles="0,0,0,0,0,0,0,0,0,0" textboxrect="0,0,5533742,2063921"/>
                                        <v:textbox>
                                          <w:txbxContent>
                                            <w:p w14:paraId="09965134" w14:textId="77777777" w:rsidR="000A617A" w:rsidRDefault="000A617A" w:rsidP="002745E9">
                                              <w:pPr>
                                                <w:rPr>
                                                  <w:rFonts w:eastAsia="Times New Roman" w:cs="Times New Roman"/>
                                                </w:rPr>
                                              </w:pPr>
                                            </w:p>
                                          </w:txbxContent>
                                        </v:textbox>
                                      </v:shape>
                                      <v:rect id="Rectangle 97" o:spid="_x0000_s1118" style="position:absolute;top:2238808;width:5638031;height:91256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WewgAA&#10;ANsAAAAPAAAAZHJzL2Rvd25yZXYueG1sRI9Ba8JAFITvBf/D8oReSt0oqE3qKlIoeKzGg8fH7ks2&#10;NPs2ZNeY/ntXKHgcZuYbZrMbXSsG6kPjWcF8loEg1t40XCs4l9/vHyBCRDbYeiYFfxRgt528bLAw&#10;/sZHGk6xFgnCoUAFNsaukDJoSw7DzHfEyat87zAm2dfS9HhLcNfKRZatpMOG04LFjr4s6d/T1Sl4&#10;iz92UZG+5OWSr4ejW9KQd0q9Tsf9J4hIY3yG/9sHoyBfw+NL+gFye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Z7CAAAA2wAAAA8AAAAAAAAAAAAAAAAAlwIAAGRycy9kb3du&#10;cmV2LnhtbFBLBQYAAAAABAAEAPUAAACGAwAAAAA=&#10;" fillcolor="white [3212]" strokecolor="white">
                                        <v:textbox>
                                          <w:txbxContent>
                                            <w:p w14:paraId="6CC85EAC" w14:textId="77777777" w:rsidR="000A617A" w:rsidRDefault="000A617A" w:rsidP="002745E9">
                                              <w:pPr>
                                                <w:rPr>
                                                  <w:rFonts w:eastAsia="Times New Roman" w:cs="Times New Roman"/>
                                                </w:rPr>
                                              </w:pPr>
                                            </w:p>
                                          </w:txbxContent>
                                        </v:textbox>
                                      </v:rect>
                                    </v:group>
                                    <v:group id="Group 98" o:spid="_x0000_s1119" style="position:absolute;left:171508;top:2476954;width:5365732;height:1179382" coordorigin="171508,2476953" coordsize="5365732,2086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M1GwwAAANsAAAAPAAAAZHJzL2Rvd25yZXYueG1sRE/LasJAFN0L/YfhFroz&#10;k7QobXQUCW3pQgSTQnF3yVyTYOZOyEzz+HtnUejycN7b/WRaMVDvGssKkigGQVxa3XCl4Lv4WL6C&#10;cB5ZY2uZFMzkYL97WGwx1XbkMw25r0QIYZeigtr7LpXSlTUZdJHtiAN3tb1BH2BfSd3jGMJNK5/j&#10;eC0NNhwaauwoq6m85b9GweeI4+EleR+Ot2s2X4rV6eeYkFJPj9NhA8LT5P/Ff+4vreAt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6YzUbDAAAA2wAAAA8A&#10;AAAAAAAAAAAAAAAAqQIAAGRycy9kb3ducmV2LnhtbFBLBQYAAAAABAAEAPoAAACZAwAAAAA=&#10;">
                                      <v:shape id="Frame 99" o:spid="_x0000_s1120" style="position:absolute;left:201687;top:2499632;width:5306129;height:2063921;visibility:visible;mso-wrap-style:square;v-text-anchor:middle" coordsize="5306129,2063921"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o/c6xQAA&#10;ANsAAAAPAAAAZHJzL2Rvd25yZXYueG1sRI9Pa8JAFMTvgt9heYI33VWKNKmriNI/1IvaInh7ZF+T&#10;YPZtml1j7KfvFgoeh5n5DTNfdrYSLTW+dKxhMlYgiDNnSs41fH48jx5B+IBssHJMGm7kYbno9+aY&#10;GnflPbWHkIsIYZ+ihiKEOpXSZwVZ9GNXE0fvyzUWQ5RNLk2D1wi3lZwqNZMWS44LBda0Lig7Hy5W&#10;w3ulXo4P6vVnuztuN5Tj6TtpT1oPB93qCUSgLtzD/+03oyFJ4O9L/AFy8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2j9zrFAAAA2wAAAA8AAAAAAAAAAAAAAAAAlwIAAGRycy9k&#10;b3ducmV2LnhtbFBLBQYAAAAABAAEAPUAAACJAwAAAAA=&#10;" adj="-11796480,,5400" path="m0,0l5306129,,5306129,2063921,,2063921,,0xm119315,119315l119315,1944606,5186814,1944606,5186814,119315,119315,119315xe" fillcolor="#4f81bd [3204]" strokecolor="black [3213]">
                                        <v:fill color2="#a7bfde [1620]" rotate="t" type="gradient">
                                          <o:fill v:ext="view" type="gradientUnscaled"/>
                                        </v:fill>
                                        <v:stroke joinstyle="miter"/>
                                        <v:formulas/>
                                        <v:path arrowok="t" o:connecttype="custom" o:connectlocs="0,0;5306129,0;5306129,2063921;0,2063921;0,0;119315,119315;119315,1944606;5186814,1944606;5186814,119315;119315,119315" o:connectangles="0,0,0,0,0,0,0,0,0,0" textboxrect="0,0,5306129,2063921"/>
                                        <v:textbox>
                                          <w:txbxContent>
                                            <w:p w14:paraId="2DDE0136" w14:textId="77777777" w:rsidR="000A617A" w:rsidRDefault="000A617A" w:rsidP="002745E9">
                                              <w:pPr>
                                                <w:rPr>
                                                  <w:rFonts w:eastAsia="Times New Roman" w:cs="Times New Roman"/>
                                                </w:rPr>
                                              </w:pPr>
                                            </w:p>
                                          </w:txbxContent>
                                        </v:textbox>
                                      </v:shape>
                                      <v:rect id="Rectangle 100" o:spid="_x0000_s1121" style="position:absolute;left:171508;top:2476953;width:5365732;height:38120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WOl6wgAA&#10;ANwAAAAPAAAAZHJzL2Rvd25yZXYueG1sRI9Pi8IwEMXvC36HMMJeljVVULZdo4ggePTfYY9DMzbF&#10;ZlKaWOu33zkI3mZ4b977zXI9+Eb11MU6sIHpJANFXAZbc2Xgct59/4CKCdliE5gMPCnCejX6WGJh&#10;w4OP1J9SpSSEY4EGXEptoXUsHXmMk9ASi3YNnccka1dp2+FDwn2jZ1m20B5rlgaHLW0dlbfT3Rv4&#10;Sgc3u1L5l5/nfN8f/Zz6vDXmczxsfkElGtLb/LreW8HPBF+ekQn06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5Y6XrCAAAA3AAAAA8AAAAAAAAAAAAAAAAAlwIAAGRycy9kb3du&#10;cmV2LnhtbFBLBQYAAAAABAAEAPUAAACGAwAAAAA=&#10;" fillcolor="white [3212]" strokecolor="white">
                                        <v:textbox>
                                          <w:txbxContent>
                                            <w:p w14:paraId="35AE5A23" w14:textId="77777777" w:rsidR="000A617A" w:rsidRDefault="000A617A" w:rsidP="002745E9">
                                              <w:pPr>
                                                <w:rPr>
                                                  <w:rFonts w:eastAsia="Times New Roman" w:cs="Times New Roman"/>
                                                </w:rPr>
                                              </w:pPr>
                                            </w:p>
                                          </w:txbxContent>
                                        </v:textbox>
                                      </v:rect>
                                    </v:group>
                                  </v:group>
                                  <v:rect id="Rectangle 101" o:spid="_x0000_s1122" style="position:absolute;left:4420103;top:1819225;width:113396;height:54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XCA1wwAA&#10;ANwAAAAPAAAAZHJzL2Rvd25yZXYueG1sRE/fa8IwEH4f+D+EE/YyNFU20dooMhAGexizgq9Hc7ah&#10;zaUmmXb765fBwLf7+H5esR1sJ67kg3GsYDbNQBBXThuuFRzL/WQJIkRkjZ1jUvBNAbab0UOBuXY3&#10;/qTrIdYihXDIUUETY59LGaqGLIap64kTd3beYkzQ11J7vKVw28l5li2kRcOpocGeXhuq2sOXVXD6&#10;MebSHpfluX95Du/4tPrwXVTqcTzs1iAiDfEu/ne/6TQ/m8HfM+kCufk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XCA1wwAAANwAAAAPAAAAAAAAAAAAAAAAAJcCAABkcnMvZG93&#10;bnJldi54bWxQSwUGAAAAAAQABAD1AAAAhwMAAAAA&#10;" fillcolor="#ffd3ca" strokecolor="black [3213]">
                                    <v:fill color2="#e5b8b7 [1301]" rotate="t" focusposition="1,1" focussize="" focus="100%" type="gradientRadial">
                                      <o:fill v:ext="view" type="gradientCenter"/>
                                    </v:fill>
                                    <v:textbox>
                                      <w:txbxContent>
                                        <w:p w14:paraId="205A0C46" w14:textId="77777777" w:rsidR="000A617A" w:rsidRDefault="000A617A" w:rsidP="002745E9">
                                          <w:pPr>
                                            <w:rPr>
                                              <w:rFonts w:eastAsia="Times New Roman" w:cs="Times New Roman"/>
                                            </w:rPr>
                                          </w:pPr>
                                        </w:p>
                                      </w:txbxContent>
                                    </v:textbox>
                                  </v:rect>
                                  <v:rect id="Rectangle 102" o:spid="_x0000_s1123" style="position:absolute;left:1193293;top:1819225;width:113396;height:54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jr5CwgAA&#10;ANwAAAAPAAAAZHJzL2Rvd25yZXYueG1sRE9NawIxEL0X/A9hBC9Fs4otuhpFBEHwIFXB67AZd4Ob&#10;yZpE3fbXm0Kht3m8z5kvW1uLB/lgHCsYDjIQxIXThksFp+OmPwERIrLG2jEp+KYAy0XnbY65dk/+&#10;oschliKFcMhRQRVjk0sZiooshoFriBN3cd5iTNCXUnt8pnBby1GWfUqLhlNDhQ2tKyquh7tVcP4x&#10;5nY9TY6X5mMcdvg+3fs6KtXrtqsZiEht/Bf/ubc6zc9G8PtMukAuX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OOvkLCAAAA3AAAAA8AAAAAAAAAAAAAAAAAlwIAAGRycy9kb3du&#10;cmV2LnhtbFBLBQYAAAAABAAEAPUAAACGAwAAAAA=&#10;" fillcolor="#ffd3ca" strokecolor="black [3213]">
                                    <v:fill color2="#e5b8b7 [1301]" rotate="t" focusposition="1,1" focussize="" focus="100%" type="gradientRadial">
                                      <o:fill v:ext="view" type="gradientCenter"/>
                                    </v:fill>
                                    <v:textbox>
                                      <w:txbxContent>
                                        <w:p w14:paraId="3D564365" w14:textId="77777777" w:rsidR="000A617A" w:rsidRDefault="000A617A" w:rsidP="002745E9">
                                          <w:pPr>
                                            <w:rPr>
                                              <w:rFonts w:eastAsia="Times New Roman" w:cs="Times New Roman"/>
                                            </w:rPr>
                                          </w:pPr>
                                        </w:p>
                                      </w:txbxContent>
                                    </v:textbox>
                                  </v:rect>
                                  <v:line id="Straight Connector 103" o:spid="_x0000_s1124" style="position:absolute;visibility:visible;mso-wrap-style:square" from="66580,3135427" to="142780,31354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KSD8MAAADcAAAADwAAAGRycy9kb3ducmV2LnhtbERPTWvCQBC9C/6HZQq96UZLjURXCYJQ&#10;60nb4nXITpO02dmwu43RX+8KQm/zeJ+zXPemER05X1tWMBknIIgLq2suFXx+bEdzED4ga2wsk4IL&#10;eVivhoMlZtqe+UDdMZQihrDPUEEVQptJ6YuKDPqxbYkj922dwRChK6V2eI7hppHTJJlJgzXHhgpb&#10;2lRU/B7/jIJ58f7j8jTfTV6/2vTaTfez7SlV6vmpzxcgAvXhX/xwv+k4P3mB+zPxArm6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vykg/DAAAA3AAAAA8AAAAAAAAAAAAA&#10;AAAAoQIAAGRycy9kb3ducmV2LnhtbFBLBQYAAAAABAAEAPkAAACRAwAAAAA=&#10;" strokecolor="black [3213]"/>
                                  <v:line id="Straight Connector 104" o:spid="_x0000_s1125" style="position:absolute;flip:x;visibility:visible;mso-wrap-style:square" from="198511,2701943" to="270421,27019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etKD8EAAADcAAAADwAAAGRycy9kb3ducmV2LnhtbERPzWoCMRC+C75DmEJvmrRYaVejtEJB&#10;ehGtDzBsppvFzWRNUl336Y0geJuP73fmy8414kQh1p41vIwVCOLSm5orDfvf79E7iJiQDTaeScOF&#10;IiwXw8EcC+PPvKXTLlUih3AsUINNqS2kjKUlh3HsW+LM/fngMGUYKmkCnnO4a+SrUlPpsObcYLGl&#10;laXysPt3Gpo+7fuPr5Xt1XFyMZvN1Ie3H62fn7rPGYhEXXqI7+61yfPVBG7P5Avk4go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J60oPwQAAANwAAAAPAAAAAAAAAAAAAAAA&#10;AKECAABkcnMvZG93bnJldi54bWxQSwUGAAAAAAQABAD5AAAAjwMAAAAA&#10;" strokecolor="black [3213]"/>
                                  <v:line id="Straight Connector 105" o:spid="_x0000_s1126" style="position:absolute;flip:x;visibility:visible;mso-wrap-style:square" from="5439236,2701943" to="5507814,27019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qfvlMEAAADcAAAADwAAAGRycy9kb3ducmV2LnhtbERPzWoCMRC+F3yHMAVvNWlRsVujtIIg&#10;XqTqAwyb6WbpZrImqa779EYQepuP73fmy8414kwh1p41vI4UCOLSm5orDcfD+mUGIiZkg41n0nCl&#10;CMvF4GmOhfEX/qbzPlUih3AsUINNqS2kjKUlh3HkW+LM/fjgMGUYKmkCXnK4a+SbUlPpsObcYLGl&#10;laXyd//nNDR9OvbvXyvbq9P4ana7qQ+TrdbD5+7zA0SiLv2LH+6NyfPVBO7P5Avk4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mp++UwQAAANwAAAAPAAAAAAAAAAAAAAAA&#10;AKECAABkcnMvZG93bnJldi54bWxQSwUGAAAAAAQABAD5AAAAjwMAAAAA&#10;" strokecolor="black [3213]"/>
                                  <v:line id="Straight Connector 106" o:spid="_x0000_s1127" style="position:absolute;flip:x;visibility:visible;mso-wrap-style:square" from="5569001,3135339" to="5647959,31353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nVx48IAAADcAAAADwAAAGRycy9kb3ducmV2LnhtbERP22oCMRB9L/QfwhT6VhNLu+jWKK0g&#10;lL6Ilw8YNtPN4mayTaKu+/WNIPg2h3Od2aJ3rThRiI1nDeORAkFcedNwrWG/W71MQMSEbLD1TBou&#10;FGExf3yYYWn8mTd02qZa5BCOJWqwKXWllLGy5DCOfEecuV8fHKYMQy1NwHMOd618VaqQDhvODRY7&#10;WlqqDtuj09AOaT9Mv5Z2UH9vF7NeFz68/2j9/NR/foBI1Ke7+Ob+Nnm+KuD6TL5Azv8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nVx48IAAADcAAAADwAAAAAAAAAAAAAA&#10;AAChAgAAZHJzL2Rvd25yZXYueG1sUEsFBgAAAAAEAAQA+QAAAJADAAAAAA==&#10;" strokecolor="black [3213]"/>
                                </v:group>
                                <v:group id="Group 107" o:spid="_x0000_s1128" style="position:absolute;left:833342;top:1201384;width:847162;height:377829;rotation:90" coordorigin="833341,1201385" coordsize="1715246,7649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cCfwMIAAADcAAAADwAA&#10;AAAAAAAAAAAAAACpAgAAZHJzL2Rvd25yZXYueG1sUEsFBgAAAAAEAAQA+gAAAJgDAAAAAA==&#10;">
                                  <o:lock v:ext="edit" aspectratio="t"/>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8" o:spid="_x0000_s1129" type="#_x0000_t5" style="position:absolute;left:1734293;top:1149091;width:762000;height:866588;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kT2xgAA&#10;ANwAAAAPAAAAZHJzL2Rvd25yZXYueG1sRI9PawJBDMXvhX6HIYXe6mwVpKyOom2F4qHgH8Rj3Im7&#10;izuZZWfU0U/fHAreEt7Le7+Mp8k16kJdqD0beO9loIgLb2suDWw3i7cPUCEiW2w8k4EbBZhOnp/G&#10;mFt/5RVd1rFUEsIhRwNVjG2udSgqchh6viUW7eg7h1HWrtS2w6uEu0b3s2yoHdYsDRW29FlRcVqf&#10;nYFD2q0Gcz4nwl2z3Pe/77/2+GXM60uajUBFSvFh/r/+sYKfCa08IxPoy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pkT2xgAAANwAAAAPAAAAAAAAAAAAAAAAAJcCAABkcnMv&#10;ZG93bnJldi54bWxQSwUGAAAAAAQABAD1AAAAigMAAAAA&#10;" fillcolor="white [3212]" strokecolor="black [3213]">
                                    <v:shadow on="t" opacity="22937f" mv:blur="40000f" origin=",.5" offset="0,23000emu"/>
                                    <v:textbox>
                                      <w:txbxContent>
                                        <w:p w14:paraId="72B70520" w14:textId="77777777" w:rsidR="000A617A" w:rsidRDefault="000A617A" w:rsidP="002745E9">
                                          <w:pPr>
                                            <w:rPr>
                                              <w:rFonts w:eastAsia="Times New Roman" w:cs="Times New Roman"/>
                                            </w:rPr>
                                          </w:pPr>
                                        </w:p>
                                      </w:txbxContent>
                                    </v:textbox>
                                  </v:shape>
                                  <v:shape id="Isosceles Triangle 109" o:spid="_x0000_s1130" type="#_x0000_t5" style="position:absolute;left:885635;top:1152080;width:762000;height:866588;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e/EXxAAA&#10;ANwAAAAPAAAAZHJzL2Rvd25yZXYueG1sRE9Na8JAEL0X/A/LCF5K3VSw1OgqpWipB6WxVa9jdkxC&#10;s7Nhdxvjv+8Khd7m8T5ntuhMLVpyvrKs4HGYgCDOra64UPD1uXp4BuEDssbaMim4kofFvHc3w1Tb&#10;C2fU7kIhYgj7FBWUITSplD4vyaAf2oY4cmfrDIYIXSG1w0sMN7UcJcmTNFhxbCixodeS8u/dj1GQ&#10;3W9lthy/TdrN6eOwvjoKxz0pNeh3L1MQgbrwL/5zv+s4P5nA7Zl4gZ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M3vxF8QAAADcAAAADwAAAAAAAAAAAAAAAACXAgAAZHJzL2Rv&#10;d25yZXYueG1sUEsFBgAAAAAEAAQA9QAAAIgDAAAAAA==&#10;" fillcolor="white [3212]" strokecolor="black [3213]">
                                    <v:shadow on="t" opacity="22937f" mv:blur="40000f" origin=",.5" offset="0,23000emu"/>
                                    <v:textbox>
                                      <w:txbxContent>
                                        <w:p w14:paraId="7DC7DE2D" w14:textId="77777777" w:rsidR="000A617A" w:rsidRDefault="000A617A" w:rsidP="002745E9">
                                          <w:pPr>
                                            <w:rPr>
                                              <w:rFonts w:eastAsia="Times New Roman" w:cs="Times New Roman"/>
                                            </w:rPr>
                                          </w:pPr>
                                        </w:p>
                                      </w:txbxContent>
                                    </v:textbox>
                                  </v:shape>
                                  <v:oval id="Oval 110" o:spid="_x0000_s1131" style="position:absolute;left:1522128;top:1400103;width:360000;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Hen8xAAA&#10;ANwAAAAPAAAAZHJzL2Rvd25yZXYueG1sRI9PawJBDMXvgt9hSKE3ndVKsVtHkULBi/gXz2En7mzd&#10;ySw7o67f3hyE3hLey3u/zBadr9WN2lgFNjAaZqCIi2ArLg0cD7+DKaiYkC3WgcnAgyIs5v3eDHMb&#10;7ryj2z6VSkI45mjApdTkWsfCkcc4DA2xaOfQekyytqW2Ld4l3Nd6nGWf2mPF0uCwoR9HxWV/9QYu&#10;57/xJtsW+jQ57j4m7itV283amPe3bvkNKlGX/s2v65UV/JHgyzMygZ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x3p/MQAAADcAAAADwAAAAAAAAAAAAAAAACXAgAAZHJzL2Rv&#10;d25yZXYueG1sUEsFBgAAAAAEAAQA9QAAAIgDAAAAAA==&#10;" fillcolor="white [3212]" strokecolor="black [3213]">
                                    <v:shadow on="t" opacity="22937f" mv:blur="40000f" origin=",.5" offset="0,23000emu"/>
                                    <v:path arrowok="t"/>
                                    <o:lock v:ext="edit" aspectratio="t"/>
                                    <v:textbox>
                                      <w:txbxContent>
                                        <w:p w14:paraId="5204CA97" w14:textId="77777777" w:rsidR="000A617A" w:rsidRDefault="000A617A" w:rsidP="002745E9">
                                          <w:pPr>
                                            <w:rPr>
                                              <w:rFonts w:eastAsia="Times New Roman" w:cs="Times New Roman"/>
                                            </w:rPr>
                                          </w:pPr>
                                        </w:p>
                                      </w:txbxContent>
                                    </v:textbox>
                                  </v:oval>
                                </v:group>
                                <v:group id="Group 111" o:spid="_x0000_s1132" style="position:absolute;left:4063624;top:1204371;width:847162;height:377829;rotation:90" coordorigin="4063623,1204374" coordsize="1715246,7649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Lw08sIAAADcAAAADwAA&#10;AAAAAAAAAAAAAACpAgAAZHJzL2Rvd25yZXYueG1sUEsFBgAAAAAEAAQA+gAAAJgDAAAAAA==&#10;">
                                  <o:lock v:ext="edit" aspectratio="t"/>
                                  <v:shape id="Isosceles Triangle 112" o:spid="_x0000_s1133" type="#_x0000_t5" style="position:absolute;left:4964575;top:1152080;width:762000;height:866588;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l+XBwwAA&#10;ANwAAAAPAAAAZHJzL2Rvd25yZXYueG1sRE9La8JAEL4X+h+WKfTWbJJCkegatA8oPRR8IB7H7JgE&#10;s7Mhu+rWX+8WBG/z8T1nUgbTiRMNrrWsIEtSEMSV1S3XCtarr5cRCOeRNXaWScEfOSinjw8TLLQ9&#10;84JOS1+LGMKuQAWN930hpasaMugS2xNHbm8Hgz7CoZZ6wHMMN53M0/RNGmw5NjTY03tD1WF5NAp2&#10;YbN4nfMxEG66n23+efnV+w+lnp/CbAzCU/B38c39reP8LIf/Z+IFcn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l+XBwwAAANwAAAAPAAAAAAAAAAAAAAAAAJcCAABkcnMvZG93&#10;bnJldi54bWxQSwUGAAAAAAQABAD1AAAAhwMAAAAA&#10;" fillcolor="white [3212]" strokecolor="black [3213]">
                                    <v:shadow on="t" opacity="22937f" mv:blur="40000f" origin=",.5" offset="0,23000emu"/>
                                    <v:textbox>
                                      <w:txbxContent>
                                        <w:p w14:paraId="6113DE70" w14:textId="77777777" w:rsidR="000A617A" w:rsidRDefault="000A617A" w:rsidP="002745E9">
                                          <w:pPr>
                                            <w:rPr>
                                              <w:rFonts w:eastAsia="Times New Roman" w:cs="Times New Roman"/>
                                            </w:rPr>
                                          </w:pPr>
                                        </w:p>
                                      </w:txbxContent>
                                    </v:textbox>
                                  </v:shape>
                                  <v:shape id="Isosceles Triangle 113" o:spid="_x0000_s1134" type="#_x0000_t5" style="position:absolute;left:4115917;top:1155069;width:762000;height:866588;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SlAgxAAA&#10;ANwAAAAPAAAAZHJzL2Rvd25yZXYueG1sRE9La8JAEL4L/Q/LCF5K3ai0tNFVSlHRQ0tjX9cxOyah&#10;2dmwu8b4791Cwdt8fM+ZLTpTi5acrywrGA0TEMS51RUXCj4/VnePIHxA1lhbJgVn8rCY3/RmmGp7&#10;4ozaXShEDGGfooIyhCaV0uclGfRD2xBH7mCdwRChK6R2eIrhppbjJHmQBiuODSU29FJS/rs7GgXZ&#10;7ZvMlvfrp/Z1//69PTsKP1+k1KDfPU9BBOrCVfzv3ug4fzSBv2fiBXJ+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0pQIMQAAADcAAAADwAAAAAAAAAAAAAAAACXAgAAZHJzL2Rv&#10;d25yZXYueG1sUEsFBgAAAAAEAAQA9QAAAIgDAAAAAA==&#10;" fillcolor="white [3212]" strokecolor="black [3213]">
                                    <v:shadow on="t" opacity="22937f" mv:blur="40000f" origin=",.5" offset="0,23000emu"/>
                                    <v:textbox>
                                      <w:txbxContent>
                                        <w:p w14:paraId="610B6DBB" w14:textId="77777777" w:rsidR="000A617A" w:rsidRDefault="000A617A" w:rsidP="002745E9">
                                          <w:pPr>
                                            <w:rPr>
                                              <w:rFonts w:eastAsia="Times New Roman" w:cs="Times New Roman"/>
                                            </w:rPr>
                                          </w:pPr>
                                        </w:p>
                                      </w:txbxContent>
                                    </v:textbox>
                                  </v:shape>
                                  <v:oval id="Oval 114" o:spid="_x0000_s1135" style="position:absolute;left:4752410;top:1403092;width:360000;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Ju//wwAA&#10;ANwAAAAPAAAAZHJzL2Rvd25yZXYueG1sRE9La8JAEL4X/A/LCN6ajRpKG91IKRS8iI+GnofsmI3J&#10;zobsVuO/dwuF3ubje856M9pOXGnwjWMF8yQFQVw53XCtoPz6fH4F4QOyxs4xKbiTh00xeVpjrt2N&#10;j3Q9hVrEEPY5KjAh9LmUvjJk0SeuJ47c2Q0WQ4RDLfWAtxhuO7lI0xdpseHYYLCnD0NVe/qxCtrz&#10;ZbFPD5X8zsrjMjNvoTnsd0rNpuP7CkSgMfyL/9xbHefPM/h9Jl4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Ju//wwAAANwAAAAPAAAAAAAAAAAAAAAAAJcCAABkcnMvZG93&#10;bnJldi54bWxQSwUGAAAAAAQABAD1AAAAhwMAAAAA&#10;" fillcolor="white [3212]" strokecolor="black [3213]">
                                    <v:shadow on="t" opacity="22937f" mv:blur="40000f" origin=",.5" offset="0,23000emu"/>
                                    <v:path arrowok="t"/>
                                    <o:lock v:ext="edit" aspectratio="t"/>
                                    <v:textbox>
                                      <w:txbxContent>
                                        <w:p w14:paraId="7FA3092F" w14:textId="77777777" w:rsidR="000A617A" w:rsidRDefault="000A617A" w:rsidP="002745E9">
                                          <w:pPr>
                                            <w:rPr>
                                              <w:rFonts w:eastAsia="Times New Roman" w:cs="Times New Roman"/>
                                            </w:rPr>
                                          </w:pPr>
                                        </w:p>
                                      </w:txbxContent>
                                    </v:textbox>
                                  </v:oval>
                                </v:group>
                                <v:rect id="Rectangle 115" o:spid="_x0000_s1136" style="position:absolute;left:4432922;top:427857;width:113396;height:54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vrDrwwAA&#10;ANwAAAAPAAAAZHJzL2Rvd25yZXYueG1sRE9NawIxEL0X/A9hhF6KZi1VdN0opSAIPZSq4HXYjLth&#10;N5M1ibr21zeFgrd5vM8p1r1txZV8MI4VTMYZCOLSacOVgsN+M5qDCBFZY+uYFNwpwHo1eCow1+7G&#10;33TdxUqkEA45Kqhj7HIpQ1mTxTB2HXHiTs5bjAn6SmqPtxRuW/maZTNp0XBqqLGjj5rKZnexCo4/&#10;xpybw3x/6qZv4RNfFl++jUo9D/v3JYhIfXyI/91bneZPpvD3TLpAr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vrDrwwAAANwAAAAPAAAAAAAAAAAAAAAAAJcCAABkcnMvZG93&#10;bnJldi54bWxQSwUGAAAAAAQABAD1AAAAhwMAAAAA&#10;" fillcolor="#ffd3ca" strokecolor="black [3213]">
                                  <v:fill color2="#e5b8b7 [1301]" rotate="t" focusposition="1,1" focussize="" focus="100%" type="gradientRadial">
                                    <o:fill v:ext="view" type="gradientCenter"/>
                                  </v:fill>
                                  <v:textbox>
                                    <w:txbxContent>
                                      <w:p w14:paraId="34CB5B02" w14:textId="77777777" w:rsidR="000A617A" w:rsidRDefault="000A617A" w:rsidP="002745E9">
                                        <w:pPr>
                                          <w:rPr>
                                            <w:rFonts w:eastAsia="Times New Roman" w:cs="Times New Roman"/>
                                          </w:rPr>
                                        </w:pPr>
                                      </w:p>
                                    </w:txbxContent>
                                  </v:textbox>
                                </v:rect>
                                <v:rect id="Rectangle 116" o:spid="_x0000_s1137" style="position:absolute;left:1191560;top:426975;width:113396;height:54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C6cwgAA&#10;ANwAAAAPAAAAZHJzL2Rvd25yZXYueG1sRE9NawIxEL0X/A9hhF6KZi120dUoUigUPEhV8Dpsxt3g&#10;ZrImqW77640geJvH+5z5srONuJAPxrGC0TADQVw6bbhSsN99DSYgQkTW2DgmBX8UYLnovcyx0O7K&#10;P3TZxkqkEA4FKqhjbAspQ1mTxTB0LXHijs5bjAn6SmqP1xRuG/meZbm0aDg11NjSZ03laftrFRz+&#10;jTmf9pPdsf0YhzW+TTe+iUq99rvVDESkLj7FD/e3TvNHOdyfSRfIx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lsLpzCAAAA3AAAAA8AAAAAAAAAAAAAAAAAlwIAAGRycy9kb3du&#10;cmV2LnhtbFBLBQYAAAAABAAEAPUAAACGAwAAAAA=&#10;" fillcolor="#ffd3ca" strokecolor="black [3213]">
                                  <v:fill color2="#e5b8b7 [1301]" rotate="t" focusposition="1,1" focussize="" focus="100%" type="gradientRadial">
                                    <o:fill v:ext="view" type="gradientCenter"/>
                                  </v:fill>
                                  <v:textbox>
                                    <w:txbxContent>
                                      <w:p w14:paraId="5D69AD38" w14:textId="77777777" w:rsidR="000A617A" w:rsidRDefault="000A617A" w:rsidP="002745E9">
                                        <w:pPr>
                                          <w:rPr>
                                            <w:rFonts w:eastAsia="Times New Roman" w:cs="Times New Roman"/>
                                          </w:rPr>
                                        </w:pPr>
                                      </w:p>
                                    </w:txbxContent>
                                  </v:textbox>
                                </v:rect>
                                <v:shape id="Text Box 117" o:spid="_x0000_s1138" type="#_x0000_t202" style="position:absolute;left:1359939;top:21894;width:1783992;height:4752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5LxQwAAA&#10;ANwAAAAPAAAAZHJzL2Rvd25yZXYueG1sRE9La8JAEL4X+h+WKfRWNxFaS3QV8QEeetHG+5CdZkOz&#10;syE7mvjvXaHQ23x8z1msRt+qK/WxCWwgn2SgiKtgG64NlN/7t09QUZAttoHJwI0irJbPTwssbBj4&#10;SNeT1CqFcCzQgBPpCq1j5chjnISOOHE/ofcoCfa1tj0OKdy3epplH9pjw6nBYUcbR9Xv6eINiNh1&#10;fit3Ph7O49d2cFn1jqUxry/jeg5KaJR/8Z/7YNP8fAaPZ9IFenk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U5LxQwAAAANwAAAAPAAAAAAAAAAAAAAAAAJcCAABkcnMvZG93bnJl&#10;di54bWxQSwUGAAAAAAQABAD1AAAAhAMAAAAA&#10;" filled="f" stroked="f">
                                  <v:textbox style="mso-fit-shape-to-text:t">
                                    <w:txbxContent>
                                      <w:p w14:paraId="0804BF82"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Gas flow in</w:t>
                                        </w:r>
                                      </w:p>
                                    </w:txbxContent>
                                  </v:textbox>
                                </v:shape>
                                <v:shape id="Text Box 118" o:spid="_x0000_s1139" type="#_x0000_t202" style="position:absolute;left:4676200;top:21011;width:1783992;height:8295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eygiwgAA&#10;ANwAAAAPAAAAZHJzL2Rvd25yZXYueG1sRI9Ba8MwDIXvg/0Ho0Jvq5NCx8jqltKt0MMu67K7iLU4&#10;LJZDrDXpv58Og90k3tN7n7b7OfbmSmPuEjsoVwUY4ib5jlsH9cfp4QlMFmSPfWJycKMM+9393RYr&#10;nyZ+p+tFWqMhnCt0EESGytrcBIqYV2kgVu0rjRFF17G1fsRJw2Nv10XxaCN2rA0BBzoGar4vP9GB&#10;iD+Ut/o15vPn/PYyhaLZYO3ccjEfnsEIzfJv/rs+e8UvlVaf0Qns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V7KCLCAAAA3AAAAA8AAAAAAAAAAAAAAAAAlwIAAGRycy9kb3du&#10;cmV2LnhtbFBLBQYAAAAABAAEAPUAAACGAwAAAAA=&#10;" filled="f" stroked="f">
                                  <v:textbox style="mso-fit-shape-to-text:t">
                                    <w:txbxContent>
                                      <w:p w14:paraId="0CE79B5B"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Gas flow out</w:t>
                                        </w:r>
                                      </w:p>
                                    </w:txbxContent>
                                  </v:textbox>
                                </v:shape>
                                <v:shapetype id="_x0000_t104" coordsize="21600,21600" o:spt="104" adj="12960,19440,7200" path="ar0@22@3@21,,0@4@21@14@22@1@21@7@21@12@2l@13@2@8,0@11@2wa0@22@3@21@10@2@16@24@14@22@1@21@16@24@14,0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19" o:spid="_x0000_s1140" type="#_x0000_t104" style="position:absolute;left:1162882;top:2452512;width:3448500;height:51900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2ERhwwAA&#10;ANwAAAAPAAAAZHJzL2Rvd25yZXYueG1sRE9NS8NAEL0L/odlBG920x6kxm5LUMTiQTBtQW9DdtwN&#10;zc6G7DRN/70rCN7m8T5ntZlCp0YaUhvZwHxWgCJuom3ZGdjvXu6WoJIgW+wik4ELJdisr69WWNp4&#10;5g8aa3Eqh3Aq0YAX6UutU+MpYJrFnjhz33EIKBkOTtsBzzk8dHpRFPc6YMu5wWNPT56aY30KBr4W&#10;l/pzHN3zqz/I2/uxqGRZOWNub6bqEZTQJP/iP/fW5vnzB/h9Jl+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2ERhwwAAANwAAAAPAAAAAAAAAAAAAAAAAJcCAABkcnMvZG93&#10;bnJldi54bWxQSwUGAAAAAAQABAD1AAAAhwMAAAAA&#10;" adj="19975,21194,5400" fillcolor="#4f81bd [3204]" strokecolor="#4579b8 [3044]">
                                  <v:fill color2="#a7bfde [1620]" rotate="t" type="gradient">
                                    <o:fill v:ext="view" type="gradientUnscaled"/>
                                  </v:fill>
                                  <v:shadow on="t" opacity="22937f" mv:blur="40000f" origin=",.5" offset="0,23000emu"/>
                                  <v:textbox>
                                    <w:txbxContent>
                                      <w:p w14:paraId="218D4122" w14:textId="77777777" w:rsidR="000A617A" w:rsidRDefault="000A617A" w:rsidP="002745E9">
                                        <w:pPr>
                                          <w:rPr>
                                            <w:rFonts w:eastAsia="Times New Roman" w:cs="Times New Roman"/>
                                          </w:rPr>
                                        </w:pP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0" o:spid="_x0000_s1141" type="#_x0000_t67" style="position:absolute;left:1140986;width:218952;height:3394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OWLAxAAA&#10;ANwAAAAPAAAAZHJzL2Rvd25yZXYueG1sRI9Ba8JAEIXvBf/DMkJvdaOHYlNXKQWxUKiYCr1Os9Mk&#10;NDsbs1ON/nrnIPQ2w3vz3jeL1RBac6Q+NZEdTCcZGOIy+oYrB/vP9cMcTBJkj21kcnCmBKvl6G6B&#10;uY8n3tGxkMpoCKccHdQiXW5tKmsKmCaxI1btJ/YBRde+sr7Hk4aH1s6y7NEGbFgbauzotabyt/gL&#10;Dp7ez0WJsr98t4cvm7ZRPsJGnLsfDy/PYIQG+Tffrt+84s8UX5/RCez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zliwMQAAADcAAAADwAAAAAAAAAAAAAAAACXAgAAZHJzL2Rv&#10;d25yZXYueG1sUEsFBgAAAAAEAAQA9QAAAIgDAAAAAA==&#10;" adj="14633" fillcolor="#4f81bd [3204]" strokecolor="#4579b8 [3044]">
                                  <v:fill color2="#a7bfde [1620]" rotate="t" type="gradient">
                                    <o:fill v:ext="view" type="gradientUnscaled"/>
                                  </v:fill>
                                  <v:shadow on="t" opacity="22937f" mv:blur="40000f" origin=",.5" offset="0,23000emu"/>
                                  <v:textbox>
                                    <w:txbxContent>
                                      <w:p w14:paraId="36200DE0" w14:textId="77777777" w:rsidR="000A617A" w:rsidRDefault="000A617A" w:rsidP="002745E9">
                                        <w:pPr>
                                          <w:rPr>
                                            <w:rFonts w:eastAsia="Times New Roman" w:cs="Times New Roman"/>
                                          </w:rPr>
                                        </w:pPr>
                                      </w:p>
                                    </w:txbxContent>
                                  </v:textbox>
                                </v:shape>
                                <v:shape id="Down Arrow 121" o:spid="_x0000_s1142" type="#_x0000_t67" style="position:absolute;left:4380614;top:21015;width:218952;height:33941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mcuwQAA&#10;ANwAAAAPAAAAZHJzL2Rvd25yZXYueG1sRE9Ni8IwEL0L+x/CLHjT1FJEqqkUQXDZ06oXb2Mz25Y2&#10;k24Tbf33G0HwNo/3OZvtaFpxp97VlhUs5hEI4sLqmksF59N+tgLhPLLG1jIpeJCDbfYx2WCq7cA/&#10;dD/6UoQQdikqqLzvUildUZFBN7cdceB+bW/QB9iXUvc4hHDTyjiKltJgzaGhwo52FRXN8WYUHOJm&#10;mVzw+8vm+d/qlCTl1e4GpaafY74G4Wn0b/HLfdBhfryA5zPhApn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TbJnLsEAAADcAAAADwAAAAAAAAAAAAAAAACXAgAAZHJzL2Rvd25y&#10;ZXYueG1sUEsFBgAAAAAEAAQA9QAAAIUDAAAAAA==&#10;" adj="14633" fillcolor="#4f81bd [3204]" strokecolor="#4579b8 [3044]">
                                  <v:fill color2="#a7bfde [1620]" rotate="t" type="gradient">
                                    <o:fill v:ext="view" type="gradientUnscaled"/>
                                  </v:fill>
                                  <v:shadow on="t" opacity="22937f" mv:blur="40000f" origin=",.5" offset="0,23000emu"/>
                                  <v:textbox>
                                    <w:txbxContent>
                                      <w:p w14:paraId="3AB9A21A" w14:textId="77777777" w:rsidR="000A617A" w:rsidRDefault="000A617A" w:rsidP="002745E9">
                                        <w:pPr>
                                          <w:rPr>
                                            <w:rFonts w:eastAsia="Times New Roman" w:cs="Times New Roman"/>
                                          </w:rPr>
                                        </w:pPr>
                                      </w:p>
                                    </w:txbxContent>
                                  </v:textbox>
                                </v:shape>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22" o:spid="_x0000_s1143" type="#_x0000_t22" style="position:absolute;left:659290;top:3175127;width:4389996;height:32846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TilWwwAA&#10;ANwAAAAPAAAAZHJzL2Rvd25yZXYueG1sRE89a8MwEN0D/Q/iCtli2R6Cca2EplDoUIrjZki3q3Wx&#10;TayTkdTE+fdRodDtHu/zqu1sRnEh5wfLCrIkBUHcWj1wp+Dw+boqQPiArHG0TApu5GG7eVhUWGp7&#10;5T1dmtCJGMK+RAV9CFMppW97MugTOxFH7mSdwRCh66R2eI3hZpR5mq6lwYFjQ48TvfTUnpsfo2BM&#10;u+K72X3Up686ux2bzOvg3pVaPs7PTyACzeFf/Od+03F+nsPvM/ECub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TilWwwAAANwAAAAPAAAAAAAAAAAAAAAAAJcCAABkcnMvZG93&#10;bnJldi54bWxQSwUGAAAAAAQABAD1AAAAhwMAAAAA&#10;" fillcolor="#e5b8b7 [1301]" strokecolor="black [3213]">
                                  <v:shadow on="t" opacity="22937f" mv:blur="40000f" origin=",.5" offset="0,23000emu"/>
                                  <v:textbox>
                                    <w:txbxContent>
                                      <w:p w14:paraId="7126AB1B" w14:textId="77777777" w:rsidR="000A617A" w:rsidRDefault="000A617A" w:rsidP="002745E9">
                                        <w:pPr>
                                          <w:rPr>
                                            <w:rFonts w:eastAsia="Times New Roman" w:cs="Times New Roman"/>
                                          </w:rPr>
                                        </w:pPr>
                                      </w:p>
                                    </w:txbxContent>
                                  </v:textbox>
                                </v:shape>
                                <v:shape id="Text Box 123" o:spid="_x0000_s1144" type="#_x0000_t202" style="position:absolute;left:5896969;top:1360373;width:1294549;height:356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3DuwAAA&#10;ANwAAAAPAAAAZHJzL2Rvd25yZXYueG1sRE9La8JAEL4X/A/LFHqrGy0VSV1FfICHXtR4H7LTbGh2&#10;NmRHE/+9KxR6m4/vOYvV4Bt1oy7WgQ1Mxhko4jLYmisDxXn/PgcVBdliE5gM3CnCajl6WWBuQ89H&#10;up2kUimEY44GnEibax1LRx7jOLTEifsJnUdJsKu07bBP4b7R0yybaY81pwaHLW0clb+nqzcgYteT&#10;e7Hz8XAZvre9y8pPLIx5ex3WX6CEBvkX/7kPNs2ffsDzmXSBX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s3DuwAAAANwAAAAPAAAAAAAAAAAAAAAAAJcCAABkcnMvZG93bnJl&#10;di54bWxQSwUGAAAAAAQABAD1AAAAhAMAAAAA&#10;" filled="f" stroked="f">
                                  <v:textbox style="mso-fit-shape-to-text:t">
                                    <w:txbxContent>
                                      <w:p w14:paraId="6DF002DF"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24"/>
                                            <w:szCs w:val="24"/>
                                            <w:lang w:val="en-US"/>
                                          </w:rPr>
                                          <w:t>Stopcock</w:t>
                                        </w:r>
                                      </w:p>
                                    </w:txbxContent>
                                  </v:textbox>
                                </v:shape>
                              </v:group>
                              <v:shape id="Text Box 126" o:spid="_x0000_s1145" type="#_x0000_t202" style="position:absolute;top:1186180;width:1600346;height:617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xNN2wAAA&#10;ANwAAAAPAAAAZHJzL2Rvd25yZXYueG1sRE9Na8JAEL0X/A/LCL3VjUKlpK4hVAUPXmrjfchOs6HZ&#10;2ZAdTfz3bqHQ2zze52yKyXfqRkNsAxtYLjJQxHWwLTcGqq/DyxuoKMgWu8Bk4E4Riu3saYO5DSN/&#10;0u0sjUohHHM04ET6XOtYO/IYF6EnTtx3GDxKgkOj7YBjCvedXmXZWntsOTU47OnDUf1zvnoDIrZc&#10;3qu9j8fLdNqNLqtfsTLmeT6V76CEJvkX/7mPNs1freH3mXSB3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1xNN2wAAAANwAAAAPAAAAAAAAAAAAAAAAAJcCAABkcnMvZG93bnJl&#10;di54bWxQSwUGAAAAAAQABAD1AAAAhAMAAAAA&#10;" filled="f" stroked="f">
                                <v:textbox style="mso-fit-shape-to-text:t">
                                  <w:txbxContent>
                                    <w:p w14:paraId="5F7A83D4" w14:textId="77777777" w:rsidR="000A617A" w:rsidRDefault="000A617A" w:rsidP="002745E9">
                                      <w:r>
                                        <w:t>Synthetic rubber adhesive</w:t>
                                      </w:r>
                                    </w:p>
                                  </w:txbxContent>
                                </v:textbox>
                              </v:shape>
                              <v:shape id="Text Box 134" o:spid="_x0000_s1146" type="#_x0000_t202" style="position:absolute;left:733410;top:2919730;width:5986860;height:1714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B9NewQAA&#10;ANwAAAAPAAAAZHJzL2Rvd25yZXYueG1sRE9Na8JAEL0L/Q/LFLzpbquVNrpKqQieLMYq9DZkxySY&#10;nQ3Z1cR/7wqCt3m8z5ktOluJCzW+dKzhbahAEGfOlJxr+NutBp8gfEA2WDkmDVfysJi/9GaYGNfy&#10;li5pyEUMYZ+ghiKEOpHSZwVZ9ENXE0fu6BqLIcIml6bBNobbSr4rNZEWS44NBdb0U1B2Ss9Ww35z&#10;/D+M1W++tB916zol2X5Jrfuv3fcURKAuPMUP99rE+aMx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XQfTXsEAAADcAAAADwAAAAAAAAAAAAAAAACXAgAAZHJzL2Rvd25y&#10;ZXYueG1sUEsFBgAAAAAEAAQA9QAAAIUDAAAAAA==&#10;" filled="f" stroked="f">
                                <v:textbox>
                                  <w:txbxContent>
                                    <w:p w14:paraId="450BD2B3" w14:textId="77777777" w:rsidR="000A617A" w:rsidRPr="002C61DC" w:rsidRDefault="000A617A" w:rsidP="002745E9">
                                      <w:pPr>
                                        <w:rPr>
                                          <w:rFonts w:asciiTheme="minorHAnsi" w:hAnsiTheme="minorHAnsi"/>
                                        </w:rPr>
                                      </w:pPr>
                                      <w:r w:rsidRPr="002C61DC">
                                        <w:rPr>
                                          <w:rFonts w:asciiTheme="minorHAnsi" w:hAnsiTheme="minorHAnsi"/>
                                        </w:rPr>
                                        <w:t>Figure 1: diagram representing the design of the transport containers.  Petri dishes or culture well plates can be placed in the containers before being made airtight with a synthetic rubber adhesive around the container lid. Tubing can connect to a gas canister and gassing will flow through the container and out from the other tube. After gassing, external ambient air can be prevented from entering the container by closing the stopcocks.</w:t>
                                      </w:r>
                                    </w:p>
                                  </w:txbxContent>
                                </v:textbox>
                              </v:shape>
                            </v:group>
                          </v:group>
                          <v:shape id="Cloud 127" o:spid="_x0000_s1147" style="position:absolute;left:5041900;top:2310765;width:107950;height:250190;visibility:visible;mso-wrap-style:square;v-text-anchor:middle" coordsize="43200,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stDMwgAA&#10;ANwAAAAPAAAAZHJzL2Rvd25yZXYueG1sRE9NawIxEL0X/A9hhN5qVg8qW6OI0NKTZVeh9DZspsni&#10;ZrLdRE37602h4G0e73NWm+Q6caEhtJ4VTCcFCOLG65aNguPh5WkJIkRkjZ1nUvBDATbr0cMKS+2v&#10;XNGljkbkEA4lKrAx9qWUobHkMEx8T5y5Lz84jBkORuoBrzncdXJWFHPpsOXcYLGnnaXmVJ+dgqr6&#10;PtTJvLaNPu/N5+8pbd8/rFKP47R9BhEpxbv43/2m8/zZAv6eyRfI9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0MzCAAAA3AAAAA8AAAAAAAAAAAAAAAAAlwIAAGRycy9kb3du&#10;cmV2LnhtbFBLBQYAAAAABAAEAPUAAACGAwAAAAA=&#1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8064a2 [3207]" strokecolor="#8064a2 [3207]">
                            <v:fill color2="#ccc0d9 [1303]" rotate="t" angle="-90" focus="100%" type="gradient"/>
                            <v:shadow on="t" opacity="22937f" mv:blur="40000f" origin=",.5" offset="0,23000emu"/>
                            <v:path arrowok="t" o:connecttype="custom" o:connectlocs="11727,151602;5398,146987;17312,202115;14543,204322;41176,226387;39507,216310;72034,201258;71367,212314;85283,132937;93407,174264;104447,88922;100828,104420;95766,31424;95956,38745;72661,22888;74515,13552;55327,27336;56224,19285;34984,30069;38232,37876;10313,91441;9745,83223" o:connectangles="0,0,0,0,0,0,0,0,0,0,0,0,0,0,0,0,0,0,0,0,0,0"/>
                          </v:shape>
                          <v:shape id="Cloud 128" o:spid="_x0000_s1148" style="position:absolute;left:938530;top:2294255;width:107950;height:250190;visibility:visible;mso-wrap-style:square;v-text-anchor:middle" coordsize="43200,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US+xQAA&#10;ANwAAAAPAAAAZHJzL2Rvd25yZXYueG1sRI9BSwMxEIXvgv8hjODNZu1BZNu0FEHpqbJbofQ2bMZk&#10;6WaybtI2+uudg+BthvfmvW+W6xIGdaEp9ZENPM4qUMRdtD07Ax/714dnUCkjWxwik4FvSrBe3d4s&#10;sbbxyg1d2uyUhHCq0YDPeay1Tp2ngGkWR2LRPuMUMMs6OW0nvEp4GPS8qp50wJ6lweNIL566U3sO&#10;Bprma98W99Z39rxzx59T2bwfvDH3d2WzAJWp5H/z3/XWCv5caOUZmUCv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4tRL7FAAAA3AAAAA8AAAAAAAAAAAAAAAAAlwIAAGRycy9k&#10;b3ducmV2LnhtbFBLBQYAAAAABAAEAPUAAACJAwAAAAA=&#1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8064a2 [3207]" strokecolor="#8064a2 [3207]">
                            <v:fill color2="#ccc0d9 [1303]" rotate="t" angle="-90" focus="100%" type="gradient"/>
                            <v:shadow on="t" opacity="22937f" mv:blur="40000f" origin=",.5" offset="0,23000emu"/>
                            <v:path arrowok="t" o:connecttype="custom" o:connectlocs="11727,151602;5398,146987;17312,202115;14543,204322;41176,226387;39507,216310;72034,201258;71367,212314;85283,132937;93407,174264;104447,88922;100828,104420;95766,31424;95956,38745;72661,22888;74515,13552;55327,27336;56224,19285;34984,30069;38232,37876;10313,91441;9745,83223" o:connectangles="0,0,0,0,0,0,0,0,0,0,0,0,0,0,0,0,0,0,0,0,0,0"/>
                          </v:shape>
                        </v:group>
                        <v:line id="Straight Connector 130" o:spid="_x0000_s1149" style="position:absolute;flip:x;visibility:visible;mso-wrap-style:square" from="4409440,1551305" to="5407927,15822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PxducYAAADcAAAADwAAAGRycy9kb3ducmV2LnhtbESPS2vDQAyE74X8h0WB3Jp1ElpSN5sQ&#10;Ag059JIn5Ca88qP1ao13a7v/vjoEepOY0cyn1WZwteqoDZVnA7NpAoo487biwsDl/PG8BBUissXa&#10;Mxn4pQCb9ehphan1PR+pO8VCSQiHFA2UMTap1iEryWGY+oZYtNy3DqOsbaFti72Eu1rPk+RVO6xY&#10;GkpsaFdS9n36cQayr8PgP5P7veryt2t/ue5fFvnNmMl42L6DijTEf/Pj+mAFfyH48oxMo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z8XbnGAAAA3AAAAA8AAAAAAAAA&#10;AAAAAAAAoQIAAGRycy9kb3ducmV2LnhtbFBLBQYAAAAABAAEAPkAAACUAwAAAAA=&#10;" strokecolor="black [3213]" strokeweight=".5pt">
                          <v:shadow on="t" opacity="24903f" mv:blur="40000f" origin=",.5" offset="0,20000emu"/>
                        </v:line>
                      </v:group>
                    </v:group>
                    <v:group id="Group 140" o:spid="_x0000_s1150" style="position:absolute;left:5198745;top:1417320;width:1122658;height:1348539" coordsize="1122658,134853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riOcxgAAANwAAAAPAAAAZHJzL2Rvd25yZXYueG1sRI9Pa8JAEMXvhX6HZQq9&#10;1U1sKyW6ioiKByn4B4q3ITsmwexsyK5J/PadQ6G3Gd6b934zWwyuVh21ofJsIB0loIhzbysuDJxP&#10;m7cvUCEiW6w9k4EHBVjMn59mmFnf84G6YyyUhHDI0EAZY5NpHfKSHIaRb4hFu/rWYZS1LbRtsZdw&#10;V+txkky0w4qlocSGViXlt+PdGdj22C/f03W3v11Xj8vp8/tnn5Ixry/Dcgoq0hD/zX/XOyv4H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2uI5zGAAAA3AAA&#10;AA8AAAAAAAAAAAAAAAAAqQIAAGRycy9kb3ducmV2LnhtbFBLBQYAAAAABAAEAPoAAACcAwAAAAA=&#10;">
                      <v:shape id="Text Box 124" o:spid="_x0000_s1151" type="#_x0000_t202" style="position:absolute;left:143398;width:979260;height:354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WuiawAAA&#10;ANwAAAAPAAAAZHJzL2Rvd25yZXYueG1sRE9La8JAEL4X/A/LFHqrG6UVSV1FfICHXtR4H7LTbGh2&#10;NmRHE/+9KxR6m4/vOYvV4Bt1oy7WgQ1Mxhko4jLYmisDxXn/PgcVBdliE5gM3CnCajl6WWBuQ89H&#10;up2kUimEY44GnEibax1LRx7jOLTEifsJnUdJsKu07bBP4b7R0yybaY81pwaHLW0clb+nqzcgYteT&#10;e7Hz8XAZvre9y8pPLIx5ex3WX6CEBvkX/7kPNs2ffsDzmXSBXj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qWuiawAAAANwAAAAPAAAAAAAAAAAAAAAAAJcCAABkcnMvZG93bnJl&#10;di54bWxQSwUGAAAAAAQABAD1AAAAhAMAAAAA&#10;" filled="f" stroked="f">
                        <v:textbox style="mso-fit-shape-to-text:t">
                          <w:txbxContent>
                            <w:p w14:paraId="79913E68" w14:textId="77777777" w:rsidR="000A617A" w:rsidRDefault="000A617A" w:rsidP="002745E9">
                              <w:r>
                                <w:t>Tubing</w:t>
                              </w:r>
                            </w:p>
                          </w:txbxContent>
                        </v:textbox>
                      </v:shape>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2" o:spid="_x0000_s1152" type="#_x0000_t88" style="position:absolute;top:270510;width:202131;height:107802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oTtbvwAA&#10;ANwAAAAPAAAAZHJzL2Rvd25yZXYueG1sRE9Ni8IwEL0v7H8II+xtTeyCSDWKCIIe13rxNiRjU2wm&#10;tcnW+u/NwsLe5vE+Z7UZfSsG6mMTWMNsqkAQm2AbrjWcq/3nAkRMyBbbwKThSRE26/e3FZY2PPib&#10;hlOqRQ7hWKIGl1JXShmNI49xGjrizF1D7zFl2NfS9vjI4b6VhVJz6bHh3OCwo50jczv9eA2shsvR&#10;hPn9VlwrdKqamf251fpjMm6XIBKN6V/85z7YPP+rgN9n8gVy/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OhO1u/AAAA3AAAAA8AAAAAAAAAAAAAAAAAlwIAAGRycy9kb3ducmV2&#10;LnhtbFBLBQYAAAAABAAEAPUAAACDAwAAAAA=&#10;" adj="337" strokecolor="black [3213]" strokeweight=".5pt">
                        <v:shadow on="t" opacity="24903f" mv:blur="40000f" origin=",.5" offset="0,20000emu"/>
                      </v:shape>
                    </v:group>
                  </v:group>
                  <v:line id="Straight Connector 142" o:spid="_x0000_s1153" style="position:absolute;flip:x y;visibility:visible;mso-wrap-style:square" from="665480,1591945" to="982345,24180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Nv3s8QAAADcAAAADwAAAGRycy9kb3ducmV2LnhtbERP32vCMBB+F/wfwgl7kZlOh2hnFNl0&#10;CIOBnYKPZ3Nris2lNFG7/fWLMPDtPr6fN1u0thIXanzpWMHTIAFBnDtdcqFg97V+nIDwAVlj5ZgU&#10;/JCHxbzbmWGq3ZW3dMlCIWII+xQVmBDqVEqfG7LoB64mjty3ayyGCJtC6gavMdxWcpgkY2mx5Nhg&#10;sKZXQ/kpO1sF71Pze6DP42r/1j8W2cdokm+1V+qh1y5fQARqw138797oOP95CLdn4gVy/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w2/ezxAAAANwAAAAPAAAAAAAAAAAA&#10;AAAAAKECAABkcnMvZG93bnJldi54bWxQSwUGAAAAAAQABAD5AAAAkgMAAAAA&#10;" strokecolor="black [3213]" strokeweight=".5pt">
                    <v:shadow on="t" opacity="24903f" mv:blur="40000f" origin=",.5" offset="0,20000emu"/>
                  </v:line>
                </v:group>
                <v:shape id="Text Box 144" o:spid="_x0000_s1154" type="#_x0000_t202" style="position:absolute;left:2698750;top:1986280;width:979061;height:2933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AaAjwQAA&#10;ANwAAAAPAAAAZHJzL2Rvd25yZXYueG1sRE9Ni8IwEL0v+B/CCN7WxKW7aDWKrAieVtZVwdvQjG2x&#10;mZQm2vrvjSDsbR7vc2aLzlbiRo0vHWsYDRUI4syZknMN+7/1+xiED8gGK8ek4U4eFvPe2wxT41r+&#10;pdsu5CKGsE9RQxFCnUrps4Is+qGriSN3do3FEGGTS9NgG8NtJT+U+pIWS44NBdb0XVB22V2thsPP&#10;+XRM1DZf2c+6dZ2SbCdS60G/W05BBOrCv/jl3pg4P0ng+Uy8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QGgI8EAAADcAAAADwAAAAAAAAAAAAAAAACXAgAAZHJzL2Rvd25y&#10;ZXYueG1sUEsFBgAAAAAEAAQA9QAAAIUDAAAAAA==&#10;" filled="f" stroked="f">
                  <v:textbox>
                    <w:txbxContent>
                      <w:p w14:paraId="1EDF0E33"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24"/>
                            <w:szCs w:val="24"/>
                            <w:lang w:val="en-US"/>
                          </w:rPr>
                          <w:t>Gas flow</w:t>
                        </w:r>
                      </w:p>
                    </w:txbxContent>
                  </v:textbox>
                </v:shape>
                <w10:wrap type="through"/>
              </v:group>
            </w:pict>
          </mc:Fallback>
        </mc:AlternateContent>
      </w:r>
    </w:p>
    <w:p w14:paraId="7C86C1AF" w14:textId="77777777" w:rsidR="002745E9" w:rsidRPr="007B1436" w:rsidRDefault="002745E9" w:rsidP="002745E9">
      <w:pPr>
        <w:rPr>
          <w:rFonts w:asciiTheme="minorHAnsi" w:hAnsiTheme="minorHAnsi"/>
          <w:sz w:val="22"/>
          <w:szCs w:val="22"/>
          <w:u w:val="single"/>
        </w:rPr>
      </w:pPr>
      <w:r w:rsidRPr="007B1436">
        <w:rPr>
          <w:rFonts w:asciiTheme="minorHAnsi" w:hAnsiTheme="minorHAnsi"/>
          <w:noProof/>
          <w:lang w:val="en-US"/>
        </w:rPr>
        <mc:AlternateContent>
          <mc:Choice Requires="wps">
            <w:drawing>
              <wp:anchor distT="0" distB="0" distL="114300" distR="114300" simplePos="0" relativeHeight="251686912" behindDoc="0" locked="0" layoutInCell="1" allowOverlap="1" wp14:anchorId="1FCCE069" wp14:editId="0B637096">
                <wp:simplePos x="0" y="0"/>
                <wp:positionH relativeFrom="column">
                  <wp:posOffset>-546100</wp:posOffset>
                </wp:positionH>
                <wp:positionV relativeFrom="paragraph">
                  <wp:posOffset>-2374900</wp:posOffset>
                </wp:positionV>
                <wp:extent cx="567757" cy="796892"/>
                <wp:effectExtent l="50800" t="25400" r="67310" b="92710"/>
                <wp:wrapNone/>
                <wp:docPr id="133" name="Straight Connector 133"/>
                <wp:cNvGraphicFramePr/>
                <a:graphic xmlns:a="http://schemas.openxmlformats.org/drawingml/2006/main">
                  <a:graphicData uri="http://schemas.microsoft.com/office/word/2010/wordprocessingShape">
                    <wps:wsp>
                      <wps:cNvCnPr/>
                      <wps:spPr>
                        <a:xfrm flipH="1" flipV="1">
                          <a:off x="0" y="0"/>
                          <a:ext cx="567757" cy="796892"/>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3"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5pt,-186.95pt" to="1.75pt,-12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" strokecolor="black [3213]" strokeweight=".5pt">
                <v:shadow on="t" opacity="24903f" mv:blur="40000f" origin=",.5" offset="0,20000emu"/>
              </v:line>
            </w:pict>
          </mc:Fallback>
        </mc:AlternateContent>
      </w:r>
      <w:r w:rsidRPr="007B1436">
        <w:rPr>
          <w:rFonts w:asciiTheme="minorHAnsi" w:hAnsiTheme="minorHAnsi"/>
          <w:noProof/>
          <w:lang w:val="en-US"/>
        </w:rPr>
        <w:t xml:space="preserve"> </w:t>
      </w:r>
    </w:p>
    <w:p w14:paraId="58C14338" w14:textId="77777777" w:rsidR="002745E9" w:rsidRPr="007B1436" w:rsidRDefault="002745E9" w:rsidP="002745E9">
      <w:pPr>
        <w:rPr>
          <w:rFonts w:asciiTheme="minorHAnsi" w:hAnsiTheme="minorHAnsi"/>
          <w:sz w:val="22"/>
          <w:szCs w:val="22"/>
          <w:u w:val="single"/>
        </w:rPr>
      </w:pPr>
    </w:p>
    <w:p w14:paraId="093CA3DF" w14:textId="77777777" w:rsidR="002745E9" w:rsidRPr="007B1436" w:rsidRDefault="002745E9" w:rsidP="002745E9">
      <w:pPr>
        <w:rPr>
          <w:rFonts w:asciiTheme="minorHAnsi" w:hAnsiTheme="minorHAnsi"/>
          <w:sz w:val="22"/>
          <w:szCs w:val="22"/>
          <w:u w:val="single"/>
        </w:rPr>
      </w:pPr>
    </w:p>
    <w:p w14:paraId="76676465" w14:textId="77777777" w:rsidR="002745E9" w:rsidRPr="007B1436" w:rsidRDefault="002745E9" w:rsidP="002745E9">
      <w:pPr>
        <w:rPr>
          <w:rFonts w:asciiTheme="minorHAnsi" w:hAnsiTheme="minorHAnsi"/>
          <w:sz w:val="22"/>
          <w:szCs w:val="22"/>
          <w:u w:val="single"/>
        </w:rPr>
      </w:pPr>
    </w:p>
    <w:p w14:paraId="77837458" w14:textId="77777777" w:rsidR="002745E9" w:rsidRPr="007B1436" w:rsidRDefault="002745E9" w:rsidP="002745E9">
      <w:pPr>
        <w:rPr>
          <w:rFonts w:asciiTheme="minorHAnsi" w:hAnsiTheme="minorHAnsi"/>
          <w:sz w:val="22"/>
          <w:szCs w:val="22"/>
          <w:u w:val="single"/>
        </w:rPr>
      </w:pPr>
    </w:p>
    <w:p w14:paraId="09134557" w14:textId="77777777" w:rsidR="002745E9" w:rsidRPr="007B1436" w:rsidRDefault="002745E9" w:rsidP="002745E9">
      <w:pPr>
        <w:rPr>
          <w:rFonts w:asciiTheme="minorHAnsi" w:hAnsiTheme="minorHAnsi"/>
          <w:sz w:val="22"/>
          <w:szCs w:val="22"/>
          <w:u w:val="single"/>
        </w:rPr>
      </w:pPr>
    </w:p>
    <w:tbl>
      <w:tblPr>
        <w:tblW w:w="89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8910"/>
      </w:tblGrid>
      <w:tr w:rsidR="002745E9" w:rsidRPr="007B1436" w14:paraId="198718F1" w14:textId="77777777" w:rsidTr="00D52A82">
        <w:trPr>
          <w:trHeight w:val="3479"/>
        </w:trPr>
        <w:tc>
          <w:tcPr>
            <w:tcW w:w="8910" w:type="dxa"/>
            <w:tcMar>
              <w:top w:w="100" w:type="dxa"/>
              <w:left w:w="100" w:type="dxa"/>
              <w:bottom w:w="100" w:type="dxa"/>
              <w:right w:w="100" w:type="dxa"/>
            </w:tcMar>
          </w:tcPr>
          <w:p w14:paraId="4357C756" w14:textId="77777777" w:rsidR="002745E9" w:rsidRPr="007B1436" w:rsidRDefault="002745E9" w:rsidP="002745E9">
            <w:pPr>
              <w:pStyle w:val="Normal1"/>
              <w:widowControl w:val="0"/>
              <w:spacing w:line="360" w:lineRule="auto"/>
              <w:jc w:val="center"/>
              <w:rPr>
                <w:rFonts w:asciiTheme="minorHAnsi" w:hAnsiTheme="minorHAnsi" w:cs="Times New Roman"/>
                <w:color w:val="auto"/>
              </w:rPr>
            </w:pPr>
            <w:r w:rsidRPr="007B1436">
              <w:rPr>
                <w:rFonts w:asciiTheme="minorHAnsi" w:hAnsiTheme="minorHAnsi" w:cs="Times New Roman"/>
                <w:noProof/>
                <w:color w:val="auto"/>
                <w:lang w:val="en-US"/>
              </w:rPr>
              <w:drawing>
                <wp:inline distT="19050" distB="19050" distL="19050" distR="19050" wp14:anchorId="05E4274D" wp14:editId="00E2CF5C">
                  <wp:extent cx="2428875" cy="2095500"/>
                  <wp:effectExtent l="0" t="0" r="0" b="0"/>
                  <wp:docPr id="203" name="image06.jpg" descr="C:\Users\mgadelorge\AppData\Local\Microsoft\Windows\Temporary Internet Files\Content.IE5\YN56231O\IMG_20160317_113509.jpg"/>
                  <wp:cNvGraphicFramePr/>
                  <a:graphic xmlns:a="http://schemas.openxmlformats.org/drawingml/2006/main">
                    <a:graphicData uri="http://schemas.openxmlformats.org/drawingml/2006/picture">
                      <pic:pic xmlns:pic="http://schemas.openxmlformats.org/drawingml/2006/picture">
                        <pic:nvPicPr>
                          <pic:cNvPr id="0" name="image06.jpg" descr="C:\Users\mgadelorge\AppData\Local\Microsoft\Windows\Temporary Internet Files\Content.IE5\YN56231O\IMG_20160317_113509.jpg"/>
                          <pic:cNvPicPr preferRelativeResize="0"/>
                        </pic:nvPicPr>
                        <pic:blipFill>
                          <a:blip r:embed="rId49"/>
                          <a:srcRect t="25588" b="9705"/>
                          <a:stretch>
                            <a:fillRect/>
                          </a:stretch>
                        </pic:blipFill>
                        <pic:spPr>
                          <a:xfrm>
                            <a:off x="0" y="0"/>
                            <a:ext cx="2428875" cy="2095500"/>
                          </a:xfrm>
                          <a:prstGeom prst="rect">
                            <a:avLst/>
                          </a:prstGeom>
                          <a:ln/>
                        </pic:spPr>
                      </pic:pic>
                    </a:graphicData>
                  </a:graphic>
                </wp:inline>
              </w:drawing>
            </w:r>
          </w:p>
        </w:tc>
      </w:tr>
      <w:tr w:rsidR="002745E9" w:rsidRPr="007B1436" w14:paraId="6E5F77C2" w14:textId="77777777" w:rsidTr="00D52A82">
        <w:trPr>
          <w:trHeight w:val="2597"/>
        </w:trPr>
        <w:tc>
          <w:tcPr>
            <w:tcW w:w="8910" w:type="dxa"/>
            <w:tcMar>
              <w:top w:w="100" w:type="dxa"/>
              <w:left w:w="100" w:type="dxa"/>
              <w:bottom w:w="100" w:type="dxa"/>
              <w:right w:w="100" w:type="dxa"/>
            </w:tcMar>
          </w:tcPr>
          <w:p w14:paraId="6ED4A233" w14:textId="77777777" w:rsidR="002745E9" w:rsidRPr="00D52A82" w:rsidRDefault="002745E9" w:rsidP="002745E9">
            <w:pPr>
              <w:pStyle w:val="Normal1"/>
              <w:widowControl w:val="0"/>
              <w:spacing w:line="360" w:lineRule="auto"/>
              <w:rPr>
                <w:rFonts w:asciiTheme="minorHAnsi" w:hAnsiTheme="minorHAnsi" w:cs="Times New Roman"/>
                <w:color w:val="auto"/>
                <w:sz w:val="24"/>
                <w:szCs w:val="24"/>
              </w:rPr>
            </w:pPr>
            <w:r w:rsidRPr="00D52A82">
              <w:rPr>
                <w:rFonts w:asciiTheme="minorHAnsi" w:hAnsiTheme="minorHAnsi" w:cs="Times New Roman"/>
                <w:color w:val="auto"/>
                <w:sz w:val="24"/>
                <w:szCs w:val="24"/>
              </w:rPr>
              <w:t>Figure 2: Photograph of the finished design for transport containers. This image shows a 12 well plate seeded with ADSCs inside the transport containers after gassing with 5% CO</w:t>
            </w:r>
            <w:r w:rsidRPr="00D52A82">
              <w:rPr>
                <w:rFonts w:asciiTheme="minorHAnsi" w:hAnsiTheme="minorHAnsi" w:cs="Times New Roman"/>
                <w:color w:val="auto"/>
                <w:sz w:val="24"/>
                <w:szCs w:val="24"/>
                <w:vertAlign w:val="subscript"/>
              </w:rPr>
              <w:t>2</w:t>
            </w:r>
            <w:r w:rsidRPr="00D52A82">
              <w:rPr>
                <w:rFonts w:asciiTheme="minorHAnsi" w:hAnsiTheme="minorHAnsi" w:cs="Times New Roman"/>
                <w:color w:val="auto"/>
                <w:sz w:val="24"/>
                <w:szCs w:val="24"/>
              </w:rPr>
              <w:t>. Stopcocks are closed immediately after gassing to prevent the gas inside the containers reaching equilibrium with ambient air. For simulated transport conditions with no CO</w:t>
            </w:r>
            <w:r w:rsidRPr="00D52A82">
              <w:rPr>
                <w:rFonts w:asciiTheme="minorHAnsi" w:hAnsiTheme="minorHAnsi" w:cs="Times New Roman"/>
                <w:color w:val="auto"/>
                <w:sz w:val="24"/>
                <w:szCs w:val="24"/>
                <w:vertAlign w:val="subscript"/>
              </w:rPr>
              <w:t>2</w:t>
            </w:r>
            <w:r w:rsidRPr="00D52A82">
              <w:rPr>
                <w:rFonts w:asciiTheme="minorHAnsi" w:hAnsiTheme="minorHAnsi" w:cs="Times New Roman"/>
                <w:color w:val="auto"/>
                <w:sz w:val="24"/>
                <w:szCs w:val="24"/>
              </w:rPr>
              <w:t xml:space="preserve"> supplement, no gassing was performed the stopcocks were left open for the entirety of the experiment.</w:t>
            </w:r>
          </w:p>
        </w:tc>
      </w:tr>
    </w:tbl>
    <w:p w14:paraId="245564AF"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br w:type="column"/>
      </w:r>
    </w:p>
    <w:tbl>
      <w:tblPr>
        <w:tblStyle w:val="TableGrid"/>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tblGrid>
      <w:tr w:rsidR="002745E9" w:rsidRPr="007B1436" w14:paraId="7198CF58" w14:textId="77777777" w:rsidTr="007B1436">
        <w:trPr>
          <w:trHeight w:val="2123"/>
        </w:trPr>
        <w:tc>
          <w:tcPr>
            <w:tcW w:w="8508" w:type="dxa"/>
          </w:tcPr>
          <w:p w14:paraId="7B045E0B" w14:textId="77777777" w:rsidR="002745E9" w:rsidRPr="007B1436" w:rsidRDefault="002745E9" w:rsidP="002745E9">
            <w:pPr>
              <w:rPr>
                <w:rFonts w:asciiTheme="minorHAnsi" w:hAnsiTheme="minorHAnsi" w:cs="Times New Roman"/>
              </w:rPr>
            </w:pPr>
            <w:r w:rsidRPr="007B1436">
              <w:rPr>
                <w:rFonts w:asciiTheme="minorHAnsi" w:hAnsiTheme="minorHAnsi" w:cs="Times New Roman"/>
                <w:noProof/>
                <w:lang w:val="en-US"/>
              </w:rPr>
              <mc:AlternateContent>
                <mc:Choice Requires="wpg">
                  <w:drawing>
                    <wp:anchor distT="0" distB="0" distL="114300" distR="114300" simplePos="0" relativeHeight="251688960" behindDoc="0" locked="0" layoutInCell="1" allowOverlap="1" wp14:anchorId="36D7DAA7" wp14:editId="1839BDFD">
                      <wp:simplePos x="0" y="0"/>
                      <wp:positionH relativeFrom="column">
                        <wp:posOffset>228600</wp:posOffset>
                      </wp:positionH>
                      <wp:positionV relativeFrom="paragraph">
                        <wp:posOffset>73660</wp:posOffset>
                      </wp:positionV>
                      <wp:extent cx="5006340" cy="1308100"/>
                      <wp:effectExtent l="0" t="0" r="0" b="12700"/>
                      <wp:wrapSquare wrapText="bothSides"/>
                      <wp:docPr id="151" name="Group 151"/>
                      <wp:cNvGraphicFramePr/>
                      <a:graphic xmlns:a="http://schemas.openxmlformats.org/drawingml/2006/main">
                        <a:graphicData uri="http://schemas.microsoft.com/office/word/2010/wordprocessingGroup">
                          <wpg:wgp>
                            <wpg:cNvGrpSpPr/>
                            <wpg:grpSpPr>
                              <a:xfrm>
                                <a:off x="0" y="0"/>
                                <a:ext cx="5006340" cy="1308100"/>
                                <a:chOff x="118957" y="759532"/>
                                <a:chExt cx="5007070" cy="1309501"/>
                              </a:xfrm>
                            </wpg:grpSpPr>
                            <pic:pic xmlns:pic="http://schemas.openxmlformats.org/drawingml/2006/picture">
                              <pic:nvPicPr>
                                <pic:cNvPr id="146" name="Picture 1"/>
                                <pic:cNvPicPr>
                                  <a:picLocks noChangeAspect="1"/>
                                </pic:cNvPicPr>
                              </pic:nvPicPr>
                              <pic:blipFill rotWithShape="1">
                                <a:blip r:embed="rId50">
                                  <a:extLst>
                                    <a:ext uri="{28A0092B-C50C-407E-A947-70E740481C1C}">
                                      <a14:useLocalDpi xmlns:a14="http://schemas.microsoft.com/office/drawing/2010/main" val="0"/>
                                    </a:ext>
                                  </a:extLst>
                                </a:blip>
                                <a:srcRect l="2259" t="27296" r="2647" b="30034"/>
                                <a:stretch/>
                              </pic:blipFill>
                              <pic:spPr bwMode="auto">
                                <a:xfrm>
                                  <a:off x="118957" y="807210"/>
                                  <a:ext cx="5007070" cy="1261823"/>
                                </a:xfrm>
                                <a:prstGeom prst="rect">
                                  <a:avLst/>
                                </a:prstGeom>
                                <a:noFill/>
                                <a:ln>
                                  <a:noFill/>
                                </a:ln>
                              </pic:spPr>
                            </pic:pic>
                            <wps:wsp>
                              <wps:cNvPr id="147" name="Text Box 147"/>
                              <wps:cNvSpPr txBox="1"/>
                              <wps:spPr>
                                <a:xfrm>
                                  <a:off x="163413" y="759532"/>
                                  <a:ext cx="295275" cy="294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D38FB7" w14:textId="77777777" w:rsidR="000A617A" w:rsidRDefault="000A617A" w:rsidP="002745E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1420897" y="759532"/>
                                  <a:ext cx="295275" cy="294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05F6DA" w14:textId="77777777" w:rsidR="000A617A" w:rsidRDefault="000A617A" w:rsidP="002745E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2678380" y="760163"/>
                                  <a:ext cx="295275" cy="294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C37259" w14:textId="77777777" w:rsidR="000A617A" w:rsidRDefault="000A617A" w:rsidP="002745E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3935863" y="760163"/>
                                  <a:ext cx="295275" cy="294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F61465" w14:textId="77777777" w:rsidR="000A617A" w:rsidRDefault="000A617A" w:rsidP="002745E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1" o:spid="_x0000_s1155" style="position:absolute;margin-left:18pt;margin-top:5.8pt;width:394.2pt;height:103pt;z-index:251688960;mso-width-relative:margin;mso-height-relative:margin" coordorigin="118957,759532" coordsize="5007070,13095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">
                      <v:shape id="Picture 1" o:spid="_x0000_s1156" type="#_x0000_t75" style="position:absolute;left:118957;top:807210;width:5007070;height:126182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Tz&#10;CTbCAAAA3AAAAA8AAABkcnMvZG93bnJldi54bWxET81qwkAQvgu+wzJCb7qxTUSjaygtKb1JUx9g&#10;yI5JMDubZrdJ2qfvFgRv8/H9ziGbTCsG6l1jWcF6FYEgLq1uuFJw/syXWxDOI2tsLZOCH3KQHeez&#10;A6bajvxBQ+ErEULYpaig9r5LpXRlTQbdynbEgbvY3qAPsK+k7nEM4aaVj1G0kQYbDg01dvRSU3kt&#10;vo0Ct45257fdcCKOk9cx993X02+i1MNiet6D8DT5u/jmftdhfryB/2fCBfL4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E8wk2wgAAANwAAAAPAAAAAAAAAAAAAAAAAJwCAABk&#10;cnMvZG93bnJldi54bWxQSwUGAAAAAAQABAD3AAAAiwMAAAAA&#10;">
                        <v:imagedata r:id="rId51" o:title="" croptop="17889f" cropbottom="19683f" cropleft="1480f" cropright="1735f"/>
                        <v:path arrowok="t"/>
                      </v:shape>
                      <v:shape id="Text Box 147" o:spid="_x0000_s1157" type="#_x0000_t202" style="position:absolute;left:163413;top:759532;width:29527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0z5UwQAA&#10;ANwAAAAPAAAAZHJzL2Rvd25yZXYueG1sRE9Li8IwEL4L+x/CLHjTZBcfu9Uoy4rgSVFXYW9DM7bF&#10;ZlKaaOu/N4LgbT6+50znrS3FlWpfONbw0VcgiFNnCs40/O2XvS8QPiAbLB2Thht5mM/eOlNMjGt4&#10;S9ddyEQMYZ+ghjyEKpHSpzlZ9H1XEUfu5GqLIcI6k6bGJobbUn4qNZIWC44NOVb0m1N63l2shsP6&#10;9H8cqE22sMOqca2SbL+l1t339mcCIlAbXuKne2Xi/MEY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9dM+VMEAAADcAAAADwAAAAAAAAAAAAAAAACXAgAAZHJzL2Rvd25y&#10;ZXYueG1sUEsFBgAAAAAEAAQA9QAAAIUDAAAAAA==&#10;" filled="f" stroked="f">
                        <v:textbox>
                          <w:txbxContent>
                            <w:p w14:paraId="52D38FB7" w14:textId="77777777" w:rsidR="000A617A" w:rsidRDefault="000A617A" w:rsidP="002745E9">
                              <w:r>
                                <w:t>A</w:t>
                              </w:r>
                            </w:p>
                          </w:txbxContent>
                        </v:textbox>
                      </v:shape>
                      <v:shape id="Text Box 148" o:spid="_x0000_s1158" type="#_x0000_t202" style="position:absolute;left:1420897;top:759532;width:29527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TKomxAAA&#10;ANwAAAAPAAAAZHJzL2Rvd25yZXYueG1sRI9Ba8JAEIXvQv/DMgVvutui0kZXKRWhJ4vaCt6G7JgE&#10;s7Mhu5r033cOgrcZ3pv3vlmsel+rG7WxCmzhZWxAEefBVVxY+DlsRm+gYkJ2WAcmC38UYbV8Giww&#10;c6HjHd32qVASwjFDC2VKTaZ1zEvyGMehIRbtHFqPSda20K7FTsJ9rV+NmWmPFUtDiQ19lpRf9ldv&#10;4Xd7Ph0n5rtY+2nThd5o9u/a2uFz/zEHlahPD/P9+ssJ/kRo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EyqJsQAAADcAAAADwAAAAAAAAAAAAAAAACXAgAAZHJzL2Rv&#10;d25yZXYueG1sUEsFBgAAAAAEAAQA9QAAAIgDAAAAAA==&#10;" filled="f" stroked="f">
                        <v:textbox>
                          <w:txbxContent>
                            <w:p w14:paraId="5F05F6DA" w14:textId="77777777" w:rsidR="000A617A" w:rsidRDefault="000A617A" w:rsidP="002745E9">
                              <w:r>
                                <w:t>B</w:t>
                              </w:r>
                            </w:p>
                          </w:txbxContent>
                        </v:textbox>
                      </v:shape>
                      <v:shape id="Text Box 149" o:spid="_x0000_s1159" type="#_x0000_t202" style="position:absolute;left:2678380;top:760163;width:29527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AA+9wgAA&#10;ANwAAAAPAAAAZHJzL2Rvd25yZXYueG1sRE/JasMwEL0X8g9iArnVUkpaYieyCS2BnlqaDXIbrIlt&#10;Yo2Mpcbu31eFQm7zeOusi9G24ka9bxxrmCcKBHHpTMOVhsN++7gE4QOywdYxafghD0U+eVhjZtzA&#10;X3TbhUrEEPYZaqhD6DIpfVmTRZ+4jjhyF9dbDBH2lTQ9DjHctvJJqRdpseHYUGNHrzWV19231XD8&#10;uJxPC/VZvdnnbnCjkmxTqfVsOm5WIAKN4S7+d7+bOH+Rwt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sAD73CAAAA3AAAAA8AAAAAAAAAAAAAAAAAlwIAAGRycy9kb3du&#10;cmV2LnhtbFBLBQYAAAAABAAEAPUAAACGAwAAAAA=&#10;" filled="f" stroked="f">
                        <v:textbox>
                          <w:txbxContent>
                            <w:p w14:paraId="4CC37259" w14:textId="77777777" w:rsidR="000A617A" w:rsidRDefault="000A617A" w:rsidP="002745E9">
                              <w:r>
                                <w:t>C</w:t>
                              </w:r>
                            </w:p>
                          </w:txbxContent>
                        </v:textbox>
                      </v:shape>
                      <v:shape id="Text Box 150" o:spid="_x0000_s1160" type="#_x0000_t202" style="position:absolute;left:3935863;top:760163;width:29527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zD9xAAA&#10;ANwAAAAPAAAAZHJzL2Rvd25yZXYueG1sRI9Ba8JAEIXvhf6HZQq91d2KShtdpShCTxW1FbwN2TEJ&#10;ZmdDdjXpv3cOgrcZ3pv3vpktel+rK7WxCmzhfWBAEefBVVxY+N2v3z5AxYTssA5MFv4pwmL+/DTD&#10;zIWOt3TdpUJJCMcMLZQpNZnWMS/JYxyEhli0U2g9JlnbQrsWOwn3tR4aM9EeK5aGEhtalpSfdxdv&#10;4e/ndDyMzKZY+XHThd5o9p/a2teX/msKKlGfHub79bcT/LHgyzMygZ7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w/cQAAADcAAAADwAAAAAAAAAAAAAAAACXAgAAZHJzL2Rv&#10;d25yZXYueG1sUEsFBgAAAAAEAAQA9QAAAIgDAAAAAA==&#10;" filled="f" stroked="f">
                        <v:textbox>
                          <w:txbxContent>
                            <w:p w14:paraId="77F61465" w14:textId="77777777" w:rsidR="000A617A" w:rsidRDefault="000A617A" w:rsidP="002745E9">
                              <w:r>
                                <w:t>D</w:t>
                              </w:r>
                            </w:p>
                          </w:txbxContent>
                        </v:textbox>
                      </v:shape>
                      <w10:wrap type="square"/>
                    </v:group>
                  </w:pict>
                </mc:Fallback>
              </mc:AlternateContent>
            </w:r>
          </w:p>
        </w:tc>
      </w:tr>
      <w:tr w:rsidR="002745E9" w:rsidRPr="007B1436" w14:paraId="188882E0" w14:textId="77777777" w:rsidTr="007B1436">
        <w:trPr>
          <w:trHeight w:val="2060"/>
        </w:trPr>
        <w:tc>
          <w:tcPr>
            <w:tcW w:w="8508" w:type="dxa"/>
          </w:tcPr>
          <w:p w14:paraId="0E574CD9" w14:textId="77777777" w:rsidR="002745E9" w:rsidRPr="00D52A82" w:rsidRDefault="002745E9" w:rsidP="002745E9">
            <w:pPr>
              <w:rPr>
                <w:rFonts w:asciiTheme="minorHAnsi" w:hAnsiTheme="minorHAnsi" w:cs="Times New Roman"/>
              </w:rPr>
            </w:pPr>
            <w:r w:rsidRPr="00D52A82">
              <w:rPr>
                <w:rFonts w:asciiTheme="minorHAnsi" w:hAnsiTheme="minorHAnsi" w:cs="Times New Roman"/>
              </w:rPr>
              <w:t>Figure 3: Photograph of DMEM in petri dishes, 24 hours after plating. From A-D; media kept at: A: 37°C with 5% CO</w:t>
            </w:r>
            <w:r w:rsidRPr="00D52A82">
              <w:rPr>
                <w:rFonts w:asciiTheme="minorHAnsi" w:hAnsiTheme="minorHAnsi" w:cs="Times New Roman"/>
                <w:vertAlign w:val="subscript"/>
              </w:rPr>
              <w:t>2</w:t>
            </w:r>
            <w:r w:rsidRPr="00D52A82">
              <w:rPr>
                <w:rFonts w:asciiTheme="minorHAnsi" w:hAnsiTheme="minorHAnsi" w:cs="Times New Roman"/>
              </w:rPr>
              <w:t>, B: 22°C with 5% CO</w:t>
            </w:r>
            <w:r w:rsidRPr="00D52A82">
              <w:rPr>
                <w:rFonts w:asciiTheme="minorHAnsi" w:hAnsiTheme="minorHAnsi" w:cs="Times New Roman"/>
                <w:vertAlign w:val="subscript"/>
              </w:rPr>
              <w:t>2</w:t>
            </w:r>
            <w:r w:rsidRPr="00D52A82">
              <w:rPr>
                <w:rFonts w:asciiTheme="minorHAnsi" w:hAnsiTheme="minorHAnsi" w:cs="Times New Roman"/>
              </w:rPr>
              <w:t xml:space="preserve"> gassing for 30 seconds, C: 22°C with 5% CO</w:t>
            </w:r>
            <w:r w:rsidRPr="00D52A82">
              <w:rPr>
                <w:rFonts w:asciiTheme="minorHAnsi" w:hAnsiTheme="minorHAnsi" w:cs="Times New Roman"/>
                <w:vertAlign w:val="subscript"/>
              </w:rPr>
              <w:t>2</w:t>
            </w:r>
            <w:r w:rsidRPr="00D52A82">
              <w:rPr>
                <w:rFonts w:asciiTheme="minorHAnsi" w:hAnsiTheme="minorHAnsi" w:cs="Times New Roman"/>
              </w:rPr>
              <w:t xml:space="preserve"> gassing for 1 minute, D: 22°C with no supplementary CO</w:t>
            </w:r>
            <w:r w:rsidRPr="00D52A82">
              <w:rPr>
                <w:rFonts w:asciiTheme="minorHAnsi" w:hAnsiTheme="minorHAnsi" w:cs="Times New Roman"/>
                <w:vertAlign w:val="subscript"/>
              </w:rPr>
              <w:t>2</w:t>
            </w:r>
            <w:r w:rsidRPr="00D52A82">
              <w:rPr>
                <w:rFonts w:asciiTheme="minorHAnsi" w:hAnsiTheme="minorHAnsi" w:cs="Times New Roman"/>
              </w:rPr>
              <w:t>.</w:t>
            </w:r>
          </w:p>
          <w:p w14:paraId="462BC745" w14:textId="77777777" w:rsidR="002745E9" w:rsidRPr="007B1436" w:rsidRDefault="002745E9" w:rsidP="002745E9">
            <w:pPr>
              <w:rPr>
                <w:rFonts w:asciiTheme="minorHAnsi" w:hAnsiTheme="minorHAnsi" w:cs="Times New Roman"/>
                <w:sz w:val="20"/>
                <w:szCs w:val="20"/>
              </w:rPr>
            </w:pPr>
            <w:r w:rsidRPr="00D52A82">
              <w:rPr>
                <w:rFonts w:asciiTheme="minorHAnsi" w:hAnsiTheme="minorHAnsi" w:cs="Times New Roman"/>
              </w:rPr>
              <w:t>The control media, A, is buffered to have a pH of 7.4 when at 37°C with 5% CO</w:t>
            </w:r>
            <w:r w:rsidRPr="00D52A82">
              <w:rPr>
                <w:rFonts w:asciiTheme="minorHAnsi" w:hAnsiTheme="minorHAnsi" w:cs="Times New Roman"/>
                <w:vertAlign w:val="subscript"/>
              </w:rPr>
              <w:t>2</w:t>
            </w:r>
            <w:r w:rsidRPr="00D52A82">
              <w:rPr>
                <w:rFonts w:asciiTheme="minorHAnsi" w:hAnsiTheme="minorHAnsi" w:cs="Times New Roman"/>
              </w:rPr>
              <w:t xml:space="preserve"> which is shown above. Compared to media sample A; B has a slightly more alkaline pH, C appears to be at a similar pH and D is clearly more alkaline than all other samples.</w:t>
            </w:r>
          </w:p>
        </w:tc>
      </w:tr>
    </w:tbl>
    <w:p w14:paraId="2891530D" w14:textId="77777777" w:rsidR="00AF2A09" w:rsidRDefault="00AF2A09" w:rsidP="002745E9">
      <w:pPr>
        <w:rPr>
          <w:rFonts w:asciiTheme="minorHAnsi" w:hAnsiTheme="minorHAnsi" w:cs="Times New Roman"/>
        </w:rPr>
      </w:pPr>
    </w:p>
    <w:p w14:paraId="481198ED" w14:textId="77777777" w:rsidR="002745E9" w:rsidRPr="007B1436" w:rsidRDefault="002745E9" w:rsidP="002745E9">
      <w:pPr>
        <w:rPr>
          <w:rFonts w:asciiTheme="minorHAnsi" w:hAnsiTheme="minorHAnsi" w:cs="Times New Roman"/>
          <w:u w:val="single"/>
        </w:rPr>
      </w:pPr>
      <w:r w:rsidRPr="007B1436">
        <w:rPr>
          <w:rFonts w:asciiTheme="minorHAnsi" w:hAnsiTheme="minorHAnsi" w:cs="Times New Roman"/>
        </w:rPr>
        <w:t>From this brief visual investigation into media pH, it is shown that gassing with CO</w:t>
      </w:r>
      <w:r w:rsidRPr="007B1436">
        <w:rPr>
          <w:rFonts w:asciiTheme="minorHAnsi" w:hAnsiTheme="minorHAnsi" w:cs="Times New Roman"/>
          <w:vertAlign w:val="subscript"/>
        </w:rPr>
        <w:t>2</w:t>
      </w:r>
      <w:r w:rsidRPr="007B1436">
        <w:rPr>
          <w:rFonts w:asciiTheme="minorHAnsi" w:hAnsiTheme="minorHAnsi" w:cs="Times New Roman"/>
        </w:rPr>
        <w:t xml:space="preserve"> is necessary to prevent media pH alkalinity. The temperature of media does not appear to have an effect, however doubling the gassing time from 30 seconds to 1 minute leads to a pH almost identical to that of media kept in the incubator.</w:t>
      </w:r>
      <w:r w:rsidRPr="007B1436">
        <w:rPr>
          <w:rFonts w:asciiTheme="minorHAnsi" w:hAnsiTheme="minorHAnsi" w:cs="Times New Roman"/>
        </w:rPr>
        <w:br w:type="column"/>
      </w:r>
      <w:r w:rsidRPr="007B1436">
        <w:rPr>
          <w:rFonts w:asciiTheme="minorHAnsi" w:hAnsiTheme="minorHAnsi" w:cs="Times New Roman"/>
          <w:u w:val="single"/>
        </w:rPr>
        <w:t>Cell culture:</w:t>
      </w:r>
    </w:p>
    <w:p w14:paraId="662495DC" w14:textId="77777777" w:rsidR="002745E9" w:rsidRPr="007B1436" w:rsidRDefault="002745E9" w:rsidP="002745E9">
      <w:pPr>
        <w:ind w:firstLine="720"/>
        <w:rPr>
          <w:rFonts w:asciiTheme="minorHAnsi" w:hAnsiTheme="minorHAnsi" w:cs="Times New Roman"/>
        </w:rPr>
      </w:pPr>
      <w:r w:rsidRPr="007B1436">
        <w:rPr>
          <w:rFonts w:asciiTheme="minorHAnsi" w:hAnsiTheme="minorHAnsi" w:cs="Times New Roman"/>
        </w:rPr>
        <w:t>Human keratinocytes, fibroblasts adipose derived stem cells and bone marrow derived stem cells were cultured in an incubator at 37°C with 5% CO</w:t>
      </w:r>
      <w:r w:rsidRPr="007B1436">
        <w:rPr>
          <w:rFonts w:asciiTheme="minorHAnsi" w:hAnsiTheme="minorHAnsi" w:cs="Times New Roman"/>
          <w:vertAlign w:val="subscript"/>
        </w:rPr>
        <w:t>2</w:t>
      </w:r>
      <w:r w:rsidRPr="007B1436">
        <w:rPr>
          <w:rFonts w:asciiTheme="minorHAnsi" w:hAnsiTheme="minorHAnsi" w:cs="Times New Roman"/>
        </w:rPr>
        <w:t>. These cells were then resuspended and seeded into 12 well plates before being placed into the following culture conditions, either:</w:t>
      </w:r>
    </w:p>
    <w:p w14:paraId="249609FE" w14:textId="77777777" w:rsidR="002745E9" w:rsidRPr="007B1436" w:rsidRDefault="002745E9" w:rsidP="002745E9">
      <w:pPr>
        <w:pStyle w:val="ListParagraph"/>
        <w:numPr>
          <w:ilvl w:val="0"/>
          <w:numId w:val="2"/>
        </w:numPr>
        <w:spacing w:line="360" w:lineRule="auto"/>
        <w:rPr>
          <w:rFonts w:cs="Times New Roman"/>
          <w:vertAlign w:val="subscript"/>
        </w:rPr>
      </w:pPr>
      <w:r w:rsidRPr="007B1436">
        <w:rPr>
          <w:rFonts w:cs="Times New Roman"/>
        </w:rPr>
        <w:t>In an incubator at 37°C with 5% CO</w:t>
      </w:r>
      <w:r w:rsidRPr="007B1436">
        <w:rPr>
          <w:rFonts w:cs="Times New Roman"/>
          <w:vertAlign w:val="subscript"/>
        </w:rPr>
        <w:t>2</w:t>
      </w:r>
    </w:p>
    <w:p w14:paraId="2B0A0C6C" w14:textId="77777777" w:rsidR="002745E9" w:rsidRPr="007B1436" w:rsidRDefault="002745E9" w:rsidP="002745E9">
      <w:pPr>
        <w:pStyle w:val="ListParagraph"/>
        <w:numPr>
          <w:ilvl w:val="0"/>
          <w:numId w:val="2"/>
        </w:numPr>
        <w:spacing w:line="360" w:lineRule="auto"/>
        <w:rPr>
          <w:rFonts w:cs="Times New Roman"/>
          <w:vertAlign w:val="subscript"/>
        </w:rPr>
      </w:pPr>
      <w:r w:rsidRPr="007B1436">
        <w:rPr>
          <w:rFonts w:cs="Times New Roman"/>
        </w:rPr>
        <w:t>In transport boxes at ambient temperatures (~22°C) supplemented with 5% CO</w:t>
      </w:r>
      <w:r w:rsidRPr="007B1436">
        <w:rPr>
          <w:rFonts w:cs="Times New Roman"/>
          <w:vertAlign w:val="subscript"/>
        </w:rPr>
        <w:t>2</w:t>
      </w:r>
    </w:p>
    <w:p w14:paraId="3B8B5916" w14:textId="77777777" w:rsidR="002745E9" w:rsidRPr="007B1436" w:rsidRDefault="002745E9" w:rsidP="002745E9">
      <w:pPr>
        <w:pStyle w:val="ListParagraph"/>
        <w:numPr>
          <w:ilvl w:val="0"/>
          <w:numId w:val="2"/>
        </w:numPr>
        <w:spacing w:line="360" w:lineRule="auto"/>
        <w:rPr>
          <w:rFonts w:cs="Times New Roman"/>
          <w:vertAlign w:val="subscript"/>
        </w:rPr>
      </w:pPr>
      <w:r w:rsidRPr="007B1436">
        <w:rPr>
          <w:rFonts w:cs="Times New Roman"/>
        </w:rPr>
        <w:t>In transport boxes at ambient temperatures (~22°C) with unsealed tubes exposed to air</w:t>
      </w:r>
    </w:p>
    <w:p w14:paraId="6BE57044" w14:textId="77777777" w:rsidR="002745E9" w:rsidRPr="007B1436" w:rsidRDefault="002745E9" w:rsidP="002745E9">
      <w:pPr>
        <w:pStyle w:val="Normal1"/>
        <w:spacing w:line="360" w:lineRule="auto"/>
        <w:rPr>
          <w:rFonts w:asciiTheme="minorHAnsi" w:hAnsiTheme="minorHAnsi" w:cs="Times New Roman"/>
          <w:color w:val="auto"/>
          <w:sz w:val="24"/>
          <w:szCs w:val="24"/>
        </w:rPr>
      </w:pPr>
    </w:p>
    <w:p w14:paraId="5C10C149" w14:textId="77777777" w:rsidR="002745E9" w:rsidRPr="007B1436" w:rsidRDefault="002745E9" w:rsidP="002745E9">
      <w:pPr>
        <w:pStyle w:val="Normal1"/>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The following cell/scaffold combinations were examined:</w:t>
      </w:r>
    </w:p>
    <w:p w14:paraId="09D3EC9B"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Fibroblasts on tissue culture plastic</w:t>
      </w:r>
    </w:p>
    <w:p w14:paraId="2228BD0B"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Keratinocytes on tissue culture plastic</w:t>
      </w:r>
    </w:p>
    <w:p w14:paraId="0FE91475"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BMSCs on tissue culture plastic</w:t>
      </w:r>
    </w:p>
    <w:p w14:paraId="7BC28E96"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ADSCs on tissue culture plastic</w:t>
      </w:r>
    </w:p>
    <w:p w14:paraId="71E518A2"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ADSCs on electrospun PLGA scaffolds</w:t>
      </w:r>
    </w:p>
    <w:p w14:paraId="7CEF00B3" w14:textId="77777777" w:rsidR="002745E9" w:rsidRPr="007B1436" w:rsidRDefault="002745E9" w:rsidP="002745E9">
      <w:pPr>
        <w:pStyle w:val="Normal1"/>
        <w:numPr>
          <w:ilvl w:val="0"/>
          <w:numId w:val="3"/>
        </w:numPr>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ADSCs encapsulated in fibrin gels</w:t>
      </w:r>
    </w:p>
    <w:p w14:paraId="77FACAFC" w14:textId="77777777" w:rsidR="002745E9" w:rsidRPr="007B1436" w:rsidRDefault="002745E9" w:rsidP="002745E9">
      <w:pPr>
        <w:pStyle w:val="Normal1"/>
        <w:spacing w:line="360" w:lineRule="auto"/>
        <w:rPr>
          <w:rFonts w:asciiTheme="minorHAnsi" w:hAnsiTheme="minorHAnsi" w:cs="Times New Roman"/>
          <w:color w:val="auto"/>
          <w:sz w:val="24"/>
          <w:szCs w:val="24"/>
        </w:rPr>
      </w:pPr>
    </w:p>
    <w:p w14:paraId="6B4A1E67" w14:textId="77777777" w:rsidR="002745E9" w:rsidRPr="007B1436" w:rsidRDefault="002745E9" w:rsidP="002745E9">
      <w:pPr>
        <w:pStyle w:val="Normal1"/>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Whether on tissue culture plastic or scaffold, all cells were seeded at a concentration of 100,000 cells, and cell viability was assessed using an MTT viability assay 48 hours after being moved to the designated transport condition.</w:t>
      </w:r>
    </w:p>
    <w:p w14:paraId="157D552C" w14:textId="77777777" w:rsidR="002745E9" w:rsidRPr="007B1436" w:rsidRDefault="002745E9" w:rsidP="002745E9">
      <w:pPr>
        <w:pStyle w:val="Normal1"/>
        <w:spacing w:line="360" w:lineRule="auto"/>
        <w:rPr>
          <w:rFonts w:asciiTheme="minorHAnsi" w:hAnsiTheme="minorHAnsi" w:cs="Times New Roman"/>
          <w:color w:val="auto"/>
          <w:sz w:val="24"/>
          <w:szCs w:val="24"/>
        </w:rPr>
      </w:pPr>
    </w:p>
    <w:p w14:paraId="0439474A" w14:textId="77777777" w:rsidR="002745E9" w:rsidRPr="007B1436" w:rsidRDefault="002745E9" w:rsidP="002745E9">
      <w:pPr>
        <w:pStyle w:val="Normal1"/>
        <w:spacing w:line="360" w:lineRule="auto"/>
        <w:rPr>
          <w:rFonts w:asciiTheme="minorHAnsi" w:hAnsiTheme="minorHAnsi" w:cs="Times New Roman"/>
          <w:color w:val="auto"/>
          <w:sz w:val="24"/>
          <w:szCs w:val="24"/>
          <w:u w:val="single"/>
        </w:rPr>
      </w:pPr>
      <w:r w:rsidRPr="007B1436">
        <w:rPr>
          <w:rFonts w:asciiTheme="minorHAnsi" w:hAnsiTheme="minorHAnsi" w:cs="Times New Roman"/>
          <w:color w:val="auto"/>
          <w:sz w:val="24"/>
          <w:szCs w:val="24"/>
          <w:u w:val="single"/>
        </w:rPr>
        <w:t>ADSC migration from fibrin to DED after 48 hours in transport conditions:</w:t>
      </w:r>
    </w:p>
    <w:p w14:paraId="24708E3E" w14:textId="77777777" w:rsidR="002745E9" w:rsidRPr="007B1436" w:rsidRDefault="002745E9" w:rsidP="002745E9">
      <w:pPr>
        <w:pStyle w:val="Normal1"/>
        <w:spacing w:line="360" w:lineRule="auto"/>
        <w:rPr>
          <w:rFonts w:asciiTheme="minorHAnsi" w:hAnsiTheme="minorHAnsi" w:cs="Times New Roman"/>
          <w:color w:val="auto"/>
          <w:sz w:val="24"/>
          <w:szCs w:val="24"/>
        </w:rPr>
      </w:pPr>
      <w:r w:rsidRPr="007B1436">
        <w:rPr>
          <w:rFonts w:asciiTheme="minorHAnsi" w:hAnsiTheme="minorHAnsi" w:cs="Times New Roman"/>
          <w:color w:val="auto"/>
          <w:sz w:val="24"/>
          <w:szCs w:val="24"/>
        </w:rPr>
        <w:t>Furthermore, an investigation into whether cells would be able to migrate from scaffold to DED after being kept in transport conditions for 48 hours was undertaken. 1x10</w:t>
      </w:r>
      <w:r w:rsidRPr="007B1436">
        <w:rPr>
          <w:rFonts w:asciiTheme="minorHAnsi" w:hAnsiTheme="minorHAnsi" w:cs="Times New Roman"/>
          <w:color w:val="auto"/>
          <w:sz w:val="24"/>
          <w:szCs w:val="24"/>
          <w:vertAlign w:val="superscript"/>
        </w:rPr>
        <w:t>6</w:t>
      </w:r>
      <w:r w:rsidRPr="007B1436">
        <w:rPr>
          <w:rFonts w:asciiTheme="minorHAnsi" w:hAnsiTheme="minorHAnsi" w:cs="Times New Roman"/>
          <w:color w:val="auto"/>
          <w:sz w:val="24"/>
          <w:szCs w:val="24"/>
        </w:rPr>
        <w:t xml:space="preserve"> ADSCs were encapsulated in fibrin gels and stored in the transport containers at ambient temperatures for 48 hours. After this time, gels were moved with forceps to DED and placed in the incubator for 24, 48, 96 or 168 hours. At each time point, a fibrin clot was moved to a separate well and DED incubated with 1ml MTT solution for 45 minutes. The results of this were photographed and compared.</w:t>
      </w:r>
    </w:p>
    <w:p w14:paraId="0D0DA862" w14:textId="77777777" w:rsidR="002745E9" w:rsidRPr="007B1436" w:rsidRDefault="002745E9" w:rsidP="002745E9">
      <w:pPr>
        <w:pStyle w:val="Heading2"/>
        <w:rPr>
          <w:color w:val="auto"/>
        </w:rPr>
      </w:pPr>
      <w:bookmarkStart w:id="163" w:name="_Toc358625799"/>
      <w:bookmarkStart w:id="164" w:name="_Toc362554034"/>
      <w:r w:rsidRPr="007B1436">
        <w:rPr>
          <w:color w:val="auto"/>
        </w:rPr>
        <w:t>Hypothesis:</w:t>
      </w:r>
      <w:bookmarkEnd w:id="163"/>
      <w:bookmarkEnd w:id="164"/>
    </w:p>
    <w:p w14:paraId="6001727E" w14:textId="77777777" w:rsidR="002745E9" w:rsidRPr="007B1436" w:rsidRDefault="002745E9" w:rsidP="002745E9">
      <w:pPr>
        <w:rPr>
          <w:rFonts w:asciiTheme="minorHAnsi" w:hAnsiTheme="minorHAnsi"/>
        </w:rPr>
      </w:pPr>
      <w:r w:rsidRPr="007B1436">
        <w:rPr>
          <w:rFonts w:asciiTheme="minorHAnsi" w:hAnsiTheme="minorHAnsi"/>
        </w:rPr>
        <w:t>From previous data shown, it appears the pH of cell media can be kept similar out of the incubator by gassing a container with 5% CO</w:t>
      </w:r>
      <w:r w:rsidRPr="007B1436">
        <w:rPr>
          <w:rFonts w:asciiTheme="minorHAnsi" w:hAnsiTheme="minorHAnsi"/>
          <w:vertAlign w:val="subscript"/>
        </w:rPr>
        <w:t>2</w:t>
      </w:r>
      <w:r w:rsidRPr="007B1436">
        <w:rPr>
          <w:rFonts w:asciiTheme="minorHAnsi" w:hAnsiTheme="minorHAnsi"/>
        </w:rPr>
        <w:t>. The hypothesis tested will be that cell viability will not be affected by culture conditions outside of the incubator at ambient temperatures (~22</w:t>
      </w:r>
      <w:r w:rsidRPr="007B1436">
        <w:rPr>
          <w:rFonts w:asciiTheme="minorHAnsi" w:hAnsiTheme="minorHAnsi" w:cs="Times New Roman"/>
        </w:rPr>
        <w:t>°C)</w:t>
      </w:r>
      <w:r w:rsidRPr="007B1436">
        <w:rPr>
          <w:rFonts w:asciiTheme="minorHAnsi" w:hAnsiTheme="minorHAnsi"/>
        </w:rPr>
        <w:t xml:space="preserve"> if flushed with 5% CO</w:t>
      </w:r>
      <w:r w:rsidRPr="007B1436">
        <w:rPr>
          <w:rFonts w:asciiTheme="minorHAnsi" w:hAnsiTheme="minorHAnsi"/>
          <w:vertAlign w:val="subscript"/>
        </w:rPr>
        <w:t>2</w:t>
      </w:r>
      <w:r w:rsidRPr="007B1436">
        <w:rPr>
          <w:rFonts w:asciiTheme="minorHAnsi" w:hAnsiTheme="minorHAnsi"/>
        </w:rPr>
        <w:t xml:space="preserve"> against controls in the incubator. This will be tested against a probability of p&lt;0.05.</w:t>
      </w:r>
    </w:p>
    <w:p w14:paraId="32924323" w14:textId="77777777" w:rsidR="002745E9" w:rsidRPr="007B1436" w:rsidRDefault="002745E9" w:rsidP="002745E9">
      <w:pPr>
        <w:ind w:firstLine="720"/>
        <w:rPr>
          <w:rFonts w:asciiTheme="minorHAnsi" w:hAnsiTheme="minorHAnsi"/>
        </w:rPr>
      </w:pPr>
      <w:r w:rsidRPr="007B1436">
        <w:rPr>
          <w:rFonts w:asciiTheme="minorHAnsi" w:hAnsiTheme="minorHAnsi"/>
        </w:rPr>
        <w:t>Secondly, the effect of CO</w:t>
      </w:r>
      <w:r w:rsidRPr="007B1436">
        <w:rPr>
          <w:rFonts w:asciiTheme="minorHAnsi" w:hAnsiTheme="minorHAnsi"/>
          <w:vertAlign w:val="subscript"/>
        </w:rPr>
        <w:t>2</w:t>
      </w:r>
      <w:r w:rsidRPr="007B1436">
        <w:rPr>
          <w:rFonts w:asciiTheme="minorHAnsi" w:hAnsiTheme="minorHAnsi"/>
        </w:rPr>
        <w:t xml:space="preserve"> gassing on cell cultures when in transport conditions at ambient temperatures (~22</w:t>
      </w:r>
      <w:r w:rsidRPr="007B1436">
        <w:rPr>
          <w:rFonts w:asciiTheme="minorHAnsi" w:hAnsiTheme="minorHAnsi" w:cs="Times New Roman"/>
        </w:rPr>
        <w:t xml:space="preserve">°C) will be analysed. The hypothesis tested will be that </w:t>
      </w:r>
      <w:r w:rsidRPr="007B1436">
        <w:rPr>
          <w:rFonts w:asciiTheme="minorHAnsi" w:hAnsiTheme="minorHAnsi"/>
        </w:rPr>
        <w:t>CO</w:t>
      </w:r>
      <w:r w:rsidRPr="007B1436">
        <w:rPr>
          <w:rFonts w:asciiTheme="minorHAnsi" w:hAnsiTheme="minorHAnsi"/>
          <w:vertAlign w:val="subscript"/>
        </w:rPr>
        <w:t>2</w:t>
      </w:r>
      <w:r w:rsidRPr="007B1436">
        <w:rPr>
          <w:rFonts w:asciiTheme="minorHAnsi" w:hAnsiTheme="minorHAnsi"/>
        </w:rPr>
        <w:t xml:space="preserve"> gassing is necessary for cells to remain viable. This will be tested against a probability of p&lt;0.05.</w:t>
      </w:r>
    </w:p>
    <w:p w14:paraId="302656C1" w14:textId="77777777" w:rsidR="002745E9" w:rsidRPr="007B1436" w:rsidRDefault="002745E9" w:rsidP="002745E9">
      <w:pPr>
        <w:rPr>
          <w:rFonts w:asciiTheme="minorHAnsi" w:hAnsiTheme="minorHAnsi"/>
        </w:rPr>
      </w:pPr>
    </w:p>
    <w:p w14:paraId="49DAF710" w14:textId="77777777" w:rsidR="002745E9" w:rsidRPr="007B1436" w:rsidRDefault="002745E9" w:rsidP="002745E9">
      <w:pPr>
        <w:pStyle w:val="Heading2"/>
        <w:rPr>
          <w:color w:val="auto"/>
        </w:rPr>
      </w:pPr>
      <w:bookmarkStart w:id="165" w:name="_Toc358625800"/>
      <w:bookmarkStart w:id="166" w:name="_Toc362554035"/>
      <w:r w:rsidRPr="007B1436">
        <w:rPr>
          <w:color w:val="auto"/>
        </w:rPr>
        <w:t>Results:</w:t>
      </w:r>
      <w:bookmarkEnd w:id="165"/>
      <w:bookmarkEnd w:id="166"/>
    </w:p>
    <w:p w14:paraId="70450F8E" w14:textId="77777777" w:rsidR="002745E9" w:rsidRPr="007B1436" w:rsidRDefault="002745E9" w:rsidP="002745E9">
      <w:pPr>
        <w:pStyle w:val="Normal1"/>
        <w:spacing w:line="360" w:lineRule="auto"/>
        <w:rPr>
          <w:rFonts w:asciiTheme="minorHAnsi" w:hAnsiTheme="minorHAnsi" w:cs="Times New Roman"/>
          <w:color w:val="auto"/>
        </w:rPr>
      </w:pPr>
    </w:p>
    <w:p w14:paraId="2472A643" w14:textId="77777777" w:rsidR="002745E9" w:rsidRPr="007B1436" w:rsidRDefault="002745E9" w:rsidP="002745E9">
      <w:pPr>
        <w:rPr>
          <w:rFonts w:asciiTheme="minorHAnsi" w:hAnsiTheme="minorHAnsi"/>
        </w:rPr>
      </w:pPr>
      <w:r w:rsidRPr="007B1436">
        <w:rPr>
          <w:rFonts w:asciiTheme="minorHAnsi" w:hAnsiTheme="minorHAnsi"/>
        </w:rPr>
        <w:t xml:space="preserve">Comparisons were made of viabilities when cells were stored in an incubator at </w:t>
      </w:r>
      <w:r w:rsidRPr="007B1436">
        <w:rPr>
          <w:rFonts w:asciiTheme="minorHAnsi" w:hAnsiTheme="minorHAnsi" w:cs="Times New Roman"/>
        </w:rPr>
        <w:t>37°C with 5% CO</w:t>
      </w:r>
      <w:r w:rsidRPr="007B1436">
        <w:rPr>
          <w:rFonts w:asciiTheme="minorHAnsi" w:hAnsiTheme="minorHAnsi" w:cs="Times New Roman"/>
          <w:vertAlign w:val="subscript"/>
        </w:rPr>
        <w:t>2</w:t>
      </w:r>
      <w:r w:rsidRPr="007B1436">
        <w:rPr>
          <w:rFonts w:asciiTheme="minorHAnsi" w:hAnsiTheme="minorHAnsi" w:cs="Times New Roman"/>
        </w:rPr>
        <w:t xml:space="preserve"> vs transport containers at ambient temperatures (~22°C) supplemented with 5% CO</w:t>
      </w:r>
      <w:r w:rsidRPr="007B1436">
        <w:rPr>
          <w:rFonts w:asciiTheme="minorHAnsi" w:hAnsiTheme="minorHAnsi" w:cs="Times New Roman"/>
          <w:vertAlign w:val="subscript"/>
        </w:rPr>
        <w:t>2</w:t>
      </w:r>
      <w:r w:rsidRPr="007B1436">
        <w:rPr>
          <w:rFonts w:asciiTheme="minorHAnsi" w:hAnsiTheme="minorHAnsi" w:cs="Times New Roman"/>
        </w:rPr>
        <w:t xml:space="preserve"> or without 5% CO</w:t>
      </w:r>
      <w:r w:rsidRPr="007B1436">
        <w:rPr>
          <w:rFonts w:asciiTheme="minorHAnsi" w:hAnsiTheme="minorHAnsi" w:cs="Times New Roman"/>
          <w:vertAlign w:val="subscript"/>
        </w:rPr>
        <w:t>2</w:t>
      </w:r>
      <w:r w:rsidRPr="007B1436">
        <w:rPr>
          <w:rFonts w:asciiTheme="minorHAnsi" w:hAnsiTheme="minorHAnsi"/>
        </w:rPr>
        <w:t>. These comparisons illustrate the impact of changing the storage temperature or altering the concentration of CO</w:t>
      </w:r>
      <w:r w:rsidRPr="007B1436">
        <w:rPr>
          <w:rFonts w:asciiTheme="minorHAnsi" w:hAnsiTheme="minorHAnsi" w:cs="Times New Roman"/>
          <w:vertAlign w:val="subscript"/>
        </w:rPr>
        <w:t>2</w:t>
      </w:r>
      <w:r w:rsidRPr="007B1436">
        <w:rPr>
          <w:rFonts w:asciiTheme="minorHAnsi" w:hAnsiTheme="minorHAnsi"/>
        </w:rPr>
        <w:t xml:space="preserve"> in the air of the container. Percentage changes in cell viability were calculated and statistical differences in cell viability calculated using an unpaired 2-tailed Students’ t test with the significance level set at p&lt;0.05.</w:t>
      </w:r>
    </w:p>
    <w:p w14:paraId="5D610C90" w14:textId="77777777" w:rsidR="002745E9" w:rsidRPr="007B1436" w:rsidRDefault="002745E9" w:rsidP="002745E9">
      <w:pPr>
        <w:rPr>
          <w:rFonts w:asciiTheme="minorHAnsi" w:hAnsiTheme="minorHAnsi"/>
        </w:rPr>
      </w:pPr>
    </w:p>
    <w:p w14:paraId="6F2BE14D" w14:textId="77777777" w:rsidR="002745E9" w:rsidRPr="007B1436" w:rsidRDefault="002745E9" w:rsidP="002745E9">
      <w:pPr>
        <w:rPr>
          <w:rFonts w:asciiTheme="minorHAnsi" w:hAnsiTheme="minorHAnsi"/>
        </w:rPr>
        <w:sectPr w:rsidR="002745E9" w:rsidRPr="007B1436" w:rsidSect="00AD02DD">
          <w:footerReference w:type="even" r:id="rId52"/>
          <w:footerReference w:type="default" r:id="rId53"/>
          <w:pgSz w:w="11900" w:h="16840"/>
          <w:pgMar w:top="1440" w:right="1800" w:bottom="1440" w:left="1800" w:header="708" w:footer="708" w:gutter="0"/>
          <w:cols w:space="708"/>
          <w:docGrid w:linePitch="360"/>
        </w:sectPr>
      </w:pPr>
    </w:p>
    <w:p w14:paraId="016F43E2" w14:textId="77777777"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color w:val="auto"/>
        </w:rPr>
        <w:t>Table 1: Effect of cell viability when cell cultures are kept at 22°C in regular air, 22°C with 5% CO</w:t>
      </w:r>
      <w:r w:rsidRPr="007B1436">
        <w:rPr>
          <w:rFonts w:asciiTheme="minorHAnsi" w:hAnsiTheme="minorHAnsi" w:cs="Times New Roman"/>
          <w:color w:val="auto"/>
          <w:vertAlign w:val="subscript"/>
        </w:rPr>
        <w:t>2</w:t>
      </w:r>
      <w:r w:rsidRPr="007B1436">
        <w:rPr>
          <w:rFonts w:asciiTheme="minorHAnsi" w:hAnsiTheme="minorHAnsi" w:cs="Times New Roman"/>
          <w:color w:val="auto"/>
        </w:rPr>
        <w:t xml:space="preserve"> or 37°C with 5% CO</w:t>
      </w:r>
      <w:r w:rsidRPr="007B1436">
        <w:rPr>
          <w:rFonts w:asciiTheme="minorHAnsi" w:hAnsiTheme="minorHAnsi" w:cs="Times New Roman"/>
          <w:color w:val="auto"/>
          <w:vertAlign w:val="subscript"/>
        </w:rPr>
        <w:t>2</w:t>
      </w:r>
      <w:r w:rsidRPr="007B1436">
        <w:rPr>
          <w:rFonts w:asciiTheme="minorHAnsi" w:hAnsiTheme="minorHAnsi" w:cs="Times New Roman"/>
          <w:color w:val="auto"/>
        </w:rPr>
        <w:t xml:space="preserve"> (3SF):</w:t>
      </w:r>
    </w:p>
    <w:tbl>
      <w:tblPr>
        <w:tblW w:w="137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5"/>
        <w:gridCol w:w="1199"/>
        <w:gridCol w:w="1493"/>
        <w:gridCol w:w="1493"/>
        <w:gridCol w:w="1493"/>
        <w:gridCol w:w="2934"/>
        <w:gridCol w:w="2746"/>
        <w:gridCol w:w="992"/>
      </w:tblGrid>
      <w:tr w:rsidR="001F1E75" w:rsidRPr="007B1436" w14:paraId="5F7F46B8" w14:textId="77777777" w:rsidTr="002C61DC">
        <w:trPr>
          <w:trHeight w:val="300"/>
        </w:trPr>
        <w:tc>
          <w:tcPr>
            <w:tcW w:w="1415" w:type="dxa"/>
            <w:vAlign w:val="bottom"/>
          </w:tcPr>
          <w:p w14:paraId="248BE0C9" w14:textId="77777777" w:rsidR="001F1E75" w:rsidRPr="007B1436" w:rsidRDefault="001F1E75" w:rsidP="002745E9">
            <w:pPr>
              <w:rPr>
                <w:rFonts w:asciiTheme="minorHAnsi" w:eastAsia="Times New Roman" w:hAnsiTheme="minorHAnsi" w:cs="Times New Roman"/>
              </w:rPr>
            </w:pPr>
          </w:p>
        </w:tc>
        <w:tc>
          <w:tcPr>
            <w:tcW w:w="1199" w:type="dxa"/>
          </w:tcPr>
          <w:p w14:paraId="253B54E4" w14:textId="77777777" w:rsidR="001F1E75" w:rsidRPr="007B1436" w:rsidRDefault="001F1E75" w:rsidP="002745E9">
            <w:pPr>
              <w:rPr>
                <w:rFonts w:asciiTheme="minorHAnsi" w:eastAsia="Times New Roman" w:hAnsiTheme="minorHAnsi" w:cs="Times New Roman"/>
              </w:rPr>
            </w:pPr>
          </w:p>
        </w:tc>
        <w:tc>
          <w:tcPr>
            <w:tcW w:w="4479" w:type="dxa"/>
            <w:gridSpan w:val="3"/>
            <w:shd w:val="clear" w:color="auto" w:fill="auto"/>
            <w:noWrap/>
            <w:vAlign w:val="bottom"/>
          </w:tcPr>
          <w:p w14:paraId="703473F2" w14:textId="42694964" w:rsidR="001F1E75" w:rsidRPr="007B1436" w:rsidRDefault="001F1E75" w:rsidP="002745E9">
            <w:pPr>
              <w:jc w:val="center"/>
              <w:rPr>
                <w:rFonts w:asciiTheme="minorHAnsi" w:eastAsia="Times New Roman" w:hAnsiTheme="minorHAnsi" w:cs="Times New Roman"/>
              </w:rPr>
            </w:pPr>
            <w:r w:rsidRPr="007B1436">
              <w:rPr>
                <w:rFonts w:asciiTheme="minorHAnsi" w:eastAsia="Times New Roman" w:hAnsiTheme="minorHAnsi" w:cs="Times New Roman"/>
              </w:rPr>
              <w:t xml:space="preserve">Culture condition, </w:t>
            </w:r>
            <w:r>
              <w:rPr>
                <w:rFonts w:asciiTheme="minorHAnsi" w:eastAsia="Times New Roman" w:hAnsiTheme="minorHAnsi" w:cs="Times New Roman"/>
              </w:rPr>
              <w:t xml:space="preserve">mean </w:t>
            </w:r>
            <w:r w:rsidRPr="007B1436">
              <w:rPr>
                <w:rFonts w:asciiTheme="minorHAnsi" w:eastAsia="Times New Roman" w:hAnsiTheme="minorHAnsi" w:cs="Times New Roman"/>
              </w:rPr>
              <w:t>MTT viability data</w:t>
            </w:r>
          </w:p>
        </w:tc>
        <w:tc>
          <w:tcPr>
            <w:tcW w:w="2934" w:type="dxa"/>
            <w:shd w:val="clear" w:color="auto" w:fill="auto"/>
            <w:noWrap/>
            <w:vAlign w:val="bottom"/>
          </w:tcPr>
          <w:p w14:paraId="27510D8E"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Comparing viability of cells at 22</w:t>
            </w:r>
            <w:r w:rsidRPr="007B1436">
              <w:rPr>
                <w:rFonts w:asciiTheme="minorHAnsi" w:hAnsiTheme="minorHAnsi" w:cs="Times New Roman"/>
              </w:rPr>
              <w:t xml:space="preserve">°C vs </w:t>
            </w:r>
            <w:r w:rsidRPr="007B1436">
              <w:rPr>
                <w:rFonts w:asciiTheme="minorHAnsi" w:eastAsia="Times New Roman" w:hAnsiTheme="minorHAnsi" w:cs="Times New Roman"/>
              </w:rPr>
              <w:t>37</w:t>
            </w:r>
            <w:r w:rsidRPr="007B1436">
              <w:rPr>
                <w:rFonts w:asciiTheme="minorHAnsi" w:hAnsiTheme="minorHAnsi" w:cs="Times New Roman"/>
              </w:rPr>
              <w:t>°C</w:t>
            </w:r>
            <w:r w:rsidRPr="007B1436">
              <w:rPr>
                <w:rFonts w:asciiTheme="minorHAnsi" w:eastAsia="Times New Roman" w:hAnsiTheme="minorHAnsi" w:cs="Times New Roman"/>
              </w:rPr>
              <w:t xml:space="preserve"> + 5% CO</w:t>
            </w:r>
            <w:r w:rsidRPr="007B1436">
              <w:rPr>
                <w:rFonts w:asciiTheme="minorHAnsi" w:eastAsia="Times New Roman" w:hAnsiTheme="minorHAnsi" w:cs="Times New Roman"/>
                <w:vertAlign w:val="subscript"/>
              </w:rPr>
              <w:t>2</w:t>
            </w:r>
          </w:p>
        </w:tc>
        <w:tc>
          <w:tcPr>
            <w:tcW w:w="2746" w:type="dxa"/>
            <w:shd w:val="clear" w:color="auto" w:fill="auto"/>
            <w:vAlign w:val="bottom"/>
          </w:tcPr>
          <w:p w14:paraId="6B81BB67" w14:textId="77777777" w:rsidR="001F1E75" w:rsidRPr="007B1436" w:rsidRDefault="001F1E75" w:rsidP="002745E9">
            <w:pPr>
              <w:rPr>
                <w:rFonts w:asciiTheme="minorHAnsi" w:eastAsia="Times New Roman" w:hAnsiTheme="minorHAnsi" w:cs="Times New Roman"/>
                <w:vertAlign w:val="subscript"/>
              </w:rPr>
            </w:pPr>
            <w:r w:rsidRPr="007B1436">
              <w:rPr>
                <w:rFonts w:asciiTheme="minorHAnsi" w:eastAsia="Times New Roman" w:hAnsiTheme="minorHAnsi" w:cs="Times New Roman"/>
              </w:rPr>
              <w:t>Comparing viability of cells at 22</w:t>
            </w:r>
            <w:r w:rsidRPr="007B1436">
              <w:rPr>
                <w:rFonts w:asciiTheme="minorHAnsi" w:hAnsiTheme="minorHAnsi" w:cs="Times New Roman"/>
              </w:rPr>
              <w:t>°C with C</w:t>
            </w:r>
            <w:r w:rsidRPr="007B1436">
              <w:rPr>
                <w:rFonts w:asciiTheme="minorHAnsi" w:eastAsia="Times New Roman" w:hAnsiTheme="minorHAnsi" w:cs="Times New Roman"/>
              </w:rPr>
              <w:t>O</w:t>
            </w:r>
            <w:r w:rsidRPr="007B1436">
              <w:rPr>
                <w:rFonts w:asciiTheme="minorHAnsi" w:eastAsia="Times New Roman" w:hAnsiTheme="minorHAnsi" w:cs="Times New Roman"/>
                <w:vertAlign w:val="subscript"/>
              </w:rPr>
              <w:t>2</w:t>
            </w:r>
            <w:r w:rsidRPr="007B1436">
              <w:rPr>
                <w:rFonts w:asciiTheme="minorHAnsi" w:eastAsia="Times New Roman" w:hAnsiTheme="minorHAnsi" w:cs="Times New Roman"/>
              </w:rPr>
              <w:t xml:space="preserve"> vs wit</w:t>
            </w:r>
            <w:r w:rsidRPr="007B1436">
              <w:rPr>
                <w:rFonts w:asciiTheme="minorHAnsi" w:hAnsiTheme="minorHAnsi" w:cs="Times New Roman"/>
              </w:rPr>
              <w:t>hout C</w:t>
            </w:r>
            <w:r w:rsidRPr="007B1436">
              <w:rPr>
                <w:rFonts w:asciiTheme="minorHAnsi" w:eastAsia="Times New Roman" w:hAnsiTheme="minorHAnsi" w:cs="Times New Roman"/>
              </w:rPr>
              <w:t>O</w:t>
            </w:r>
            <w:r w:rsidRPr="007B1436">
              <w:rPr>
                <w:rFonts w:asciiTheme="minorHAnsi" w:eastAsia="Times New Roman" w:hAnsiTheme="minorHAnsi" w:cs="Times New Roman"/>
                <w:vertAlign w:val="subscript"/>
              </w:rPr>
              <w:t>2</w:t>
            </w:r>
          </w:p>
        </w:tc>
        <w:tc>
          <w:tcPr>
            <w:tcW w:w="992" w:type="dxa"/>
            <w:shd w:val="clear" w:color="auto" w:fill="auto"/>
          </w:tcPr>
          <w:p w14:paraId="6AFF4ECF" w14:textId="6BB0C091"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Figure</w:t>
            </w:r>
          </w:p>
        </w:tc>
      </w:tr>
      <w:tr w:rsidR="001F1E75" w:rsidRPr="007B1436" w14:paraId="334C2E96" w14:textId="77777777" w:rsidTr="002C61DC">
        <w:trPr>
          <w:trHeight w:val="300"/>
        </w:trPr>
        <w:tc>
          <w:tcPr>
            <w:tcW w:w="1415" w:type="dxa"/>
            <w:vAlign w:val="bottom"/>
          </w:tcPr>
          <w:p w14:paraId="30C8F3DC"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Cell type</w:t>
            </w:r>
          </w:p>
        </w:tc>
        <w:tc>
          <w:tcPr>
            <w:tcW w:w="1199" w:type="dxa"/>
            <w:vAlign w:val="bottom"/>
          </w:tcPr>
          <w:p w14:paraId="284011CB"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Substrate</w:t>
            </w:r>
          </w:p>
        </w:tc>
        <w:tc>
          <w:tcPr>
            <w:tcW w:w="1493" w:type="dxa"/>
            <w:shd w:val="clear" w:color="auto" w:fill="auto"/>
            <w:noWrap/>
            <w:vAlign w:val="bottom"/>
            <w:hideMark/>
          </w:tcPr>
          <w:p w14:paraId="3CF76E8A"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22</w:t>
            </w:r>
            <w:r w:rsidRPr="007B1436">
              <w:rPr>
                <w:rFonts w:asciiTheme="minorHAnsi" w:hAnsiTheme="minorHAnsi" w:cs="Times New Roman"/>
              </w:rPr>
              <w:t>°C</w:t>
            </w:r>
          </w:p>
        </w:tc>
        <w:tc>
          <w:tcPr>
            <w:tcW w:w="1493" w:type="dxa"/>
            <w:shd w:val="clear" w:color="auto" w:fill="auto"/>
            <w:noWrap/>
            <w:vAlign w:val="bottom"/>
            <w:hideMark/>
          </w:tcPr>
          <w:p w14:paraId="7B587D25"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22</w:t>
            </w:r>
            <w:r w:rsidRPr="007B1436">
              <w:rPr>
                <w:rFonts w:asciiTheme="minorHAnsi" w:hAnsiTheme="minorHAnsi" w:cs="Times New Roman"/>
              </w:rPr>
              <w:t>°C +</w:t>
            </w:r>
            <w:r w:rsidRPr="007B1436">
              <w:rPr>
                <w:rFonts w:asciiTheme="minorHAnsi" w:eastAsia="Times New Roman" w:hAnsiTheme="minorHAnsi" w:cs="Times New Roman"/>
              </w:rPr>
              <w:t xml:space="preserve"> CO</w:t>
            </w:r>
            <w:r w:rsidRPr="007B1436">
              <w:rPr>
                <w:rFonts w:asciiTheme="minorHAnsi" w:eastAsia="Times New Roman" w:hAnsiTheme="minorHAnsi" w:cs="Times New Roman"/>
                <w:vertAlign w:val="subscript"/>
              </w:rPr>
              <w:t>2</w:t>
            </w:r>
          </w:p>
        </w:tc>
        <w:tc>
          <w:tcPr>
            <w:tcW w:w="1493" w:type="dxa"/>
            <w:shd w:val="clear" w:color="auto" w:fill="auto"/>
            <w:noWrap/>
            <w:vAlign w:val="bottom"/>
            <w:hideMark/>
          </w:tcPr>
          <w:p w14:paraId="0CC5EC8E"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37</w:t>
            </w:r>
            <w:r w:rsidRPr="007B1436">
              <w:rPr>
                <w:rFonts w:asciiTheme="minorHAnsi" w:hAnsiTheme="minorHAnsi" w:cs="Times New Roman"/>
              </w:rPr>
              <w:t>°C +</w:t>
            </w:r>
            <w:r w:rsidRPr="007B1436">
              <w:rPr>
                <w:rFonts w:asciiTheme="minorHAnsi" w:eastAsia="Times New Roman" w:hAnsiTheme="minorHAnsi" w:cs="Times New Roman"/>
              </w:rPr>
              <w:t xml:space="preserve"> CO</w:t>
            </w:r>
            <w:r w:rsidRPr="007B1436">
              <w:rPr>
                <w:rFonts w:asciiTheme="minorHAnsi" w:eastAsia="Times New Roman" w:hAnsiTheme="minorHAnsi" w:cs="Times New Roman"/>
                <w:vertAlign w:val="subscript"/>
              </w:rPr>
              <w:t>2</w:t>
            </w:r>
          </w:p>
        </w:tc>
        <w:tc>
          <w:tcPr>
            <w:tcW w:w="2934" w:type="dxa"/>
            <w:shd w:val="clear" w:color="auto" w:fill="auto"/>
            <w:noWrap/>
            <w:vAlign w:val="bottom"/>
            <w:hideMark/>
          </w:tcPr>
          <w:p w14:paraId="3D48A71B" w14:textId="5E751F75"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Percentage difference</w:t>
            </w:r>
          </w:p>
        </w:tc>
        <w:tc>
          <w:tcPr>
            <w:tcW w:w="2746" w:type="dxa"/>
            <w:shd w:val="clear" w:color="auto" w:fill="auto"/>
            <w:noWrap/>
            <w:vAlign w:val="bottom"/>
            <w:hideMark/>
          </w:tcPr>
          <w:p w14:paraId="273F7ED1"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Percentage difference</w:t>
            </w:r>
          </w:p>
        </w:tc>
        <w:tc>
          <w:tcPr>
            <w:tcW w:w="992" w:type="dxa"/>
            <w:shd w:val="clear" w:color="auto" w:fill="auto"/>
          </w:tcPr>
          <w:p w14:paraId="38EB3B3C" w14:textId="77777777" w:rsidR="001F1E75" w:rsidRPr="007B1436" w:rsidRDefault="001F1E75" w:rsidP="002745E9">
            <w:pPr>
              <w:rPr>
                <w:rFonts w:asciiTheme="minorHAnsi" w:eastAsia="Times New Roman" w:hAnsiTheme="minorHAnsi" w:cs="Times New Roman"/>
              </w:rPr>
            </w:pPr>
          </w:p>
        </w:tc>
      </w:tr>
      <w:tr w:rsidR="001F1E75" w:rsidRPr="007B1436" w14:paraId="6BD7BB10" w14:textId="77777777" w:rsidTr="002C61DC">
        <w:trPr>
          <w:trHeight w:val="300"/>
        </w:trPr>
        <w:tc>
          <w:tcPr>
            <w:tcW w:w="1415" w:type="dxa"/>
            <w:vAlign w:val="bottom"/>
          </w:tcPr>
          <w:p w14:paraId="0CA3F667" w14:textId="77777777" w:rsidR="001F1E75" w:rsidRPr="007B1436" w:rsidRDefault="001F1E75" w:rsidP="002745E9">
            <w:pPr>
              <w:rPr>
                <w:rFonts w:asciiTheme="minorHAnsi" w:eastAsia="Times New Roman" w:hAnsiTheme="minorHAnsi" w:cs="Times New Roman"/>
                <w:b/>
                <w:bCs/>
                <w:lang w:val="en-US"/>
              </w:rPr>
            </w:pPr>
            <w:r w:rsidRPr="007B1436">
              <w:rPr>
                <w:rFonts w:asciiTheme="minorHAnsi" w:eastAsia="Times New Roman" w:hAnsiTheme="minorHAnsi" w:cs="Times New Roman"/>
              </w:rPr>
              <w:t>hDFs</w:t>
            </w:r>
          </w:p>
        </w:tc>
        <w:tc>
          <w:tcPr>
            <w:tcW w:w="1199" w:type="dxa"/>
          </w:tcPr>
          <w:p w14:paraId="093092F5" w14:textId="77777777" w:rsidR="001F1E75" w:rsidRPr="007B1436" w:rsidRDefault="001F1E75" w:rsidP="002745E9">
            <w:pPr>
              <w:rPr>
                <w:rFonts w:asciiTheme="minorHAnsi" w:eastAsia="Times New Roman" w:hAnsiTheme="minorHAnsi" w:cs="Times New Roman"/>
                <w:b/>
                <w:bCs/>
                <w:lang w:val="en-US"/>
              </w:rPr>
            </w:pPr>
            <w:r w:rsidRPr="007B1436">
              <w:rPr>
                <w:rFonts w:asciiTheme="minorHAnsi" w:eastAsia="Times New Roman" w:hAnsiTheme="minorHAnsi" w:cs="Times New Roman"/>
                <w:b/>
                <w:bCs/>
                <w:lang w:val="en-US"/>
              </w:rPr>
              <w:t>TCP</w:t>
            </w:r>
          </w:p>
        </w:tc>
        <w:tc>
          <w:tcPr>
            <w:tcW w:w="1493" w:type="dxa"/>
            <w:shd w:val="clear" w:color="auto" w:fill="auto"/>
            <w:noWrap/>
            <w:vAlign w:val="bottom"/>
            <w:hideMark/>
          </w:tcPr>
          <w:p w14:paraId="278263B3"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06</w:t>
            </w:r>
          </w:p>
        </w:tc>
        <w:tc>
          <w:tcPr>
            <w:tcW w:w="1493" w:type="dxa"/>
            <w:shd w:val="clear" w:color="auto" w:fill="auto"/>
            <w:noWrap/>
            <w:vAlign w:val="bottom"/>
            <w:hideMark/>
          </w:tcPr>
          <w:p w14:paraId="50378153"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974</w:t>
            </w:r>
          </w:p>
        </w:tc>
        <w:tc>
          <w:tcPr>
            <w:tcW w:w="1493" w:type="dxa"/>
            <w:shd w:val="clear" w:color="auto" w:fill="auto"/>
            <w:noWrap/>
            <w:vAlign w:val="bottom"/>
            <w:hideMark/>
          </w:tcPr>
          <w:p w14:paraId="7C6928F0"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973</w:t>
            </w:r>
          </w:p>
        </w:tc>
        <w:tc>
          <w:tcPr>
            <w:tcW w:w="2934" w:type="dxa"/>
            <w:shd w:val="clear" w:color="auto" w:fill="auto"/>
            <w:noWrap/>
            <w:vAlign w:val="bottom"/>
            <w:hideMark/>
          </w:tcPr>
          <w:p w14:paraId="66D67175" w14:textId="3B232BA8"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0.114%</w:t>
            </w:r>
          </w:p>
        </w:tc>
        <w:tc>
          <w:tcPr>
            <w:tcW w:w="2746" w:type="dxa"/>
            <w:shd w:val="clear" w:color="auto" w:fill="auto"/>
            <w:noWrap/>
            <w:vAlign w:val="bottom"/>
            <w:hideMark/>
          </w:tcPr>
          <w:p w14:paraId="4BCB93D5"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1520%</w:t>
            </w:r>
          </w:p>
        </w:tc>
        <w:tc>
          <w:tcPr>
            <w:tcW w:w="992" w:type="dxa"/>
            <w:shd w:val="clear" w:color="auto" w:fill="auto"/>
          </w:tcPr>
          <w:p w14:paraId="1C5E61B9"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4</w:t>
            </w:r>
          </w:p>
        </w:tc>
      </w:tr>
      <w:tr w:rsidR="001F1E75" w:rsidRPr="007B1436" w14:paraId="3DEC513A" w14:textId="77777777" w:rsidTr="002C61DC">
        <w:trPr>
          <w:trHeight w:val="300"/>
        </w:trPr>
        <w:tc>
          <w:tcPr>
            <w:tcW w:w="1415" w:type="dxa"/>
            <w:vAlign w:val="bottom"/>
          </w:tcPr>
          <w:p w14:paraId="4E30523E" w14:textId="77777777" w:rsidR="001F1E75" w:rsidRPr="007B1436" w:rsidRDefault="001F1E75" w:rsidP="002745E9">
            <w:pPr>
              <w:rPr>
                <w:rFonts w:asciiTheme="minorHAnsi" w:eastAsia="Times New Roman" w:hAnsiTheme="minorHAnsi" w:cs="Times New Roman"/>
                <w:b/>
                <w:bCs/>
                <w:lang w:val="en-US"/>
              </w:rPr>
            </w:pPr>
            <w:r w:rsidRPr="007B1436">
              <w:rPr>
                <w:rFonts w:asciiTheme="minorHAnsi" w:eastAsia="Times New Roman" w:hAnsiTheme="minorHAnsi" w:cs="Times New Roman"/>
              </w:rPr>
              <w:t>hDKs</w:t>
            </w:r>
          </w:p>
        </w:tc>
        <w:tc>
          <w:tcPr>
            <w:tcW w:w="1199" w:type="dxa"/>
          </w:tcPr>
          <w:p w14:paraId="2ECFF110" w14:textId="77777777" w:rsidR="001F1E75" w:rsidRPr="007B1436" w:rsidRDefault="001F1E75" w:rsidP="002745E9">
            <w:pPr>
              <w:rPr>
                <w:rFonts w:asciiTheme="minorHAnsi" w:eastAsia="Times New Roman" w:hAnsiTheme="minorHAnsi" w:cs="Times New Roman"/>
                <w:b/>
                <w:bCs/>
                <w:lang w:val="en-US"/>
              </w:rPr>
            </w:pPr>
            <w:r w:rsidRPr="007B1436">
              <w:rPr>
                <w:rFonts w:asciiTheme="minorHAnsi" w:eastAsia="Times New Roman" w:hAnsiTheme="minorHAnsi" w:cs="Times New Roman"/>
                <w:b/>
                <w:bCs/>
                <w:lang w:val="en-US"/>
              </w:rPr>
              <w:t>TCP</w:t>
            </w:r>
          </w:p>
        </w:tc>
        <w:tc>
          <w:tcPr>
            <w:tcW w:w="1493" w:type="dxa"/>
            <w:shd w:val="clear" w:color="auto" w:fill="auto"/>
            <w:noWrap/>
            <w:vAlign w:val="bottom"/>
            <w:hideMark/>
          </w:tcPr>
          <w:p w14:paraId="7A5FB2CC"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0178</w:t>
            </w:r>
          </w:p>
        </w:tc>
        <w:tc>
          <w:tcPr>
            <w:tcW w:w="1493" w:type="dxa"/>
            <w:shd w:val="clear" w:color="auto" w:fill="auto"/>
            <w:noWrap/>
            <w:vAlign w:val="bottom"/>
            <w:hideMark/>
          </w:tcPr>
          <w:p w14:paraId="445B40F5"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376</w:t>
            </w:r>
          </w:p>
        </w:tc>
        <w:tc>
          <w:tcPr>
            <w:tcW w:w="1493" w:type="dxa"/>
            <w:shd w:val="clear" w:color="auto" w:fill="auto"/>
            <w:noWrap/>
            <w:vAlign w:val="bottom"/>
            <w:hideMark/>
          </w:tcPr>
          <w:p w14:paraId="7BD7D2CA"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432</w:t>
            </w:r>
          </w:p>
        </w:tc>
        <w:tc>
          <w:tcPr>
            <w:tcW w:w="2934" w:type="dxa"/>
            <w:shd w:val="clear" w:color="auto" w:fill="auto"/>
            <w:noWrap/>
            <w:vAlign w:val="bottom"/>
            <w:hideMark/>
          </w:tcPr>
          <w:p w14:paraId="23C5BFA0" w14:textId="18522145"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13.1%</w:t>
            </w:r>
          </w:p>
        </w:tc>
        <w:tc>
          <w:tcPr>
            <w:tcW w:w="2746" w:type="dxa"/>
            <w:shd w:val="clear" w:color="auto" w:fill="auto"/>
            <w:noWrap/>
            <w:vAlign w:val="bottom"/>
            <w:hideMark/>
          </w:tcPr>
          <w:p w14:paraId="74553517"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2010%</w:t>
            </w:r>
          </w:p>
        </w:tc>
        <w:tc>
          <w:tcPr>
            <w:tcW w:w="992" w:type="dxa"/>
            <w:shd w:val="clear" w:color="auto" w:fill="auto"/>
          </w:tcPr>
          <w:p w14:paraId="26B9B89E"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5</w:t>
            </w:r>
          </w:p>
        </w:tc>
      </w:tr>
      <w:tr w:rsidR="001F1E75" w:rsidRPr="007B1436" w14:paraId="59E5E1EE" w14:textId="77777777" w:rsidTr="002C61DC">
        <w:trPr>
          <w:trHeight w:val="300"/>
        </w:trPr>
        <w:tc>
          <w:tcPr>
            <w:tcW w:w="1415" w:type="dxa"/>
            <w:vAlign w:val="bottom"/>
          </w:tcPr>
          <w:p w14:paraId="2DF4F104"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BMSCs</w:t>
            </w:r>
          </w:p>
        </w:tc>
        <w:tc>
          <w:tcPr>
            <w:tcW w:w="1199" w:type="dxa"/>
          </w:tcPr>
          <w:p w14:paraId="28CF0337" w14:textId="77777777" w:rsidR="001F1E75" w:rsidRPr="007B1436" w:rsidRDefault="001F1E75" w:rsidP="002745E9">
            <w:pPr>
              <w:rPr>
                <w:rFonts w:asciiTheme="minorHAnsi" w:eastAsia="Times New Roman" w:hAnsiTheme="minorHAnsi" w:cs="Times New Roman"/>
                <w:b/>
              </w:rPr>
            </w:pPr>
            <w:r w:rsidRPr="007B1436">
              <w:rPr>
                <w:rFonts w:asciiTheme="minorHAnsi" w:eastAsia="Times New Roman" w:hAnsiTheme="minorHAnsi" w:cs="Times New Roman"/>
                <w:b/>
              </w:rPr>
              <w:t>TCP</w:t>
            </w:r>
          </w:p>
        </w:tc>
        <w:tc>
          <w:tcPr>
            <w:tcW w:w="1493" w:type="dxa"/>
            <w:shd w:val="clear" w:color="auto" w:fill="auto"/>
            <w:noWrap/>
            <w:vAlign w:val="bottom"/>
            <w:hideMark/>
          </w:tcPr>
          <w:p w14:paraId="28BB29E0"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0211</w:t>
            </w:r>
          </w:p>
        </w:tc>
        <w:tc>
          <w:tcPr>
            <w:tcW w:w="1493" w:type="dxa"/>
            <w:shd w:val="clear" w:color="auto" w:fill="auto"/>
            <w:noWrap/>
            <w:vAlign w:val="bottom"/>
            <w:hideMark/>
          </w:tcPr>
          <w:p w14:paraId="2F42487F"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469</w:t>
            </w:r>
          </w:p>
        </w:tc>
        <w:tc>
          <w:tcPr>
            <w:tcW w:w="1493" w:type="dxa"/>
            <w:shd w:val="clear" w:color="auto" w:fill="auto"/>
            <w:noWrap/>
            <w:vAlign w:val="bottom"/>
            <w:hideMark/>
          </w:tcPr>
          <w:p w14:paraId="1CE40CFA"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664</w:t>
            </w:r>
          </w:p>
        </w:tc>
        <w:tc>
          <w:tcPr>
            <w:tcW w:w="2934" w:type="dxa"/>
            <w:shd w:val="clear" w:color="auto" w:fill="auto"/>
            <w:noWrap/>
            <w:vAlign w:val="bottom"/>
            <w:hideMark/>
          </w:tcPr>
          <w:p w14:paraId="6EC47FC9" w14:textId="3BB7C46C"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29.4%</w:t>
            </w:r>
          </w:p>
        </w:tc>
        <w:tc>
          <w:tcPr>
            <w:tcW w:w="2746" w:type="dxa"/>
            <w:shd w:val="clear" w:color="auto" w:fill="auto"/>
            <w:noWrap/>
            <w:vAlign w:val="bottom"/>
            <w:hideMark/>
          </w:tcPr>
          <w:p w14:paraId="036745AC"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2120%</w:t>
            </w:r>
          </w:p>
        </w:tc>
        <w:tc>
          <w:tcPr>
            <w:tcW w:w="992" w:type="dxa"/>
            <w:shd w:val="clear" w:color="auto" w:fill="auto"/>
          </w:tcPr>
          <w:p w14:paraId="13FC8779"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6</w:t>
            </w:r>
          </w:p>
        </w:tc>
      </w:tr>
      <w:tr w:rsidR="001F1E75" w:rsidRPr="007B1436" w14:paraId="37D2EABD" w14:textId="77777777" w:rsidTr="002C61DC">
        <w:trPr>
          <w:trHeight w:val="300"/>
        </w:trPr>
        <w:tc>
          <w:tcPr>
            <w:tcW w:w="1415" w:type="dxa"/>
            <w:vAlign w:val="bottom"/>
          </w:tcPr>
          <w:p w14:paraId="63195168"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ADSCs</w:t>
            </w:r>
          </w:p>
        </w:tc>
        <w:tc>
          <w:tcPr>
            <w:tcW w:w="1199" w:type="dxa"/>
          </w:tcPr>
          <w:p w14:paraId="5D54FCD7" w14:textId="77777777" w:rsidR="001F1E75" w:rsidRPr="007B1436" w:rsidRDefault="001F1E75" w:rsidP="002745E9">
            <w:pPr>
              <w:rPr>
                <w:rFonts w:asciiTheme="minorHAnsi" w:eastAsia="Times New Roman" w:hAnsiTheme="minorHAnsi" w:cs="Times New Roman"/>
                <w:b/>
              </w:rPr>
            </w:pPr>
            <w:r w:rsidRPr="007B1436">
              <w:rPr>
                <w:rFonts w:asciiTheme="minorHAnsi" w:eastAsia="Times New Roman" w:hAnsiTheme="minorHAnsi" w:cs="Times New Roman"/>
                <w:b/>
              </w:rPr>
              <w:t>TCP</w:t>
            </w:r>
          </w:p>
        </w:tc>
        <w:tc>
          <w:tcPr>
            <w:tcW w:w="1493" w:type="dxa"/>
            <w:shd w:val="clear" w:color="auto" w:fill="auto"/>
            <w:noWrap/>
            <w:vAlign w:val="bottom"/>
            <w:hideMark/>
          </w:tcPr>
          <w:p w14:paraId="207499D3"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0178</w:t>
            </w:r>
          </w:p>
        </w:tc>
        <w:tc>
          <w:tcPr>
            <w:tcW w:w="1493" w:type="dxa"/>
            <w:shd w:val="clear" w:color="auto" w:fill="auto"/>
            <w:noWrap/>
            <w:vAlign w:val="bottom"/>
            <w:hideMark/>
          </w:tcPr>
          <w:p w14:paraId="343E05B3"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821</w:t>
            </w:r>
          </w:p>
        </w:tc>
        <w:tc>
          <w:tcPr>
            <w:tcW w:w="1493" w:type="dxa"/>
            <w:shd w:val="clear" w:color="auto" w:fill="auto"/>
            <w:noWrap/>
            <w:vAlign w:val="bottom"/>
            <w:hideMark/>
          </w:tcPr>
          <w:p w14:paraId="4A6D79E5"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801</w:t>
            </w:r>
          </w:p>
        </w:tc>
        <w:tc>
          <w:tcPr>
            <w:tcW w:w="2934" w:type="dxa"/>
            <w:shd w:val="clear" w:color="auto" w:fill="auto"/>
            <w:noWrap/>
            <w:vAlign w:val="bottom"/>
            <w:hideMark/>
          </w:tcPr>
          <w:p w14:paraId="05C759FA" w14:textId="0DE65F7A"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2.50%</w:t>
            </w:r>
          </w:p>
        </w:tc>
        <w:tc>
          <w:tcPr>
            <w:tcW w:w="2746" w:type="dxa"/>
            <w:shd w:val="clear" w:color="auto" w:fill="auto"/>
            <w:noWrap/>
            <w:vAlign w:val="bottom"/>
            <w:hideMark/>
          </w:tcPr>
          <w:p w14:paraId="4BD38630"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4520%</w:t>
            </w:r>
          </w:p>
        </w:tc>
        <w:tc>
          <w:tcPr>
            <w:tcW w:w="992" w:type="dxa"/>
            <w:shd w:val="clear" w:color="auto" w:fill="auto"/>
          </w:tcPr>
          <w:p w14:paraId="1AE0A97D"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7</w:t>
            </w:r>
          </w:p>
        </w:tc>
      </w:tr>
      <w:tr w:rsidR="001F1E75" w:rsidRPr="007B1436" w14:paraId="733F3DEC" w14:textId="77777777" w:rsidTr="002C61DC">
        <w:trPr>
          <w:trHeight w:val="300"/>
        </w:trPr>
        <w:tc>
          <w:tcPr>
            <w:tcW w:w="1415" w:type="dxa"/>
            <w:vAlign w:val="bottom"/>
          </w:tcPr>
          <w:p w14:paraId="318435B2"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ADSCs</w:t>
            </w:r>
          </w:p>
        </w:tc>
        <w:tc>
          <w:tcPr>
            <w:tcW w:w="1199" w:type="dxa"/>
          </w:tcPr>
          <w:p w14:paraId="380CA9C2" w14:textId="77777777" w:rsidR="001F1E75" w:rsidRPr="007B1436" w:rsidRDefault="001F1E75" w:rsidP="002745E9">
            <w:pPr>
              <w:rPr>
                <w:rFonts w:asciiTheme="minorHAnsi" w:eastAsia="Times New Roman" w:hAnsiTheme="minorHAnsi" w:cs="Times New Roman"/>
                <w:b/>
              </w:rPr>
            </w:pPr>
            <w:r w:rsidRPr="007B1436">
              <w:rPr>
                <w:rFonts w:asciiTheme="minorHAnsi" w:eastAsia="Times New Roman" w:hAnsiTheme="minorHAnsi" w:cs="Times New Roman"/>
                <w:b/>
              </w:rPr>
              <w:t>PLGA</w:t>
            </w:r>
          </w:p>
        </w:tc>
        <w:tc>
          <w:tcPr>
            <w:tcW w:w="1493" w:type="dxa"/>
            <w:shd w:val="clear" w:color="auto" w:fill="auto"/>
            <w:noWrap/>
            <w:vAlign w:val="bottom"/>
            <w:hideMark/>
          </w:tcPr>
          <w:p w14:paraId="58D944E0"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0633</w:t>
            </w:r>
          </w:p>
        </w:tc>
        <w:tc>
          <w:tcPr>
            <w:tcW w:w="1493" w:type="dxa"/>
            <w:shd w:val="clear" w:color="auto" w:fill="auto"/>
            <w:noWrap/>
            <w:vAlign w:val="bottom"/>
            <w:hideMark/>
          </w:tcPr>
          <w:p w14:paraId="22343791"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274</w:t>
            </w:r>
          </w:p>
        </w:tc>
        <w:tc>
          <w:tcPr>
            <w:tcW w:w="1493" w:type="dxa"/>
            <w:shd w:val="clear" w:color="auto" w:fill="auto"/>
            <w:noWrap/>
            <w:vAlign w:val="bottom"/>
            <w:hideMark/>
          </w:tcPr>
          <w:p w14:paraId="4844889F"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275</w:t>
            </w:r>
          </w:p>
        </w:tc>
        <w:tc>
          <w:tcPr>
            <w:tcW w:w="2934" w:type="dxa"/>
            <w:shd w:val="clear" w:color="auto" w:fill="auto"/>
            <w:noWrap/>
            <w:vAlign w:val="bottom"/>
            <w:hideMark/>
          </w:tcPr>
          <w:p w14:paraId="37CBA193" w14:textId="6CF47250"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0.484%</w:t>
            </w:r>
          </w:p>
        </w:tc>
        <w:tc>
          <w:tcPr>
            <w:tcW w:w="2746" w:type="dxa"/>
            <w:shd w:val="clear" w:color="auto" w:fill="auto"/>
            <w:noWrap/>
            <w:vAlign w:val="bottom"/>
            <w:hideMark/>
          </w:tcPr>
          <w:p w14:paraId="1A025687"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333%</w:t>
            </w:r>
          </w:p>
        </w:tc>
        <w:tc>
          <w:tcPr>
            <w:tcW w:w="992" w:type="dxa"/>
            <w:shd w:val="clear" w:color="auto" w:fill="auto"/>
          </w:tcPr>
          <w:p w14:paraId="2931B6D1"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8</w:t>
            </w:r>
          </w:p>
        </w:tc>
      </w:tr>
      <w:tr w:rsidR="001F1E75" w:rsidRPr="007B1436" w14:paraId="721AD8B4" w14:textId="77777777" w:rsidTr="002C61DC">
        <w:trPr>
          <w:trHeight w:val="300"/>
        </w:trPr>
        <w:tc>
          <w:tcPr>
            <w:tcW w:w="1415" w:type="dxa"/>
            <w:vAlign w:val="bottom"/>
          </w:tcPr>
          <w:p w14:paraId="5C378A4F" w14:textId="77777777" w:rsidR="001F1E75" w:rsidRPr="007B1436" w:rsidRDefault="001F1E75" w:rsidP="002745E9">
            <w:pPr>
              <w:rPr>
                <w:rFonts w:asciiTheme="minorHAnsi" w:eastAsia="Times New Roman" w:hAnsiTheme="minorHAnsi" w:cs="Times New Roman"/>
              </w:rPr>
            </w:pPr>
            <w:r w:rsidRPr="007B1436">
              <w:rPr>
                <w:rFonts w:asciiTheme="minorHAnsi" w:eastAsia="Times New Roman" w:hAnsiTheme="minorHAnsi" w:cs="Times New Roman"/>
              </w:rPr>
              <w:t>ADSCs</w:t>
            </w:r>
          </w:p>
        </w:tc>
        <w:tc>
          <w:tcPr>
            <w:tcW w:w="1199" w:type="dxa"/>
          </w:tcPr>
          <w:p w14:paraId="59C1D10A" w14:textId="77777777" w:rsidR="001F1E75" w:rsidRPr="007B1436" w:rsidRDefault="001F1E75" w:rsidP="002745E9">
            <w:pPr>
              <w:rPr>
                <w:rFonts w:asciiTheme="minorHAnsi" w:eastAsia="Times New Roman" w:hAnsiTheme="minorHAnsi" w:cs="Times New Roman"/>
                <w:b/>
              </w:rPr>
            </w:pPr>
            <w:r w:rsidRPr="007B1436">
              <w:rPr>
                <w:rFonts w:asciiTheme="minorHAnsi" w:eastAsia="Times New Roman" w:hAnsiTheme="minorHAnsi" w:cs="Times New Roman"/>
                <w:b/>
              </w:rPr>
              <w:t>Fibrin</w:t>
            </w:r>
          </w:p>
        </w:tc>
        <w:tc>
          <w:tcPr>
            <w:tcW w:w="1493" w:type="dxa"/>
            <w:shd w:val="clear" w:color="auto" w:fill="auto"/>
            <w:noWrap/>
            <w:vAlign w:val="bottom"/>
            <w:hideMark/>
          </w:tcPr>
          <w:p w14:paraId="7B7D4C63"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236</w:t>
            </w:r>
          </w:p>
        </w:tc>
        <w:tc>
          <w:tcPr>
            <w:tcW w:w="1493" w:type="dxa"/>
            <w:shd w:val="clear" w:color="auto" w:fill="auto"/>
            <w:noWrap/>
            <w:vAlign w:val="bottom"/>
            <w:hideMark/>
          </w:tcPr>
          <w:p w14:paraId="10E8776A"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492</w:t>
            </w:r>
          </w:p>
        </w:tc>
        <w:tc>
          <w:tcPr>
            <w:tcW w:w="1493" w:type="dxa"/>
            <w:shd w:val="clear" w:color="auto" w:fill="auto"/>
            <w:noWrap/>
            <w:vAlign w:val="bottom"/>
            <w:hideMark/>
          </w:tcPr>
          <w:p w14:paraId="4139E451"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0.0517</w:t>
            </w:r>
          </w:p>
        </w:tc>
        <w:tc>
          <w:tcPr>
            <w:tcW w:w="2934" w:type="dxa"/>
            <w:shd w:val="clear" w:color="auto" w:fill="auto"/>
            <w:noWrap/>
            <w:vAlign w:val="bottom"/>
            <w:hideMark/>
          </w:tcPr>
          <w:p w14:paraId="367E6686" w14:textId="3B436847" w:rsidR="001F1E75" w:rsidRPr="007B1436" w:rsidRDefault="001F1E75" w:rsidP="001F1E75">
            <w:pPr>
              <w:jc w:val="right"/>
              <w:rPr>
                <w:rFonts w:asciiTheme="minorHAnsi" w:eastAsia="Times New Roman" w:hAnsiTheme="minorHAnsi" w:cs="Times New Roman"/>
              </w:rPr>
            </w:pPr>
            <w:r w:rsidRPr="007B1436">
              <w:rPr>
                <w:rFonts w:asciiTheme="minorHAnsi" w:eastAsia="Times New Roman" w:hAnsiTheme="minorHAnsi" w:cs="Times New Roman"/>
              </w:rPr>
              <w:t>4.73%</w:t>
            </w:r>
          </w:p>
        </w:tc>
        <w:tc>
          <w:tcPr>
            <w:tcW w:w="2746" w:type="dxa"/>
            <w:shd w:val="clear" w:color="auto" w:fill="auto"/>
            <w:noWrap/>
            <w:vAlign w:val="bottom"/>
            <w:hideMark/>
          </w:tcPr>
          <w:p w14:paraId="2A3004D6"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109%</w:t>
            </w:r>
          </w:p>
        </w:tc>
        <w:tc>
          <w:tcPr>
            <w:tcW w:w="992" w:type="dxa"/>
            <w:shd w:val="clear" w:color="auto" w:fill="auto"/>
          </w:tcPr>
          <w:p w14:paraId="33B2EC2A" w14:textId="77777777" w:rsidR="001F1E75" w:rsidRPr="007B1436" w:rsidRDefault="001F1E75" w:rsidP="002745E9">
            <w:pPr>
              <w:jc w:val="right"/>
              <w:rPr>
                <w:rFonts w:asciiTheme="minorHAnsi" w:eastAsia="Times New Roman" w:hAnsiTheme="minorHAnsi" w:cs="Times New Roman"/>
              </w:rPr>
            </w:pPr>
            <w:r w:rsidRPr="007B1436">
              <w:rPr>
                <w:rFonts w:asciiTheme="minorHAnsi" w:eastAsia="Times New Roman" w:hAnsiTheme="minorHAnsi" w:cs="Times New Roman"/>
              </w:rPr>
              <w:t>9</w:t>
            </w:r>
          </w:p>
        </w:tc>
      </w:tr>
    </w:tbl>
    <w:p w14:paraId="74F76AE5" w14:textId="0A5D85D6" w:rsidR="002745E9" w:rsidRPr="007B1436" w:rsidRDefault="002745E9" w:rsidP="002745E9">
      <w:pPr>
        <w:pStyle w:val="Normal1"/>
        <w:rPr>
          <w:rFonts w:asciiTheme="minorHAnsi" w:hAnsiTheme="minorHAnsi" w:cs="Times New Roman"/>
          <w:color w:val="auto"/>
          <w:sz w:val="20"/>
          <w:szCs w:val="20"/>
        </w:rPr>
      </w:pPr>
      <w:r w:rsidRPr="007B1436">
        <w:rPr>
          <w:rFonts w:asciiTheme="minorHAnsi" w:hAnsiTheme="minorHAnsi" w:cs="Times New Roman"/>
          <w:color w:val="auto"/>
          <w:sz w:val="20"/>
          <w:szCs w:val="20"/>
        </w:rPr>
        <w:t xml:space="preserve">Cells were seeded at a concentration of </w:t>
      </w:r>
      <w:r w:rsidRPr="007B1436">
        <w:rPr>
          <w:rFonts w:asciiTheme="minorHAnsi" w:eastAsia="Times New Roman" w:hAnsiTheme="minorHAnsi" w:cs="Times New Roman"/>
          <w:bCs/>
          <w:color w:val="auto"/>
          <w:sz w:val="20"/>
          <w:szCs w:val="20"/>
          <w:lang w:val="en-US"/>
        </w:rPr>
        <w:t>1x10</w:t>
      </w:r>
      <w:r w:rsidRPr="007B1436">
        <w:rPr>
          <w:rFonts w:asciiTheme="minorHAnsi" w:eastAsia="Times New Roman" w:hAnsiTheme="minorHAnsi" w:cs="Times New Roman"/>
          <w:bCs/>
          <w:color w:val="auto"/>
          <w:sz w:val="20"/>
          <w:szCs w:val="20"/>
          <w:vertAlign w:val="superscript"/>
          <w:lang w:val="en-US"/>
        </w:rPr>
        <w:t>6</w:t>
      </w:r>
      <w:r w:rsidRPr="007B1436">
        <w:rPr>
          <w:rFonts w:asciiTheme="minorHAnsi" w:hAnsiTheme="minorHAnsi" w:cs="Times New Roman"/>
          <w:color w:val="auto"/>
          <w:sz w:val="20"/>
          <w:szCs w:val="20"/>
        </w:rPr>
        <w:t xml:space="preserve"> cells/ml, 100μl, onto the designated substrate and cultured for 48 hours in different culture conditions, 22°C, 22°C with 5% CO</w:t>
      </w:r>
      <w:r w:rsidRPr="007B1436">
        <w:rPr>
          <w:rFonts w:asciiTheme="minorHAnsi" w:hAnsiTheme="minorHAnsi" w:cs="Times New Roman"/>
          <w:color w:val="auto"/>
          <w:sz w:val="20"/>
          <w:szCs w:val="20"/>
          <w:vertAlign w:val="subscript"/>
        </w:rPr>
        <w:t>2</w:t>
      </w:r>
      <w:r w:rsidRPr="007B1436">
        <w:rPr>
          <w:rFonts w:asciiTheme="minorHAnsi" w:hAnsiTheme="minorHAnsi" w:cs="Times New Roman"/>
          <w:color w:val="auto"/>
          <w:sz w:val="20"/>
          <w:szCs w:val="20"/>
        </w:rPr>
        <w:t xml:space="preserve"> or 37°C with 5% CO</w:t>
      </w:r>
      <w:r w:rsidRPr="007B1436">
        <w:rPr>
          <w:rFonts w:asciiTheme="minorHAnsi" w:hAnsiTheme="minorHAnsi" w:cs="Times New Roman"/>
          <w:color w:val="auto"/>
          <w:sz w:val="20"/>
          <w:szCs w:val="20"/>
          <w:vertAlign w:val="subscript"/>
        </w:rPr>
        <w:t>2</w:t>
      </w:r>
      <w:r w:rsidRPr="007B1436">
        <w:rPr>
          <w:rFonts w:asciiTheme="minorHAnsi" w:hAnsiTheme="minorHAnsi" w:cs="Times New Roman"/>
          <w:color w:val="auto"/>
          <w:sz w:val="20"/>
          <w:szCs w:val="20"/>
        </w:rPr>
        <w:t xml:space="preserve"> for 48 hours before assessing viability using an MTT assay at 570nm. hDFs – human dermal fibroblasts, hDK – human dermal fibroblasts, BMSCs – bone marrow derived stem cells, ADSCs – adipose derived stem cells. TCP – tissue culture plastic, PLGA, poly(lactic-co-glyocolic)acid. NS – not significant</w:t>
      </w:r>
    </w:p>
    <w:p w14:paraId="52CCD21E" w14:textId="1EDBA69E" w:rsidR="002745E9" w:rsidRPr="007B1436" w:rsidRDefault="002745E9" w:rsidP="002745E9">
      <w:pPr>
        <w:pStyle w:val="Normal1"/>
        <w:spacing w:line="360" w:lineRule="auto"/>
        <w:rPr>
          <w:rFonts w:asciiTheme="minorHAnsi" w:hAnsiTheme="minorHAnsi" w:cs="Times New Roman"/>
          <w:color w:val="auto"/>
        </w:rPr>
      </w:pPr>
      <w:r w:rsidRPr="007B1436">
        <w:rPr>
          <w:rFonts w:asciiTheme="minorHAnsi" w:hAnsiTheme="minorHAnsi" w:cs="Times New Roman"/>
          <w:color w:val="auto"/>
        </w:rPr>
        <w:t xml:space="preserve">The table shows that the cells hDFs, hDKs and ADSCs </w:t>
      </w:r>
      <w:r w:rsidR="001F1E75">
        <w:rPr>
          <w:rFonts w:asciiTheme="minorHAnsi" w:hAnsiTheme="minorHAnsi" w:cs="Times New Roman"/>
          <w:color w:val="auto"/>
        </w:rPr>
        <w:t xml:space="preserve">do not vary in viability from </w:t>
      </w:r>
      <w:r w:rsidRPr="007B1436">
        <w:rPr>
          <w:rFonts w:asciiTheme="minorHAnsi" w:hAnsiTheme="minorHAnsi" w:cs="Times New Roman"/>
          <w:color w:val="auto"/>
        </w:rPr>
        <w:t xml:space="preserve"> controls when cultured at 22°C with </w:t>
      </w:r>
      <w:r w:rsidRPr="007B1436">
        <w:rPr>
          <w:rFonts w:asciiTheme="minorHAnsi" w:eastAsia="Times New Roman" w:hAnsiTheme="minorHAnsi" w:cs="Times New Roman"/>
          <w:color w:val="auto"/>
        </w:rPr>
        <w:t>CO</w:t>
      </w:r>
      <w:r w:rsidRPr="007B1436">
        <w:rPr>
          <w:rFonts w:asciiTheme="minorHAnsi" w:eastAsia="Times New Roman" w:hAnsiTheme="minorHAnsi" w:cs="Times New Roman"/>
          <w:color w:val="auto"/>
          <w:vertAlign w:val="subscript"/>
        </w:rPr>
        <w:t>2</w:t>
      </w:r>
      <w:r w:rsidR="001F1E75">
        <w:rPr>
          <w:rFonts w:asciiTheme="minorHAnsi" w:eastAsia="Times New Roman" w:hAnsiTheme="minorHAnsi" w:cs="Times New Roman"/>
          <w:color w:val="auto"/>
          <w:vertAlign w:val="subscript"/>
        </w:rPr>
        <w:t xml:space="preserve"> </w:t>
      </w:r>
      <w:r w:rsidR="001F1E75">
        <w:rPr>
          <w:rFonts w:asciiTheme="minorHAnsi" w:eastAsia="Times New Roman" w:hAnsiTheme="minorHAnsi" w:cs="Times New Roman"/>
          <w:color w:val="auto"/>
        </w:rPr>
        <w:t>by more than 13.1%.</w:t>
      </w:r>
      <w:r w:rsidRPr="007B1436">
        <w:rPr>
          <w:rFonts w:asciiTheme="minorHAnsi" w:eastAsia="Times New Roman" w:hAnsiTheme="minorHAnsi" w:cs="Times New Roman"/>
          <w:color w:val="auto"/>
        </w:rPr>
        <w:t xml:space="preserve"> BMSCs, however, </w:t>
      </w:r>
      <w:r w:rsidR="001F1E75">
        <w:rPr>
          <w:rFonts w:asciiTheme="minorHAnsi" w:eastAsia="Times New Roman" w:hAnsiTheme="minorHAnsi" w:cs="Times New Roman"/>
          <w:color w:val="auto"/>
        </w:rPr>
        <w:t xml:space="preserve">are </w:t>
      </w:r>
      <w:r w:rsidRPr="007B1436">
        <w:rPr>
          <w:rFonts w:asciiTheme="minorHAnsi" w:eastAsia="Times New Roman" w:hAnsiTheme="minorHAnsi" w:cs="Times New Roman"/>
          <w:color w:val="auto"/>
        </w:rPr>
        <w:t xml:space="preserve"> 29.4% less viable at the lower</w:t>
      </w:r>
      <w:r w:rsidR="001F1E75">
        <w:rPr>
          <w:rFonts w:asciiTheme="minorHAnsi" w:eastAsia="Times New Roman" w:hAnsiTheme="minorHAnsi" w:cs="Times New Roman"/>
          <w:color w:val="auto"/>
        </w:rPr>
        <w:t xml:space="preserve"> culture</w:t>
      </w:r>
      <w:r w:rsidRPr="007B1436">
        <w:rPr>
          <w:rFonts w:asciiTheme="minorHAnsi" w:eastAsia="Times New Roman" w:hAnsiTheme="minorHAnsi" w:cs="Times New Roman"/>
          <w:color w:val="auto"/>
        </w:rPr>
        <w:t xml:space="preserve"> temperature. hDKs </w:t>
      </w:r>
      <w:r w:rsidR="001F1E75">
        <w:rPr>
          <w:rFonts w:asciiTheme="minorHAnsi" w:eastAsia="Times New Roman" w:hAnsiTheme="minorHAnsi" w:cs="Times New Roman"/>
          <w:color w:val="auto"/>
        </w:rPr>
        <w:t>also appear to be sensitive to the change in culture temperature with a</w:t>
      </w:r>
      <w:r w:rsidRPr="007B1436">
        <w:rPr>
          <w:rFonts w:asciiTheme="minorHAnsi" w:eastAsia="Times New Roman" w:hAnsiTheme="minorHAnsi" w:cs="Times New Roman"/>
          <w:color w:val="auto"/>
        </w:rPr>
        <w:t xml:space="preserve"> drop of 13.1% in viability when cultured at these lower temperatures compared to controls.</w:t>
      </w:r>
    </w:p>
    <w:p w14:paraId="16A5BDB7" w14:textId="002F3535" w:rsidR="002745E9" w:rsidRPr="007B1436" w:rsidRDefault="002745E9" w:rsidP="002745E9">
      <w:pPr>
        <w:pStyle w:val="Normal1"/>
        <w:spacing w:line="360" w:lineRule="auto"/>
        <w:ind w:firstLine="720"/>
        <w:rPr>
          <w:rFonts w:asciiTheme="minorHAnsi" w:hAnsiTheme="minorHAnsi" w:cs="Times New Roman"/>
          <w:color w:val="auto"/>
        </w:rPr>
        <w:sectPr w:rsidR="002745E9" w:rsidRPr="007B1436" w:rsidSect="002745E9">
          <w:pgSz w:w="16820" w:h="11900" w:orient="landscape"/>
          <w:pgMar w:top="1800" w:right="1440" w:bottom="1800" w:left="1440" w:header="708" w:footer="708" w:gutter="0"/>
          <w:cols w:space="708"/>
          <w:docGrid w:linePitch="360"/>
        </w:sectPr>
      </w:pPr>
      <w:r w:rsidRPr="007B1436">
        <w:rPr>
          <w:rFonts w:asciiTheme="minorHAnsi" w:hAnsiTheme="minorHAnsi" w:cs="Times New Roman"/>
          <w:color w:val="auto"/>
        </w:rPr>
        <w:t xml:space="preserve">When comparing viability of cells at </w:t>
      </w:r>
      <w:r w:rsidRPr="007B1436">
        <w:rPr>
          <w:rFonts w:asciiTheme="minorHAnsi" w:eastAsia="Times New Roman" w:hAnsiTheme="minorHAnsi" w:cs="Times New Roman"/>
          <w:color w:val="auto"/>
        </w:rPr>
        <w:t>22</w:t>
      </w:r>
      <w:r w:rsidRPr="007B1436">
        <w:rPr>
          <w:rFonts w:asciiTheme="minorHAnsi" w:hAnsiTheme="minorHAnsi" w:cs="Times New Roman"/>
          <w:color w:val="auto"/>
        </w:rPr>
        <w:t>°C with C</w:t>
      </w:r>
      <w:r w:rsidRPr="007B1436">
        <w:rPr>
          <w:rFonts w:asciiTheme="minorHAnsi" w:eastAsia="Times New Roman" w:hAnsiTheme="minorHAnsi" w:cs="Times New Roman"/>
          <w:color w:val="auto"/>
        </w:rPr>
        <w:t>O</w:t>
      </w:r>
      <w:r w:rsidRPr="007B1436">
        <w:rPr>
          <w:rFonts w:asciiTheme="minorHAnsi" w:eastAsia="Times New Roman" w:hAnsiTheme="minorHAnsi" w:cs="Times New Roman"/>
          <w:color w:val="auto"/>
          <w:vertAlign w:val="subscript"/>
        </w:rPr>
        <w:t>2</w:t>
      </w:r>
      <w:r w:rsidRPr="007B1436">
        <w:rPr>
          <w:rFonts w:asciiTheme="minorHAnsi" w:eastAsia="Times New Roman" w:hAnsiTheme="minorHAnsi" w:cs="Times New Roman"/>
          <w:color w:val="auto"/>
        </w:rPr>
        <w:t xml:space="preserve"> or wit</w:t>
      </w:r>
      <w:r w:rsidRPr="007B1436">
        <w:rPr>
          <w:rFonts w:asciiTheme="minorHAnsi" w:hAnsiTheme="minorHAnsi" w:cs="Times New Roman"/>
          <w:color w:val="auto"/>
        </w:rPr>
        <w:t>hout C</w:t>
      </w:r>
      <w:r w:rsidRPr="007B1436">
        <w:rPr>
          <w:rFonts w:asciiTheme="minorHAnsi" w:eastAsia="Times New Roman" w:hAnsiTheme="minorHAnsi" w:cs="Times New Roman"/>
          <w:color w:val="auto"/>
        </w:rPr>
        <w:t>O</w:t>
      </w:r>
      <w:r w:rsidRPr="007B1436">
        <w:rPr>
          <w:rFonts w:asciiTheme="minorHAnsi" w:eastAsia="Times New Roman" w:hAnsiTheme="minorHAnsi" w:cs="Times New Roman"/>
          <w:color w:val="auto"/>
          <w:vertAlign w:val="subscript"/>
        </w:rPr>
        <w:t>2</w:t>
      </w:r>
      <w:r w:rsidR="001F1E75">
        <w:rPr>
          <w:rFonts w:asciiTheme="minorHAnsi" w:hAnsiTheme="minorHAnsi" w:cs="Times New Roman"/>
          <w:color w:val="auto"/>
        </w:rPr>
        <w:t>;</w:t>
      </w:r>
      <w:r w:rsidRPr="007B1436">
        <w:rPr>
          <w:rFonts w:asciiTheme="minorHAnsi" w:hAnsiTheme="minorHAnsi" w:cs="Times New Roman"/>
          <w:color w:val="auto"/>
        </w:rPr>
        <w:t xml:space="preserve"> TCP</w:t>
      </w:r>
      <w:r w:rsidR="001F1E75">
        <w:rPr>
          <w:rFonts w:asciiTheme="minorHAnsi" w:hAnsiTheme="minorHAnsi" w:cs="Times New Roman"/>
          <w:color w:val="auto"/>
        </w:rPr>
        <w:t xml:space="preserve"> seeded cells vary</w:t>
      </w:r>
      <w:r w:rsidRPr="007B1436">
        <w:rPr>
          <w:rFonts w:asciiTheme="minorHAnsi" w:hAnsiTheme="minorHAnsi" w:cs="Times New Roman"/>
          <w:color w:val="auto"/>
        </w:rPr>
        <w:t xml:space="preserve"> in viability from 1520% to 4520%, favouring the supplement of C</w:t>
      </w:r>
      <w:r w:rsidRPr="007B1436">
        <w:rPr>
          <w:rFonts w:asciiTheme="minorHAnsi" w:eastAsia="Times New Roman" w:hAnsiTheme="minorHAnsi" w:cs="Times New Roman"/>
          <w:color w:val="auto"/>
        </w:rPr>
        <w:t>O</w:t>
      </w:r>
      <w:r w:rsidRPr="007B1436">
        <w:rPr>
          <w:rFonts w:asciiTheme="minorHAnsi" w:eastAsia="Times New Roman" w:hAnsiTheme="minorHAnsi" w:cs="Times New Roman"/>
          <w:color w:val="auto"/>
          <w:vertAlign w:val="subscript"/>
        </w:rPr>
        <w:t>2</w:t>
      </w:r>
      <w:r w:rsidRPr="007B1436">
        <w:rPr>
          <w:rFonts w:asciiTheme="minorHAnsi" w:eastAsia="Times New Roman" w:hAnsiTheme="minorHAnsi" w:cs="Times New Roman"/>
          <w:color w:val="auto"/>
        </w:rPr>
        <w:t>. When seeded onto scaffolds, ADSCs had greater cell viability, with a percentage difference of 109% (in fibrin) and 333% (on PLGA).</w:t>
      </w:r>
    </w:p>
    <w:p w14:paraId="6F6BCFC6" w14:textId="08F06E1D" w:rsidR="002745E9" w:rsidRPr="007B1436" w:rsidRDefault="00ED039E" w:rsidP="002745E9">
      <w:pPr>
        <w:pStyle w:val="Normal1"/>
        <w:spacing w:line="360" w:lineRule="auto"/>
        <w:rPr>
          <w:rFonts w:asciiTheme="minorHAnsi" w:hAnsiTheme="minorHAnsi" w:cs="Times New Roman"/>
          <w:color w:val="auto"/>
        </w:rPr>
      </w:pPr>
      <w:r w:rsidRPr="002C61DC">
        <w:rPr>
          <w:rFonts w:asciiTheme="minorHAnsi" w:hAnsiTheme="minorHAnsi" w:cs="Times New Roman"/>
          <w:noProof/>
          <w:color w:val="auto"/>
          <w:lang w:val="en-US"/>
        </w:rPr>
        <mc:AlternateContent>
          <mc:Choice Requires="wpg">
            <w:drawing>
              <wp:anchor distT="0" distB="0" distL="114300" distR="114300" simplePos="0" relativeHeight="251676672" behindDoc="0" locked="0" layoutInCell="1" allowOverlap="1" wp14:anchorId="76593A51" wp14:editId="19299E1E">
                <wp:simplePos x="0" y="0"/>
                <wp:positionH relativeFrom="column">
                  <wp:posOffset>0</wp:posOffset>
                </wp:positionH>
                <wp:positionV relativeFrom="paragraph">
                  <wp:posOffset>241300</wp:posOffset>
                </wp:positionV>
                <wp:extent cx="5524500" cy="8102600"/>
                <wp:effectExtent l="0" t="0" r="0" b="0"/>
                <wp:wrapThrough wrapText="bothSides">
                  <wp:wrapPolygon edited="0">
                    <wp:start x="0" y="0"/>
                    <wp:lineTo x="0" y="9886"/>
                    <wp:lineTo x="99" y="21532"/>
                    <wp:lineTo x="21352" y="21532"/>
                    <wp:lineTo x="21252" y="9886"/>
                    <wp:lineTo x="20855" y="9750"/>
                    <wp:lineTo x="20855" y="0"/>
                    <wp:lineTo x="0" y="0"/>
                  </wp:wrapPolygon>
                </wp:wrapThrough>
                <wp:docPr id="84" name="Group 81"/>
                <wp:cNvGraphicFramePr/>
                <a:graphic xmlns:a="http://schemas.openxmlformats.org/drawingml/2006/main">
                  <a:graphicData uri="http://schemas.microsoft.com/office/word/2010/wordprocessingGroup">
                    <wpg:wgp>
                      <wpg:cNvGrpSpPr/>
                      <wpg:grpSpPr>
                        <a:xfrm>
                          <a:off x="0" y="0"/>
                          <a:ext cx="5524500" cy="8102600"/>
                          <a:chOff x="0" y="0"/>
                          <a:chExt cx="5524500" cy="7071240"/>
                        </a:xfrm>
                      </wpg:grpSpPr>
                      <wps:wsp>
                        <wps:cNvPr id="85" name="Text Box 83"/>
                        <wps:cNvSpPr txBox="1"/>
                        <wps:spPr>
                          <a:xfrm>
                            <a:off x="0" y="3200399"/>
                            <a:ext cx="5524500" cy="3870841"/>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36F5E1" w14:textId="5E614FAD" w:rsidR="000A617A" w:rsidRPr="000027BF" w:rsidRDefault="000A617A" w:rsidP="002745E9">
                              <w:pPr>
                                <w:rPr>
                                  <w:rFonts w:asciiTheme="minorHAnsi" w:hAnsiTheme="minorHAnsi"/>
                                </w:rPr>
                              </w:pPr>
                              <w:r w:rsidRPr="002745E9">
                                <w:rPr>
                                  <w:rFonts w:asciiTheme="minorHAnsi" w:hAnsiTheme="minorHAnsi"/>
                                </w:rPr>
                                <w:t>Figure 4: Effect of 5% CO</w:t>
                              </w:r>
                              <w:r w:rsidRPr="002745E9">
                                <w:rPr>
                                  <w:rFonts w:asciiTheme="minorHAnsi" w:hAnsiTheme="minorHAnsi"/>
                                  <w:vertAlign w:val="subscript"/>
                                </w:rPr>
                                <w:t xml:space="preserve">2 </w:t>
                              </w:r>
                              <w:r w:rsidRPr="002745E9">
                                <w:rPr>
                                  <w:rFonts w:asciiTheme="minorHAnsi" w:hAnsiTheme="minorHAnsi"/>
                                </w:rPr>
                                <w:t xml:space="preserve">gassing and temperature on hDF cell viability when </w:t>
                              </w:r>
                              <w:r w:rsidRPr="000027BF">
                                <w:rPr>
                                  <w:rFonts w:asciiTheme="minorHAnsi" w:hAnsiTheme="minorHAnsi"/>
                                </w:rPr>
                                <w:t xml:space="preserve">seeded on tissue culture plastic in 12 well plates after 48 hours. Cell viability is calculated by measuring absorbance at 570nm after incubation with MTT solution. Mean ± SEM. Cells were seeded at </w:t>
                              </w:r>
                              <w:r w:rsidRPr="000027BF">
                                <w:rPr>
                                  <w:rFonts w:asciiTheme="minorHAnsi" w:hAnsiTheme="minorHAnsi"/>
                                  <w:bCs/>
                                  <w:lang w:val="en-US"/>
                                </w:rPr>
                                <w:t>1x10</w:t>
                              </w:r>
                              <w:r w:rsidRPr="000027BF">
                                <w:rPr>
                                  <w:rFonts w:asciiTheme="minorHAnsi" w:hAnsiTheme="minorHAnsi"/>
                                  <w:bCs/>
                                  <w:vertAlign w:val="superscript"/>
                                  <w:lang w:val="en-US"/>
                                </w:rPr>
                                <w:t>5</w:t>
                              </w:r>
                              <w:r w:rsidRPr="000027BF">
                                <w:rPr>
                                  <w:rFonts w:asciiTheme="minorHAnsi" w:hAnsiTheme="minorHAnsi"/>
                                </w:rPr>
                                <w:t>, n=3 experiments, 3 replicates.</w:t>
                              </w:r>
                            </w:p>
                            <w:p w14:paraId="2C755638" w14:textId="77777777" w:rsidR="000A617A" w:rsidRPr="000027BF" w:rsidRDefault="000A617A" w:rsidP="002745E9">
                              <w:pPr>
                                <w:rPr>
                                  <w:rFonts w:asciiTheme="minorHAnsi" w:hAnsiTheme="minorHAnsi"/>
                                </w:rPr>
                              </w:pPr>
                            </w:p>
                            <w:p w14:paraId="2184C6B4" w14:textId="445AF4F0" w:rsidR="000A617A" w:rsidRPr="000027BF" w:rsidRDefault="000A617A" w:rsidP="002745E9">
                              <w:pPr>
                                <w:rPr>
                                  <w:rFonts w:asciiTheme="minorHAnsi" w:hAnsiTheme="minorHAnsi" w:cs="Times New Roman"/>
                                </w:rPr>
                              </w:pPr>
                              <w:r>
                                <w:rPr>
                                  <w:rFonts w:asciiTheme="minorHAnsi" w:hAnsiTheme="minorHAnsi"/>
                                </w:rPr>
                                <w:t>ANOVA</w:t>
                              </w:r>
                              <w:r w:rsidRPr="000027BF">
                                <w:rPr>
                                  <w:rFonts w:asciiTheme="minorHAnsi" w:hAnsiTheme="minorHAnsi"/>
                                </w:rPr>
                                <w:t xml:space="preserve"> (One-Way) read out from StatPlus:</w:t>
                              </w:r>
                            </w:p>
                            <w:tbl>
                              <w:tblPr>
                                <w:tblW w:w="80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4"/>
                                <w:gridCol w:w="962"/>
                                <w:gridCol w:w="567"/>
                                <w:gridCol w:w="1276"/>
                                <w:gridCol w:w="1134"/>
                                <w:gridCol w:w="1134"/>
                                <w:gridCol w:w="992"/>
                              </w:tblGrid>
                              <w:tr w:rsidR="000A617A" w:rsidRPr="000027BF" w14:paraId="245BE203" w14:textId="77777777" w:rsidTr="000027BF">
                                <w:trPr>
                                  <w:trHeight w:val="300"/>
                                </w:trPr>
                                <w:tc>
                                  <w:tcPr>
                                    <w:tcW w:w="2034" w:type="dxa"/>
                                    <w:shd w:val="clear" w:color="auto" w:fill="auto"/>
                                    <w:noWrap/>
                                    <w:vAlign w:val="bottom"/>
                                    <w:hideMark/>
                                  </w:tcPr>
                                  <w:p w14:paraId="1306536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62" w:type="dxa"/>
                                    <w:shd w:val="clear" w:color="auto" w:fill="auto"/>
                                    <w:noWrap/>
                                    <w:vAlign w:val="bottom"/>
                                    <w:hideMark/>
                                  </w:tcPr>
                                  <w:p w14:paraId="74B94F1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shd w:val="clear" w:color="auto" w:fill="auto"/>
                                    <w:noWrap/>
                                    <w:vAlign w:val="bottom"/>
                                    <w:hideMark/>
                                  </w:tcPr>
                                  <w:p w14:paraId="041CB8B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276" w:type="dxa"/>
                                    <w:shd w:val="clear" w:color="auto" w:fill="auto"/>
                                    <w:noWrap/>
                                    <w:vAlign w:val="bottom"/>
                                    <w:hideMark/>
                                  </w:tcPr>
                                  <w:p w14:paraId="5CE732B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134" w:type="dxa"/>
                                    <w:shd w:val="clear" w:color="auto" w:fill="auto"/>
                                    <w:noWrap/>
                                    <w:vAlign w:val="bottom"/>
                                    <w:hideMark/>
                                  </w:tcPr>
                                  <w:p w14:paraId="2C90DE4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shd w:val="clear" w:color="auto" w:fill="auto"/>
                                    <w:noWrap/>
                                    <w:vAlign w:val="bottom"/>
                                    <w:hideMark/>
                                  </w:tcPr>
                                  <w:p w14:paraId="4CAC678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shd w:val="clear" w:color="auto" w:fill="auto"/>
                                    <w:noWrap/>
                                    <w:vAlign w:val="bottom"/>
                                    <w:hideMark/>
                                  </w:tcPr>
                                  <w:p w14:paraId="0D0C1A5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2F5FF0C1" w14:textId="77777777" w:rsidTr="000027BF">
                                <w:trPr>
                                  <w:trHeight w:val="300"/>
                                </w:trPr>
                                <w:tc>
                                  <w:tcPr>
                                    <w:tcW w:w="2034" w:type="dxa"/>
                                    <w:shd w:val="clear" w:color="auto" w:fill="auto"/>
                                    <w:noWrap/>
                                    <w:vAlign w:val="bottom"/>
                                    <w:hideMark/>
                                  </w:tcPr>
                                  <w:p w14:paraId="73FA557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62" w:type="dxa"/>
                                    <w:shd w:val="clear" w:color="auto" w:fill="auto"/>
                                    <w:noWrap/>
                                    <w:vAlign w:val="bottom"/>
                                    <w:hideMark/>
                                  </w:tcPr>
                                  <w:p w14:paraId="65ADC84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5011</w:t>
                                    </w:r>
                                  </w:p>
                                </w:tc>
                                <w:tc>
                                  <w:tcPr>
                                    <w:tcW w:w="567" w:type="dxa"/>
                                    <w:shd w:val="clear" w:color="auto" w:fill="auto"/>
                                    <w:noWrap/>
                                    <w:vAlign w:val="bottom"/>
                                    <w:hideMark/>
                                  </w:tcPr>
                                  <w:p w14:paraId="56E8B34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276" w:type="dxa"/>
                                    <w:shd w:val="clear" w:color="auto" w:fill="auto"/>
                                    <w:noWrap/>
                                    <w:vAlign w:val="bottom"/>
                                    <w:hideMark/>
                                  </w:tcPr>
                                  <w:p w14:paraId="38330EE0"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2506</w:t>
                                    </w:r>
                                  </w:p>
                                </w:tc>
                                <w:tc>
                                  <w:tcPr>
                                    <w:tcW w:w="1134" w:type="dxa"/>
                                    <w:shd w:val="clear" w:color="auto" w:fill="auto"/>
                                    <w:noWrap/>
                                    <w:vAlign w:val="bottom"/>
                                    <w:hideMark/>
                                  </w:tcPr>
                                  <w:p w14:paraId="19CE7DE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064.58</w:t>
                                    </w:r>
                                  </w:p>
                                </w:tc>
                                <w:tc>
                                  <w:tcPr>
                                    <w:tcW w:w="1134" w:type="dxa"/>
                                    <w:shd w:val="clear" w:color="auto" w:fill="auto"/>
                                    <w:noWrap/>
                                    <w:vAlign w:val="bottom"/>
                                    <w:hideMark/>
                                  </w:tcPr>
                                  <w:p w14:paraId="21C1725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2" w:type="dxa"/>
                                    <w:shd w:val="clear" w:color="auto" w:fill="auto"/>
                                    <w:noWrap/>
                                    <w:vAlign w:val="bottom"/>
                                    <w:hideMark/>
                                  </w:tcPr>
                                  <w:p w14:paraId="154C68D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72002B6A" w14:textId="77777777" w:rsidTr="000027BF">
                                <w:trPr>
                                  <w:trHeight w:val="300"/>
                                </w:trPr>
                                <w:tc>
                                  <w:tcPr>
                                    <w:tcW w:w="2034" w:type="dxa"/>
                                    <w:shd w:val="clear" w:color="auto" w:fill="auto"/>
                                    <w:noWrap/>
                                    <w:vAlign w:val="bottom"/>
                                    <w:hideMark/>
                                  </w:tcPr>
                                  <w:p w14:paraId="0EA3E95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62" w:type="dxa"/>
                                    <w:shd w:val="clear" w:color="auto" w:fill="auto"/>
                                    <w:noWrap/>
                                    <w:vAlign w:val="bottom"/>
                                    <w:hideMark/>
                                  </w:tcPr>
                                  <w:p w14:paraId="413C790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2</w:t>
                                    </w:r>
                                  </w:p>
                                </w:tc>
                                <w:tc>
                                  <w:tcPr>
                                    <w:tcW w:w="567" w:type="dxa"/>
                                    <w:shd w:val="clear" w:color="auto" w:fill="auto"/>
                                    <w:noWrap/>
                                    <w:vAlign w:val="bottom"/>
                                    <w:hideMark/>
                                  </w:tcPr>
                                  <w:p w14:paraId="47FC4FD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276" w:type="dxa"/>
                                    <w:shd w:val="clear" w:color="auto" w:fill="auto"/>
                                    <w:noWrap/>
                                    <w:vAlign w:val="bottom"/>
                                    <w:hideMark/>
                                  </w:tcPr>
                                  <w:p w14:paraId="358F074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8.18E-06</w:t>
                                    </w:r>
                                  </w:p>
                                </w:tc>
                                <w:tc>
                                  <w:tcPr>
                                    <w:tcW w:w="1134" w:type="dxa"/>
                                    <w:shd w:val="clear" w:color="auto" w:fill="auto"/>
                                    <w:noWrap/>
                                    <w:vAlign w:val="bottom"/>
                                    <w:hideMark/>
                                  </w:tcPr>
                                  <w:p w14:paraId="4B17F0E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7081EF9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shd w:val="clear" w:color="auto" w:fill="auto"/>
                                    <w:noWrap/>
                                    <w:vAlign w:val="bottom"/>
                                    <w:hideMark/>
                                  </w:tcPr>
                                  <w:p w14:paraId="43D2332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5C3757D4" w14:textId="77777777" w:rsidTr="000027BF">
                                <w:trPr>
                                  <w:trHeight w:val="300"/>
                                </w:trPr>
                                <w:tc>
                                  <w:tcPr>
                                    <w:tcW w:w="2034" w:type="dxa"/>
                                    <w:shd w:val="clear" w:color="auto" w:fill="auto"/>
                                    <w:noWrap/>
                                    <w:vAlign w:val="bottom"/>
                                    <w:hideMark/>
                                  </w:tcPr>
                                  <w:p w14:paraId="0B8E64B7"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62" w:type="dxa"/>
                                    <w:shd w:val="clear" w:color="auto" w:fill="auto"/>
                                    <w:noWrap/>
                                    <w:vAlign w:val="bottom"/>
                                    <w:hideMark/>
                                  </w:tcPr>
                                  <w:p w14:paraId="70BA86D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5031</w:t>
                                    </w:r>
                                  </w:p>
                                </w:tc>
                                <w:tc>
                                  <w:tcPr>
                                    <w:tcW w:w="567" w:type="dxa"/>
                                    <w:shd w:val="clear" w:color="auto" w:fill="auto"/>
                                    <w:noWrap/>
                                    <w:vAlign w:val="bottom"/>
                                    <w:hideMark/>
                                  </w:tcPr>
                                  <w:p w14:paraId="3ED3AF1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276" w:type="dxa"/>
                                    <w:shd w:val="clear" w:color="auto" w:fill="auto"/>
                                    <w:noWrap/>
                                    <w:vAlign w:val="bottom"/>
                                    <w:hideMark/>
                                  </w:tcPr>
                                  <w:p w14:paraId="59F0B5D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027C9A3A"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0135617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shd w:val="clear" w:color="auto" w:fill="auto"/>
                                    <w:noWrap/>
                                    <w:vAlign w:val="bottom"/>
                                    <w:hideMark/>
                                  </w:tcPr>
                                  <w:p w14:paraId="77E9B7A6"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1B19F631" w14:textId="7073679D" w:rsidR="000A617A" w:rsidRPr="002C61DC" w:rsidRDefault="000A617A" w:rsidP="002745E9">
                              <w:pPr>
                                <w:rPr>
                                  <w:rFonts w:asciiTheme="minorHAnsi" w:hAnsiTheme="minorHAnsi"/>
                                  <w:color w:val="FF0000"/>
                                </w:rPr>
                              </w:pPr>
                              <w:r w:rsidRPr="002C61DC">
                                <w:rPr>
                                  <w:rFonts w:asciiTheme="minorHAnsi" w:hAnsiTheme="minorHAnsi"/>
                                </w:rPr>
                                <w:t>Since the p-value</w:t>
                              </w:r>
                              <w:r w:rsidRPr="00D32174">
                                <w:rPr>
                                  <w:rFonts w:asciiTheme="minorHAnsi" w:hAnsiTheme="minorHAnsi"/>
                                </w:rPr>
                                <w:t xml:space="preserve"> expressed is 0 with a multiple 0 exponential (too low for the software to express) it can be concluded that the null hypothesis (no difference between test conditions) </w:t>
                              </w:r>
                              <w:r w:rsidRPr="00D32174">
                                <w:rPr>
                                  <w:rFonts w:asciiTheme="minorHAnsi" w:hAnsiTheme="minorHAnsi"/>
                                </w:rPr>
                                <w:t>i</w:t>
                              </w:r>
                              <w:r w:rsidRPr="00D32174">
                                <w:rPr>
                                  <w:rFonts w:asciiTheme="minorHAnsi" w:hAnsiTheme="minorHAnsi"/>
                                </w:rPr>
                                <w:t>s rejected and the test conditions are statistically different.</w:t>
                              </w:r>
                            </w:p>
                            <w:p w14:paraId="4E067544" w14:textId="77777777" w:rsidR="000A617A" w:rsidRPr="002C61DC" w:rsidRDefault="000A617A" w:rsidP="002745E9">
                              <w:pPr>
                                <w:ind w:left="360"/>
                                <w:rPr>
                                  <w:rFonts w:asciiTheme="minorHAnsi" w:hAnsiTheme="minorHAnsi"/>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86" name="Chart 84"/>
                        <wpg:cNvFrPr/>
                        <wpg:xfrm>
                          <a:off x="6985" y="0"/>
                          <a:ext cx="5270500" cy="3214370"/>
                        </wpg:xfrm>
                        <a:graphic>
                          <a:graphicData uri="http://schemas.openxmlformats.org/drawingml/2006/chart">
                            <c:chart xmlns:c="http://schemas.openxmlformats.org/drawingml/2006/chart" xmlns:r="http://schemas.openxmlformats.org/officeDocument/2006/relationships" r:id="rId54"/>
                          </a:graphicData>
                        </a:graphic>
                      </wpg:graphicFrame>
                    </wpg:wgp>
                  </a:graphicData>
                </a:graphic>
                <wp14:sizeRelV relativeFrom="margin">
                  <wp14:pctHeight>0</wp14:pctHeight>
                </wp14:sizeRelV>
              </wp:anchor>
            </w:drawing>
          </mc:Choice>
          <mc:Fallback>
            <w:pict>
              <v:group id="Group 81" o:spid="_x0000_s1161" style="position:absolute;margin-left:0;margin-top:19pt;width:435pt;height:638pt;z-index:251676672;mso-height-relative:margin" coordsize="5524500,707124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">
                <v:shape id="Text Box 83" o:spid="_x0000_s1162" type="#_x0000_t202" style="position:absolute;top:3200399;width:5524500;height:38708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PmwgAA&#10;ANsAAAAPAAAAZHJzL2Rvd25yZXYueG1sRI9Pi8IwFMTvgt8hPMGbJi4qWo0iK4KnXfwL3h7Nsy02&#10;L6WJtvvtNwsLHoeZ+Q2zXLe2FC+qfeFYw2ioQBCnzhScaTifdoMZCB+QDZaOScMPeVivup0lJsY1&#10;fKDXMWQiQtgnqCEPoUqk9GlOFv3QVcTRu7vaYoiyzqSpsYlwW8oPpabSYsFxIceKPnNKH8en1XD5&#10;ut+uY/Wdbe2kalyrJNu51LrfazcLEIHa8A7/t/dGw2wCf1/iD5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T94+bCAAAA2wAAAA8AAAAAAAAAAAAAAAAAlwIAAGRycy9kb3du&#10;cmV2LnhtbFBLBQYAAAAABAAEAPUAAACGAwAAAAA=&#10;" filled="f" stroked="f">
                  <v:textbox>
                    <w:txbxContent>
                      <w:p w14:paraId="6836F5E1" w14:textId="5E614FAD" w:rsidR="000A617A" w:rsidRPr="000027BF" w:rsidRDefault="000A617A" w:rsidP="002745E9">
                        <w:pPr>
                          <w:rPr>
                            <w:rFonts w:asciiTheme="minorHAnsi" w:hAnsiTheme="minorHAnsi"/>
                          </w:rPr>
                        </w:pPr>
                        <w:r w:rsidRPr="002745E9">
                          <w:rPr>
                            <w:rFonts w:asciiTheme="minorHAnsi" w:hAnsiTheme="minorHAnsi"/>
                          </w:rPr>
                          <w:t>Figure 4: Effect of 5% CO</w:t>
                        </w:r>
                        <w:r w:rsidRPr="002745E9">
                          <w:rPr>
                            <w:rFonts w:asciiTheme="minorHAnsi" w:hAnsiTheme="minorHAnsi"/>
                            <w:vertAlign w:val="subscript"/>
                          </w:rPr>
                          <w:t xml:space="preserve">2 </w:t>
                        </w:r>
                        <w:r w:rsidRPr="002745E9">
                          <w:rPr>
                            <w:rFonts w:asciiTheme="minorHAnsi" w:hAnsiTheme="minorHAnsi"/>
                          </w:rPr>
                          <w:t xml:space="preserve">gassing and temperature on hDF cell viability when </w:t>
                        </w:r>
                        <w:r w:rsidRPr="000027BF">
                          <w:rPr>
                            <w:rFonts w:asciiTheme="minorHAnsi" w:hAnsiTheme="minorHAnsi"/>
                          </w:rPr>
                          <w:t xml:space="preserve">seeded on tissue culture plastic in 12 well plates after 48 hours. Cell viability is calculated by measuring absorbance at 570nm after incubation with MTT solution. Mean ± SEM. Cells were seeded at </w:t>
                        </w:r>
                        <w:r w:rsidRPr="000027BF">
                          <w:rPr>
                            <w:rFonts w:asciiTheme="minorHAnsi" w:hAnsiTheme="minorHAnsi"/>
                            <w:bCs/>
                            <w:lang w:val="en-US"/>
                          </w:rPr>
                          <w:t>1x10</w:t>
                        </w:r>
                        <w:r w:rsidRPr="000027BF">
                          <w:rPr>
                            <w:rFonts w:asciiTheme="minorHAnsi" w:hAnsiTheme="minorHAnsi"/>
                            <w:bCs/>
                            <w:vertAlign w:val="superscript"/>
                            <w:lang w:val="en-US"/>
                          </w:rPr>
                          <w:t>5</w:t>
                        </w:r>
                        <w:r w:rsidRPr="000027BF">
                          <w:rPr>
                            <w:rFonts w:asciiTheme="minorHAnsi" w:hAnsiTheme="minorHAnsi"/>
                          </w:rPr>
                          <w:t>, n=3 experiments, 3 replicates.</w:t>
                        </w:r>
                      </w:p>
                      <w:p w14:paraId="2C755638" w14:textId="77777777" w:rsidR="000A617A" w:rsidRPr="000027BF" w:rsidRDefault="000A617A" w:rsidP="002745E9">
                        <w:pPr>
                          <w:rPr>
                            <w:rFonts w:asciiTheme="minorHAnsi" w:hAnsiTheme="minorHAnsi"/>
                          </w:rPr>
                        </w:pPr>
                      </w:p>
                      <w:p w14:paraId="2184C6B4" w14:textId="445AF4F0" w:rsidR="000A617A" w:rsidRPr="000027BF" w:rsidRDefault="000A617A" w:rsidP="002745E9">
                        <w:pPr>
                          <w:rPr>
                            <w:rFonts w:asciiTheme="minorHAnsi" w:hAnsiTheme="minorHAnsi" w:cs="Times New Roman"/>
                          </w:rPr>
                        </w:pPr>
                        <w:r>
                          <w:rPr>
                            <w:rFonts w:asciiTheme="minorHAnsi" w:hAnsiTheme="minorHAnsi"/>
                          </w:rPr>
                          <w:t>ANOVA</w:t>
                        </w:r>
                        <w:r w:rsidRPr="000027BF">
                          <w:rPr>
                            <w:rFonts w:asciiTheme="minorHAnsi" w:hAnsiTheme="minorHAnsi"/>
                          </w:rPr>
                          <w:t xml:space="preserve"> (One-Way) read out from StatPlus:</w:t>
                        </w:r>
                      </w:p>
                      <w:tbl>
                        <w:tblPr>
                          <w:tblW w:w="80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34"/>
                          <w:gridCol w:w="962"/>
                          <w:gridCol w:w="567"/>
                          <w:gridCol w:w="1276"/>
                          <w:gridCol w:w="1134"/>
                          <w:gridCol w:w="1134"/>
                          <w:gridCol w:w="992"/>
                        </w:tblGrid>
                        <w:tr w:rsidR="000A617A" w:rsidRPr="000027BF" w14:paraId="245BE203" w14:textId="77777777" w:rsidTr="000027BF">
                          <w:trPr>
                            <w:trHeight w:val="300"/>
                          </w:trPr>
                          <w:tc>
                            <w:tcPr>
                              <w:tcW w:w="2034" w:type="dxa"/>
                              <w:shd w:val="clear" w:color="auto" w:fill="auto"/>
                              <w:noWrap/>
                              <w:vAlign w:val="bottom"/>
                              <w:hideMark/>
                            </w:tcPr>
                            <w:p w14:paraId="1306536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62" w:type="dxa"/>
                              <w:shd w:val="clear" w:color="auto" w:fill="auto"/>
                              <w:noWrap/>
                              <w:vAlign w:val="bottom"/>
                              <w:hideMark/>
                            </w:tcPr>
                            <w:p w14:paraId="74B94F1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shd w:val="clear" w:color="auto" w:fill="auto"/>
                              <w:noWrap/>
                              <w:vAlign w:val="bottom"/>
                              <w:hideMark/>
                            </w:tcPr>
                            <w:p w14:paraId="041CB8B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276" w:type="dxa"/>
                              <w:shd w:val="clear" w:color="auto" w:fill="auto"/>
                              <w:noWrap/>
                              <w:vAlign w:val="bottom"/>
                              <w:hideMark/>
                            </w:tcPr>
                            <w:p w14:paraId="5CE732B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134" w:type="dxa"/>
                              <w:shd w:val="clear" w:color="auto" w:fill="auto"/>
                              <w:noWrap/>
                              <w:vAlign w:val="bottom"/>
                              <w:hideMark/>
                            </w:tcPr>
                            <w:p w14:paraId="2C90DE4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shd w:val="clear" w:color="auto" w:fill="auto"/>
                              <w:noWrap/>
                              <w:vAlign w:val="bottom"/>
                              <w:hideMark/>
                            </w:tcPr>
                            <w:p w14:paraId="4CAC678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shd w:val="clear" w:color="auto" w:fill="auto"/>
                              <w:noWrap/>
                              <w:vAlign w:val="bottom"/>
                              <w:hideMark/>
                            </w:tcPr>
                            <w:p w14:paraId="0D0C1A5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2F5FF0C1" w14:textId="77777777" w:rsidTr="000027BF">
                          <w:trPr>
                            <w:trHeight w:val="300"/>
                          </w:trPr>
                          <w:tc>
                            <w:tcPr>
                              <w:tcW w:w="2034" w:type="dxa"/>
                              <w:shd w:val="clear" w:color="auto" w:fill="auto"/>
                              <w:noWrap/>
                              <w:vAlign w:val="bottom"/>
                              <w:hideMark/>
                            </w:tcPr>
                            <w:p w14:paraId="73FA557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62" w:type="dxa"/>
                              <w:shd w:val="clear" w:color="auto" w:fill="auto"/>
                              <w:noWrap/>
                              <w:vAlign w:val="bottom"/>
                              <w:hideMark/>
                            </w:tcPr>
                            <w:p w14:paraId="65ADC84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5011</w:t>
                              </w:r>
                            </w:p>
                          </w:tc>
                          <w:tc>
                            <w:tcPr>
                              <w:tcW w:w="567" w:type="dxa"/>
                              <w:shd w:val="clear" w:color="auto" w:fill="auto"/>
                              <w:noWrap/>
                              <w:vAlign w:val="bottom"/>
                              <w:hideMark/>
                            </w:tcPr>
                            <w:p w14:paraId="56E8B34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276" w:type="dxa"/>
                              <w:shd w:val="clear" w:color="auto" w:fill="auto"/>
                              <w:noWrap/>
                              <w:vAlign w:val="bottom"/>
                              <w:hideMark/>
                            </w:tcPr>
                            <w:p w14:paraId="38330EE0"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2506</w:t>
                              </w:r>
                            </w:p>
                          </w:tc>
                          <w:tc>
                            <w:tcPr>
                              <w:tcW w:w="1134" w:type="dxa"/>
                              <w:shd w:val="clear" w:color="auto" w:fill="auto"/>
                              <w:noWrap/>
                              <w:vAlign w:val="bottom"/>
                              <w:hideMark/>
                            </w:tcPr>
                            <w:p w14:paraId="19CE7DE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064.58</w:t>
                              </w:r>
                            </w:p>
                          </w:tc>
                          <w:tc>
                            <w:tcPr>
                              <w:tcW w:w="1134" w:type="dxa"/>
                              <w:shd w:val="clear" w:color="auto" w:fill="auto"/>
                              <w:noWrap/>
                              <w:vAlign w:val="bottom"/>
                              <w:hideMark/>
                            </w:tcPr>
                            <w:p w14:paraId="21C1725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2" w:type="dxa"/>
                              <w:shd w:val="clear" w:color="auto" w:fill="auto"/>
                              <w:noWrap/>
                              <w:vAlign w:val="bottom"/>
                              <w:hideMark/>
                            </w:tcPr>
                            <w:p w14:paraId="154C68D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72002B6A" w14:textId="77777777" w:rsidTr="000027BF">
                          <w:trPr>
                            <w:trHeight w:val="300"/>
                          </w:trPr>
                          <w:tc>
                            <w:tcPr>
                              <w:tcW w:w="2034" w:type="dxa"/>
                              <w:shd w:val="clear" w:color="auto" w:fill="auto"/>
                              <w:noWrap/>
                              <w:vAlign w:val="bottom"/>
                              <w:hideMark/>
                            </w:tcPr>
                            <w:p w14:paraId="0EA3E95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62" w:type="dxa"/>
                              <w:shd w:val="clear" w:color="auto" w:fill="auto"/>
                              <w:noWrap/>
                              <w:vAlign w:val="bottom"/>
                              <w:hideMark/>
                            </w:tcPr>
                            <w:p w14:paraId="413C790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2</w:t>
                              </w:r>
                            </w:p>
                          </w:tc>
                          <w:tc>
                            <w:tcPr>
                              <w:tcW w:w="567" w:type="dxa"/>
                              <w:shd w:val="clear" w:color="auto" w:fill="auto"/>
                              <w:noWrap/>
                              <w:vAlign w:val="bottom"/>
                              <w:hideMark/>
                            </w:tcPr>
                            <w:p w14:paraId="47FC4FD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276" w:type="dxa"/>
                              <w:shd w:val="clear" w:color="auto" w:fill="auto"/>
                              <w:noWrap/>
                              <w:vAlign w:val="bottom"/>
                              <w:hideMark/>
                            </w:tcPr>
                            <w:p w14:paraId="358F074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8.18E-06</w:t>
                              </w:r>
                            </w:p>
                          </w:tc>
                          <w:tc>
                            <w:tcPr>
                              <w:tcW w:w="1134" w:type="dxa"/>
                              <w:shd w:val="clear" w:color="auto" w:fill="auto"/>
                              <w:noWrap/>
                              <w:vAlign w:val="bottom"/>
                              <w:hideMark/>
                            </w:tcPr>
                            <w:p w14:paraId="4B17F0E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7081EF9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shd w:val="clear" w:color="auto" w:fill="auto"/>
                              <w:noWrap/>
                              <w:vAlign w:val="bottom"/>
                              <w:hideMark/>
                            </w:tcPr>
                            <w:p w14:paraId="43D2332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5C3757D4" w14:textId="77777777" w:rsidTr="000027BF">
                          <w:trPr>
                            <w:trHeight w:val="300"/>
                          </w:trPr>
                          <w:tc>
                            <w:tcPr>
                              <w:tcW w:w="2034" w:type="dxa"/>
                              <w:shd w:val="clear" w:color="auto" w:fill="auto"/>
                              <w:noWrap/>
                              <w:vAlign w:val="bottom"/>
                              <w:hideMark/>
                            </w:tcPr>
                            <w:p w14:paraId="0B8E64B7"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62" w:type="dxa"/>
                              <w:shd w:val="clear" w:color="auto" w:fill="auto"/>
                              <w:noWrap/>
                              <w:vAlign w:val="bottom"/>
                              <w:hideMark/>
                            </w:tcPr>
                            <w:p w14:paraId="70BA86D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5031</w:t>
                              </w:r>
                            </w:p>
                          </w:tc>
                          <w:tc>
                            <w:tcPr>
                              <w:tcW w:w="567" w:type="dxa"/>
                              <w:shd w:val="clear" w:color="auto" w:fill="auto"/>
                              <w:noWrap/>
                              <w:vAlign w:val="bottom"/>
                              <w:hideMark/>
                            </w:tcPr>
                            <w:p w14:paraId="3ED3AF1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276" w:type="dxa"/>
                              <w:shd w:val="clear" w:color="auto" w:fill="auto"/>
                              <w:noWrap/>
                              <w:vAlign w:val="bottom"/>
                              <w:hideMark/>
                            </w:tcPr>
                            <w:p w14:paraId="59F0B5D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027C9A3A"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shd w:val="clear" w:color="auto" w:fill="auto"/>
                              <w:noWrap/>
                              <w:vAlign w:val="bottom"/>
                              <w:hideMark/>
                            </w:tcPr>
                            <w:p w14:paraId="0135617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shd w:val="clear" w:color="auto" w:fill="auto"/>
                              <w:noWrap/>
                              <w:vAlign w:val="bottom"/>
                              <w:hideMark/>
                            </w:tcPr>
                            <w:p w14:paraId="77E9B7A6"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1B19F631" w14:textId="7073679D" w:rsidR="000A617A" w:rsidRPr="002C61DC" w:rsidRDefault="000A617A" w:rsidP="002745E9">
                        <w:pPr>
                          <w:rPr>
                            <w:rFonts w:asciiTheme="minorHAnsi" w:hAnsiTheme="minorHAnsi"/>
                            <w:color w:val="FF0000"/>
                          </w:rPr>
                        </w:pPr>
                        <w:r w:rsidRPr="002C61DC">
                          <w:rPr>
                            <w:rFonts w:asciiTheme="minorHAnsi" w:hAnsiTheme="minorHAnsi"/>
                          </w:rPr>
                          <w:t>Since the p-value</w:t>
                        </w:r>
                        <w:r w:rsidRPr="00D32174">
                          <w:rPr>
                            <w:rFonts w:asciiTheme="minorHAnsi" w:hAnsiTheme="minorHAnsi"/>
                          </w:rPr>
                          <w:t xml:space="preserve"> expressed is 0 with a multiple 0 exponential (too low for the software to express) it can be concluded that the null hypothesis (no difference between test conditions) </w:t>
                        </w:r>
                        <w:r w:rsidRPr="00D32174">
                          <w:rPr>
                            <w:rFonts w:asciiTheme="minorHAnsi" w:hAnsiTheme="minorHAnsi"/>
                          </w:rPr>
                          <w:t>i</w:t>
                        </w:r>
                        <w:r w:rsidRPr="00D32174">
                          <w:rPr>
                            <w:rFonts w:asciiTheme="minorHAnsi" w:hAnsiTheme="minorHAnsi"/>
                          </w:rPr>
                          <w:t>s rejected and the test conditions are statistically different.</w:t>
                        </w:r>
                      </w:p>
                      <w:p w14:paraId="4E067544" w14:textId="77777777" w:rsidR="000A617A" w:rsidRPr="002C61DC" w:rsidRDefault="000A617A" w:rsidP="002745E9">
                        <w:pPr>
                          <w:ind w:left="360"/>
                          <w:rPr>
                            <w:rFonts w:asciiTheme="minorHAnsi" w:hAnsiTheme="minorHAnsi"/>
                            <w:color w:val="FF0000"/>
                          </w:rPr>
                        </w:pPr>
                      </w:p>
                    </w:txbxContent>
                  </v:textbox>
                </v:shape>
                <v:shape id="Chart 84" o:spid="_x0000_s1163" type="#_x0000_t75" style="position:absolute;top:-5320;width:5285232;height:3223953;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">
                  <v:imagedata r:id="rId55" o:title=""/>
                  <o:lock v:ext="edit" aspectratio="f"/>
                </v:shape>
                <w10:wrap type="through"/>
              </v:group>
            </w:pict>
          </mc:Fallback>
        </mc:AlternateContent>
      </w:r>
    </w:p>
    <w:p w14:paraId="160EC4E9" w14:textId="77777777" w:rsidR="002745E9" w:rsidRPr="007B1436" w:rsidRDefault="002745E9" w:rsidP="002745E9">
      <w:pPr>
        <w:pStyle w:val="Normal1"/>
        <w:spacing w:line="360" w:lineRule="auto"/>
        <w:rPr>
          <w:rFonts w:asciiTheme="minorHAnsi" w:hAnsiTheme="minorHAnsi" w:cs="Times New Roman"/>
          <w:color w:val="auto"/>
        </w:rPr>
      </w:pPr>
    </w:p>
    <w:p w14:paraId="0259F2B6" w14:textId="12F9DC9F" w:rsidR="002745E9" w:rsidRPr="007B1436" w:rsidRDefault="002745E9" w:rsidP="002C61DC">
      <w:pPr>
        <w:pStyle w:val="Normal1"/>
        <w:spacing w:line="360" w:lineRule="auto"/>
        <w:rPr>
          <w:rFonts w:asciiTheme="minorHAnsi" w:hAnsiTheme="minorHAnsi"/>
        </w:rPr>
      </w:pPr>
      <w:r w:rsidRPr="007B1436">
        <w:rPr>
          <w:rFonts w:asciiTheme="minorHAnsi" w:hAnsiTheme="minorHAnsi" w:cs="Times New Roman"/>
          <w:color w:val="auto"/>
        </w:rPr>
        <w:br w:type="column"/>
      </w:r>
      <w:r w:rsidR="00ED039E" w:rsidRPr="002C61DC">
        <w:rPr>
          <w:rFonts w:asciiTheme="minorHAnsi" w:hAnsiTheme="minorHAnsi"/>
          <w:noProof/>
          <w:lang w:val="en-US"/>
        </w:rPr>
        <mc:AlternateContent>
          <mc:Choice Requires="wpg">
            <w:drawing>
              <wp:anchor distT="0" distB="0" distL="114300" distR="114300" simplePos="0" relativeHeight="251678720" behindDoc="0" locked="0" layoutInCell="1" allowOverlap="1" wp14:anchorId="3ED65BC6" wp14:editId="3BBAAEF7">
                <wp:simplePos x="0" y="0"/>
                <wp:positionH relativeFrom="column">
                  <wp:posOffset>-13970</wp:posOffset>
                </wp:positionH>
                <wp:positionV relativeFrom="paragraph">
                  <wp:posOffset>-240665</wp:posOffset>
                </wp:positionV>
                <wp:extent cx="5386070" cy="7767320"/>
                <wp:effectExtent l="0" t="0" r="0" b="5080"/>
                <wp:wrapThrough wrapText="bothSides">
                  <wp:wrapPolygon edited="0">
                    <wp:start x="0" y="0"/>
                    <wp:lineTo x="0" y="21543"/>
                    <wp:lineTo x="21493" y="21543"/>
                    <wp:lineTo x="21493" y="8900"/>
                    <wp:lineTo x="21289" y="0"/>
                    <wp:lineTo x="0" y="0"/>
                  </wp:wrapPolygon>
                </wp:wrapThrough>
                <wp:docPr id="131" name="Group 92"/>
                <wp:cNvGraphicFramePr/>
                <a:graphic xmlns:a="http://schemas.openxmlformats.org/drawingml/2006/main">
                  <a:graphicData uri="http://schemas.microsoft.com/office/word/2010/wordprocessingGroup">
                    <wpg:wgp>
                      <wpg:cNvGrpSpPr/>
                      <wpg:grpSpPr>
                        <a:xfrm>
                          <a:off x="0" y="0"/>
                          <a:ext cx="5386070" cy="7767320"/>
                          <a:chOff x="0" y="0"/>
                          <a:chExt cx="5386070" cy="7767320"/>
                        </a:xfrm>
                      </wpg:grpSpPr>
                      <wps:wsp>
                        <wps:cNvPr id="152" name="Text Box 93"/>
                        <wps:cNvSpPr txBox="1"/>
                        <wps:spPr>
                          <a:xfrm>
                            <a:off x="13970" y="3200400"/>
                            <a:ext cx="5372100" cy="4566920"/>
                          </a:xfrm>
                          <a:prstGeom prst="rect">
                            <a:avLst/>
                          </a:prstGeom>
                          <a:ln>
                            <a:noFill/>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0D26DB5" w14:textId="35DE9004" w:rsidR="000A617A" w:rsidRDefault="000A617A" w:rsidP="002745E9">
                              <w:pPr>
                                <w:rPr>
                                  <w:rFonts w:asciiTheme="minorHAnsi" w:hAnsiTheme="minorHAnsi"/>
                                </w:rPr>
                              </w:pPr>
                              <w:r w:rsidRPr="002745E9">
                                <w:rPr>
                                  <w:rFonts w:asciiTheme="minorHAnsi" w:hAnsiTheme="minorHAnsi"/>
                                </w:rPr>
                                <w:t>Figure 5: Effect of 5% CO</w:t>
                              </w:r>
                              <w:r w:rsidRPr="002745E9">
                                <w:rPr>
                                  <w:rFonts w:asciiTheme="minorHAnsi" w:hAnsiTheme="minorHAnsi"/>
                                  <w:vertAlign w:val="subscript"/>
                                </w:rPr>
                                <w:t xml:space="preserve">2 </w:t>
                              </w:r>
                              <w:r w:rsidRPr="002745E9">
                                <w:rPr>
                                  <w:rFonts w:asciiTheme="minorHAnsi" w:hAnsiTheme="minorHAnsi"/>
                                </w:rPr>
                                <w:t>gassing and temperature on hDK cell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 xml:space="preserve">0nm after incubation with MTT solution. 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6B116178" w14:textId="77777777" w:rsidR="000A617A" w:rsidRPr="002745E9" w:rsidRDefault="000A617A" w:rsidP="002745E9">
                              <w:pPr>
                                <w:rPr>
                                  <w:rFonts w:asciiTheme="minorHAnsi" w:hAnsiTheme="minorHAnsi"/>
                                </w:rPr>
                              </w:pPr>
                            </w:p>
                            <w:p w14:paraId="75122BA2" w14:textId="1E457E77"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8188" w:type="dxa"/>
                                <w:tblLayout w:type="fixed"/>
                                <w:tblLook w:val="04A0" w:firstRow="1" w:lastRow="0" w:firstColumn="1" w:lastColumn="0" w:noHBand="0" w:noVBand="1"/>
                              </w:tblPr>
                              <w:tblGrid>
                                <w:gridCol w:w="1899"/>
                                <w:gridCol w:w="1044"/>
                                <w:gridCol w:w="567"/>
                                <w:gridCol w:w="1134"/>
                                <w:gridCol w:w="1276"/>
                                <w:gridCol w:w="1134"/>
                                <w:gridCol w:w="1134"/>
                              </w:tblGrid>
                              <w:tr w:rsidR="000A617A" w:rsidRPr="000027BF" w14:paraId="1A98E9F4" w14:textId="77777777" w:rsidTr="002C61DC">
                                <w:trPr>
                                  <w:trHeight w:val="300"/>
                                </w:trPr>
                                <w:tc>
                                  <w:tcPr>
                                    <w:tcW w:w="1899" w:type="dxa"/>
                                    <w:noWrap/>
                                    <w:hideMark/>
                                  </w:tcPr>
                                  <w:p w14:paraId="7888CD0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1044" w:type="dxa"/>
                                    <w:noWrap/>
                                    <w:hideMark/>
                                  </w:tcPr>
                                  <w:p w14:paraId="332EB3E7"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21B8727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134" w:type="dxa"/>
                                    <w:noWrap/>
                                    <w:hideMark/>
                                  </w:tcPr>
                                  <w:p w14:paraId="3C0C3F5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6" w:type="dxa"/>
                                    <w:noWrap/>
                                    <w:hideMark/>
                                  </w:tcPr>
                                  <w:p w14:paraId="3CE7772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16D1E42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1134" w:type="dxa"/>
                                    <w:noWrap/>
                                    <w:hideMark/>
                                  </w:tcPr>
                                  <w:p w14:paraId="0D29E09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378BC3D6" w14:textId="77777777" w:rsidTr="002C61DC">
                                <w:trPr>
                                  <w:trHeight w:val="300"/>
                                </w:trPr>
                                <w:tc>
                                  <w:tcPr>
                                    <w:tcW w:w="1899" w:type="dxa"/>
                                    <w:noWrap/>
                                    <w:hideMark/>
                                  </w:tcPr>
                                  <w:p w14:paraId="7753EFD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1044" w:type="dxa"/>
                                    <w:noWrap/>
                                    <w:hideMark/>
                                  </w:tcPr>
                                  <w:p w14:paraId="6A25A9E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909</w:t>
                                    </w:r>
                                  </w:p>
                                </w:tc>
                                <w:tc>
                                  <w:tcPr>
                                    <w:tcW w:w="567" w:type="dxa"/>
                                    <w:noWrap/>
                                    <w:hideMark/>
                                  </w:tcPr>
                                  <w:p w14:paraId="41F4F59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134" w:type="dxa"/>
                                    <w:noWrap/>
                                    <w:hideMark/>
                                  </w:tcPr>
                                  <w:p w14:paraId="6D7E6B6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54</w:t>
                                    </w:r>
                                  </w:p>
                                </w:tc>
                                <w:tc>
                                  <w:tcPr>
                                    <w:tcW w:w="1276" w:type="dxa"/>
                                    <w:noWrap/>
                                    <w:hideMark/>
                                  </w:tcPr>
                                  <w:p w14:paraId="25EC696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117.61994</w:t>
                                    </w:r>
                                  </w:p>
                                </w:tc>
                                <w:tc>
                                  <w:tcPr>
                                    <w:tcW w:w="1134" w:type="dxa"/>
                                    <w:noWrap/>
                                    <w:hideMark/>
                                  </w:tcPr>
                                  <w:p w14:paraId="7994536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1134" w:type="dxa"/>
                                    <w:noWrap/>
                                    <w:hideMark/>
                                  </w:tcPr>
                                  <w:p w14:paraId="4A5199F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728EB1B5" w14:textId="77777777" w:rsidTr="002C61DC">
                                <w:trPr>
                                  <w:trHeight w:val="300"/>
                                </w:trPr>
                                <w:tc>
                                  <w:tcPr>
                                    <w:tcW w:w="1899" w:type="dxa"/>
                                    <w:noWrap/>
                                    <w:hideMark/>
                                  </w:tcPr>
                                  <w:p w14:paraId="07E4CA4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1044" w:type="dxa"/>
                                    <w:noWrap/>
                                    <w:hideMark/>
                                  </w:tcPr>
                                  <w:p w14:paraId="6F31B27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93</w:t>
                                    </w:r>
                                  </w:p>
                                </w:tc>
                                <w:tc>
                                  <w:tcPr>
                                    <w:tcW w:w="567" w:type="dxa"/>
                                    <w:noWrap/>
                                    <w:hideMark/>
                                  </w:tcPr>
                                  <w:p w14:paraId="6098EF99"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134" w:type="dxa"/>
                                    <w:noWrap/>
                                    <w:hideMark/>
                                  </w:tcPr>
                                  <w:p w14:paraId="662CB56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4</w:t>
                                    </w:r>
                                  </w:p>
                                </w:tc>
                                <w:tc>
                                  <w:tcPr>
                                    <w:tcW w:w="1276" w:type="dxa"/>
                                    <w:noWrap/>
                                    <w:hideMark/>
                                  </w:tcPr>
                                  <w:p w14:paraId="5C37C45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6274704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280568B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6C3E03B0" w14:textId="77777777" w:rsidTr="002C61DC">
                                <w:trPr>
                                  <w:trHeight w:val="300"/>
                                </w:trPr>
                                <w:tc>
                                  <w:tcPr>
                                    <w:tcW w:w="1899" w:type="dxa"/>
                                    <w:noWrap/>
                                    <w:hideMark/>
                                  </w:tcPr>
                                  <w:p w14:paraId="6744514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1044" w:type="dxa"/>
                                    <w:noWrap/>
                                    <w:hideMark/>
                                  </w:tcPr>
                                  <w:p w14:paraId="42F0148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002</w:t>
                                    </w:r>
                                  </w:p>
                                </w:tc>
                                <w:tc>
                                  <w:tcPr>
                                    <w:tcW w:w="567" w:type="dxa"/>
                                    <w:noWrap/>
                                    <w:hideMark/>
                                  </w:tcPr>
                                  <w:p w14:paraId="0F51185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134" w:type="dxa"/>
                                    <w:noWrap/>
                                    <w:hideMark/>
                                  </w:tcPr>
                                  <w:p w14:paraId="351EFD5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6" w:type="dxa"/>
                                    <w:noWrap/>
                                    <w:hideMark/>
                                  </w:tcPr>
                                  <w:p w14:paraId="00EA06F8"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2D19FE1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593548F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273FD86E" w14:textId="262DBED0" w:rsidR="000A617A" w:rsidRPr="0017483C" w:rsidRDefault="000A617A" w:rsidP="002745E9">
                              <w:pPr>
                                <w:rPr>
                                  <w:color w:val="FF0000"/>
                                </w:rPr>
                              </w:pPr>
                              <w:r w:rsidRPr="00D32174">
                                <w:rPr>
                                  <w:rFonts w:asciiTheme="minorHAnsi" w:hAnsiTheme="minorHAnsi"/>
                                </w:rPr>
                                <w:t xml:space="preserve">Since the p-value expressed is 0 with a multiple 0 exponential (too low for the software to express) it can be </w:t>
                              </w:r>
                              <w:r>
                                <w:rPr>
                                  <w:rFonts w:asciiTheme="minorHAnsi" w:hAnsiTheme="minorHAnsi"/>
                                </w:rPr>
                                <w:t xml:space="preserve">concluded that </w:t>
                              </w:r>
                              <w:r w:rsidRPr="00D32174">
                                <w:rPr>
                                  <w:rFonts w:asciiTheme="minorHAnsi" w:hAnsiTheme="minorHAnsi"/>
                                </w:rPr>
                                <w:t>the null hypothesis (no difference between test conditions) is rejected and the test conditions are statistically different.</w:t>
                              </w:r>
                            </w:p>
                            <w:p w14:paraId="575EBDE0" w14:textId="77777777" w:rsidR="000A617A" w:rsidRDefault="000A617A" w:rsidP="002745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153" name="Chart 131"/>
                        <wpg:cNvFrPr/>
                        <wpg:xfrm>
                          <a:off x="0" y="0"/>
                          <a:ext cx="5270500" cy="3214370"/>
                        </wpg:xfrm>
                        <a:graphic>
                          <a:graphicData uri="http://schemas.openxmlformats.org/drawingml/2006/chart">
                            <c:chart xmlns:c="http://schemas.openxmlformats.org/drawingml/2006/chart" xmlns:r="http://schemas.openxmlformats.org/officeDocument/2006/relationships" r:id="rId56"/>
                          </a:graphicData>
                        </a:graphic>
                      </wpg:graphicFrame>
                    </wpg:wgp>
                  </a:graphicData>
                </a:graphic>
                <wp14:sizeRelV relativeFrom="margin">
                  <wp14:pctHeight>0</wp14:pctHeight>
                </wp14:sizeRelV>
              </wp:anchor>
            </w:drawing>
          </mc:Choice>
          <mc:Fallback>
            <w:pict>
              <v:group id="Group 92" o:spid="_x0000_s1164" style="position:absolute;margin-left:-1.05pt;margin-top:-18.9pt;width:424.1pt;height:611.6pt;z-index:251678720;mso-height-relative:margin" coordsize="5386070,776732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">
                <v:shape id="Text Box 93" o:spid="_x0000_s1165" type="#_x0000_t202" style="position:absolute;left:13970;top:3200400;width:5372100;height:45669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4iqkwAAA&#10;ANwAAAAPAAAAZHJzL2Rvd25yZXYueG1sRE9Ni8IwEL0v+B/CCHtbUwsVqUYRWcWrVcHj0IxtsZnU&#10;JGvrv98IC3ubx/uc5XowrXiS841lBdNJAoK4tLrhSsH5tPuag/ABWWNrmRS8yMN6NfpYYq5tz0d6&#10;FqESMYR9jgrqELpcSl/WZNBPbEccuZt1BkOErpLaYR/DTSvTJJlJgw3Hhho72tZU3osfowD713WT&#10;Tc13dmlSV5zCrN/tH0p9jofNAkSgIfyL/9wHHednKbyfiRfI1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4iqkwAAAANwAAAAPAAAAAAAAAAAAAAAAAJcCAABkcnMvZG93bnJl&#10;di54bWxQSwUGAAAAAAQABAD1AAAAhAMAAAAA&#10;" fillcolor="white [3201]" stroked="f" strokeweight="2pt">
                  <v:textbox>
                    <w:txbxContent>
                      <w:p w14:paraId="00D26DB5" w14:textId="35DE9004" w:rsidR="000A617A" w:rsidRDefault="000A617A" w:rsidP="002745E9">
                        <w:pPr>
                          <w:rPr>
                            <w:rFonts w:asciiTheme="minorHAnsi" w:hAnsiTheme="minorHAnsi"/>
                          </w:rPr>
                        </w:pPr>
                        <w:r w:rsidRPr="002745E9">
                          <w:rPr>
                            <w:rFonts w:asciiTheme="minorHAnsi" w:hAnsiTheme="minorHAnsi"/>
                          </w:rPr>
                          <w:t>Figure 5: Effect of 5% CO</w:t>
                        </w:r>
                        <w:r w:rsidRPr="002745E9">
                          <w:rPr>
                            <w:rFonts w:asciiTheme="minorHAnsi" w:hAnsiTheme="minorHAnsi"/>
                            <w:vertAlign w:val="subscript"/>
                          </w:rPr>
                          <w:t xml:space="preserve">2 </w:t>
                        </w:r>
                        <w:r w:rsidRPr="002745E9">
                          <w:rPr>
                            <w:rFonts w:asciiTheme="minorHAnsi" w:hAnsiTheme="minorHAnsi"/>
                          </w:rPr>
                          <w:t>gassing and temperature on hDK cell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 xml:space="preserve">0nm after incubation with MTT solution. 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6B116178" w14:textId="77777777" w:rsidR="000A617A" w:rsidRPr="002745E9" w:rsidRDefault="000A617A" w:rsidP="002745E9">
                        <w:pPr>
                          <w:rPr>
                            <w:rFonts w:asciiTheme="minorHAnsi" w:hAnsiTheme="minorHAnsi"/>
                          </w:rPr>
                        </w:pPr>
                      </w:p>
                      <w:p w14:paraId="75122BA2" w14:textId="1E457E77"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8188" w:type="dxa"/>
                          <w:tblLayout w:type="fixed"/>
                          <w:tblLook w:val="04A0" w:firstRow="1" w:lastRow="0" w:firstColumn="1" w:lastColumn="0" w:noHBand="0" w:noVBand="1"/>
                        </w:tblPr>
                        <w:tblGrid>
                          <w:gridCol w:w="1899"/>
                          <w:gridCol w:w="1044"/>
                          <w:gridCol w:w="567"/>
                          <w:gridCol w:w="1134"/>
                          <w:gridCol w:w="1276"/>
                          <w:gridCol w:w="1134"/>
                          <w:gridCol w:w="1134"/>
                        </w:tblGrid>
                        <w:tr w:rsidR="000A617A" w:rsidRPr="000027BF" w14:paraId="1A98E9F4" w14:textId="77777777" w:rsidTr="002C61DC">
                          <w:trPr>
                            <w:trHeight w:val="300"/>
                          </w:trPr>
                          <w:tc>
                            <w:tcPr>
                              <w:tcW w:w="1899" w:type="dxa"/>
                              <w:noWrap/>
                              <w:hideMark/>
                            </w:tcPr>
                            <w:p w14:paraId="7888CD0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1044" w:type="dxa"/>
                              <w:noWrap/>
                              <w:hideMark/>
                            </w:tcPr>
                            <w:p w14:paraId="332EB3E7"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21B8727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134" w:type="dxa"/>
                              <w:noWrap/>
                              <w:hideMark/>
                            </w:tcPr>
                            <w:p w14:paraId="3C0C3F5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6" w:type="dxa"/>
                              <w:noWrap/>
                              <w:hideMark/>
                            </w:tcPr>
                            <w:p w14:paraId="3CE7772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16D1E42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1134" w:type="dxa"/>
                              <w:noWrap/>
                              <w:hideMark/>
                            </w:tcPr>
                            <w:p w14:paraId="0D29E09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378BC3D6" w14:textId="77777777" w:rsidTr="002C61DC">
                          <w:trPr>
                            <w:trHeight w:val="300"/>
                          </w:trPr>
                          <w:tc>
                            <w:tcPr>
                              <w:tcW w:w="1899" w:type="dxa"/>
                              <w:noWrap/>
                              <w:hideMark/>
                            </w:tcPr>
                            <w:p w14:paraId="7753EFD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1044" w:type="dxa"/>
                              <w:noWrap/>
                              <w:hideMark/>
                            </w:tcPr>
                            <w:p w14:paraId="6A25A9E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909</w:t>
                              </w:r>
                            </w:p>
                          </w:tc>
                          <w:tc>
                            <w:tcPr>
                              <w:tcW w:w="567" w:type="dxa"/>
                              <w:noWrap/>
                              <w:hideMark/>
                            </w:tcPr>
                            <w:p w14:paraId="41F4F59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134" w:type="dxa"/>
                              <w:noWrap/>
                              <w:hideMark/>
                            </w:tcPr>
                            <w:p w14:paraId="6D7E6B6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54</w:t>
                              </w:r>
                            </w:p>
                          </w:tc>
                          <w:tc>
                            <w:tcPr>
                              <w:tcW w:w="1276" w:type="dxa"/>
                              <w:noWrap/>
                              <w:hideMark/>
                            </w:tcPr>
                            <w:p w14:paraId="25EC696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117.61994</w:t>
                              </w:r>
                            </w:p>
                          </w:tc>
                          <w:tc>
                            <w:tcPr>
                              <w:tcW w:w="1134" w:type="dxa"/>
                              <w:noWrap/>
                              <w:hideMark/>
                            </w:tcPr>
                            <w:p w14:paraId="7994536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1134" w:type="dxa"/>
                              <w:noWrap/>
                              <w:hideMark/>
                            </w:tcPr>
                            <w:p w14:paraId="4A5199F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728EB1B5" w14:textId="77777777" w:rsidTr="002C61DC">
                          <w:trPr>
                            <w:trHeight w:val="300"/>
                          </w:trPr>
                          <w:tc>
                            <w:tcPr>
                              <w:tcW w:w="1899" w:type="dxa"/>
                              <w:noWrap/>
                              <w:hideMark/>
                            </w:tcPr>
                            <w:p w14:paraId="07E4CA4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1044" w:type="dxa"/>
                              <w:noWrap/>
                              <w:hideMark/>
                            </w:tcPr>
                            <w:p w14:paraId="6F31B27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93</w:t>
                              </w:r>
                            </w:p>
                          </w:tc>
                          <w:tc>
                            <w:tcPr>
                              <w:tcW w:w="567" w:type="dxa"/>
                              <w:noWrap/>
                              <w:hideMark/>
                            </w:tcPr>
                            <w:p w14:paraId="6098EF99"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134" w:type="dxa"/>
                              <w:noWrap/>
                              <w:hideMark/>
                            </w:tcPr>
                            <w:p w14:paraId="662CB56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4</w:t>
                              </w:r>
                            </w:p>
                          </w:tc>
                          <w:tc>
                            <w:tcPr>
                              <w:tcW w:w="1276" w:type="dxa"/>
                              <w:noWrap/>
                              <w:hideMark/>
                            </w:tcPr>
                            <w:p w14:paraId="5C37C45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6274704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280568B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6C3E03B0" w14:textId="77777777" w:rsidTr="002C61DC">
                          <w:trPr>
                            <w:trHeight w:val="300"/>
                          </w:trPr>
                          <w:tc>
                            <w:tcPr>
                              <w:tcW w:w="1899" w:type="dxa"/>
                              <w:noWrap/>
                              <w:hideMark/>
                            </w:tcPr>
                            <w:p w14:paraId="6744514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1044" w:type="dxa"/>
                              <w:noWrap/>
                              <w:hideMark/>
                            </w:tcPr>
                            <w:p w14:paraId="42F0148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002</w:t>
                              </w:r>
                            </w:p>
                          </w:tc>
                          <w:tc>
                            <w:tcPr>
                              <w:tcW w:w="567" w:type="dxa"/>
                              <w:noWrap/>
                              <w:hideMark/>
                            </w:tcPr>
                            <w:p w14:paraId="0F51185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134" w:type="dxa"/>
                              <w:noWrap/>
                              <w:hideMark/>
                            </w:tcPr>
                            <w:p w14:paraId="351EFD5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6" w:type="dxa"/>
                              <w:noWrap/>
                              <w:hideMark/>
                            </w:tcPr>
                            <w:p w14:paraId="00EA06F8"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2D19FE15"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593548F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273FD86E" w14:textId="262DBED0" w:rsidR="000A617A" w:rsidRPr="0017483C" w:rsidRDefault="000A617A" w:rsidP="002745E9">
                        <w:pPr>
                          <w:rPr>
                            <w:color w:val="FF0000"/>
                          </w:rPr>
                        </w:pPr>
                        <w:r w:rsidRPr="00D32174">
                          <w:rPr>
                            <w:rFonts w:asciiTheme="minorHAnsi" w:hAnsiTheme="minorHAnsi"/>
                          </w:rPr>
                          <w:t xml:space="preserve">Since the p-value expressed is 0 with a multiple 0 exponential (too low for the software to express) it can be </w:t>
                        </w:r>
                        <w:r>
                          <w:rPr>
                            <w:rFonts w:asciiTheme="minorHAnsi" w:hAnsiTheme="minorHAnsi"/>
                          </w:rPr>
                          <w:t xml:space="preserve">concluded that </w:t>
                        </w:r>
                        <w:r w:rsidRPr="00D32174">
                          <w:rPr>
                            <w:rFonts w:asciiTheme="minorHAnsi" w:hAnsiTheme="minorHAnsi"/>
                          </w:rPr>
                          <w:t>the null hypothesis (no difference between test conditions) is rejected and the test conditions are statistically different.</w:t>
                        </w:r>
                      </w:p>
                      <w:p w14:paraId="575EBDE0" w14:textId="77777777" w:rsidR="000A617A" w:rsidRDefault="000A617A" w:rsidP="002745E9"/>
                    </w:txbxContent>
                  </v:textbox>
                </v:shape>
                <v:shape id="Chart 131" o:spid="_x0000_s1166"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">
                  <v:imagedata r:id="rId57" o:title=""/>
                  <o:lock v:ext="edit" aspectratio="f"/>
                </v:shape>
                <w10:wrap type="through"/>
              </v:group>
            </w:pict>
          </mc:Fallback>
        </mc:AlternateContent>
      </w:r>
    </w:p>
    <w:p w14:paraId="36E50483" w14:textId="77777777" w:rsidR="002745E9" w:rsidRPr="007B1436" w:rsidRDefault="002745E9" w:rsidP="002745E9">
      <w:pPr>
        <w:rPr>
          <w:rFonts w:asciiTheme="minorHAnsi" w:hAnsiTheme="minorHAnsi"/>
        </w:rPr>
      </w:pPr>
    </w:p>
    <w:p w14:paraId="5D1B4AB2" w14:textId="77777777" w:rsidR="002745E9" w:rsidRPr="007B1436" w:rsidRDefault="002745E9" w:rsidP="002745E9">
      <w:pPr>
        <w:pStyle w:val="Normal1"/>
        <w:spacing w:line="360" w:lineRule="auto"/>
        <w:rPr>
          <w:rFonts w:asciiTheme="minorHAnsi" w:hAnsiTheme="minorHAnsi"/>
          <w:color w:val="auto"/>
        </w:rPr>
      </w:pPr>
    </w:p>
    <w:p w14:paraId="7B0D76E3" w14:textId="77777777" w:rsidR="002745E9" w:rsidRPr="007B1436" w:rsidRDefault="002745E9" w:rsidP="002745E9">
      <w:pPr>
        <w:pStyle w:val="Normal1"/>
        <w:tabs>
          <w:tab w:val="left" w:pos="3060"/>
        </w:tabs>
        <w:spacing w:line="360" w:lineRule="auto"/>
        <w:rPr>
          <w:rFonts w:asciiTheme="minorHAnsi" w:hAnsiTheme="minorHAnsi"/>
          <w:color w:val="auto"/>
        </w:rPr>
      </w:pPr>
      <w:r w:rsidRPr="007B1436">
        <w:rPr>
          <w:rFonts w:asciiTheme="minorHAnsi" w:hAnsiTheme="minorHAnsi"/>
          <w:color w:val="auto"/>
        </w:rPr>
        <w:tab/>
      </w:r>
    </w:p>
    <w:p w14:paraId="4E96D5B4" w14:textId="77777777" w:rsidR="002745E9" w:rsidRPr="007B1436" w:rsidRDefault="002745E9" w:rsidP="002745E9">
      <w:pPr>
        <w:pStyle w:val="Normal1"/>
        <w:spacing w:line="360" w:lineRule="auto"/>
        <w:rPr>
          <w:rFonts w:asciiTheme="minorHAnsi" w:hAnsiTheme="minorHAnsi" w:cs="Times New Roman"/>
          <w:b/>
          <w:color w:val="auto"/>
          <w:u w:val="single"/>
        </w:rPr>
      </w:pPr>
      <w:r w:rsidRPr="007B1436">
        <w:rPr>
          <w:rFonts w:asciiTheme="minorHAnsi" w:hAnsiTheme="minorHAnsi"/>
          <w:color w:val="auto"/>
        </w:rPr>
        <w:br w:type="column"/>
      </w:r>
      <w:r w:rsidRPr="007B1436">
        <w:rPr>
          <w:rFonts w:asciiTheme="minorHAnsi" w:hAnsiTheme="minorHAnsi"/>
          <w:noProof/>
          <w:color w:val="auto"/>
          <w:lang w:val="en-US"/>
        </w:rPr>
        <mc:AlternateContent>
          <mc:Choice Requires="wpg">
            <w:drawing>
              <wp:anchor distT="0" distB="0" distL="114300" distR="114300" simplePos="0" relativeHeight="251679744" behindDoc="0" locked="0" layoutInCell="1" allowOverlap="1" wp14:anchorId="35B58E9B" wp14:editId="2A86E305">
                <wp:simplePos x="0" y="0"/>
                <wp:positionH relativeFrom="column">
                  <wp:posOffset>-13970</wp:posOffset>
                </wp:positionH>
                <wp:positionV relativeFrom="paragraph">
                  <wp:posOffset>0</wp:posOffset>
                </wp:positionV>
                <wp:extent cx="5386070" cy="7315200"/>
                <wp:effectExtent l="0" t="0" r="0" b="0"/>
                <wp:wrapThrough wrapText="bothSides">
                  <wp:wrapPolygon edited="0">
                    <wp:start x="0" y="0"/>
                    <wp:lineTo x="0" y="9600"/>
                    <wp:lineTo x="204" y="21525"/>
                    <wp:lineTo x="21391" y="21525"/>
                    <wp:lineTo x="21289" y="0"/>
                    <wp:lineTo x="0" y="0"/>
                  </wp:wrapPolygon>
                </wp:wrapThrough>
                <wp:docPr id="192" name="Group 192"/>
                <wp:cNvGraphicFramePr/>
                <a:graphic xmlns:a="http://schemas.openxmlformats.org/drawingml/2006/main">
                  <a:graphicData uri="http://schemas.microsoft.com/office/word/2010/wordprocessingGroup">
                    <wpg:wgp>
                      <wpg:cNvGrpSpPr/>
                      <wpg:grpSpPr>
                        <a:xfrm>
                          <a:off x="0" y="0"/>
                          <a:ext cx="5386070" cy="7315200"/>
                          <a:chOff x="0" y="0"/>
                          <a:chExt cx="5386070" cy="7315200"/>
                        </a:xfrm>
                      </wpg:grpSpPr>
                      <wpg:graphicFrame>
                        <wpg:cNvPr id="193" name="Chart 159"/>
                        <wpg:cNvFrPr/>
                        <wpg:xfrm>
                          <a:off x="0" y="0"/>
                          <a:ext cx="5270500" cy="3214370"/>
                        </wpg:xfrm>
                        <a:graphic>
                          <a:graphicData uri="http://schemas.openxmlformats.org/drawingml/2006/chart">
                            <c:chart xmlns:c="http://schemas.openxmlformats.org/drawingml/2006/chart" xmlns:r="http://schemas.openxmlformats.org/officeDocument/2006/relationships" r:id="rId58"/>
                          </a:graphicData>
                        </a:graphic>
                      </wpg:graphicFrame>
                      <wps:wsp>
                        <wps:cNvPr id="160" name="Text Box 160"/>
                        <wps:cNvSpPr txBox="1"/>
                        <wps:spPr>
                          <a:xfrm>
                            <a:off x="13970" y="3200400"/>
                            <a:ext cx="53721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01D348" w14:textId="7EF7DA6A" w:rsidR="000A617A" w:rsidRPr="002745E9" w:rsidRDefault="000A617A" w:rsidP="002745E9">
                              <w:pPr>
                                <w:rPr>
                                  <w:rFonts w:asciiTheme="minorHAnsi" w:hAnsiTheme="minorHAnsi"/>
                                </w:rPr>
                              </w:pPr>
                              <w:r w:rsidRPr="002745E9">
                                <w:rPr>
                                  <w:rFonts w:asciiTheme="minorHAnsi" w:hAnsiTheme="minorHAnsi"/>
                                </w:rPr>
                                <w:t>Figure 6: Effect of 5% CO</w:t>
                              </w:r>
                              <w:r w:rsidRPr="002745E9">
                                <w:rPr>
                                  <w:rFonts w:asciiTheme="minorHAnsi" w:hAnsiTheme="minorHAnsi"/>
                                  <w:vertAlign w:val="subscript"/>
                                </w:rPr>
                                <w:t xml:space="preserve">2 </w:t>
                              </w:r>
                              <w:r w:rsidRPr="002745E9">
                                <w:rPr>
                                  <w:rFonts w:asciiTheme="minorHAnsi" w:hAnsiTheme="minorHAnsi"/>
                                </w:rPr>
                                <w:t>gassing and temperature on BMSC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731335F0" w14:textId="77777777" w:rsidR="000A617A"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6B6C8594" w14:textId="77777777" w:rsidR="000A617A" w:rsidRPr="002745E9" w:rsidRDefault="000A617A" w:rsidP="002745E9">
                              <w:pPr>
                                <w:rPr>
                                  <w:rFonts w:asciiTheme="minorHAnsi" w:hAnsiTheme="minorHAnsi"/>
                                </w:rPr>
                              </w:pPr>
                            </w:p>
                            <w:p w14:paraId="22B58444" w14:textId="6BBDCCF3"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909" w:type="dxa"/>
                                <w:tblLayout w:type="fixed"/>
                                <w:tblLook w:val="04A0" w:firstRow="1" w:lastRow="0" w:firstColumn="1" w:lastColumn="0" w:noHBand="0" w:noVBand="1"/>
                              </w:tblPr>
                              <w:tblGrid>
                                <w:gridCol w:w="1955"/>
                                <w:gridCol w:w="992"/>
                                <w:gridCol w:w="567"/>
                                <w:gridCol w:w="993"/>
                                <w:gridCol w:w="1275"/>
                                <w:gridCol w:w="1134"/>
                                <w:gridCol w:w="993"/>
                              </w:tblGrid>
                              <w:tr w:rsidR="000A617A" w:rsidRPr="000027BF" w14:paraId="402E67CE" w14:textId="77777777" w:rsidTr="000027BF">
                                <w:trPr>
                                  <w:trHeight w:val="300"/>
                                </w:trPr>
                                <w:tc>
                                  <w:tcPr>
                                    <w:tcW w:w="1955" w:type="dxa"/>
                                    <w:noWrap/>
                                    <w:hideMark/>
                                  </w:tcPr>
                                  <w:p w14:paraId="0646E14F"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683E456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37F85E2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4E3FBAD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5" w:type="dxa"/>
                                    <w:noWrap/>
                                    <w:hideMark/>
                                  </w:tcPr>
                                  <w:p w14:paraId="7DEF429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5EDB549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3" w:type="dxa"/>
                                    <w:noWrap/>
                                    <w:hideMark/>
                                  </w:tcPr>
                                  <w:p w14:paraId="1F489FF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5E847FE9" w14:textId="77777777" w:rsidTr="000027BF">
                                <w:trPr>
                                  <w:trHeight w:val="300"/>
                                </w:trPr>
                                <w:tc>
                                  <w:tcPr>
                                    <w:tcW w:w="1955" w:type="dxa"/>
                                    <w:noWrap/>
                                    <w:hideMark/>
                                  </w:tcPr>
                                  <w:p w14:paraId="4F511AD5"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757F44C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958</w:t>
                                    </w:r>
                                  </w:p>
                                </w:tc>
                                <w:tc>
                                  <w:tcPr>
                                    <w:tcW w:w="567" w:type="dxa"/>
                                    <w:noWrap/>
                                    <w:hideMark/>
                                  </w:tcPr>
                                  <w:p w14:paraId="2E7E799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450C1E2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979</w:t>
                                    </w:r>
                                  </w:p>
                                </w:tc>
                                <w:tc>
                                  <w:tcPr>
                                    <w:tcW w:w="1275" w:type="dxa"/>
                                    <w:noWrap/>
                                    <w:hideMark/>
                                  </w:tcPr>
                                  <w:p w14:paraId="7CECA443"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734.20278</w:t>
                                    </w:r>
                                  </w:p>
                                </w:tc>
                                <w:tc>
                                  <w:tcPr>
                                    <w:tcW w:w="1134" w:type="dxa"/>
                                    <w:noWrap/>
                                    <w:hideMark/>
                                  </w:tcPr>
                                  <w:p w14:paraId="1D669B19"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3" w:type="dxa"/>
                                    <w:noWrap/>
                                    <w:hideMark/>
                                  </w:tcPr>
                                  <w:p w14:paraId="0458D23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C67D0C8" w14:textId="77777777" w:rsidTr="000027BF">
                                <w:trPr>
                                  <w:trHeight w:val="300"/>
                                </w:trPr>
                                <w:tc>
                                  <w:tcPr>
                                    <w:tcW w:w="1955" w:type="dxa"/>
                                    <w:noWrap/>
                                    <w:hideMark/>
                                  </w:tcPr>
                                  <w:p w14:paraId="1C2BECE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5C2B486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32</w:t>
                                    </w:r>
                                  </w:p>
                                </w:tc>
                                <w:tc>
                                  <w:tcPr>
                                    <w:tcW w:w="567" w:type="dxa"/>
                                    <w:noWrap/>
                                    <w:hideMark/>
                                  </w:tcPr>
                                  <w:p w14:paraId="0385A15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388C2F9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1</w:t>
                                    </w:r>
                                  </w:p>
                                </w:tc>
                                <w:tc>
                                  <w:tcPr>
                                    <w:tcW w:w="1275" w:type="dxa"/>
                                    <w:noWrap/>
                                    <w:hideMark/>
                                  </w:tcPr>
                                  <w:p w14:paraId="750BC17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5F0B241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3" w:type="dxa"/>
                                    <w:noWrap/>
                                    <w:hideMark/>
                                  </w:tcPr>
                                  <w:p w14:paraId="49736EA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71B2A085" w14:textId="77777777" w:rsidTr="000027BF">
                                <w:trPr>
                                  <w:trHeight w:val="300"/>
                                </w:trPr>
                                <w:tc>
                                  <w:tcPr>
                                    <w:tcW w:w="1955" w:type="dxa"/>
                                    <w:noWrap/>
                                    <w:hideMark/>
                                  </w:tcPr>
                                  <w:p w14:paraId="65C16EA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48BE1EE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99</w:t>
                                    </w:r>
                                  </w:p>
                                </w:tc>
                                <w:tc>
                                  <w:tcPr>
                                    <w:tcW w:w="567" w:type="dxa"/>
                                    <w:noWrap/>
                                    <w:hideMark/>
                                  </w:tcPr>
                                  <w:p w14:paraId="40B587B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0F258AD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5" w:type="dxa"/>
                                    <w:noWrap/>
                                    <w:hideMark/>
                                  </w:tcPr>
                                  <w:p w14:paraId="2E4B6B5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1E6296CB"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3" w:type="dxa"/>
                                    <w:noWrap/>
                                    <w:hideMark/>
                                  </w:tcPr>
                                  <w:p w14:paraId="473FB294"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524F76E3" w14:textId="17531C57" w:rsidR="000A617A" w:rsidRPr="0017483C" w:rsidRDefault="000A617A" w:rsidP="002745E9">
                              <w:pPr>
                                <w:rPr>
                                  <w:color w:val="FF0000"/>
                                </w:rPr>
                              </w:pPr>
                              <w:r w:rsidRPr="00D32174">
                                <w:rPr>
                                  <w:rFonts w:asciiTheme="minorHAnsi" w:hAnsiTheme="minorHAnsi"/>
                                </w:rPr>
                                <w:t>Since the p-value expressed is 0 with a multiple 0 exponential (too low for the software to express) it can be concluded that the null hypothesis (no difference between test conditions) is rejected and the test conditions are statistically different.</w:t>
                              </w:r>
                            </w:p>
                            <w:p w14:paraId="4D90C179" w14:textId="77777777" w:rsidR="000A617A" w:rsidRPr="0017483C" w:rsidRDefault="000A617A" w:rsidP="002745E9">
                              <w:pPr>
                                <w:rPr>
                                  <w:color w:val="FF0000"/>
                                </w:rPr>
                              </w:pPr>
                            </w:p>
                            <w:p w14:paraId="455B2516" w14:textId="77777777" w:rsidR="000A617A" w:rsidRDefault="000A617A" w:rsidP="002745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92" o:spid="_x0000_s1167" style="position:absolute;margin-left:-1.05pt;margin-top:0;width:424.1pt;height:8in;z-index:251679744;mso-height-relative:margin" coordsize="5386070,731520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">
                <v:shape id="Chart 159" o:spid="_x0000_s1168"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">
                  <v:imagedata r:id="rId59" o:title=""/>
                  <o:lock v:ext="edit" aspectratio="f"/>
                </v:shape>
                <v:shape id="Text Box 160" o:spid="_x0000_s1169" type="#_x0000_t202" style="position:absolute;left:13970;top:3200400;width:5372100;height:4114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j/pAxAAA&#10;ANwAAAAPAAAAZHJzL2Rvd25yZXYueG1sRI9Ba8JAEIXvQv/DMoXedLei0kZXKYrQU6XaCt6G7JgE&#10;s7Mhu5r03zsHobcZ3pv3vlmsel+rG7WxCmzhdWRAEefBVVxY+Dlsh2+gYkJ2WAcmC38UYbV8Giww&#10;c6Hjb7rtU6EkhGOGFsqUmkzrmJfkMY5CQyzaObQek6xtoV2LnYT7Wo+NmWmPFUtDiQ2tS8ov+6u3&#10;8Pt1Ph0nZlds/LTpQm80+3dt7ctz/zEHlahP/+bH9acT/Jngyz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6QMQAAADcAAAADwAAAAAAAAAAAAAAAACXAgAAZHJzL2Rv&#10;d25yZXYueG1sUEsFBgAAAAAEAAQA9QAAAIgDAAAAAA==&#10;" filled="f" stroked="f">
                  <v:textbox>
                    <w:txbxContent>
                      <w:p w14:paraId="3A01D348" w14:textId="7EF7DA6A" w:rsidR="000A617A" w:rsidRPr="002745E9" w:rsidRDefault="000A617A" w:rsidP="002745E9">
                        <w:pPr>
                          <w:rPr>
                            <w:rFonts w:asciiTheme="minorHAnsi" w:hAnsiTheme="minorHAnsi"/>
                          </w:rPr>
                        </w:pPr>
                        <w:r w:rsidRPr="002745E9">
                          <w:rPr>
                            <w:rFonts w:asciiTheme="minorHAnsi" w:hAnsiTheme="minorHAnsi"/>
                          </w:rPr>
                          <w:t>Figure 6: Effect of 5% CO</w:t>
                        </w:r>
                        <w:r w:rsidRPr="002745E9">
                          <w:rPr>
                            <w:rFonts w:asciiTheme="minorHAnsi" w:hAnsiTheme="minorHAnsi"/>
                            <w:vertAlign w:val="subscript"/>
                          </w:rPr>
                          <w:t xml:space="preserve">2 </w:t>
                        </w:r>
                        <w:r w:rsidRPr="002745E9">
                          <w:rPr>
                            <w:rFonts w:asciiTheme="minorHAnsi" w:hAnsiTheme="minorHAnsi"/>
                          </w:rPr>
                          <w:t>gassing and temperature on BMSC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731335F0" w14:textId="77777777" w:rsidR="000A617A"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6B6C8594" w14:textId="77777777" w:rsidR="000A617A" w:rsidRPr="002745E9" w:rsidRDefault="000A617A" w:rsidP="002745E9">
                        <w:pPr>
                          <w:rPr>
                            <w:rFonts w:asciiTheme="minorHAnsi" w:hAnsiTheme="minorHAnsi"/>
                          </w:rPr>
                        </w:pPr>
                      </w:p>
                      <w:p w14:paraId="22B58444" w14:textId="6BBDCCF3"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909" w:type="dxa"/>
                          <w:tblLayout w:type="fixed"/>
                          <w:tblLook w:val="04A0" w:firstRow="1" w:lastRow="0" w:firstColumn="1" w:lastColumn="0" w:noHBand="0" w:noVBand="1"/>
                        </w:tblPr>
                        <w:tblGrid>
                          <w:gridCol w:w="1955"/>
                          <w:gridCol w:w="992"/>
                          <w:gridCol w:w="567"/>
                          <w:gridCol w:w="993"/>
                          <w:gridCol w:w="1275"/>
                          <w:gridCol w:w="1134"/>
                          <w:gridCol w:w="993"/>
                        </w:tblGrid>
                        <w:tr w:rsidR="000A617A" w:rsidRPr="000027BF" w14:paraId="402E67CE" w14:textId="77777777" w:rsidTr="000027BF">
                          <w:trPr>
                            <w:trHeight w:val="300"/>
                          </w:trPr>
                          <w:tc>
                            <w:tcPr>
                              <w:tcW w:w="1955" w:type="dxa"/>
                              <w:noWrap/>
                              <w:hideMark/>
                            </w:tcPr>
                            <w:p w14:paraId="0646E14F"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683E456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37F85E2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4E3FBAD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5" w:type="dxa"/>
                              <w:noWrap/>
                              <w:hideMark/>
                            </w:tcPr>
                            <w:p w14:paraId="7DEF429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5EDB549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3" w:type="dxa"/>
                              <w:noWrap/>
                              <w:hideMark/>
                            </w:tcPr>
                            <w:p w14:paraId="1F489FF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5E847FE9" w14:textId="77777777" w:rsidTr="000027BF">
                          <w:trPr>
                            <w:trHeight w:val="300"/>
                          </w:trPr>
                          <w:tc>
                            <w:tcPr>
                              <w:tcW w:w="1955" w:type="dxa"/>
                              <w:noWrap/>
                              <w:hideMark/>
                            </w:tcPr>
                            <w:p w14:paraId="4F511AD5"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757F44C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958</w:t>
                              </w:r>
                            </w:p>
                          </w:tc>
                          <w:tc>
                            <w:tcPr>
                              <w:tcW w:w="567" w:type="dxa"/>
                              <w:noWrap/>
                              <w:hideMark/>
                            </w:tcPr>
                            <w:p w14:paraId="2E7E799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450C1E2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979</w:t>
                              </w:r>
                            </w:p>
                          </w:tc>
                          <w:tc>
                            <w:tcPr>
                              <w:tcW w:w="1275" w:type="dxa"/>
                              <w:noWrap/>
                              <w:hideMark/>
                            </w:tcPr>
                            <w:p w14:paraId="7CECA443"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734.20278</w:t>
                              </w:r>
                            </w:p>
                          </w:tc>
                          <w:tc>
                            <w:tcPr>
                              <w:tcW w:w="1134" w:type="dxa"/>
                              <w:noWrap/>
                              <w:hideMark/>
                            </w:tcPr>
                            <w:p w14:paraId="1D669B19"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3" w:type="dxa"/>
                              <w:noWrap/>
                              <w:hideMark/>
                            </w:tcPr>
                            <w:p w14:paraId="0458D23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C67D0C8" w14:textId="77777777" w:rsidTr="000027BF">
                          <w:trPr>
                            <w:trHeight w:val="300"/>
                          </w:trPr>
                          <w:tc>
                            <w:tcPr>
                              <w:tcW w:w="1955" w:type="dxa"/>
                              <w:noWrap/>
                              <w:hideMark/>
                            </w:tcPr>
                            <w:p w14:paraId="1C2BECE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5C2B486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32</w:t>
                              </w:r>
                            </w:p>
                          </w:tc>
                          <w:tc>
                            <w:tcPr>
                              <w:tcW w:w="567" w:type="dxa"/>
                              <w:noWrap/>
                              <w:hideMark/>
                            </w:tcPr>
                            <w:p w14:paraId="0385A15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388C2F9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1</w:t>
                              </w:r>
                            </w:p>
                          </w:tc>
                          <w:tc>
                            <w:tcPr>
                              <w:tcW w:w="1275" w:type="dxa"/>
                              <w:noWrap/>
                              <w:hideMark/>
                            </w:tcPr>
                            <w:p w14:paraId="750BC17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5F0B241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3" w:type="dxa"/>
                              <w:noWrap/>
                              <w:hideMark/>
                            </w:tcPr>
                            <w:p w14:paraId="49736EA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71B2A085" w14:textId="77777777" w:rsidTr="000027BF">
                          <w:trPr>
                            <w:trHeight w:val="300"/>
                          </w:trPr>
                          <w:tc>
                            <w:tcPr>
                              <w:tcW w:w="1955" w:type="dxa"/>
                              <w:noWrap/>
                              <w:hideMark/>
                            </w:tcPr>
                            <w:p w14:paraId="65C16EA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48BE1EE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99</w:t>
                              </w:r>
                            </w:p>
                          </w:tc>
                          <w:tc>
                            <w:tcPr>
                              <w:tcW w:w="567" w:type="dxa"/>
                              <w:noWrap/>
                              <w:hideMark/>
                            </w:tcPr>
                            <w:p w14:paraId="40B587B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0F258AD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5" w:type="dxa"/>
                              <w:noWrap/>
                              <w:hideMark/>
                            </w:tcPr>
                            <w:p w14:paraId="2E4B6B5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1E6296CB"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3" w:type="dxa"/>
                              <w:noWrap/>
                              <w:hideMark/>
                            </w:tcPr>
                            <w:p w14:paraId="473FB294"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524F76E3" w14:textId="17531C57" w:rsidR="000A617A" w:rsidRPr="0017483C" w:rsidRDefault="000A617A" w:rsidP="002745E9">
                        <w:pPr>
                          <w:rPr>
                            <w:color w:val="FF0000"/>
                          </w:rPr>
                        </w:pPr>
                        <w:r w:rsidRPr="00D32174">
                          <w:rPr>
                            <w:rFonts w:asciiTheme="minorHAnsi" w:hAnsiTheme="minorHAnsi"/>
                          </w:rPr>
                          <w:t>Since the p-value expressed is 0 with a multiple 0 exponential (too low for the software to express) it can be concluded that the null hypothesis (no difference between test conditions) is rejected and the test conditions are statistically different.</w:t>
                        </w:r>
                      </w:p>
                      <w:p w14:paraId="4D90C179" w14:textId="77777777" w:rsidR="000A617A" w:rsidRPr="0017483C" w:rsidRDefault="000A617A" w:rsidP="002745E9">
                        <w:pPr>
                          <w:rPr>
                            <w:color w:val="FF0000"/>
                          </w:rPr>
                        </w:pPr>
                      </w:p>
                      <w:p w14:paraId="455B2516" w14:textId="77777777" w:rsidR="000A617A" w:rsidRDefault="000A617A" w:rsidP="002745E9"/>
                    </w:txbxContent>
                  </v:textbox>
                </v:shape>
                <w10:wrap type="through"/>
              </v:group>
            </w:pict>
          </mc:Fallback>
        </mc:AlternateContent>
      </w:r>
      <w:r w:rsidRPr="007B1436">
        <w:rPr>
          <w:rFonts w:asciiTheme="minorHAnsi" w:hAnsiTheme="minorHAnsi"/>
          <w:noProof/>
          <w:color w:val="auto"/>
          <w:lang w:val="en-US"/>
        </w:rPr>
        <w:br w:type="column"/>
      </w:r>
    </w:p>
    <w:p w14:paraId="0B914252" w14:textId="16918B5E" w:rsidR="002745E9" w:rsidRPr="007B1436" w:rsidRDefault="00ED039E" w:rsidP="002745E9">
      <w:pPr>
        <w:rPr>
          <w:rFonts w:asciiTheme="minorHAnsi" w:hAnsiTheme="minorHAnsi"/>
        </w:rPr>
      </w:pPr>
      <w:r w:rsidRPr="002C61DC">
        <w:rPr>
          <w:rFonts w:asciiTheme="minorHAnsi" w:hAnsiTheme="minorHAnsi"/>
          <w:noProof/>
          <w:lang w:val="en-US"/>
        </w:rPr>
        <mc:AlternateContent>
          <mc:Choice Requires="wpg">
            <w:drawing>
              <wp:anchor distT="0" distB="0" distL="114300" distR="114300" simplePos="0" relativeHeight="251681792" behindDoc="0" locked="0" layoutInCell="1" allowOverlap="1" wp14:anchorId="17F3D41C" wp14:editId="44FD5837">
                <wp:simplePos x="0" y="0"/>
                <wp:positionH relativeFrom="column">
                  <wp:posOffset>-13970</wp:posOffset>
                </wp:positionH>
                <wp:positionV relativeFrom="paragraph">
                  <wp:posOffset>-240665</wp:posOffset>
                </wp:positionV>
                <wp:extent cx="5386070" cy="7881620"/>
                <wp:effectExtent l="0" t="0" r="0" b="0"/>
                <wp:wrapThrough wrapText="bothSides">
                  <wp:wrapPolygon edited="0">
                    <wp:start x="0" y="0"/>
                    <wp:lineTo x="0" y="8910"/>
                    <wp:lineTo x="204" y="21510"/>
                    <wp:lineTo x="21391" y="21510"/>
                    <wp:lineTo x="21289" y="0"/>
                    <wp:lineTo x="0" y="0"/>
                  </wp:wrapPolygon>
                </wp:wrapThrough>
                <wp:docPr id="162" name="Group 162"/>
                <wp:cNvGraphicFramePr/>
                <a:graphic xmlns:a="http://schemas.openxmlformats.org/drawingml/2006/main">
                  <a:graphicData uri="http://schemas.microsoft.com/office/word/2010/wordprocessingGroup">
                    <wpg:wgp>
                      <wpg:cNvGrpSpPr/>
                      <wpg:grpSpPr>
                        <a:xfrm>
                          <a:off x="0" y="0"/>
                          <a:ext cx="5386070" cy="7881620"/>
                          <a:chOff x="0" y="0"/>
                          <a:chExt cx="5386070" cy="7881620"/>
                        </a:xfrm>
                      </wpg:grpSpPr>
                      <wpg:graphicFrame>
                        <wpg:cNvPr id="163" name="Chart 6"/>
                        <wpg:cNvFrPr/>
                        <wpg:xfrm>
                          <a:off x="0" y="0"/>
                          <a:ext cx="5270500" cy="3214370"/>
                        </wpg:xfrm>
                        <a:graphic>
                          <a:graphicData uri="http://schemas.openxmlformats.org/drawingml/2006/chart">
                            <c:chart xmlns:c="http://schemas.openxmlformats.org/drawingml/2006/chart" xmlns:r="http://schemas.openxmlformats.org/officeDocument/2006/relationships" r:id="rId60"/>
                          </a:graphicData>
                        </a:graphic>
                      </wpg:graphicFrame>
                      <wps:wsp>
                        <wps:cNvPr id="164" name="Text Box 164"/>
                        <wps:cNvSpPr txBox="1"/>
                        <wps:spPr>
                          <a:xfrm>
                            <a:off x="13970" y="3200400"/>
                            <a:ext cx="5372100" cy="46812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F9771E" w14:textId="5672D025" w:rsidR="000A617A" w:rsidRPr="002745E9" w:rsidRDefault="000A617A" w:rsidP="002745E9">
                              <w:pPr>
                                <w:rPr>
                                  <w:rFonts w:asciiTheme="minorHAnsi" w:hAnsiTheme="minorHAnsi"/>
                                </w:rPr>
                              </w:pPr>
                              <w:r w:rsidRPr="002745E9">
                                <w:rPr>
                                  <w:rFonts w:asciiTheme="minorHAnsi" w:hAnsiTheme="minorHAnsi"/>
                                </w:rPr>
                                <w:t>Figure 7: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795B78D6" w14:textId="77777777" w:rsidR="000A617A"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1A727B55" w14:textId="77777777" w:rsidR="000A617A" w:rsidRPr="002745E9" w:rsidRDefault="000A617A" w:rsidP="002745E9">
                              <w:pPr>
                                <w:rPr>
                                  <w:rFonts w:asciiTheme="minorHAnsi" w:hAnsiTheme="minorHAnsi"/>
                                </w:rPr>
                              </w:pPr>
                            </w:p>
                            <w:p w14:paraId="3818CDFA" w14:textId="5ECDDBB4"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625" w:type="dxa"/>
                                <w:tblLayout w:type="fixed"/>
                                <w:tblLook w:val="04A0" w:firstRow="1" w:lastRow="0" w:firstColumn="1" w:lastColumn="0" w:noHBand="0" w:noVBand="1"/>
                              </w:tblPr>
                              <w:tblGrid>
                                <w:gridCol w:w="1955"/>
                                <w:gridCol w:w="992"/>
                                <w:gridCol w:w="567"/>
                                <w:gridCol w:w="993"/>
                                <w:gridCol w:w="992"/>
                                <w:gridCol w:w="1134"/>
                                <w:gridCol w:w="992"/>
                              </w:tblGrid>
                              <w:tr w:rsidR="000A617A" w:rsidRPr="000027BF" w14:paraId="361589D7" w14:textId="77777777" w:rsidTr="000027BF">
                                <w:trPr>
                                  <w:trHeight w:val="300"/>
                                </w:trPr>
                                <w:tc>
                                  <w:tcPr>
                                    <w:tcW w:w="1955" w:type="dxa"/>
                                    <w:noWrap/>
                                    <w:hideMark/>
                                  </w:tcPr>
                                  <w:p w14:paraId="33ED089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276EE5A4" w14:textId="77777777" w:rsidR="000A617A" w:rsidRPr="002C61DC" w:rsidRDefault="000A617A" w:rsidP="000027BF">
                                    <w:pPr>
                                      <w:tabs>
                                        <w:tab w:val="left" w:pos="3828"/>
                                      </w:tabs>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646C902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33E4191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992" w:type="dxa"/>
                                    <w:noWrap/>
                                    <w:hideMark/>
                                  </w:tcPr>
                                  <w:p w14:paraId="50A456A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4B9D652A"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noWrap/>
                                    <w:hideMark/>
                                  </w:tcPr>
                                  <w:p w14:paraId="703ED8F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062B96C4" w14:textId="77777777" w:rsidTr="000027BF">
                                <w:trPr>
                                  <w:trHeight w:val="300"/>
                                </w:trPr>
                                <w:tc>
                                  <w:tcPr>
                                    <w:tcW w:w="1955" w:type="dxa"/>
                                    <w:noWrap/>
                                    <w:hideMark/>
                                  </w:tcPr>
                                  <w:p w14:paraId="7355D35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3E99D9C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3778</w:t>
                                    </w:r>
                                  </w:p>
                                </w:tc>
                                <w:tc>
                                  <w:tcPr>
                                    <w:tcW w:w="567" w:type="dxa"/>
                                    <w:noWrap/>
                                    <w:hideMark/>
                                  </w:tcPr>
                                  <w:p w14:paraId="2F45204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09F4345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889</w:t>
                                    </w:r>
                                  </w:p>
                                </w:tc>
                                <w:tc>
                                  <w:tcPr>
                                    <w:tcW w:w="992" w:type="dxa"/>
                                    <w:noWrap/>
                                    <w:hideMark/>
                                  </w:tcPr>
                                  <w:p w14:paraId="78889A5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1,761.79</w:t>
                                    </w:r>
                                  </w:p>
                                </w:tc>
                                <w:tc>
                                  <w:tcPr>
                                    <w:tcW w:w="1134" w:type="dxa"/>
                                    <w:noWrap/>
                                    <w:hideMark/>
                                  </w:tcPr>
                                  <w:p w14:paraId="2B95BFF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2" w:type="dxa"/>
                                    <w:noWrap/>
                                    <w:hideMark/>
                                  </w:tcPr>
                                  <w:p w14:paraId="2AF14D3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2C1B8DAB" w14:textId="77777777" w:rsidTr="000027BF">
                                <w:trPr>
                                  <w:trHeight w:val="300"/>
                                </w:trPr>
                                <w:tc>
                                  <w:tcPr>
                                    <w:tcW w:w="1955" w:type="dxa"/>
                                    <w:noWrap/>
                                    <w:hideMark/>
                                  </w:tcPr>
                                  <w:p w14:paraId="51438CA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2776FBD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26</w:t>
                                    </w:r>
                                  </w:p>
                                </w:tc>
                                <w:tc>
                                  <w:tcPr>
                                    <w:tcW w:w="567" w:type="dxa"/>
                                    <w:noWrap/>
                                    <w:hideMark/>
                                  </w:tcPr>
                                  <w:p w14:paraId="1AA9456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6AD8140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1</w:t>
                                    </w:r>
                                  </w:p>
                                </w:tc>
                                <w:tc>
                                  <w:tcPr>
                                    <w:tcW w:w="992" w:type="dxa"/>
                                    <w:noWrap/>
                                    <w:hideMark/>
                                  </w:tcPr>
                                  <w:p w14:paraId="7E8600D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75DA913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5D01E0D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74D7BED0" w14:textId="77777777" w:rsidTr="000027BF">
                                <w:trPr>
                                  <w:trHeight w:val="300"/>
                                </w:trPr>
                                <w:tc>
                                  <w:tcPr>
                                    <w:tcW w:w="1955" w:type="dxa"/>
                                    <w:noWrap/>
                                    <w:hideMark/>
                                  </w:tcPr>
                                  <w:p w14:paraId="3816B2B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59D3B96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3804</w:t>
                                    </w:r>
                                  </w:p>
                                </w:tc>
                                <w:tc>
                                  <w:tcPr>
                                    <w:tcW w:w="567" w:type="dxa"/>
                                    <w:noWrap/>
                                    <w:hideMark/>
                                  </w:tcPr>
                                  <w:p w14:paraId="2A7D705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294BF9C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62BADD6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35CD820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280221C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41282D5F" w14:textId="149E67F0" w:rsidR="000A617A" w:rsidRPr="0017483C" w:rsidRDefault="000A617A" w:rsidP="002745E9">
                              <w:pPr>
                                <w:rPr>
                                  <w:color w:val="FF0000"/>
                                </w:rPr>
                              </w:pPr>
                              <w:r w:rsidRPr="00D32174">
                                <w:rPr>
                                  <w:rFonts w:asciiTheme="minorHAnsi" w:hAnsiTheme="minorHAnsi"/>
                                </w:rPr>
                                <w:t>Since the p-value expressed is 0 with a multiple 0 exponential (too low for the software to express) it can be concluded that the null hypothesis (no difference between test conditions  is rejected and the test conditions are statistically different.</w:t>
                              </w:r>
                            </w:p>
                            <w:p w14:paraId="3D615B6C" w14:textId="77777777" w:rsidR="000A617A" w:rsidRPr="0017483C" w:rsidRDefault="000A617A" w:rsidP="002745E9">
                              <w:pPr>
                                <w:rPr>
                                  <w:color w:val="FF0000"/>
                                </w:rPr>
                              </w:pPr>
                            </w:p>
                            <w:p w14:paraId="5AFD0F3B" w14:textId="77777777" w:rsidR="000A617A" w:rsidRDefault="000A617A" w:rsidP="002745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62" o:spid="_x0000_s1170" style="position:absolute;margin-left:-1.05pt;margin-top:-18.9pt;width:424.1pt;height:620.6pt;z-index:251681792;mso-height-relative:margin" coordsize="5386070,788162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">
                <v:shape id="Chart 6" o:spid="_x0000_s1171"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">
                  <v:imagedata r:id="rId61" o:title=""/>
                  <o:lock v:ext="edit" aspectratio="f"/>
                </v:shape>
                <v:shape id="Text Box 164" o:spid="_x0000_s1172" type="#_x0000_t202" style="position:absolute;left:13970;top:3200400;width:5372100;height:4681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2CF9771E" w14:textId="5672D025" w:rsidR="000A617A" w:rsidRPr="002745E9" w:rsidRDefault="000A617A" w:rsidP="002745E9">
                        <w:pPr>
                          <w:rPr>
                            <w:rFonts w:asciiTheme="minorHAnsi" w:hAnsiTheme="minorHAnsi"/>
                          </w:rPr>
                        </w:pPr>
                        <w:r w:rsidRPr="002745E9">
                          <w:rPr>
                            <w:rFonts w:asciiTheme="minorHAnsi" w:hAnsiTheme="minorHAnsi"/>
                          </w:rPr>
                          <w:t>Figure 7: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seeded on tissue culture plastic in 12 well plate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795B78D6" w14:textId="77777777" w:rsidR="000A617A"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1A727B55" w14:textId="77777777" w:rsidR="000A617A" w:rsidRPr="002745E9" w:rsidRDefault="000A617A" w:rsidP="002745E9">
                        <w:pPr>
                          <w:rPr>
                            <w:rFonts w:asciiTheme="minorHAnsi" w:hAnsiTheme="minorHAnsi"/>
                          </w:rPr>
                        </w:pPr>
                      </w:p>
                      <w:p w14:paraId="3818CDFA" w14:textId="5ECDDBB4"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625" w:type="dxa"/>
                          <w:tblLayout w:type="fixed"/>
                          <w:tblLook w:val="04A0" w:firstRow="1" w:lastRow="0" w:firstColumn="1" w:lastColumn="0" w:noHBand="0" w:noVBand="1"/>
                        </w:tblPr>
                        <w:tblGrid>
                          <w:gridCol w:w="1955"/>
                          <w:gridCol w:w="992"/>
                          <w:gridCol w:w="567"/>
                          <w:gridCol w:w="993"/>
                          <w:gridCol w:w="992"/>
                          <w:gridCol w:w="1134"/>
                          <w:gridCol w:w="992"/>
                        </w:tblGrid>
                        <w:tr w:rsidR="000A617A" w:rsidRPr="000027BF" w14:paraId="361589D7" w14:textId="77777777" w:rsidTr="000027BF">
                          <w:trPr>
                            <w:trHeight w:val="300"/>
                          </w:trPr>
                          <w:tc>
                            <w:tcPr>
                              <w:tcW w:w="1955" w:type="dxa"/>
                              <w:noWrap/>
                              <w:hideMark/>
                            </w:tcPr>
                            <w:p w14:paraId="33ED0894"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276EE5A4" w14:textId="77777777" w:rsidR="000A617A" w:rsidRPr="002C61DC" w:rsidRDefault="000A617A" w:rsidP="000027BF">
                              <w:pPr>
                                <w:tabs>
                                  <w:tab w:val="left" w:pos="3828"/>
                                </w:tabs>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646C902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33E4191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992" w:type="dxa"/>
                              <w:noWrap/>
                              <w:hideMark/>
                            </w:tcPr>
                            <w:p w14:paraId="50A456A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4B9D652A"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noWrap/>
                              <w:hideMark/>
                            </w:tcPr>
                            <w:p w14:paraId="703ED8F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062B96C4" w14:textId="77777777" w:rsidTr="000027BF">
                          <w:trPr>
                            <w:trHeight w:val="300"/>
                          </w:trPr>
                          <w:tc>
                            <w:tcPr>
                              <w:tcW w:w="1955" w:type="dxa"/>
                              <w:noWrap/>
                              <w:hideMark/>
                            </w:tcPr>
                            <w:p w14:paraId="7355D35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3E99D9C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3778</w:t>
                              </w:r>
                            </w:p>
                          </w:tc>
                          <w:tc>
                            <w:tcPr>
                              <w:tcW w:w="567" w:type="dxa"/>
                              <w:noWrap/>
                              <w:hideMark/>
                            </w:tcPr>
                            <w:p w14:paraId="2F45204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09F4345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1889</w:t>
                              </w:r>
                            </w:p>
                          </w:tc>
                          <w:tc>
                            <w:tcPr>
                              <w:tcW w:w="992" w:type="dxa"/>
                              <w:noWrap/>
                              <w:hideMark/>
                            </w:tcPr>
                            <w:p w14:paraId="78889A5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1,761.79</w:t>
                              </w:r>
                            </w:p>
                          </w:tc>
                          <w:tc>
                            <w:tcPr>
                              <w:tcW w:w="1134" w:type="dxa"/>
                              <w:noWrap/>
                              <w:hideMark/>
                            </w:tcPr>
                            <w:p w14:paraId="2B95BFF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E+00</w:t>
                              </w:r>
                            </w:p>
                          </w:tc>
                          <w:tc>
                            <w:tcPr>
                              <w:tcW w:w="992" w:type="dxa"/>
                              <w:noWrap/>
                              <w:hideMark/>
                            </w:tcPr>
                            <w:p w14:paraId="2AF14D3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2C1B8DAB" w14:textId="77777777" w:rsidTr="000027BF">
                          <w:trPr>
                            <w:trHeight w:val="300"/>
                          </w:trPr>
                          <w:tc>
                            <w:tcPr>
                              <w:tcW w:w="1955" w:type="dxa"/>
                              <w:noWrap/>
                              <w:hideMark/>
                            </w:tcPr>
                            <w:p w14:paraId="51438CA2"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2776FBDE"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26</w:t>
                              </w:r>
                            </w:p>
                          </w:tc>
                          <w:tc>
                            <w:tcPr>
                              <w:tcW w:w="567" w:type="dxa"/>
                              <w:noWrap/>
                              <w:hideMark/>
                            </w:tcPr>
                            <w:p w14:paraId="1AA9456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6AD8140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01</w:t>
                              </w:r>
                            </w:p>
                          </w:tc>
                          <w:tc>
                            <w:tcPr>
                              <w:tcW w:w="992" w:type="dxa"/>
                              <w:noWrap/>
                              <w:hideMark/>
                            </w:tcPr>
                            <w:p w14:paraId="7E8600D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75DA913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5D01E0D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74D7BED0" w14:textId="77777777" w:rsidTr="000027BF">
                          <w:trPr>
                            <w:trHeight w:val="300"/>
                          </w:trPr>
                          <w:tc>
                            <w:tcPr>
                              <w:tcW w:w="1955" w:type="dxa"/>
                              <w:noWrap/>
                              <w:hideMark/>
                            </w:tcPr>
                            <w:p w14:paraId="3816B2B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59D3B96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3804</w:t>
                              </w:r>
                            </w:p>
                          </w:tc>
                          <w:tc>
                            <w:tcPr>
                              <w:tcW w:w="567" w:type="dxa"/>
                              <w:noWrap/>
                              <w:hideMark/>
                            </w:tcPr>
                            <w:p w14:paraId="2A7D705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294BF9C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62BADD6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35CD8207"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280221CF"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41282D5F" w14:textId="149E67F0" w:rsidR="000A617A" w:rsidRPr="0017483C" w:rsidRDefault="000A617A" w:rsidP="002745E9">
                        <w:pPr>
                          <w:rPr>
                            <w:color w:val="FF0000"/>
                          </w:rPr>
                        </w:pPr>
                        <w:r w:rsidRPr="00D32174">
                          <w:rPr>
                            <w:rFonts w:asciiTheme="minorHAnsi" w:hAnsiTheme="minorHAnsi"/>
                          </w:rPr>
                          <w:t>Since the p-value expressed is 0 with a multiple 0 exponential (too low for the software to express) it can be concluded that the null hypothesis (no difference between test conditions  is rejected and the test conditions are statistically different.</w:t>
                        </w:r>
                      </w:p>
                      <w:p w14:paraId="3D615B6C" w14:textId="77777777" w:rsidR="000A617A" w:rsidRPr="0017483C" w:rsidRDefault="000A617A" w:rsidP="002745E9">
                        <w:pPr>
                          <w:rPr>
                            <w:color w:val="FF0000"/>
                          </w:rPr>
                        </w:pPr>
                      </w:p>
                      <w:p w14:paraId="5AFD0F3B" w14:textId="77777777" w:rsidR="000A617A" w:rsidRDefault="000A617A" w:rsidP="002745E9"/>
                    </w:txbxContent>
                  </v:textbox>
                </v:shape>
                <w10:wrap type="through"/>
              </v:group>
            </w:pict>
          </mc:Fallback>
        </mc:AlternateContent>
      </w:r>
    </w:p>
    <w:p w14:paraId="5EA9F4CA" w14:textId="77777777" w:rsidR="002745E9" w:rsidRPr="007B1436" w:rsidRDefault="002745E9" w:rsidP="002745E9">
      <w:pPr>
        <w:rPr>
          <w:rFonts w:asciiTheme="minorHAnsi" w:hAnsiTheme="minorHAnsi"/>
        </w:rPr>
      </w:pPr>
    </w:p>
    <w:p w14:paraId="3920E1A5" w14:textId="77777777" w:rsidR="002745E9" w:rsidRPr="007B1436" w:rsidRDefault="002745E9" w:rsidP="002745E9">
      <w:pPr>
        <w:pStyle w:val="Normal1"/>
        <w:spacing w:line="360" w:lineRule="auto"/>
        <w:rPr>
          <w:rFonts w:asciiTheme="minorHAnsi" w:hAnsiTheme="minorHAnsi"/>
          <w:color w:val="auto"/>
        </w:rPr>
      </w:pPr>
    </w:p>
    <w:p w14:paraId="3D7D3EE0" w14:textId="77777777" w:rsidR="002745E9" w:rsidRPr="007B1436" w:rsidRDefault="002745E9" w:rsidP="002745E9">
      <w:pPr>
        <w:pStyle w:val="Normal1"/>
        <w:tabs>
          <w:tab w:val="left" w:pos="3699"/>
        </w:tabs>
        <w:spacing w:line="360" w:lineRule="auto"/>
        <w:rPr>
          <w:rFonts w:asciiTheme="minorHAnsi" w:hAnsiTheme="minorHAnsi"/>
          <w:color w:val="auto"/>
        </w:rPr>
      </w:pPr>
      <w:r w:rsidRPr="007B1436">
        <w:rPr>
          <w:rFonts w:asciiTheme="minorHAnsi" w:hAnsiTheme="minorHAnsi"/>
          <w:color w:val="auto"/>
        </w:rPr>
        <w:tab/>
      </w:r>
    </w:p>
    <w:p w14:paraId="08E1D93E" w14:textId="689C5330" w:rsidR="002745E9" w:rsidRPr="007B1436" w:rsidRDefault="002745E9" w:rsidP="002745E9">
      <w:pPr>
        <w:pStyle w:val="Normal1"/>
        <w:tabs>
          <w:tab w:val="left" w:pos="3699"/>
        </w:tabs>
        <w:spacing w:line="360" w:lineRule="auto"/>
        <w:rPr>
          <w:rFonts w:asciiTheme="minorHAnsi" w:hAnsiTheme="minorHAnsi"/>
          <w:color w:val="auto"/>
        </w:rPr>
      </w:pPr>
    </w:p>
    <w:p w14:paraId="5B57C609" w14:textId="50304190" w:rsidR="002745E9" w:rsidRPr="007B1436" w:rsidRDefault="00ED039E" w:rsidP="002745E9">
      <w:pPr>
        <w:pStyle w:val="Normal1"/>
        <w:tabs>
          <w:tab w:val="left" w:pos="3699"/>
        </w:tabs>
        <w:spacing w:line="360" w:lineRule="auto"/>
        <w:rPr>
          <w:rFonts w:asciiTheme="minorHAnsi" w:hAnsiTheme="minorHAnsi"/>
          <w:color w:val="auto"/>
        </w:rPr>
      </w:pPr>
      <w:r w:rsidRPr="002C61DC">
        <w:rPr>
          <w:rFonts w:asciiTheme="minorHAnsi" w:hAnsiTheme="minorHAnsi"/>
          <w:noProof/>
          <w:color w:val="auto"/>
          <w:lang w:val="en-US"/>
        </w:rPr>
        <mc:AlternateContent>
          <mc:Choice Requires="wpg">
            <w:drawing>
              <wp:anchor distT="0" distB="0" distL="114300" distR="114300" simplePos="0" relativeHeight="251683840" behindDoc="0" locked="0" layoutInCell="1" allowOverlap="1" wp14:anchorId="0CF0D691" wp14:editId="3F44E8FC">
                <wp:simplePos x="0" y="0"/>
                <wp:positionH relativeFrom="column">
                  <wp:posOffset>-114300</wp:posOffset>
                </wp:positionH>
                <wp:positionV relativeFrom="paragraph">
                  <wp:posOffset>-240665</wp:posOffset>
                </wp:positionV>
                <wp:extent cx="5486400" cy="7767320"/>
                <wp:effectExtent l="0" t="0" r="0" b="5080"/>
                <wp:wrapThrough wrapText="bothSides">
                  <wp:wrapPolygon edited="0">
                    <wp:start x="200" y="0"/>
                    <wp:lineTo x="100" y="21543"/>
                    <wp:lineTo x="21400" y="21543"/>
                    <wp:lineTo x="21300" y="0"/>
                    <wp:lineTo x="200" y="0"/>
                  </wp:wrapPolygon>
                </wp:wrapThrough>
                <wp:docPr id="172" name="Group 172"/>
                <wp:cNvGraphicFramePr/>
                <a:graphic xmlns:a="http://schemas.openxmlformats.org/drawingml/2006/main">
                  <a:graphicData uri="http://schemas.microsoft.com/office/word/2010/wordprocessingGroup">
                    <wpg:wgp>
                      <wpg:cNvGrpSpPr/>
                      <wpg:grpSpPr>
                        <a:xfrm>
                          <a:off x="0" y="0"/>
                          <a:ext cx="5486400" cy="7767320"/>
                          <a:chOff x="-100330" y="0"/>
                          <a:chExt cx="5486400" cy="7767320"/>
                        </a:xfrm>
                      </wpg:grpSpPr>
                      <wpg:graphicFrame>
                        <wpg:cNvPr id="173" name="Chart 7"/>
                        <wpg:cNvFrPr/>
                        <wpg:xfrm>
                          <a:off x="0" y="0"/>
                          <a:ext cx="5270500" cy="3214370"/>
                        </wpg:xfrm>
                        <a:graphic>
                          <a:graphicData uri="http://schemas.openxmlformats.org/drawingml/2006/chart">
                            <c:chart xmlns:c="http://schemas.openxmlformats.org/drawingml/2006/chart" xmlns:r="http://schemas.openxmlformats.org/officeDocument/2006/relationships" r:id="rId62"/>
                          </a:graphicData>
                        </a:graphic>
                      </wpg:graphicFrame>
                      <wps:wsp>
                        <wps:cNvPr id="174" name="Text Box 22"/>
                        <wps:cNvSpPr txBox="1"/>
                        <wps:spPr>
                          <a:xfrm>
                            <a:off x="-100330" y="3200400"/>
                            <a:ext cx="5486400" cy="45669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6155AC" w14:textId="2F6E9875" w:rsidR="000A617A" w:rsidRPr="002745E9" w:rsidRDefault="000A617A" w:rsidP="002745E9">
                              <w:pPr>
                                <w:rPr>
                                  <w:rFonts w:asciiTheme="minorHAnsi" w:hAnsiTheme="minorHAnsi"/>
                                </w:rPr>
                              </w:pPr>
                              <w:r w:rsidRPr="002745E9">
                                <w:rPr>
                                  <w:rFonts w:asciiTheme="minorHAnsi" w:hAnsiTheme="minorHAnsi"/>
                                </w:rPr>
                                <w:t>Figure 8: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seeded on electrospun PLGA scaffold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48205BA2" w14:textId="77777777" w:rsidR="000A617A" w:rsidRPr="002745E9"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1C683FE1" w14:textId="40DB9985" w:rsidR="000A617A" w:rsidRPr="002745E9" w:rsidRDefault="000A617A" w:rsidP="002745E9">
                              <w:pPr>
                                <w:rPr>
                                  <w:rFonts w:asciiTheme="minorHAnsi" w:hAnsiTheme="minorHAnsi"/>
                                </w:rPr>
                              </w:pPr>
                            </w:p>
                            <w:p w14:paraId="2450043B" w14:textId="516D9880" w:rsidR="000A617A" w:rsidRPr="0017483C" w:rsidRDefault="000A617A" w:rsidP="002745E9">
                              <w:pPr>
                                <w:rPr>
                                  <w:color w:val="FF0000"/>
                                </w:rPr>
                              </w:pPr>
                              <w:r>
                                <w:rPr>
                                  <w:rFonts w:asciiTheme="minorHAnsi" w:hAnsiTheme="minorHAnsi"/>
                                </w:rPr>
                                <w:t>ANOVA</w:t>
                              </w:r>
                              <w:r w:rsidRPr="000027BF">
                                <w:rPr>
                                  <w:rFonts w:asciiTheme="minorHAnsi" w:hAnsiTheme="minorHAnsi"/>
                                </w:rPr>
                                <w:t xml:space="preserve"> (One-Way) read out from StatPlus:</w:t>
                              </w:r>
                            </w:p>
                            <w:tbl>
                              <w:tblPr>
                                <w:tblStyle w:val="TableGrid"/>
                                <w:tblW w:w="7828" w:type="dxa"/>
                                <w:tblLayout w:type="fixed"/>
                                <w:tblLook w:val="04A0" w:firstRow="1" w:lastRow="0" w:firstColumn="1" w:lastColumn="0" w:noHBand="0" w:noVBand="1"/>
                              </w:tblPr>
                              <w:tblGrid>
                                <w:gridCol w:w="1949"/>
                                <w:gridCol w:w="992"/>
                                <w:gridCol w:w="567"/>
                                <w:gridCol w:w="993"/>
                                <w:gridCol w:w="1275"/>
                                <w:gridCol w:w="1109"/>
                                <w:gridCol w:w="943"/>
                              </w:tblGrid>
                              <w:tr w:rsidR="000A617A" w:rsidRPr="000027BF" w14:paraId="3B51940B" w14:textId="77777777" w:rsidTr="000027BF">
                                <w:trPr>
                                  <w:trHeight w:val="300"/>
                                </w:trPr>
                                <w:tc>
                                  <w:tcPr>
                                    <w:tcW w:w="1949" w:type="dxa"/>
                                    <w:noWrap/>
                                    <w:hideMark/>
                                  </w:tcPr>
                                  <w:p w14:paraId="39D8892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4312F94F"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49F3188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0DFFC75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5" w:type="dxa"/>
                                    <w:noWrap/>
                                    <w:hideMark/>
                                  </w:tcPr>
                                  <w:p w14:paraId="288DEF4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09" w:type="dxa"/>
                                    <w:noWrap/>
                                    <w:hideMark/>
                                  </w:tcPr>
                                  <w:p w14:paraId="6820440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43" w:type="dxa"/>
                                    <w:noWrap/>
                                    <w:hideMark/>
                                  </w:tcPr>
                                  <w:p w14:paraId="38DE182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69F5B443" w14:textId="77777777" w:rsidTr="000027BF">
                                <w:trPr>
                                  <w:trHeight w:val="300"/>
                                </w:trPr>
                                <w:tc>
                                  <w:tcPr>
                                    <w:tcW w:w="1949" w:type="dxa"/>
                                    <w:noWrap/>
                                    <w:hideMark/>
                                  </w:tcPr>
                                  <w:p w14:paraId="43A937D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4DD04F1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68</w:t>
                                    </w:r>
                                  </w:p>
                                </w:tc>
                                <w:tc>
                                  <w:tcPr>
                                    <w:tcW w:w="567" w:type="dxa"/>
                                    <w:noWrap/>
                                    <w:hideMark/>
                                  </w:tcPr>
                                  <w:p w14:paraId="4B779F6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472A9E5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134</w:t>
                                    </w:r>
                                  </w:p>
                                </w:tc>
                                <w:tc>
                                  <w:tcPr>
                                    <w:tcW w:w="1275" w:type="dxa"/>
                                    <w:noWrap/>
                                    <w:hideMark/>
                                  </w:tcPr>
                                  <w:p w14:paraId="49092F5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71.80934</w:t>
                                    </w:r>
                                  </w:p>
                                </w:tc>
                                <w:tc>
                                  <w:tcPr>
                                    <w:tcW w:w="1109" w:type="dxa"/>
                                    <w:noWrap/>
                                    <w:hideMark/>
                                  </w:tcPr>
                                  <w:p w14:paraId="006B1918" w14:textId="787839FA"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1F1E75">
                                      <w:rPr>
                                        <w:rFonts w:asciiTheme="minorHAnsi" w:eastAsia="Times New Roman" w:hAnsiTheme="minorHAnsi" w:cs="Times New Roman"/>
                                        <w:color w:val="000000"/>
                                        <w:sz w:val="20"/>
                                        <w:szCs w:val="20"/>
                                      </w:rPr>
                                      <w:t>3.26x10</w:t>
                                    </w:r>
                                    <w:r w:rsidRPr="002C61DC">
                                      <w:rPr>
                                        <w:rFonts w:asciiTheme="minorHAnsi" w:eastAsia="Times New Roman" w:hAnsiTheme="minorHAnsi" w:cs="Times New Roman"/>
                                        <w:color w:val="000000"/>
                                        <w:sz w:val="20"/>
                                        <w:szCs w:val="20"/>
                                        <w:vertAlign w:val="superscript"/>
                                      </w:rPr>
                                      <w:t>-17</w:t>
                                    </w:r>
                                  </w:p>
                                </w:tc>
                                <w:tc>
                                  <w:tcPr>
                                    <w:tcW w:w="943" w:type="dxa"/>
                                    <w:noWrap/>
                                    <w:hideMark/>
                                  </w:tcPr>
                                  <w:p w14:paraId="27AE6F6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931CC30" w14:textId="77777777" w:rsidTr="000027BF">
                                <w:trPr>
                                  <w:trHeight w:val="300"/>
                                </w:trPr>
                                <w:tc>
                                  <w:tcPr>
                                    <w:tcW w:w="1949" w:type="dxa"/>
                                    <w:noWrap/>
                                    <w:hideMark/>
                                  </w:tcPr>
                                  <w:p w14:paraId="121169D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4116F44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12</w:t>
                                    </w:r>
                                  </w:p>
                                </w:tc>
                                <w:tc>
                                  <w:tcPr>
                                    <w:tcW w:w="567" w:type="dxa"/>
                                    <w:noWrap/>
                                    <w:hideMark/>
                                  </w:tcPr>
                                  <w:p w14:paraId="28A68CC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18739C9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4.92E-06</w:t>
                                    </w:r>
                                  </w:p>
                                </w:tc>
                                <w:tc>
                                  <w:tcPr>
                                    <w:tcW w:w="1275" w:type="dxa"/>
                                    <w:noWrap/>
                                    <w:hideMark/>
                                  </w:tcPr>
                                  <w:p w14:paraId="264B0EB8"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09" w:type="dxa"/>
                                    <w:noWrap/>
                                    <w:hideMark/>
                                  </w:tcPr>
                                  <w:p w14:paraId="288075B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43" w:type="dxa"/>
                                    <w:noWrap/>
                                    <w:hideMark/>
                                  </w:tcPr>
                                  <w:p w14:paraId="6330FB9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1A04E771" w14:textId="77777777" w:rsidTr="000027BF">
                                <w:trPr>
                                  <w:trHeight w:val="300"/>
                                </w:trPr>
                                <w:tc>
                                  <w:tcPr>
                                    <w:tcW w:w="1949" w:type="dxa"/>
                                    <w:noWrap/>
                                    <w:hideMark/>
                                  </w:tcPr>
                                  <w:p w14:paraId="36734DF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0081DDB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8</w:t>
                                    </w:r>
                                  </w:p>
                                </w:tc>
                                <w:tc>
                                  <w:tcPr>
                                    <w:tcW w:w="567" w:type="dxa"/>
                                    <w:noWrap/>
                                    <w:hideMark/>
                                  </w:tcPr>
                                  <w:p w14:paraId="11243E3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3673209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5" w:type="dxa"/>
                                    <w:noWrap/>
                                    <w:hideMark/>
                                  </w:tcPr>
                                  <w:p w14:paraId="79B7169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09" w:type="dxa"/>
                                    <w:noWrap/>
                                    <w:hideMark/>
                                  </w:tcPr>
                                  <w:p w14:paraId="7FE98DA4"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43" w:type="dxa"/>
                                    <w:noWrap/>
                                    <w:hideMark/>
                                  </w:tcPr>
                                  <w:p w14:paraId="3DEBCC2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2CBF1DDB" w14:textId="6AF0FB74" w:rsidR="000A617A" w:rsidRPr="00D32174" w:rsidRDefault="000A617A" w:rsidP="002745E9">
                              <w:r w:rsidRPr="00D32174">
                                <w:rPr>
                                  <w:rFonts w:asciiTheme="minorHAnsi" w:hAnsiTheme="minorHAnsi"/>
                                </w:rPr>
                                <w:t>Since the p-value expressed is p&lt;0.005 it can be concluded that the null hypothesis (no difference between test conditions) is rejected and the test conditions are statistically diffe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72" o:spid="_x0000_s1173" style="position:absolute;margin-left:-8.95pt;margin-top:-18.9pt;width:6in;height:611.6pt;z-index:251683840;mso-height-relative:margin" coordorigin="-100330" coordsize="5486400,776732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">
                <v:shape id="Chart 7" o:spid="_x0000_s1174" type="#_x0000_t75" style="position:absolute;left:-8890;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">
                  <v:imagedata r:id="rId63" o:title=""/>
                  <o:lock v:ext="edit" aspectratio="f"/>
                </v:shape>
                <v:shape id="Text Box 22" o:spid="_x0000_s1175" type="#_x0000_t202" style="position:absolute;left:-100330;top:3200400;width:5486400;height:45669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WqewQAA&#10;ANwAAAAPAAAAZHJzL2Rvd25yZXYueG1sRE9Li8IwEL4L+x/CLHjTZBcfu9Uoy4rgSVFXYW9DM7bF&#10;ZlKaaOu/N4LgbT6+50znrS3FlWpfONbw0VcgiFNnCs40/O2XvS8QPiAbLB2Thht5mM/eOlNMjGt4&#10;S9ddyEQMYZ+ghjyEKpHSpzlZ9H1XEUfu5GqLIcI6k6bGJobbUn4qNZIWC44NOVb0m1N63l2shsP6&#10;9H8cqE22sMOqca2SbL+l1t339mcCIlAbXuKne2Xi/P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21qnsEAAADcAAAADwAAAAAAAAAAAAAAAACXAgAAZHJzL2Rvd25y&#10;ZXYueG1sUEsFBgAAAAAEAAQA9QAAAIUDAAAAAA==&#10;" filled="f" stroked="f">
                  <v:textbox>
                    <w:txbxContent>
                      <w:p w14:paraId="036155AC" w14:textId="2F6E9875" w:rsidR="000A617A" w:rsidRPr="002745E9" w:rsidRDefault="000A617A" w:rsidP="002745E9">
                        <w:pPr>
                          <w:rPr>
                            <w:rFonts w:asciiTheme="minorHAnsi" w:hAnsiTheme="minorHAnsi"/>
                          </w:rPr>
                        </w:pPr>
                        <w:r w:rsidRPr="002745E9">
                          <w:rPr>
                            <w:rFonts w:asciiTheme="minorHAnsi" w:hAnsiTheme="minorHAnsi"/>
                          </w:rPr>
                          <w:t>Figure 8: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seeded on electrospun PLGA scaffolds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48205BA2" w14:textId="77777777" w:rsidR="000A617A" w:rsidRPr="002745E9"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1C683FE1" w14:textId="40DB9985" w:rsidR="000A617A" w:rsidRPr="002745E9" w:rsidRDefault="000A617A" w:rsidP="002745E9">
                        <w:pPr>
                          <w:rPr>
                            <w:rFonts w:asciiTheme="minorHAnsi" w:hAnsiTheme="minorHAnsi"/>
                          </w:rPr>
                        </w:pPr>
                      </w:p>
                      <w:p w14:paraId="2450043B" w14:textId="516D9880" w:rsidR="000A617A" w:rsidRPr="0017483C" w:rsidRDefault="000A617A" w:rsidP="002745E9">
                        <w:pPr>
                          <w:rPr>
                            <w:color w:val="FF0000"/>
                          </w:rPr>
                        </w:pPr>
                        <w:r>
                          <w:rPr>
                            <w:rFonts w:asciiTheme="minorHAnsi" w:hAnsiTheme="minorHAnsi"/>
                          </w:rPr>
                          <w:t>ANOVA</w:t>
                        </w:r>
                        <w:r w:rsidRPr="000027BF">
                          <w:rPr>
                            <w:rFonts w:asciiTheme="minorHAnsi" w:hAnsiTheme="minorHAnsi"/>
                          </w:rPr>
                          <w:t xml:space="preserve"> (One-Way) read out from StatPlus:</w:t>
                        </w:r>
                      </w:p>
                      <w:tbl>
                        <w:tblPr>
                          <w:tblStyle w:val="TableGrid"/>
                          <w:tblW w:w="7828" w:type="dxa"/>
                          <w:tblLayout w:type="fixed"/>
                          <w:tblLook w:val="04A0" w:firstRow="1" w:lastRow="0" w:firstColumn="1" w:lastColumn="0" w:noHBand="0" w:noVBand="1"/>
                        </w:tblPr>
                        <w:tblGrid>
                          <w:gridCol w:w="1949"/>
                          <w:gridCol w:w="992"/>
                          <w:gridCol w:w="567"/>
                          <w:gridCol w:w="993"/>
                          <w:gridCol w:w="1275"/>
                          <w:gridCol w:w="1109"/>
                          <w:gridCol w:w="943"/>
                        </w:tblGrid>
                        <w:tr w:rsidR="000A617A" w:rsidRPr="000027BF" w14:paraId="3B51940B" w14:textId="77777777" w:rsidTr="000027BF">
                          <w:trPr>
                            <w:trHeight w:val="300"/>
                          </w:trPr>
                          <w:tc>
                            <w:tcPr>
                              <w:tcW w:w="1949" w:type="dxa"/>
                              <w:noWrap/>
                              <w:hideMark/>
                            </w:tcPr>
                            <w:p w14:paraId="39D8892B"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992" w:type="dxa"/>
                              <w:noWrap/>
                              <w:hideMark/>
                            </w:tcPr>
                            <w:p w14:paraId="4312F94F"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49F3188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993" w:type="dxa"/>
                              <w:noWrap/>
                              <w:hideMark/>
                            </w:tcPr>
                            <w:p w14:paraId="0DFFC75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5" w:type="dxa"/>
                              <w:noWrap/>
                              <w:hideMark/>
                            </w:tcPr>
                            <w:p w14:paraId="288DEF4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09" w:type="dxa"/>
                              <w:noWrap/>
                              <w:hideMark/>
                            </w:tcPr>
                            <w:p w14:paraId="68204403"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43" w:type="dxa"/>
                              <w:noWrap/>
                              <w:hideMark/>
                            </w:tcPr>
                            <w:p w14:paraId="38DE182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69F5B443" w14:textId="77777777" w:rsidTr="000027BF">
                          <w:trPr>
                            <w:trHeight w:val="300"/>
                          </w:trPr>
                          <w:tc>
                            <w:tcPr>
                              <w:tcW w:w="1949" w:type="dxa"/>
                              <w:noWrap/>
                              <w:hideMark/>
                            </w:tcPr>
                            <w:p w14:paraId="43A937D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992" w:type="dxa"/>
                              <w:noWrap/>
                              <w:hideMark/>
                            </w:tcPr>
                            <w:p w14:paraId="4DD04F1B"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68</w:t>
                              </w:r>
                            </w:p>
                          </w:tc>
                          <w:tc>
                            <w:tcPr>
                              <w:tcW w:w="567" w:type="dxa"/>
                              <w:noWrap/>
                              <w:hideMark/>
                            </w:tcPr>
                            <w:p w14:paraId="4B779F6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993" w:type="dxa"/>
                              <w:noWrap/>
                              <w:hideMark/>
                            </w:tcPr>
                            <w:p w14:paraId="472A9E5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134</w:t>
                              </w:r>
                            </w:p>
                          </w:tc>
                          <w:tc>
                            <w:tcPr>
                              <w:tcW w:w="1275" w:type="dxa"/>
                              <w:noWrap/>
                              <w:hideMark/>
                            </w:tcPr>
                            <w:p w14:paraId="49092F5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71.80934</w:t>
                              </w:r>
                            </w:p>
                          </w:tc>
                          <w:tc>
                            <w:tcPr>
                              <w:tcW w:w="1109" w:type="dxa"/>
                              <w:noWrap/>
                              <w:hideMark/>
                            </w:tcPr>
                            <w:p w14:paraId="006B1918" w14:textId="787839FA"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1F1E75">
                                <w:rPr>
                                  <w:rFonts w:asciiTheme="minorHAnsi" w:eastAsia="Times New Roman" w:hAnsiTheme="minorHAnsi" w:cs="Times New Roman"/>
                                  <w:color w:val="000000"/>
                                  <w:sz w:val="20"/>
                                  <w:szCs w:val="20"/>
                                </w:rPr>
                                <w:t>3.26x10</w:t>
                              </w:r>
                              <w:r w:rsidRPr="002C61DC">
                                <w:rPr>
                                  <w:rFonts w:asciiTheme="minorHAnsi" w:eastAsia="Times New Roman" w:hAnsiTheme="minorHAnsi" w:cs="Times New Roman"/>
                                  <w:color w:val="000000"/>
                                  <w:sz w:val="20"/>
                                  <w:szCs w:val="20"/>
                                  <w:vertAlign w:val="superscript"/>
                                </w:rPr>
                                <w:t>-17</w:t>
                              </w:r>
                            </w:p>
                          </w:tc>
                          <w:tc>
                            <w:tcPr>
                              <w:tcW w:w="943" w:type="dxa"/>
                              <w:noWrap/>
                              <w:hideMark/>
                            </w:tcPr>
                            <w:p w14:paraId="27AE6F6F"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931CC30" w14:textId="77777777" w:rsidTr="000027BF">
                          <w:trPr>
                            <w:trHeight w:val="300"/>
                          </w:trPr>
                          <w:tc>
                            <w:tcPr>
                              <w:tcW w:w="1949" w:type="dxa"/>
                              <w:noWrap/>
                              <w:hideMark/>
                            </w:tcPr>
                            <w:p w14:paraId="121169DD"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992" w:type="dxa"/>
                              <w:noWrap/>
                              <w:hideMark/>
                            </w:tcPr>
                            <w:p w14:paraId="4116F44A"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12</w:t>
                              </w:r>
                            </w:p>
                          </w:tc>
                          <w:tc>
                            <w:tcPr>
                              <w:tcW w:w="567" w:type="dxa"/>
                              <w:noWrap/>
                              <w:hideMark/>
                            </w:tcPr>
                            <w:p w14:paraId="28A68CC8"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993" w:type="dxa"/>
                              <w:noWrap/>
                              <w:hideMark/>
                            </w:tcPr>
                            <w:p w14:paraId="18739C9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4.92E-06</w:t>
                              </w:r>
                            </w:p>
                          </w:tc>
                          <w:tc>
                            <w:tcPr>
                              <w:tcW w:w="1275" w:type="dxa"/>
                              <w:noWrap/>
                              <w:hideMark/>
                            </w:tcPr>
                            <w:p w14:paraId="264B0EB8"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09" w:type="dxa"/>
                              <w:noWrap/>
                              <w:hideMark/>
                            </w:tcPr>
                            <w:p w14:paraId="288075B9"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43" w:type="dxa"/>
                              <w:noWrap/>
                              <w:hideMark/>
                            </w:tcPr>
                            <w:p w14:paraId="6330FB9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1A04E771" w14:textId="77777777" w:rsidTr="000027BF">
                          <w:trPr>
                            <w:trHeight w:val="300"/>
                          </w:trPr>
                          <w:tc>
                            <w:tcPr>
                              <w:tcW w:w="1949" w:type="dxa"/>
                              <w:noWrap/>
                              <w:hideMark/>
                            </w:tcPr>
                            <w:p w14:paraId="36734DF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992" w:type="dxa"/>
                              <w:noWrap/>
                              <w:hideMark/>
                            </w:tcPr>
                            <w:p w14:paraId="0081DDB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8</w:t>
                              </w:r>
                            </w:p>
                          </w:tc>
                          <w:tc>
                            <w:tcPr>
                              <w:tcW w:w="567" w:type="dxa"/>
                              <w:noWrap/>
                              <w:hideMark/>
                            </w:tcPr>
                            <w:p w14:paraId="11243E3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993" w:type="dxa"/>
                              <w:noWrap/>
                              <w:hideMark/>
                            </w:tcPr>
                            <w:p w14:paraId="3673209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5" w:type="dxa"/>
                              <w:noWrap/>
                              <w:hideMark/>
                            </w:tcPr>
                            <w:p w14:paraId="79B71690"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09" w:type="dxa"/>
                              <w:noWrap/>
                              <w:hideMark/>
                            </w:tcPr>
                            <w:p w14:paraId="7FE98DA4"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43" w:type="dxa"/>
                              <w:noWrap/>
                              <w:hideMark/>
                            </w:tcPr>
                            <w:p w14:paraId="3DEBCC2E"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2CBF1DDB" w14:textId="6AF0FB74" w:rsidR="000A617A" w:rsidRPr="00D32174" w:rsidRDefault="000A617A" w:rsidP="002745E9">
                        <w:r w:rsidRPr="00D32174">
                          <w:rPr>
                            <w:rFonts w:asciiTheme="minorHAnsi" w:hAnsiTheme="minorHAnsi"/>
                          </w:rPr>
                          <w:t>Since the p-value expressed is p&lt;0.005 it can be concluded that the null hypothesis (no difference between test conditions) is rejected and the test conditions are statistically different.</w:t>
                        </w:r>
                      </w:p>
                    </w:txbxContent>
                  </v:textbox>
                </v:shape>
                <w10:wrap type="through"/>
              </v:group>
            </w:pict>
          </mc:Fallback>
        </mc:AlternateContent>
      </w:r>
      <w:r w:rsidR="002745E9" w:rsidRPr="007B1436">
        <w:rPr>
          <w:rFonts w:asciiTheme="minorHAnsi" w:hAnsiTheme="minorHAnsi"/>
          <w:color w:val="auto"/>
        </w:rPr>
        <w:br w:type="column"/>
      </w:r>
    </w:p>
    <w:p w14:paraId="51552F0B" w14:textId="66500515" w:rsidR="002745E9" w:rsidRPr="007B1436" w:rsidRDefault="00ED039E" w:rsidP="002745E9">
      <w:pPr>
        <w:pStyle w:val="Heading2"/>
        <w:rPr>
          <w:color w:val="auto"/>
        </w:rPr>
      </w:pPr>
      <w:r w:rsidRPr="002C61DC">
        <w:rPr>
          <w:noProof/>
          <w:color w:val="auto"/>
          <w:lang w:val="en-US"/>
        </w:rPr>
        <mc:AlternateContent>
          <mc:Choice Requires="wpg">
            <w:drawing>
              <wp:anchor distT="0" distB="0" distL="114300" distR="114300" simplePos="0" relativeHeight="251685888" behindDoc="0" locked="0" layoutInCell="1" allowOverlap="1" wp14:anchorId="462EF9DC" wp14:editId="4A6D4D9C">
                <wp:simplePos x="0" y="0"/>
                <wp:positionH relativeFrom="column">
                  <wp:posOffset>-13970</wp:posOffset>
                </wp:positionH>
                <wp:positionV relativeFrom="paragraph">
                  <wp:posOffset>-240665</wp:posOffset>
                </wp:positionV>
                <wp:extent cx="5386070" cy="7081520"/>
                <wp:effectExtent l="0" t="0" r="0" b="5080"/>
                <wp:wrapThrough wrapText="bothSides">
                  <wp:wrapPolygon edited="0">
                    <wp:start x="0" y="0"/>
                    <wp:lineTo x="0" y="9917"/>
                    <wp:lineTo x="204" y="21538"/>
                    <wp:lineTo x="21391" y="21538"/>
                    <wp:lineTo x="21289" y="0"/>
                    <wp:lineTo x="0" y="0"/>
                  </wp:wrapPolygon>
                </wp:wrapThrough>
                <wp:docPr id="182" name="Group 182"/>
                <wp:cNvGraphicFramePr/>
                <a:graphic xmlns:a="http://schemas.openxmlformats.org/drawingml/2006/main">
                  <a:graphicData uri="http://schemas.microsoft.com/office/word/2010/wordprocessingGroup">
                    <wpg:wgp>
                      <wpg:cNvGrpSpPr/>
                      <wpg:grpSpPr>
                        <a:xfrm>
                          <a:off x="0" y="0"/>
                          <a:ext cx="5386070" cy="7081520"/>
                          <a:chOff x="0" y="0"/>
                          <a:chExt cx="5386070" cy="7081520"/>
                        </a:xfrm>
                      </wpg:grpSpPr>
                      <wpg:graphicFrame>
                        <wpg:cNvPr id="183" name="Chart 8"/>
                        <wpg:cNvFrPr/>
                        <wpg:xfrm>
                          <a:off x="0" y="0"/>
                          <a:ext cx="5270500" cy="3214370"/>
                        </wpg:xfrm>
                        <a:graphic>
                          <a:graphicData uri="http://schemas.openxmlformats.org/drawingml/2006/chart">
                            <c:chart xmlns:c="http://schemas.openxmlformats.org/drawingml/2006/chart" xmlns:r="http://schemas.openxmlformats.org/officeDocument/2006/relationships" r:id="rId64"/>
                          </a:graphicData>
                        </a:graphic>
                      </wpg:graphicFrame>
                      <wps:wsp>
                        <wps:cNvPr id="184" name="Text Box 25"/>
                        <wps:cNvSpPr txBox="1"/>
                        <wps:spPr>
                          <a:xfrm>
                            <a:off x="13970" y="3200400"/>
                            <a:ext cx="5372100" cy="38811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ED9D50" w14:textId="7AE89078" w:rsidR="000A617A" w:rsidRPr="002745E9" w:rsidRDefault="000A617A" w:rsidP="002745E9">
                              <w:pPr>
                                <w:rPr>
                                  <w:rFonts w:asciiTheme="minorHAnsi" w:hAnsiTheme="minorHAnsi"/>
                                </w:rPr>
                              </w:pPr>
                              <w:r w:rsidRPr="002745E9">
                                <w:rPr>
                                  <w:rFonts w:asciiTheme="minorHAnsi" w:hAnsiTheme="minorHAnsi"/>
                                </w:rPr>
                                <w:t>Figure 9: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encapsulated in fibrin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45B8FF12" w14:textId="77777777" w:rsidR="000A617A" w:rsidRPr="002745E9"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4FEEAB54" w14:textId="77777777" w:rsidR="000A617A" w:rsidRDefault="000A617A" w:rsidP="002745E9">
                              <w:pPr>
                                <w:rPr>
                                  <w:rFonts w:asciiTheme="minorHAnsi" w:hAnsiTheme="minorHAnsi"/>
                                </w:rPr>
                              </w:pPr>
                            </w:p>
                            <w:p w14:paraId="76B4E6BE" w14:textId="7E20E029"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767" w:type="dxa"/>
                                <w:tblLayout w:type="fixed"/>
                                <w:tblLook w:val="04A0" w:firstRow="1" w:lastRow="0" w:firstColumn="1" w:lastColumn="0" w:noHBand="0" w:noVBand="1"/>
                              </w:tblPr>
                              <w:tblGrid>
                                <w:gridCol w:w="1659"/>
                                <w:gridCol w:w="1005"/>
                                <w:gridCol w:w="567"/>
                                <w:gridCol w:w="1134"/>
                                <w:gridCol w:w="1276"/>
                                <w:gridCol w:w="1134"/>
                                <w:gridCol w:w="992"/>
                              </w:tblGrid>
                              <w:tr w:rsidR="000A617A" w:rsidRPr="000027BF" w14:paraId="2AE6F5BE" w14:textId="77777777" w:rsidTr="000027BF">
                                <w:trPr>
                                  <w:trHeight w:val="300"/>
                                </w:trPr>
                                <w:tc>
                                  <w:tcPr>
                                    <w:tcW w:w="1659" w:type="dxa"/>
                                    <w:noWrap/>
                                    <w:hideMark/>
                                  </w:tcPr>
                                  <w:p w14:paraId="5726600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1005" w:type="dxa"/>
                                    <w:noWrap/>
                                    <w:hideMark/>
                                  </w:tcPr>
                                  <w:p w14:paraId="763FED4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0D7F724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134" w:type="dxa"/>
                                    <w:noWrap/>
                                    <w:hideMark/>
                                  </w:tcPr>
                                  <w:p w14:paraId="6D4EBB9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6" w:type="dxa"/>
                                    <w:noWrap/>
                                    <w:hideMark/>
                                  </w:tcPr>
                                  <w:p w14:paraId="0080895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5E21D30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noWrap/>
                                    <w:hideMark/>
                                  </w:tcPr>
                                  <w:p w14:paraId="52A8A5A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76786A26" w14:textId="77777777" w:rsidTr="000027BF">
                                <w:trPr>
                                  <w:trHeight w:val="300"/>
                                </w:trPr>
                                <w:tc>
                                  <w:tcPr>
                                    <w:tcW w:w="1659" w:type="dxa"/>
                                    <w:noWrap/>
                                    <w:hideMark/>
                                  </w:tcPr>
                                  <w:p w14:paraId="796E5535"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1005" w:type="dxa"/>
                                    <w:noWrap/>
                                    <w:hideMark/>
                                  </w:tcPr>
                                  <w:p w14:paraId="18C7D4A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36</w:t>
                                    </w:r>
                                  </w:p>
                                </w:tc>
                                <w:tc>
                                  <w:tcPr>
                                    <w:tcW w:w="567" w:type="dxa"/>
                                    <w:noWrap/>
                                    <w:hideMark/>
                                  </w:tcPr>
                                  <w:p w14:paraId="4535006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134" w:type="dxa"/>
                                    <w:noWrap/>
                                    <w:hideMark/>
                                  </w:tcPr>
                                  <w:p w14:paraId="1D5E2A9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18</w:t>
                                    </w:r>
                                  </w:p>
                                </w:tc>
                                <w:tc>
                                  <w:tcPr>
                                    <w:tcW w:w="1276" w:type="dxa"/>
                                    <w:noWrap/>
                                    <w:hideMark/>
                                  </w:tcPr>
                                  <w:p w14:paraId="4093D5C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91.35723</w:t>
                                    </w:r>
                                  </w:p>
                                </w:tc>
                                <w:tc>
                                  <w:tcPr>
                                    <w:tcW w:w="1134" w:type="dxa"/>
                                    <w:noWrap/>
                                    <w:hideMark/>
                                  </w:tcPr>
                                  <w:p w14:paraId="027C98EC" w14:textId="04CD9FC5"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1F1E75">
                                      <w:rPr>
                                        <w:rFonts w:asciiTheme="minorHAnsi" w:eastAsia="Times New Roman" w:hAnsiTheme="minorHAnsi" w:cs="Times New Roman"/>
                                        <w:color w:val="000000"/>
                                        <w:sz w:val="20"/>
                                        <w:szCs w:val="20"/>
                                      </w:rPr>
                                      <w:t>1.47x10</w:t>
                                    </w:r>
                                    <w:r w:rsidRPr="002C61DC">
                                      <w:rPr>
                                        <w:rFonts w:asciiTheme="minorHAnsi" w:eastAsia="Times New Roman" w:hAnsiTheme="minorHAnsi" w:cs="Times New Roman"/>
                                        <w:color w:val="000000"/>
                                        <w:sz w:val="20"/>
                                        <w:szCs w:val="20"/>
                                        <w:vertAlign w:val="superscript"/>
                                      </w:rPr>
                                      <w:t>-17</w:t>
                                    </w:r>
                                  </w:p>
                                </w:tc>
                                <w:tc>
                                  <w:tcPr>
                                    <w:tcW w:w="992" w:type="dxa"/>
                                    <w:noWrap/>
                                    <w:hideMark/>
                                  </w:tcPr>
                                  <w:p w14:paraId="01034B9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B34FC34" w14:textId="77777777" w:rsidTr="000027BF">
                                <w:trPr>
                                  <w:trHeight w:val="300"/>
                                </w:trPr>
                                <w:tc>
                                  <w:tcPr>
                                    <w:tcW w:w="1659" w:type="dxa"/>
                                    <w:noWrap/>
                                    <w:hideMark/>
                                  </w:tcPr>
                                  <w:p w14:paraId="048D39C6"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1005" w:type="dxa"/>
                                    <w:noWrap/>
                                    <w:hideMark/>
                                  </w:tcPr>
                                  <w:p w14:paraId="38EE1F0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18</w:t>
                                    </w:r>
                                  </w:p>
                                </w:tc>
                                <w:tc>
                                  <w:tcPr>
                                    <w:tcW w:w="567" w:type="dxa"/>
                                    <w:noWrap/>
                                    <w:hideMark/>
                                  </w:tcPr>
                                  <w:p w14:paraId="2229D91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134" w:type="dxa"/>
                                    <w:noWrap/>
                                    <w:hideMark/>
                                  </w:tcPr>
                                  <w:p w14:paraId="3A7A170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7.49E-06</w:t>
                                    </w:r>
                                  </w:p>
                                </w:tc>
                                <w:tc>
                                  <w:tcPr>
                                    <w:tcW w:w="1276" w:type="dxa"/>
                                    <w:noWrap/>
                                    <w:hideMark/>
                                  </w:tcPr>
                                  <w:p w14:paraId="78D15E6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13204601"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582A561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441E9324" w14:textId="77777777" w:rsidTr="000027BF">
                                <w:trPr>
                                  <w:trHeight w:val="300"/>
                                </w:trPr>
                                <w:tc>
                                  <w:tcPr>
                                    <w:tcW w:w="1659" w:type="dxa"/>
                                    <w:noWrap/>
                                    <w:hideMark/>
                                  </w:tcPr>
                                  <w:p w14:paraId="6ABC46E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1005" w:type="dxa"/>
                                    <w:noWrap/>
                                    <w:hideMark/>
                                  </w:tcPr>
                                  <w:p w14:paraId="53F9216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54</w:t>
                                    </w:r>
                                  </w:p>
                                </w:tc>
                                <w:tc>
                                  <w:tcPr>
                                    <w:tcW w:w="567" w:type="dxa"/>
                                    <w:noWrap/>
                                    <w:hideMark/>
                                  </w:tcPr>
                                  <w:p w14:paraId="17832E3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134" w:type="dxa"/>
                                    <w:noWrap/>
                                    <w:hideMark/>
                                  </w:tcPr>
                                  <w:p w14:paraId="1E906D2A"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6" w:type="dxa"/>
                                    <w:noWrap/>
                                    <w:hideMark/>
                                  </w:tcPr>
                                  <w:p w14:paraId="25B8A9CB"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385699C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6D572B21"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122F9D98" w14:textId="19AB9B2C" w:rsidR="000A617A" w:rsidRPr="00D32174" w:rsidRDefault="000A617A" w:rsidP="002745E9">
                              <w:pPr>
                                <w:rPr>
                                  <w:rFonts w:asciiTheme="minorHAnsi" w:hAnsiTheme="minorHAnsi"/>
                                </w:rPr>
                              </w:pPr>
                              <w:r w:rsidRPr="00D32174">
                                <w:rPr>
                                  <w:rFonts w:asciiTheme="minorHAnsi" w:hAnsiTheme="minorHAnsi"/>
                                </w:rPr>
                                <w:t>Since the p-value expressed is p&lt;0.005 it can be concluded that the null hypothesis (no difference between test conditions) is rejected and the test conditions are statistically different.</w:t>
                              </w:r>
                            </w:p>
                            <w:p w14:paraId="5D1D6776" w14:textId="77777777" w:rsidR="000A617A" w:rsidRPr="0017483C" w:rsidRDefault="000A617A" w:rsidP="002745E9">
                              <w:pPr>
                                <w:rPr>
                                  <w:color w:val="FF0000"/>
                                </w:rPr>
                              </w:pPr>
                            </w:p>
                            <w:p w14:paraId="4C1704CA" w14:textId="77777777" w:rsidR="000A617A" w:rsidRPr="0017483C" w:rsidRDefault="000A617A" w:rsidP="002745E9">
                              <w:pPr>
                                <w:rPr>
                                  <w:color w:val="FF0000"/>
                                </w:rPr>
                              </w:pPr>
                            </w:p>
                            <w:p w14:paraId="2A1F9AF1" w14:textId="77777777" w:rsidR="000A617A" w:rsidRDefault="000A617A" w:rsidP="002745E9"/>
                            <w:p w14:paraId="1987D610" w14:textId="77777777" w:rsidR="000A617A" w:rsidRDefault="000A617A" w:rsidP="002745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82" o:spid="_x0000_s1176" style="position:absolute;margin-left:-1.05pt;margin-top:-18.9pt;width:424.1pt;height:557.6pt;z-index:251685888;mso-height-relative:margin" coordsize="5386070,708152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">
                <v:shape id="Chart 8" o:spid="_x0000_s1177" type="#_x0000_t75" style="position:absolute;left:-6096;top:-6096;width:5285232;height:32247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">
                  <v:imagedata r:id="rId65" o:title=""/>
                  <o:lock v:ext="edit" aspectratio="f"/>
                </v:shape>
                <v:shape id="Text Box 25" o:spid="_x0000_s1178" type="#_x0000_t202" style="position:absolute;left:13970;top:3200400;width:5372100;height:3881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Bq5wgAA&#10;ANwAAAAPAAAAZHJzL2Rvd25yZXYueG1sRE/JasMwEL0X8g9iArnVUkpaHCeyCS2BnlqaDXIbrIlt&#10;Yo2Mpcbu31eFQm7zeOusi9G24ka9bxxrmCcKBHHpTMOVhsN++5iC8AHZYOuYNPyQhyKfPKwxM27g&#10;L7rtQiViCPsMNdQhdJmUvqzJok9cRxy5i+sthgj7SpoehxhuW/mk1Iu02HBsqLGj15rK6+7bajh+&#10;XM6nhfqs3uxzN7hRSbZLqfVsOm5WIAKN4S7+d7+bOD9dwN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4GrnCAAAA3AAAAA8AAAAAAAAAAAAAAAAAlwIAAGRycy9kb3du&#10;cmV2LnhtbFBLBQYAAAAABAAEAPUAAACGAwAAAAA=&#10;" filled="f" stroked="f">
                  <v:textbox>
                    <w:txbxContent>
                      <w:p w14:paraId="5BED9D50" w14:textId="7AE89078" w:rsidR="000A617A" w:rsidRPr="002745E9" w:rsidRDefault="000A617A" w:rsidP="002745E9">
                        <w:pPr>
                          <w:rPr>
                            <w:rFonts w:asciiTheme="minorHAnsi" w:hAnsiTheme="minorHAnsi"/>
                          </w:rPr>
                        </w:pPr>
                        <w:r w:rsidRPr="002745E9">
                          <w:rPr>
                            <w:rFonts w:asciiTheme="minorHAnsi" w:hAnsiTheme="minorHAnsi"/>
                          </w:rPr>
                          <w:t>Figure 9: Effect of 5% CO</w:t>
                        </w:r>
                        <w:r w:rsidRPr="002745E9">
                          <w:rPr>
                            <w:rFonts w:asciiTheme="minorHAnsi" w:hAnsiTheme="minorHAnsi"/>
                            <w:vertAlign w:val="subscript"/>
                          </w:rPr>
                          <w:t xml:space="preserve">2 </w:t>
                        </w:r>
                        <w:r w:rsidRPr="002745E9">
                          <w:rPr>
                            <w:rFonts w:asciiTheme="minorHAnsi" w:hAnsiTheme="minorHAnsi"/>
                          </w:rPr>
                          <w:t>gassing and temperature on ADSC viability when encapsulated in fibrin after 48 hours. Cell viability is calculated by measuring absorbance at 5</w:t>
                        </w:r>
                        <w:r>
                          <w:rPr>
                            <w:rFonts w:asciiTheme="minorHAnsi" w:hAnsiTheme="minorHAnsi"/>
                          </w:rPr>
                          <w:t>7</w:t>
                        </w:r>
                        <w:r w:rsidRPr="002745E9">
                          <w:rPr>
                            <w:rFonts w:asciiTheme="minorHAnsi" w:hAnsiTheme="minorHAnsi"/>
                          </w:rPr>
                          <w:t>0nm after incubation with MTT solution.</w:t>
                        </w:r>
                      </w:p>
                      <w:p w14:paraId="45B8FF12" w14:textId="77777777" w:rsidR="000A617A" w:rsidRPr="002745E9" w:rsidRDefault="000A617A" w:rsidP="002745E9">
                        <w:pPr>
                          <w:rPr>
                            <w:rFonts w:asciiTheme="minorHAnsi" w:hAnsiTheme="minorHAnsi"/>
                          </w:rPr>
                        </w:pPr>
                        <w:r w:rsidRPr="002745E9">
                          <w:rPr>
                            <w:rFonts w:asciiTheme="minorHAnsi" w:hAnsiTheme="minorHAnsi"/>
                          </w:rPr>
                          <w:t xml:space="preserve">Mean ± SEM. Cells were seeded at </w:t>
                        </w:r>
                        <w:r w:rsidRPr="002745E9">
                          <w:rPr>
                            <w:rFonts w:asciiTheme="minorHAnsi" w:hAnsiTheme="minorHAnsi"/>
                            <w:bCs/>
                            <w:lang w:val="en-US"/>
                          </w:rPr>
                          <w:t>1x10</w:t>
                        </w:r>
                        <w:r w:rsidRPr="002745E9">
                          <w:rPr>
                            <w:rFonts w:asciiTheme="minorHAnsi" w:hAnsiTheme="minorHAnsi"/>
                            <w:bCs/>
                            <w:vertAlign w:val="superscript"/>
                            <w:lang w:val="en-US"/>
                          </w:rPr>
                          <w:t>5</w:t>
                        </w:r>
                        <w:r w:rsidRPr="002745E9">
                          <w:rPr>
                            <w:rFonts w:asciiTheme="minorHAnsi" w:hAnsiTheme="minorHAnsi"/>
                          </w:rPr>
                          <w:t>, n=3 experiments, 3 replicates.</w:t>
                        </w:r>
                      </w:p>
                      <w:p w14:paraId="4FEEAB54" w14:textId="77777777" w:rsidR="000A617A" w:rsidRDefault="000A617A" w:rsidP="002745E9">
                        <w:pPr>
                          <w:rPr>
                            <w:rFonts w:asciiTheme="minorHAnsi" w:hAnsiTheme="minorHAnsi"/>
                          </w:rPr>
                        </w:pPr>
                      </w:p>
                      <w:p w14:paraId="76B4E6BE" w14:textId="7E20E029" w:rsidR="000A617A" w:rsidRDefault="000A617A" w:rsidP="002745E9">
                        <w:pPr>
                          <w:rPr>
                            <w:rFonts w:asciiTheme="minorHAnsi" w:hAnsiTheme="minorHAnsi"/>
                          </w:rPr>
                        </w:pPr>
                        <w:r>
                          <w:rPr>
                            <w:rFonts w:asciiTheme="minorHAnsi" w:hAnsiTheme="minorHAnsi"/>
                          </w:rPr>
                          <w:t>ANOVA</w:t>
                        </w:r>
                        <w:r w:rsidRPr="000027BF">
                          <w:rPr>
                            <w:rFonts w:asciiTheme="minorHAnsi" w:hAnsiTheme="minorHAnsi"/>
                          </w:rPr>
                          <w:t xml:space="preserve"> (One-Way) read out from StatPlus:</w:t>
                        </w:r>
                      </w:p>
                      <w:tbl>
                        <w:tblPr>
                          <w:tblStyle w:val="TableGrid"/>
                          <w:tblW w:w="7767" w:type="dxa"/>
                          <w:tblLayout w:type="fixed"/>
                          <w:tblLook w:val="04A0" w:firstRow="1" w:lastRow="0" w:firstColumn="1" w:lastColumn="0" w:noHBand="0" w:noVBand="1"/>
                        </w:tblPr>
                        <w:tblGrid>
                          <w:gridCol w:w="1659"/>
                          <w:gridCol w:w="1005"/>
                          <w:gridCol w:w="567"/>
                          <w:gridCol w:w="1134"/>
                          <w:gridCol w:w="1276"/>
                          <w:gridCol w:w="1134"/>
                          <w:gridCol w:w="992"/>
                        </w:tblGrid>
                        <w:tr w:rsidR="000A617A" w:rsidRPr="000027BF" w14:paraId="2AE6F5BE" w14:textId="77777777" w:rsidTr="000027BF">
                          <w:trPr>
                            <w:trHeight w:val="300"/>
                          </w:trPr>
                          <w:tc>
                            <w:tcPr>
                              <w:tcW w:w="1659" w:type="dxa"/>
                              <w:noWrap/>
                              <w:hideMark/>
                            </w:tcPr>
                            <w:p w14:paraId="5726600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ource of Variation</w:t>
                              </w:r>
                            </w:p>
                          </w:tc>
                          <w:tc>
                            <w:tcPr>
                              <w:tcW w:w="1005" w:type="dxa"/>
                              <w:noWrap/>
                              <w:hideMark/>
                            </w:tcPr>
                            <w:p w14:paraId="763FED4C"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SS</w:t>
                              </w:r>
                            </w:p>
                          </w:tc>
                          <w:tc>
                            <w:tcPr>
                              <w:tcW w:w="567" w:type="dxa"/>
                              <w:noWrap/>
                              <w:hideMark/>
                            </w:tcPr>
                            <w:p w14:paraId="0D7F7240"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df</w:t>
                              </w:r>
                            </w:p>
                          </w:tc>
                          <w:tc>
                            <w:tcPr>
                              <w:tcW w:w="1134" w:type="dxa"/>
                              <w:noWrap/>
                              <w:hideMark/>
                            </w:tcPr>
                            <w:p w14:paraId="6D4EBB9E"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MS</w:t>
                              </w:r>
                            </w:p>
                          </w:tc>
                          <w:tc>
                            <w:tcPr>
                              <w:tcW w:w="1276" w:type="dxa"/>
                              <w:noWrap/>
                              <w:hideMark/>
                            </w:tcPr>
                            <w:p w14:paraId="00808959"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w:t>
                              </w:r>
                            </w:p>
                          </w:tc>
                          <w:tc>
                            <w:tcPr>
                              <w:tcW w:w="1134" w:type="dxa"/>
                              <w:noWrap/>
                              <w:hideMark/>
                            </w:tcPr>
                            <w:p w14:paraId="5E21D30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p-value</w:t>
                              </w:r>
                            </w:p>
                          </w:tc>
                          <w:tc>
                            <w:tcPr>
                              <w:tcW w:w="992" w:type="dxa"/>
                              <w:noWrap/>
                              <w:hideMark/>
                            </w:tcPr>
                            <w:p w14:paraId="52A8A5A1"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F crit</w:t>
                              </w:r>
                            </w:p>
                          </w:tc>
                        </w:tr>
                        <w:tr w:rsidR="000A617A" w:rsidRPr="000027BF" w14:paraId="76786A26" w14:textId="77777777" w:rsidTr="000027BF">
                          <w:trPr>
                            <w:trHeight w:val="300"/>
                          </w:trPr>
                          <w:tc>
                            <w:tcPr>
                              <w:tcW w:w="1659" w:type="dxa"/>
                              <w:noWrap/>
                              <w:hideMark/>
                            </w:tcPr>
                            <w:p w14:paraId="796E5535"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Between Groups</w:t>
                              </w:r>
                            </w:p>
                          </w:tc>
                          <w:tc>
                            <w:tcPr>
                              <w:tcW w:w="1005" w:type="dxa"/>
                              <w:noWrap/>
                              <w:hideMark/>
                            </w:tcPr>
                            <w:p w14:paraId="18C7D4A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36</w:t>
                              </w:r>
                            </w:p>
                          </w:tc>
                          <w:tc>
                            <w:tcPr>
                              <w:tcW w:w="567" w:type="dxa"/>
                              <w:noWrap/>
                              <w:hideMark/>
                            </w:tcPr>
                            <w:p w14:paraId="4535006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w:t>
                              </w:r>
                            </w:p>
                          </w:tc>
                          <w:tc>
                            <w:tcPr>
                              <w:tcW w:w="1134" w:type="dxa"/>
                              <w:noWrap/>
                              <w:hideMark/>
                            </w:tcPr>
                            <w:p w14:paraId="1D5E2A92"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218</w:t>
                              </w:r>
                            </w:p>
                          </w:tc>
                          <w:tc>
                            <w:tcPr>
                              <w:tcW w:w="1276" w:type="dxa"/>
                              <w:noWrap/>
                              <w:hideMark/>
                            </w:tcPr>
                            <w:p w14:paraId="4093D5C4"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91.35723</w:t>
                              </w:r>
                            </w:p>
                          </w:tc>
                          <w:tc>
                            <w:tcPr>
                              <w:tcW w:w="1134" w:type="dxa"/>
                              <w:noWrap/>
                              <w:hideMark/>
                            </w:tcPr>
                            <w:p w14:paraId="027C98EC" w14:textId="04CD9FC5"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1F1E75">
                                <w:rPr>
                                  <w:rFonts w:asciiTheme="minorHAnsi" w:eastAsia="Times New Roman" w:hAnsiTheme="minorHAnsi" w:cs="Times New Roman"/>
                                  <w:color w:val="000000"/>
                                  <w:sz w:val="20"/>
                                  <w:szCs w:val="20"/>
                                </w:rPr>
                                <w:t>1.47x10</w:t>
                              </w:r>
                              <w:r w:rsidRPr="002C61DC">
                                <w:rPr>
                                  <w:rFonts w:asciiTheme="minorHAnsi" w:eastAsia="Times New Roman" w:hAnsiTheme="minorHAnsi" w:cs="Times New Roman"/>
                                  <w:color w:val="000000"/>
                                  <w:sz w:val="20"/>
                                  <w:szCs w:val="20"/>
                                  <w:vertAlign w:val="superscript"/>
                                </w:rPr>
                                <w:t>-17</w:t>
                              </w:r>
                            </w:p>
                          </w:tc>
                          <w:tc>
                            <w:tcPr>
                              <w:tcW w:w="992" w:type="dxa"/>
                              <w:noWrap/>
                              <w:hideMark/>
                            </w:tcPr>
                            <w:p w14:paraId="01034B9D"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3.40283</w:t>
                              </w:r>
                            </w:p>
                          </w:tc>
                        </w:tr>
                        <w:tr w:rsidR="000A617A" w:rsidRPr="000027BF" w14:paraId="6B34FC34" w14:textId="77777777" w:rsidTr="000027BF">
                          <w:trPr>
                            <w:trHeight w:val="300"/>
                          </w:trPr>
                          <w:tc>
                            <w:tcPr>
                              <w:tcW w:w="1659" w:type="dxa"/>
                              <w:noWrap/>
                              <w:hideMark/>
                            </w:tcPr>
                            <w:p w14:paraId="048D39C6"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Within Groups</w:t>
                              </w:r>
                            </w:p>
                          </w:tc>
                          <w:tc>
                            <w:tcPr>
                              <w:tcW w:w="1005" w:type="dxa"/>
                              <w:noWrap/>
                              <w:hideMark/>
                            </w:tcPr>
                            <w:p w14:paraId="38EE1F0C"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018</w:t>
                              </w:r>
                            </w:p>
                          </w:tc>
                          <w:tc>
                            <w:tcPr>
                              <w:tcW w:w="567" w:type="dxa"/>
                              <w:noWrap/>
                              <w:hideMark/>
                            </w:tcPr>
                            <w:p w14:paraId="2229D917"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4</w:t>
                              </w:r>
                            </w:p>
                          </w:tc>
                          <w:tc>
                            <w:tcPr>
                              <w:tcW w:w="1134" w:type="dxa"/>
                              <w:noWrap/>
                              <w:hideMark/>
                            </w:tcPr>
                            <w:p w14:paraId="3A7A1701"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7.49E-06</w:t>
                              </w:r>
                            </w:p>
                          </w:tc>
                          <w:tc>
                            <w:tcPr>
                              <w:tcW w:w="1276" w:type="dxa"/>
                              <w:noWrap/>
                              <w:hideMark/>
                            </w:tcPr>
                            <w:p w14:paraId="78D15E6C"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13204601"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582A5613"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r w:rsidR="000A617A" w:rsidRPr="000027BF" w14:paraId="441E9324" w14:textId="77777777" w:rsidTr="000027BF">
                          <w:trPr>
                            <w:trHeight w:val="300"/>
                          </w:trPr>
                          <w:tc>
                            <w:tcPr>
                              <w:tcW w:w="1659" w:type="dxa"/>
                              <w:noWrap/>
                              <w:hideMark/>
                            </w:tcPr>
                            <w:p w14:paraId="6ABC46E8" w14:textId="77777777" w:rsidR="000A617A" w:rsidRPr="002C61DC" w:rsidRDefault="000A617A" w:rsidP="000027BF">
                              <w:pPr>
                                <w:spacing w:line="240" w:lineRule="auto"/>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Total</w:t>
                              </w:r>
                            </w:p>
                          </w:tc>
                          <w:tc>
                            <w:tcPr>
                              <w:tcW w:w="1005" w:type="dxa"/>
                              <w:noWrap/>
                              <w:hideMark/>
                            </w:tcPr>
                            <w:p w14:paraId="53F92166"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0.00454</w:t>
                              </w:r>
                            </w:p>
                          </w:tc>
                          <w:tc>
                            <w:tcPr>
                              <w:tcW w:w="567" w:type="dxa"/>
                              <w:noWrap/>
                              <w:hideMark/>
                            </w:tcPr>
                            <w:p w14:paraId="17832E35" w14:textId="77777777" w:rsidR="000A617A" w:rsidRPr="002C61DC" w:rsidRDefault="000A617A" w:rsidP="000027BF">
                              <w:pPr>
                                <w:spacing w:line="240" w:lineRule="auto"/>
                                <w:jc w:val="right"/>
                                <w:rPr>
                                  <w:rFonts w:asciiTheme="minorHAnsi" w:eastAsia="Times New Roman" w:hAnsiTheme="minorHAnsi" w:cs="Times New Roman"/>
                                  <w:color w:val="000000"/>
                                  <w:sz w:val="20"/>
                                  <w:szCs w:val="20"/>
                                </w:rPr>
                              </w:pPr>
                              <w:r w:rsidRPr="002C61DC">
                                <w:rPr>
                                  <w:rFonts w:asciiTheme="minorHAnsi" w:eastAsia="Times New Roman" w:hAnsiTheme="minorHAnsi" w:cs="Times New Roman"/>
                                  <w:color w:val="000000"/>
                                  <w:sz w:val="20"/>
                                  <w:szCs w:val="20"/>
                                </w:rPr>
                                <w:t>26</w:t>
                              </w:r>
                            </w:p>
                          </w:tc>
                          <w:tc>
                            <w:tcPr>
                              <w:tcW w:w="1134" w:type="dxa"/>
                              <w:noWrap/>
                              <w:hideMark/>
                            </w:tcPr>
                            <w:p w14:paraId="1E906D2A"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276" w:type="dxa"/>
                              <w:noWrap/>
                              <w:hideMark/>
                            </w:tcPr>
                            <w:p w14:paraId="25B8A9CB"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1134" w:type="dxa"/>
                              <w:noWrap/>
                              <w:hideMark/>
                            </w:tcPr>
                            <w:p w14:paraId="385699CD"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c>
                            <w:tcPr>
                              <w:tcW w:w="992" w:type="dxa"/>
                              <w:noWrap/>
                              <w:hideMark/>
                            </w:tcPr>
                            <w:p w14:paraId="6D572B21" w14:textId="77777777" w:rsidR="000A617A" w:rsidRPr="002C61DC" w:rsidRDefault="000A617A" w:rsidP="000027BF">
                              <w:pPr>
                                <w:pBdr>
                                  <w:bottom w:val="single" w:sz="8" w:space="4" w:color="4F81BD" w:themeColor="accent1"/>
                                </w:pBdr>
                                <w:spacing w:before="120" w:after="300" w:line="240" w:lineRule="auto"/>
                                <w:contextualSpacing/>
                                <w:rPr>
                                  <w:rFonts w:asciiTheme="minorHAnsi" w:eastAsia="Times New Roman" w:hAnsiTheme="minorHAnsi" w:cs="Times New Roman"/>
                                  <w:color w:val="000000"/>
                                  <w:sz w:val="20"/>
                                  <w:szCs w:val="20"/>
                                </w:rPr>
                              </w:pPr>
                            </w:p>
                          </w:tc>
                        </w:tr>
                      </w:tbl>
                      <w:p w14:paraId="122F9D98" w14:textId="19AB9B2C" w:rsidR="000A617A" w:rsidRPr="00D32174" w:rsidRDefault="000A617A" w:rsidP="002745E9">
                        <w:pPr>
                          <w:rPr>
                            <w:rFonts w:asciiTheme="minorHAnsi" w:hAnsiTheme="minorHAnsi"/>
                          </w:rPr>
                        </w:pPr>
                        <w:r w:rsidRPr="00D32174">
                          <w:rPr>
                            <w:rFonts w:asciiTheme="minorHAnsi" w:hAnsiTheme="minorHAnsi"/>
                          </w:rPr>
                          <w:t>Since the p-value expressed is p&lt;0.005 it can be concluded that the null hypothesis (no difference between test conditions) is rejected and the test conditions are statistically different.</w:t>
                        </w:r>
                      </w:p>
                      <w:p w14:paraId="5D1D6776" w14:textId="77777777" w:rsidR="000A617A" w:rsidRPr="0017483C" w:rsidRDefault="000A617A" w:rsidP="002745E9">
                        <w:pPr>
                          <w:rPr>
                            <w:color w:val="FF0000"/>
                          </w:rPr>
                        </w:pPr>
                      </w:p>
                      <w:p w14:paraId="4C1704CA" w14:textId="77777777" w:rsidR="000A617A" w:rsidRPr="0017483C" w:rsidRDefault="000A617A" w:rsidP="002745E9">
                        <w:pPr>
                          <w:rPr>
                            <w:color w:val="FF0000"/>
                          </w:rPr>
                        </w:pPr>
                      </w:p>
                      <w:p w14:paraId="2A1F9AF1" w14:textId="77777777" w:rsidR="000A617A" w:rsidRDefault="000A617A" w:rsidP="002745E9"/>
                      <w:p w14:paraId="1987D610" w14:textId="77777777" w:rsidR="000A617A" w:rsidRDefault="000A617A" w:rsidP="002745E9"/>
                    </w:txbxContent>
                  </v:textbox>
                </v:shape>
                <w10:wrap type="through"/>
              </v:group>
            </w:pict>
          </mc:Fallback>
        </mc:AlternateContent>
      </w:r>
    </w:p>
    <w:p w14:paraId="4BFAA8CA" w14:textId="77777777" w:rsidR="002745E9" w:rsidRPr="007B1436" w:rsidRDefault="002745E9" w:rsidP="002745E9">
      <w:pPr>
        <w:pStyle w:val="Heading2"/>
        <w:rPr>
          <w:color w:val="auto"/>
        </w:rPr>
      </w:pPr>
      <w:r w:rsidRPr="007B1436">
        <w:rPr>
          <w:color w:val="auto"/>
        </w:rPr>
        <w:br w:type="column"/>
      </w:r>
      <w:bookmarkStart w:id="167" w:name="_Toc358625801"/>
      <w:bookmarkStart w:id="168" w:name="_Toc362554036"/>
      <w:r w:rsidRPr="007B1436">
        <w:rPr>
          <w:color w:val="auto"/>
        </w:rPr>
        <w:t>Cell delivery to DED after 48 hours in container:</w:t>
      </w:r>
      <w:bookmarkEnd w:id="167"/>
      <w:bookmarkEnd w:id="168"/>
    </w:p>
    <w:p w14:paraId="6A2A2785" w14:textId="77777777" w:rsidR="002745E9" w:rsidRPr="007B1436" w:rsidRDefault="002745E9" w:rsidP="002745E9">
      <w:pPr>
        <w:pStyle w:val="Heading2"/>
        <w:rPr>
          <w:color w:val="auto"/>
        </w:rPr>
      </w:pPr>
    </w:p>
    <w:tbl>
      <w:tblPr>
        <w:tblStyle w:val="TableGrid"/>
        <w:tblW w:w="980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3"/>
        <w:gridCol w:w="2456"/>
        <w:gridCol w:w="2376"/>
        <w:gridCol w:w="2496"/>
      </w:tblGrid>
      <w:tr w:rsidR="002745E9" w:rsidRPr="007B1436" w14:paraId="4CCD964A" w14:textId="77777777" w:rsidTr="002745E9">
        <w:tc>
          <w:tcPr>
            <w:tcW w:w="2473" w:type="dxa"/>
          </w:tcPr>
          <w:p w14:paraId="6E3B06DC"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mc:AlternateContent>
                <mc:Choice Requires="wpg">
                  <w:drawing>
                    <wp:anchor distT="0" distB="0" distL="114300" distR="114300" simplePos="0" relativeHeight="251689984" behindDoc="0" locked="0" layoutInCell="1" allowOverlap="1" wp14:anchorId="3213515B" wp14:editId="2A24CC87">
                      <wp:simplePos x="0" y="0"/>
                      <wp:positionH relativeFrom="margin">
                        <wp:posOffset>217170</wp:posOffset>
                      </wp:positionH>
                      <wp:positionV relativeFrom="margin">
                        <wp:posOffset>92710</wp:posOffset>
                      </wp:positionV>
                      <wp:extent cx="1085850" cy="1202690"/>
                      <wp:effectExtent l="0" t="0" r="6350" b="0"/>
                      <wp:wrapSquare wrapText="bothSides"/>
                      <wp:docPr id="191" name="Group 191"/>
                      <wp:cNvGraphicFramePr/>
                      <a:graphic xmlns:a="http://schemas.openxmlformats.org/drawingml/2006/main">
                        <a:graphicData uri="http://schemas.microsoft.com/office/word/2010/wordprocessingGroup">
                          <wpg:wgp>
                            <wpg:cNvGrpSpPr/>
                            <wpg:grpSpPr>
                              <a:xfrm>
                                <a:off x="0" y="0"/>
                                <a:ext cx="1085850" cy="1202690"/>
                                <a:chOff x="245307" y="1278255"/>
                                <a:chExt cx="1086680" cy="1202690"/>
                              </a:xfrm>
                            </wpg:grpSpPr>
                            <pic:pic xmlns:pic="http://schemas.openxmlformats.org/drawingml/2006/picture">
                              <pic:nvPicPr>
                                <pic:cNvPr id="194" name="Picture 192"/>
                                <pic:cNvPicPr>
                                  <a:picLocks noChangeAspect="1"/>
                                </pic:cNvPicPr>
                              </pic:nvPicPr>
                              <pic:blipFill rotWithShape="1">
                                <a:blip r:embed="rId66">
                                  <a:extLst>
                                    <a:ext uri="{28A0092B-C50C-407E-A947-70E740481C1C}">
                                      <a14:useLocalDpi xmlns:a14="http://schemas.microsoft.com/office/drawing/2010/main" val="0"/>
                                    </a:ext>
                                  </a:extLst>
                                </a:blip>
                                <a:srcRect t="19568" r="54203" b="6854"/>
                                <a:stretch/>
                              </pic:blipFill>
                              <pic:spPr bwMode="auto">
                                <a:xfrm rot="16200000">
                                  <a:off x="187302" y="1336260"/>
                                  <a:ext cx="1202690" cy="1086680"/>
                                </a:xfrm>
                                <a:prstGeom prst="rect">
                                  <a:avLst/>
                                </a:prstGeom>
                                <a:ln>
                                  <a:noFill/>
                                </a:ln>
                                <a:extLst>
                                  <a:ext uri="{53640926-AAD7-44d8-BBD7-CCE9431645EC}">
                                    <a14:shadowObscured xmlns:a14="http://schemas.microsoft.com/office/drawing/2010/main"/>
                                  </a:ext>
                                </a:extLst>
                              </pic:spPr>
                            </pic:pic>
                            <wps:wsp>
                              <wps:cNvPr id="195" name="Text Box 193"/>
                              <wps:cNvSpPr txBox="1"/>
                              <wps:spPr>
                                <a:xfrm>
                                  <a:off x="291062" y="1316355"/>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980823" w14:textId="77777777" w:rsidR="000A617A" w:rsidRPr="008C0945" w:rsidRDefault="000A617A" w:rsidP="002745E9">
                                    <w:pPr>
                                      <w:rPr>
                                        <w:sz w:val="32"/>
                                        <w:szCs w:val="32"/>
                                      </w:rPr>
                                    </w:pPr>
                                    <w:r w:rsidRPr="008C0945">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1" o:spid="_x0000_s1199" style="position:absolute;margin-left:17.1pt;margin-top:7.3pt;width:85.5pt;height:94.7pt;z-index:251689984;mso-position-horizontal-relative:margin;mso-position-vertical-relative:margin;mso-width-relative:margin;mso-height-relative:margin" coordorigin="245307,1278255" coordsize="1086680,1202690"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fQFu&#10;z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UAAAAAAAAAAAAAAAAAAJDC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QyD9zUMg/c1DIP3NAAAAAAAAAAAoAAAAAAAA&#10;AADWkQEA6gAAABsAGwAbAAABAAAAAAAAAPhdAADZwgAA2cIAAEU4AAAAUWkAAAAAAAEAAAD4XQAA&#10;2cIAANnCAABFOAAAAFFpAAAAAAAIAAAA+F0AANnCAADZwgAARTgAAABRaQAAAAAAAAAAAJgAAAB1&#10;AQAAWQEAAK8IAAAAAQAASAEAADMIAABnCAAAbRsAANnCDg4AANh9AAAAXgAA6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">
                      <v:shape id="Picture 192" o:spid="_x0000_s1200" type="#_x0000_t75" style="position:absolute;left:187302;top:1336260;width:1202690;height:108668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XC&#10;RArEAAAA3AAAAA8AAABkcnMvZG93bnJldi54bWxET81qwkAQvhd8h2UEL6VuWorW6Cq1tqCeNPoA&#10;Q3aaLM3OxuwaU5/eFQq9zcf3O7NFZyvRUuONYwXPwwQEce604ULB8fD19AbCB2SNlWNS8EseFvPe&#10;wwxT7S68pzYLhYgh7FNUUIZQp1L6vCSLfuhq4sh9u8ZiiLAppG7wEsNtJV+SZCQtGo4NJdb0UVL+&#10;k52tgk273I23xj1OzqNPc1pvrseCVkoN+t37FESgLvyL/9xrHedPXuH+TLxAzm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XCRArEAAAA3AAAAA8AAAAAAAAAAAAAAAAAnAIA&#10;AGRycy9kb3ducmV2LnhtbFBLBQYAAAAABAAEAPcAAACNAwAAAAA=&#10;">
                        <v:imagedata r:id="rId76" o:title="" croptop="12824f" cropbottom="4492f" cropright="35522f"/>
                        <v:path arrowok="t"/>
                      </v:shape>
                      <v:shape id="Text Box 193" o:spid="_x0000_s1201" type="#_x0000_t202" style="position:absolute;left:291062;top:1316355;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LSn/wgAA&#10;ANwAAAAPAAAAZHJzL2Rvd25yZXYueG1sRE/JasMwEL0X8g9iAr3VUkpSYieyCS2BnlqaDXIbrIlt&#10;Yo2Mpcbu31eFQm7zeOusi9G24ka9bxxrmCUKBHHpTMOVhsN++7QE4QOywdYxafghD0U+eVhjZtzA&#10;X3TbhUrEEPYZaqhD6DIpfVmTRZ+4jjhyF9dbDBH2lTQ9DjHctvJZqRdpseHYUGNHrzWV19231XD8&#10;uJxPc/VZvdlFN7hRSbap1PpxOm5WIAKN4S7+d7+bOD9dwN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tKf/CAAAA3AAAAA8AAAAAAAAAAAAAAAAAlwIAAGRycy9kb3du&#10;cmV2LnhtbFBLBQYAAAAABAAEAPUAAACGAwAAAAA=&#10;" filled="f" stroked="f">
                        <v:textbox>
                          <w:txbxContent>
                            <w:p w14:paraId="37980823" w14:textId="77777777" w:rsidR="000A617A" w:rsidRPr="008C0945" w:rsidRDefault="000A617A" w:rsidP="002745E9">
                              <w:pPr>
                                <w:rPr>
                                  <w:sz w:val="32"/>
                                  <w:szCs w:val="32"/>
                                </w:rPr>
                              </w:pPr>
                              <w:r w:rsidRPr="008C0945">
                                <w:rPr>
                                  <w:sz w:val="32"/>
                                  <w:szCs w:val="32"/>
                                </w:rPr>
                                <w:t>A</w:t>
                              </w:r>
                            </w:p>
                          </w:txbxContent>
                        </v:textbox>
                      </v:shape>
                      <w10:wrap type="square" anchorx="margin" anchory="margin"/>
                    </v:group>
                  </w:pict>
                </mc:Fallback>
              </mc:AlternateContent>
            </w:r>
          </w:p>
        </w:tc>
        <w:tc>
          <w:tcPr>
            <w:tcW w:w="2456" w:type="dxa"/>
          </w:tcPr>
          <w:p w14:paraId="69831530"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mc:AlternateContent>
                <mc:Choice Requires="wpg">
                  <w:drawing>
                    <wp:anchor distT="0" distB="0" distL="114300" distR="114300" simplePos="0" relativeHeight="251691008" behindDoc="0" locked="0" layoutInCell="1" allowOverlap="1" wp14:anchorId="60C720EC" wp14:editId="5246DB52">
                      <wp:simplePos x="0" y="0"/>
                      <wp:positionH relativeFrom="column">
                        <wp:posOffset>47625</wp:posOffset>
                      </wp:positionH>
                      <wp:positionV relativeFrom="paragraph">
                        <wp:posOffset>92710</wp:posOffset>
                      </wp:positionV>
                      <wp:extent cx="1285240" cy="1202690"/>
                      <wp:effectExtent l="0" t="0" r="10160" b="0"/>
                      <wp:wrapSquare wrapText="bothSides"/>
                      <wp:docPr id="196" name="Group 196"/>
                      <wp:cNvGraphicFramePr/>
                      <a:graphic xmlns:a="http://schemas.openxmlformats.org/drawingml/2006/main">
                        <a:graphicData uri="http://schemas.microsoft.com/office/word/2010/wordprocessingGroup">
                          <wpg:wgp>
                            <wpg:cNvGrpSpPr/>
                            <wpg:grpSpPr>
                              <a:xfrm>
                                <a:off x="0" y="0"/>
                                <a:ext cx="1285240" cy="1202690"/>
                                <a:chOff x="0" y="1295400"/>
                                <a:chExt cx="1285627" cy="1202690"/>
                              </a:xfrm>
                            </wpg:grpSpPr>
                            <pic:pic xmlns:pic="http://schemas.openxmlformats.org/drawingml/2006/picture">
                              <pic:nvPicPr>
                                <pic:cNvPr id="197" name="Picture 195"/>
                                <pic:cNvPicPr>
                                  <a:picLocks noChangeAspect="1"/>
                                </pic:cNvPicPr>
                              </pic:nvPicPr>
                              <pic:blipFill rotWithShape="1">
                                <a:blip r:embed="rId77">
                                  <a:extLst>
                                    <a:ext uri="{28A0092B-C50C-407E-A947-70E740481C1C}">
                                      <a14:useLocalDpi xmlns:a14="http://schemas.microsoft.com/office/drawing/2010/main" val="0"/>
                                    </a:ext>
                                  </a:extLst>
                                </a:blip>
                                <a:srcRect l="58311" t="43704" r="17291" b="15718"/>
                                <a:stretch/>
                              </pic:blipFill>
                              <pic:spPr bwMode="auto">
                                <a:xfrm>
                                  <a:off x="0" y="1295400"/>
                                  <a:ext cx="1285627" cy="1202690"/>
                                </a:xfrm>
                                <a:prstGeom prst="rect">
                                  <a:avLst/>
                                </a:prstGeom>
                                <a:ln>
                                  <a:noFill/>
                                </a:ln>
                                <a:extLst>
                                  <a:ext uri="{53640926-AAD7-44d8-BBD7-CCE9431645EC}">
                                    <a14:shadowObscured xmlns:a14="http://schemas.microsoft.com/office/drawing/2010/main"/>
                                  </a:ext>
                                </a:extLst>
                              </pic:spPr>
                            </pic:pic>
                            <wps:wsp>
                              <wps:cNvPr id="198" name="Text Box 196"/>
                              <wps:cNvSpPr txBox="1"/>
                              <wps:spPr>
                                <a:xfrm>
                                  <a:off x="26678" y="129540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C46B28" w14:textId="77777777" w:rsidR="000A617A" w:rsidRPr="008C0945" w:rsidRDefault="000A617A" w:rsidP="002745E9">
                                    <w:pP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6" o:spid="_x0000_s1202" style="position:absolute;margin-left:3.75pt;margin-top:7.3pt;width:101.2pt;height:94.7pt;z-index:251691008;mso-width-relative:margin;mso-height-relative:margin" coordorigin=",1295400" coordsize="1285627,1202690"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H0Bbs0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AAAAAAAAAAAAAAAA&#10;AAD3Y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EMw&#10;IopDMHyKQzA0il0AAABdAAAAagAAAAAAAAAAKo7YAOcAAAAbABsAGwAAAQAAAAAAAAAWJAAACmIA&#10;AApiAABi7gAAShbYAAAAAAABAAAAFiQAAApiAAAKYgAAYu4AAEoW2AAAAAAACAAAABYkAAAKYgAA&#10;CmIAAGLuAABKFtgAAAAAAAAAAACYAAAAdQEAAFkBAACvCAAAAAEAAEgBAAAzCAAAZwgAAG0bAAAK&#10;Yg4OAADYfQAAAF4AAO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">
                      <v:shape id="Picture 195" o:spid="_x0000_s1203" type="#_x0000_t75" style="position:absolute;top:1295400;width:1285627;height:12026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Ir&#10;Lr/DAAAA3AAAAA8AAABkcnMvZG93bnJldi54bWxET01rAjEQvQv9D2EKvWmih9auRpFCte2hoBWq&#10;t2EzbhY3k2Uz1e2/bwqF3ubxPme+7EOjLtSlOrKF8ciAIi6jq7mysP94Hk5BJUF22EQmC9+UYLm4&#10;GcyxcPHKW7rspFI5hFOBFrxIW2idSk8B0yi2xJk7xS6gZNhV2nV4zeGh0RNj7nXAmnODx5aePJXn&#10;3VewsH43Ipv9Z3kwadW+vjm/nh631t7d9qsZKKFe/sV/7heX5z8+wO8z+QK9+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isuv8MAAADcAAAADwAAAAAAAAAAAAAAAACcAgAA&#10;ZHJzL2Rvd25yZXYueG1sUEsFBgAAAAAEAAQA9wAAAIwDAAAAAA==&#10;">
                        <v:imagedata r:id="rId78" o:title="" croptop="28642f" cropbottom="10301f" cropleft="38215f" cropright="11332f"/>
                        <v:path arrowok="t"/>
                      </v:shape>
                      <v:shape id="Text Box 196" o:spid="_x0000_s1204" type="#_x0000_t202" style="position:absolute;left:26678;top:1295400;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LIZhxAAA&#10;ANwAAAAPAAAAZHJzL2Rvd25yZXYueG1sRI9Ba8JAEIXvQv/DMoXedLelSo2uUloETxZjFbwN2TEJ&#10;zc6G7Griv+8cCr3N8N68981yPfhG3aiLdWALzxMDirgIrubSwvdhM34DFROywyYwWbhThPXqYbTE&#10;zIWe93TLU6kkhGOGFqqU2kzrWFTkMU5CSyzaJXQek6xdqV2HvYT7Rr8YM9Mea5aGClv6qKj4ya/e&#10;wnF3OZ9ezVf56adtHwaj2c+1tU+Pw/sCVKIh/Zv/rrdO8OdCK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yGYcQAAADcAAAADwAAAAAAAAAAAAAAAACXAgAAZHJzL2Rv&#10;d25yZXYueG1sUEsFBgAAAAAEAAQA9QAAAIgDAAAAAA==&#10;" filled="f" stroked="f">
                        <v:textbox>
                          <w:txbxContent>
                            <w:p w14:paraId="7DC46B28" w14:textId="77777777" w:rsidR="000A617A" w:rsidRPr="008C0945" w:rsidRDefault="000A617A" w:rsidP="002745E9">
                              <w:pPr>
                                <w:rPr>
                                  <w:sz w:val="32"/>
                                  <w:szCs w:val="32"/>
                                </w:rPr>
                              </w:pPr>
                              <w:r>
                                <w:rPr>
                                  <w:sz w:val="32"/>
                                  <w:szCs w:val="32"/>
                                </w:rPr>
                                <w:t>B</w:t>
                              </w:r>
                            </w:p>
                          </w:txbxContent>
                        </v:textbox>
                      </v:shape>
                      <w10:wrap type="square"/>
                    </v:group>
                  </w:pict>
                </mc:Fallback>
              </mc:AlternateContent>
            </w:r>
          </w:p>
        </w:tc>
        <w:tc>
          <w:tcPr>
            <w:tcW w:w="2376" w:type="dxa"/>
          </w:tcPr>
          <w:p w14:paraId="64D0C899"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mc:AlternateContent>
                <mc:Choice Requires="wpg">
                  <w:drawing>
                    <wp:anchor distT="0" distB="0" distL="114300" distR="114300" simplePos="0" relativeHeight="251692032" behindDoc="0" locked="0" layoutInCell="1" allowOverlap="1" wp14:anchorId="0358AD9D" wp14:editId="7C0904D2">
                      <wp:simplePos x="0" y="0"/>
                      <wp:positionH relativeFrom="column">
                        <wp:posOffset>1905</wp:posOffset>
                      </wp:positionH>
                      <wp:positionV relativeFrom="margin">
                        <wp:posOffset>90170</wp:posOffset>
                      </wp:positionV>
                      <wp:extent cx="1160145" cy="1205230"/>
                      <wp:effectExtent l="0" t="0" r="8255" b="0"/>
                      <wp:wrapSquare wrapText="bothSides"/>
                      <wp:docPr id="199" name="Group 199"/>
                      <wp:cNvGraphicFramePr/>
                      <a:graphic xmlns:a="http://schemas.openxmlformats.org/drawingml/2006/main">
                        <a:graphicData uri="http://schemas.microsoft.com/office/word/2010/wordprocessingGroup">
                          <wpg:wgp>
                            <wpg:cNvGrpSpPr/>
                            <wpg:grpSpPr>
                              <a:xfrm>
                                <a:off x="0" y="0"/>
                                <a:ext cx="1160145" cy="1205230"/>
                                <a:chOff x="89416" y="1295400"/>
                                <a:chExt cx="1160651" cy="1205230"/>
                              </a:xfrm>
                            </wpg:grpSpPr>
                            <pic:pic xmlns:pic="http://schemas.openxmlformats.org/drawingml/2006/picture">
                              <pic:nvPicPr>
                                <pic:cNvPr id="200" name="Picture 198"/>
                                <pic:cNvPicPr>
                                  <a:picLocks noChangeAspect="1"/>
                                </pic:cNvPicPr>
                              </pic:nvPicPr>
                              <pic:blipFill rotWithShape="1">
                                <a:blip r:embed="rId77">
                                  <a:extLst>
                                    <a:ext uri="{28A0092B-C50C-407E-A947-70E740481C1C}">
                                      <a14:useLocalDpi xmlns:a14="http://schemas.microsoft.com/office/drawing/2010/main" val="0"/>
                                    </a:ext>
                                  </a:extLst>
                                </a:blip>
                                <a:srcRect l="37108" t="51111" r="41255" b="8228"/>
                                <a:stretch/>
                              </pic:blipFill>
                              <pic:spPr bwMode="auto">
                                <a:xfrm>
                                  <a:off x="110380" y="1295400"/>
                                  <a:ext cx="1139687" cy="1205230"/>
                                </a:xfrm>
                                <a:prstGeom prst="rect">
                                  <a:avLst/>
                                </a:prstGeom>
                                <a:ln>
                                  <a:noFill/>
                                </a:ln>
                                <a:extLst>
                                  <a:ext uri="{53640926-AAD7-44d8-BBD7-CCE9431645EC}">
                                    <a14:shadowObscured xmlns:a14="http://schemas.microsoft.com/office/drawing/2010/main"/>
                                  </a:ext>
                                </a:extLst>
                              </pic:spPr>
                            </pic:pic>
                            <wps:wsp>
                              <wps:cNvPr id="201" name="Text Box 199"/>
                              <wps:cNvSpPr txBox="1"/>
                              <wps:spPr>
                                <a:xfrm>
                                  <a:off x="89416" y="1317625"/>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9554A0" w14:textId="77777777" w:rsidR="000A617A" w:rsidRPr="008C0945" w:rsidRDefault="000A617A" w:rsidP="002745E9">
                                    <w:pPr>
                                      <w:rPr>
                                        <w:sz w:val="32"/>
                                        <w:szCs w:val="32"/>
                                      </w:rPr>
                                    </w:pPr>
                                    <w:r>
                                      <w:rPr>
                                        <w:sz w:val="32"/>
                                        <w:szCs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9" o:spid="_x0000_s1205" style="position:absolute;margin-left:.15pt;margin-top:7.1pt;width:91.35pt;height:94.9pt;z-index:251692032;mso-position-vertical-relative:margin;mso-width-relative:margin;mso-height-relative:margin" coordorigin="89416,1295400" coordsize="1160651,1205230"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H0Bbs0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AAAA&#10;AAAAAAAAAAAAAAD3Y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MwIopDMHyKQzA0il0AAABdAAAAagAAAAAAAAAAKo7YAOcAAAAbABsAGwAAAQAAAAAA&#10;AAAWJAAACmIAAApiAABi7gAAShbYAAAAAAABAAAAFiQAAApiAAAKYgAAYu4AAEoW2AAAAAAACAAA&#10;ABYkAAAKYgAACmIAAGLuAABKFtgAAAAAAAAAAACYAAAAdQEAAFkBAACvCAAAAAEAAEgBAAAzCAAA&#10;ZwgAAG0bAAAKYg4OAADYfQAAAF4AAOs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">
                      <v:shape id="Picture 198" o:spid="_x0000_s1206" type="#_x0000_t75" style="position:absolute;left:110380;top:1295400;width:1139687;height:12052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yj&#10;4KfFAAAA3AAAAA8AAABkcnMvZG93bnJldi54bWxEj91qwkAUhO8LvsNyhN7VTSzUEF1FtIVQaGnV&#10;Bzhkj0kwezZmNz/t03cLgpfDzHzDrDajqUVPrassK4hnEQji3OqKCwWn49tTAsJ5ZI21ZVLwQw42&#10;68nDClNtB/6m/uALESDsUlRQet+kUrq8JINuZhvi4J1ta9AH2RZStzgEuKnlPIpepMGKw0KJDe1K&#10;yi+HzihIqvNH9/mbXDMcZfb6FR/fnxd7pR6n43YJwtPo7+FbO9MKAhH+z4QjINd/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co+CnxQAAANwAAAAPAAAAAAAAAAAAAAAAAJwC&#10;AABkcnMvZG93bnJldi54bWxQSwUGAAAAAAQABAD3AAAAjgMAAAAA&#10;">
                        <v:imagedata r:id="rId79" o:title="" croptop="33496f" cropbottom="5392f" cropleft="24319f" cropright="27037f"/>
                        <v:path arrowok="t"/>
                      </v:shape>
                      <v:shape id="Text Box 199" o:spid="_x0000_s1207" type="#_x0000_t202" style="position:absolute;left:89416;top:1317625;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OdsHxAAA&#10;ANwAAAAPAAAAZHJzL2Rvd25yZXYueG1sRI/NasMwEITvhbyD2EBvteTQlsSxYkJLoKeW5g9yW6yN&#10;bWKtjKXE7ttXhUKOw8x8w+TFaFtxo943jjWkiQJBXDrTcKVhv9s8zUH4gGywdUwafshDsZo85JgZ&#10;N/A33bahEhHCPkMNdQhdJqUva7LoE9cRR+/seoshyr6Spschwm0rZ0q9SosNx4UaO3qrqbxsr1bD&#10;4fN8Oj6rr+rdvnSDG5Vku5BaP07H9RJEoDHcw//tD6NhplL4OxOPgFz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DnbB8QAAADcAAAADwAAAAAAAAAAAAAAAACXAgAAZHJzL2Rv&#10;d25yZXYueG1sUEsFBgAAAAAEAAQA9QAAAIgDAAAAAA==&#10;" filled="f" stroked="f">
                        <v:textbox>
                          <w:txbxContent>
                            <w:p w14:paraId="5B9554A0" w14:textId="77777777" w:rsidR="000A617A" w:rsidRPr="008C0945" w:rsidRDefault="000A617A" w:rsidP="002745E9">
                              <w:pPr>
                                <w:rPr>
                                  <w:sz w:val="32"/>
                                  <w:szCs w:val="32"/>
                                </w:rPr>
                              </w:pPr>
                              <w:r>
                                <w:rPr>
                                  <w:sz w:val="32"/>
                                  <w:szCs w:val="32"/>
                                </w:rPr>
                                <w:t>C</w:t>
                              </w:r>
                            </w:p>
                          </w:txbxContent>
                        </v:textbox>
                      </v:shape>
                      <w10:wrap type="square" anchory="margin"/>
                    </v:group>
                  </w:pict>
                </mc:Fallback>
              </mc:AlternateContent>
            </w:r>
          </w:p>
        </w:tc>
        <w:tc>
          <w:tcPr>
            <w:tcW w:w="2496" w:type="dxa"/>
          </w:tcPr>
          <w:p w14:paraId="38AC8095"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mc:AlternateContent>
                <mc:Choice Requires="wpg">
                  <w:drawing>
                    <wp:anchor distT="0" distB="0" distL="114300" distR="114300" simplePos="0" relativeHeight="251693056" behindDoc="0" locked="0" layoutInCell="1" allowOverlap="1" wp14:anchorId="010AF39D" wp14:editId="1C308350">
                      <wp:simplePos x="0" y="0"/>
                      <wp:positionH relativeFrom="column">
                        <wp:posOffset>-20955</wp:posOffset>
                      </wp:positionH>
                      <wp:positionV relativeFrom="paragraph">
                        <wp:posOffset>38100</wp:posOffset>
                      </wp:positionV>
                      <wp:extent cx="1257935" cy="1191895"/>
                      <wp:effectExtent l="0" t="0" r="12065" b="1905"/>
                      <wp:wrapSquare wrapText="bothSides"/>
                      <wp:docPr id="202" name="Group 202"/>
                      <wp:cNvGraphicFramePr/>
                      <a:graphic xmlns:a="http://schemas.openxmlformats.org/drawingml/2006/main">
                        <a:graphicData uri="http://schemas.microsoft.com/office/word/2010/wordprocessingGroup">
                          <wpg:wgp>
                            <wpg:cNvGrpSpPr/>
                            <wpg:grpSpPr>
                              <a:xfrm>
                                <a:off x="0" y="0"/>
                                <a:ext cx="1257935" cy="1191895"/>
                                <a:chOff x="99114" y="1308100"/>
                                <a:chExt cx="1259557" cy="1191895"/>
                              </a:xfrm>
                            </wpg:grpSpPr>
                            <pic:pic xmlns:pic="http://schemas.openxmlformats.org/drawingml/2006/picture">
                              <pic:nvPicPr>
                                <pic:cNvPr id="204" name="Picture 201"/>
                                <pic:cNvPicPr>
                                  <a:picLocks noChangeAspect="1"/>
                                </pic:cNvPicPr>
                              </pic:nvPicPr>
                              <pic:blipFill rotWithShape="1">
                                <a:blip r:embed="rId77">
                                  <a:extLst>
                                    <a:ext uri="{28A0092B-C50C-407E-A947-70E740481C1C}">
                                      <a14:useLocalDpi xmlns:a14="http://schemas.microsoft.com/office/drawing/2010/main" val="0"/>
                                    </a:ext>
                                  </a:extLst>
                                </a:blip>
                                <a:srcRect l="14186" t="47512" r="61908" b="12277"/>
                                <a:stretch/>
                              </pic:blipFill>
                              <pic:spPr bwMode="auto">
                                <a:xfrm>
                                  <a:off x="99114" y="1308100"/>
                                  <a:ext cx="1259557" cy="1191895"/>
                                </a:xfrm>
                                <a:prstGeom prst="rect">
                                  <a:avLst/>
                                </a:prstGeom>
                                <a:ln>
                                  <a:noFill/>
                                </a:ln>
                                <a:extLst>
                                  <a:ext uri="{53640926-AAD7-44d8-BBD7-CCE9431645EC}">
                                    <a14:shadowObscured xmlns:a14="http://schemas.microsoft.com/office/drawing/2010/main"/>
                                  </a:ext>
                                </a:extLst>
                              </pic:spPr>
                            </pic:pic>
                            <wps:wsp>
                              <wps:cNvPr id="205" name="Text Box 202"/>
                              <wps:cNvSpPr txBox="1"/>
                              <wps:spPr>
                                <a:xfrm>
                                  <a:off x="158881" y="140970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1BF0EB" w14:textId="77777777" w:rsidR="000A617A" w:rsidRPr="008C0945" w:rsidRDefault="000A617A" w:rsidP="002745E9">
                                    <w:pPr>
                                      <w:rPr>
                                        <w:sz w:val="32"/>
                                        <w:szCs w:val="32"/>
                                      </w:rPr>
                                    </w:pPr>
                                    <w:r>
                                      <w:rPr>
                                        <w:sz w:val="32"/>
                                        <w:szCs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02" o:spid="_x0000_s1208" style="position:absolute;margin-left:-1.6pt;margin-top:3pt;width:99.05pt;height:93.85pt;z-index:251693056;mso-width-relative:margin;mso-height-relative:margin" coordorigin="99114,1308100" coordsize="1259557,1191895"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9AW7N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lQAAAAAA&#10;AAAAAAAAAAAA92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DMCKKQzB8ikMwNIpdAAAAXQAAAGoAAAAAAAAAACqO2ADnAAAAGwAbABsAAAEAAAAAAAAA&#10;FiQAAApiAAAKYgAAYu4AAEoW2AAAAAAAAQAAABYkAAAKYgAACmIAAGLuAABKFtgAAAAAAAgAAAAW&#10;JAAACmIAAApiAABi7gAAShbYAAAAAAAAAAAAmAAAAHUBAABZAQAArwgAAAABAABIAQAAMwgAAGcI&#10;AABtGwAACmIODgAA2H0AAABeAADr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">
                      <v:shape id="Picture 201" o:spid="_x0000_s1209" type="#_x0000_t75" style="position:absolute;left:99114;top:1308100;width:1259557;height:11918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xG&#10;NffGAAAA3AAAAA8AAABkcnMvZG93bnJldi54bWxEj91qwkAUhO8LfYflFHpnNtUgbcwqpVQQoaBp&#10;il4esic/mD0bsluNb+8WhF4OM/MNk61G04kzDa61rOAlikEQl1a3XCsovteTVxDOI2vsLJOCKzlY&#10;LR8fMky1vfCezrmvRYCwS1FB432fSunKhgy6yPbEwavsYNAHOdRSD3gJcNPJaRzPpcGWw0KDPX00&#10;VJ7yX6PA7LaH/nM3r49fb1Wx1SUnP9eZUs9P4/sChKfR/4fv7Y1WMI0T+DsTjoBc3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rEY198YAAADcAAAADwAAAAAAAAAAAAAAAACc&#10;AgAAZHJzL2Rvd25yZXYueG1sUEsFBgAAAAAEAAQA9wAAAI8DAAAAAA==&#10;">
                        <v:imagedata r:id="rId80" o:title="" croptop="31137f" cropbottom="8046f" cropleft="9297f" cropright="40572f"/>
                        <v:path arrowok="t"/>
                      </v:shape>
                      <v:shape id="Text Box 202" o:spid="_x0000_s1210" type="#_x0000_t202" style="position:absolute;left:158881;top:1409700;width:571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At0EwgAA&#10;ANwAAAAPAAAAZHJzL2Rvd25yZXYueG1sRI9Bi8IwFITvgv8hPMGbJorK2jXKsiJ4UnR3hb09mmdb&#10;bF5KE23990YQPA4z8w2zWLW2FDeqfeFYw2ioQBCnzhScafj92Qw+QPiAbLB0TBru5GG17HYWmBjX&#10;8IFux5CJCGGfoIY8hCqR0qc5WfRDVxFH7+xqiyHKOpOmxibCbSnHSs2kxYLjQo4VfeeUXo5Xq+Fv&#10;d/4/TdQ+W9tp1bhWSbZzqXW/1359ggjUhnf41d4aDWM1heeZeATk8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cC3QTCAAAA3AAAAA8AAAAAAAAAAAAAAAAAlwIAAGRycy9kb3du&#10;cmV2LnhtbFBLBQYAAAAABAAEAPUAAACGAwAAAAA=&#10;" filled="f" stroked="f">
                        <v:textbox>
                          <w:txbxContent>
                            <w:p w14:paraId="421BF0EB" w14:textId="77777777" w:rsidR="000A617A" w:rsidRPr="008C0945" w:rsidRDefault="000A617A" w:rsidP="002745E9">
                              <w:pPr>
                                <w:rPr>
                                  <w:sz w:val="32"/>
                                  <w:szCs w:val="32"/>
                                </w:rPr>
                              </w:pPr>
                              <w:r>
                                <w:rPr>
                                  <w:sz w:val="32"/>
                                  <w:szCs w:val="32"/>
                                </w:rPr>
                                <w:t>D</w:t>
                              </w:r>
                            </w:p>
                          </w:txbxContent>
                        </v:textbox>
                      </v:shape>
                      <w10:wrap type="square"/>
                    </v:group>
                  </w:pict>
                </mc:Fallback>
              </mc:AlternateContent>
            </w:r>
          </w:p>
        </w:tc>
      </w:tr>
      <w:tr w:rsidR="002745E9" w:rsidRPr="007B1436" w14:paraId="5BDDA42A" w14:textId="77777777" w:rsidTr="002745E9">
        <w:tc>
          <w:tcPr>
            <w:tcW w:w="2473" w:type="dxa"/>
          </w:tcPr>
          <w:p w14:paraId="060B7DA3"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24</w:t>
            </w:r>
          </w:p>
        </w:tc>
        <w:tc>
          <w:tcPr>
            <w:tcW w:w="2456" w:type="dxa"/>
          </w:tcPr>
          <w:p w14:paraId="01DF8726"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48</w:t>
            </w:r>
          </w:p>
        </w:tc>
        <w:tc>
          <w:tcPr>
            <w:tcW w:w="2376" w:type="dxa"/>
          </w:tcPr>
          <w:p w14:paraId="7750615E"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96</w:t>
            </w:r>
          </w:p>
        </w:tc>
        <w:tc>
          <w:tcPr>
            <w:tcW w:w="2496" w:type="dxa"/>
          </w:tcPr>
          <w:p w14:paraId="61B44591"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168</w:t>
            </w:r>
          </w:p>
        </w:tc>
      </w:tr>
    </w:tbl>
    <w:p w14:paraId="60EFCCF3" w14:textId="77777777" w:rsidR="002745E9" w:rsidRPr="00D32174" w:rsidRDefault="002745E9" w:rsidP="002745E9">
      <w:pPr>
        <w:rPr>
          <w:rFonts w:asciiTheme="minorHAnsi" w:hAnsiTheme="minorHAnsi"/>
        </w:rPr>
      </w:pPr>
      <w:r w:rsidRPr="00D32174">
        <w:rPr>
          <w:rFonts w:asciiTheme="minorHAnsi" w:hAnsiTheme="minorHAnsi"/>
        </w:rPr>
        <w:t>Figure 10: Photographs showing DED after incubation for 45 minutes with MTT solution. Fibrin clots were made containing 1x10</w:t>
      </w:r>
      <w:r w:rsidRPr="00D32174">
        <w:rPr>
          <w:rFonts w:asciiTheme="minorHAnsi" w:hAnsiTheme="minorHAnsi"/>
          <w:vertAlign w:val="superscript"/>
        </w:rPr>
        <w:t>6</w:t>
      </w:r>
      <w:r w:rsidRPr="00D32174">
        <w:rPr>
          <w:rFonts w:asciiTheme="minorHAnsi" w:hAnsiTheme="minorHAnsi"/>
        </w:rPr>
        <w:t xml:space="preserve"> cells and kept at </w:t>
      </w:r>
      <w:r w:rsidRPr="00D32174">
        <w:rPr>
          <w:rFonts w:asciiTheme="minorHAnsi" w:hAnsiTheme="minorHAnsi" w:cs="Times New Roman"/>
        </w:rPr>
        <w:t>22°C with 5% CO</w:t>
      </w:r>
      <w:r w:rsidRPr="00D32174">
        <w:rPr>
          <w:rFonts w:asciiTheme="minorHAnsi" w:hAnsiTheme="minorHAnsi" w:cs="Times New Roman"/>
          <w:vertAlign w:val="subscript"/>
        </w:rPr>
        <w:t>2</w:t>
      </w:r>
      <w:r w:rsidRPr="00D32174">
        <w:rPr>
          <w:rFonts w:asciiTheme="minorHAnsi" w:hAnsiTheme="minorHAnsi" w:cs="Times New Roman"/>
        </w:rPr>
        <w:t xml:space="preserve"> for 48 hours before being removed from culture and placed onto DED</w:t>
      </w:r>
      <w:r w:rsidRPr="00D32174">
        <w:rPr>
          <w:rFonts w:asciiTheme="minorHAnsi" w:hAnsiTheme="minorHAnsi"/>
        </w:rPr>
        <w:t xml:space="preserve"> on the papillary side of the dermis. Images shown are of DED constructs 24, 48, 96 or 168 hours after initial fibrin placement onto DED.</w:t>
      </w:r>
    </w:p>
    <w:p w14:paraId="6A96837B" w14:textId="77777777" w:rsidR="002745E9" w:rsidRPr="007B1436" w:rsidRDefault="002745E9" w:rsidP="002745E9">
      <w:pPr>
        <w:rPr>
          <w:rFonts w:asciiTheme="minorHAnsi" w:hAnsiTheme="minorHAnsi"/>
        </w:rPr>
      </w:pPr>
    </w:p>
    <w:p w14:paraId="2B3EF388" w14:textId="77777777" w:rsidR="002745E9" w:rsidRPr="007B1436" w:rsidRDefault="002745E9" w:rsidP="002745E9">
      <w:pPr>
        <w:rPr>
          <w:rFonts w:asciiTheme="minorHAnsi" w:hAnsiTheme="minorHAnsi"/>
        </w:rPr>
      </w:pPr>
      <w:r w:rsidRPr="007B1436">
        <w:rPr>
          <w:rFonts w:asciiTheme="minorHAnsi" w:hAnsiTheme="minorHAnsi"/>
        </w:rPr>
        <w:t>At hours 24, 48, 96 and 168 after being moved onto the dermis, the fibrin clot was moved to a separate well and both wells were flooded with 1ml of MTT solution. From images A-D, cells have distinctively begun to migrate from the fibrin to dermis in increasing numbers due to the colouration of the dermis. Image A shows minimal staining due to low cell number migration, but by 48 hours onwards staining is clear. At 168 hours cells have migrated almost 1cm from the initial placement of the fibrin clot.</w:t>
      </w:r>
      <w:r w:rsidRPr="007B1436">
        <w:rPr>
          <w:rFonts w:asciiTheme="minorHAnsi" w:hAnsiTheme="minorHAnsi"/>
        </w:rPr>
        <w:br w:type="column"/>
      </w:r>
      <w:r w:rsidRPr="007B1436">
        <w:rPr>
          <w:rStyle w:val="Heading1Char"/>
          <w:rFonts w:asciiTheme="minorHAnsi" w:hAnsiTheme="minorHAnsi"/>
          <w:color w:val="auto"/>
        </w:rPr>
        <w:t>Discussion:</w:t>
      </w:r>
    </w:p>
    <w:p w14:paraId="291166D3" w14:textId="77777777" w:rsidR="002745E9" w:rsidRPr="007B1436" w:rsidRDefault="002745E9" w:rsidP="002745E9">
      <w:pPr>
        <w:rPr>
          <w:rFonts w:asciiTheme="minorHAnsi" w:hAnsiTheme="minorHAnsi"/>
        </w:rPr>
      </w:pPr>
    </w:p>
    <w:p w14:paraId="1BA26BE5" w14:textId="77777777" w:rsidR="002745E9" w:rsidRPr="007B1436" w:rsidRDefault="002745E9" w:rsidP="002745E9">
      <w:pPr>
        <w:rPr>
          <w:rFonts w:asciiTheme="minorHAnsi" w:hAnsiTheme="minorHAnsi"/>
        </w:rPr>
      </w:pPr>
      <w:r w:rsidRPr="007B1436">
        <w:rPr>
          <w:rFonts w:asciiTheme="minorHAnsi" w:hAnsiTheme="minorHAnsi"/>
        </w:rPr>
        <w:t>Cell survival relies on maintenance of many different factors, from temperature, pH, osmotic potential, glucose concentration and other salts within tight constraints for optimum growth, proliferation and function. In conventional cell culture, many of these needs are addressed by the use of an incubator and appropriate cell growth media.</w:t>
      </w:r>
    </w:p>
    <w:p w14:paraId="4111EF5B" w14:textId="77777777" w:rsidR="002745E9" w:rsidRPr="007B1436" w:rsidRDefault="002745E9" w:rsidP="002745E9">
      <w:pPr>
        <w:ind w:firstLine="720"/>
        <w:rPr>
          <w:rFonts w:asciiTheme="minorHAnsi" w:hAnsiTheme="minorHAnsi"/>
        </w:rPr>
      </w:pPr>
      <w:r w:rsidRPr="007B1436">
        <w:rPr>
          <w:rFonts w:asciiTheme="minorHAnsi" w:hAnsiTheme="minorHAnsi"/>
          <w:i/>
        </w:rPr>
        <w:t>In vitro</w:t>
      </w:r>
      <w:r w:rsidRPr="007B1436">
        <w:rPr>
          <w:rFonts w:asciiTheme="minorHAnsi" w:hAnsiTheme="minorHAnsi"/>
        </w:rPr>
        <w:t xml:space="preserve"> cell culture pH balance is often stabilised to </w:t>
      </w:r>
      <w:r w:rsidRPr="007B1436">
        <w:rPr>
          <w:rFonts w:asciiTheme="minorHAnsi" w:hAnsiTheme="minorHAnsi"/>
          <w:i/>
        </w:rPr>
        <w:t>in vivo</w:t>
      </w:r>
      <w:r w:rsidRPr="007B1436">
        <w:rPr>
          <w:rFonts w:asciiTheme="minorHAnsi" w:hAnsiTheme="minorHAnsi"/>
        </w:rPr>
        <w:t xml:space="preserve"> levels by use of a carbonate buffer additive in cell culture media. If exposed to normal air, this carbonate buffer scavenges H+ ions in the media leading to an alkaline pH in the media; hence it is necessary for the air to be supplemented with raised CO</w:t>
      </w:r>
      <w:r w:rsidRPr="007B1436">
        <w:rPr>
          <w:rFonts w:asciiTheme="minorHAnsi" w:hAnsiTheme="minorHAnsi"/>
          <w:vertAlign w:val="subscript"/>
        </w:rPr>
        <w:t>2</w:t>
      </w:r>
      <w:r w:rsidRPr="007B1436">
        <w:rPr>
          <w:rFonts w:asciiTheme="minorHAnsi" w:hAnsiTheme="minorHAnsi"/>
        </w:rPr>
        <w:t xml:space="preserve"> (often at 5%).</w:t>
      </w:r>
    </w:p>
    <w:p w14:paraId="6818549E" w14:textId="04AE25F2" w:rsidR="002745E9" w:rsidRPr="007B1436" w:rsidRDefault="002745E9" w:rsidP="002745E9">
      <w:pPr>
        <w:ind w:firstLine="720"/>
        <w:rPr>
          <w:rFonts w:asciiTheme="minorHAnsi" w:hAnsiTheme="minorHAnsi"/>
        </w:rPr>
      </w:pPr>
      <w:r w:rsidRPr="007B1436">
        <w:rPr>
          <w:rFonts w:asciiTheme="minorHAnsi" w:hAnsiTheme="minorHAnsi"/>
        </w:rPr>
        <w:t xml:space="preserve">In this chapter the design of an airtight box which can be flushed through with gas is described. The design is modelled on the transport container detailed by P. Eves et al (2011)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4dt7l5120","properties":{"formattedCitation":"[158]","plainCitation":"[158]"},"citationItems":[{"id":849,"uris":["http://zotero.org/users/1254505/items/4V66VTCW"],"uri":["http://zotero.org/users/1254505/items/4V66VTCW"],"itemData":{"id":849,"type":"article-journal","title":"Establishing a transport protocol for the delivery of melanocytes and keratinocytes for the treatment of vitiligo","container-title":"Tissue Engineering. Part C, Methods","page":"375-382","volume":"17","issue":"4","source":"PubMed","abstract":"We have previously developed a cell delivery and transfer technology for delivering autologous keratinocytes and melanocytes to patients with vitiligo. However, for this technology to benefit many patients geographically distant from the cell culture facility transportation issues need to be overcome. In this study we begin to investigate this by looking at what role surface chemistry and medium supplements, including fetal calf serum, CO₂ gassing, and temperature, play in influencing cell viability. Cells were maintained on carriers for up to 48 h outside of a CO₂ incubator at 37 °C and their subsequent ability to adhere and become organized into a new epithelium with appropriately located melanocytes was assessed. Consistently good viability and performance on an in vitro wound bed model was achieved by maintaining cells for 48 h adherent to a 20% acrylic acid coated carrier at lower (around 23 °C rather than 37 °C) temperatures in the medium preperfused with CO₂ before transport. Under these circumstances fetal calf serum was not required. In summary, the surface chemistry of the transport substrate and an appropriately CO₂ buffered medium at near room temperature can extend the effective performance life of these cultured cells to at least 48 h from when they leave standard incubator conditions.","DOI":"10.1089/ten.TEC.2010.0221","ISSN":"1937-3392","note":"PMID: 20973752","journalAbbreviation":"Tissue Eng Part C Methods","language":"eng","author":[{"family":"Eves","given":"Paula C."},{"family":"Baran","given":"Marta"},{"family":"Bullett","given":"Nial A."},{"family":"Way","given":"Louise"},{"family":"Haddow","given":"David"},{"family":"Mac Neil","given":"Sheila"}],"issued":{"date-parts":[["2011",4]]}}}],"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158]</w:t>
      </w:r>
      <w:r w:rsidRPr="007B1436">
        <w:rPr>
          <w:rFonts w:asciiTheme="minorHAnsi" w:hAnsiTheme="minorHAnsi"/>
        </w:rPr>
        <w:fldChar w:fldCharType="end"/>
      </w:r>
      <w:r w:rsidRPr="007B1436">
        <w:rPr>
          <w:rFonts w:asciiTheme="minorHAnsi" w:hAnsiTheme="minorHAnsi"/>
        </w:rPr>
        <w:t>, although this design differs by allowing the gas exit stopcock to be closed for a short time during gas perfusion of the container, preventing back flow of regular air and maintaining the internal air of the container at 5% CO</w:t>
      </w:r>
      <w:r w:rsidRPr="007B1436">
        <w:rPr>
          <w:rFonts w:asciiTheme="minorHAnsi" w:hAnsiTheme="minorHAnsi"/>
          <w:vertAlign w:val="subscript"/>
        </w:rPr>
        <w:t>2</w:t>
      </w:r>
      <w:r w:rsidRPr="007B1436">
        <w:rPr>
          <w:rFonts w:asciiTheme="minorHAnsi" w:hAnsiTheme="minorHAnsi"/>
        </w:rPr>
        <w:t>.</w:t>
      </w:r>
    </w:p>
    <w:p w14:paraId="08731415" w14:textId="73BA9859" w:rsidR="002745E9" w:rsidRPr="007B1436" w:rsidRDefault="002745E9" w:rsidP="002745E9">
      <w:pPr>
        <w:ind w:firstLine="720"/>
        <w:rPr>
          <w:rFonts w:asciiTheme="minorHAnsi" w:hAnsiTheme="minorHAnsi"/>
        </w:rPr>
      </w:pPr>
      <w:r w:rsidRPr="007B1436">
        <w:rPr>
          <w:rFonts w:asciiTheme="minorHAnsi" w:hAnsiTheme="minorHAnsi"/>
        </w:rPr>
        <w:t xml:space="preserve">By a </w:t>
      </w:r>
      <w:r w:rsidR="00DF0057">
        <w:rPr>
          <w:rFonts w:asciiTheme="minorHAnsi" w:hAnsiTheme="minorHAnsi"/>
        </w:rPr>
        <w:t xml:space="preserve">visual assessment </w:t>
      </w:r>
      <w:r w:rsidRPr="007B1436">
        <w:rPr>
          <w:rFonts w:asciiTheme="minorHAnsi" w:hAnsiTheme="minorHAnsi"/>
        </w:rPr>
        <w:t xml:space="preserve">at the colour of cell media in figure 3, it is possible to make an </w:t>
      </w:r>
      <w:r w:rsidR="00DF0057">
        <w:rPr>
          <w:rFonts w:asciiTheme="minorHAnsi" w:hAnsiTheme="minorHAnsi"/>
        </w:rPr>
        <w:t>estimate</w:t>
      </w:r>
      <w:r w:rsidRPr="007B1436">
        <w:rPr>
          <w:rFonts w:asciiTheme="minorHAnsi" w:hAnsiTheme="minorHAnsi"/>
        </w:rPr>
        <w:t xml:space="preserve"> at the pH of the media due to the colour change of phenol red in the media. Comparing the colour change, it is clear that media kept at 22°C will readily turn alkaline. If conditions are kept identical but the container is flushed with 5% CO</w:t>
      </w:r>
      <w:r w:rsidRPr="007B1436">
        <w:rPr>
          <w:rFonts w:asciiTheme="minorHAnsi" w:hAnsiTheme="minorHAnsi"/>
          <w:vertAlign w:val="subscript"/>
        </w:rPr>
        <w:t>2</w:t>
      </w:r>
      <w:r w:rsidRPr="007B1436">
        <w:rPr>
          <w:rFonts w:asciiTheme="minorHAnsi" w:hAnsiTheme="minorHAnsi"/>
        </w:rPr>
        <w:t>, it can be seen that media retains a similar pH to that of media kept in the incubator at 37°C supplemented with 5% CO</w:t>
      </w:r>
      <w:r w:rsidRPr="007B1436">
        <w:rPr>
          <w:rFonts w:asciiTheme="minorHAnsi" w:hAnsiTheme="minorHAnsi"/>
          <w:vertAlign w:val="subscript"/>
        </w:rPr>
        <w:t>2</w:t>
      </w:r>
      <w:r w:rsidRPr="007B1436">
        <w:rPr>
          <w:rFonts w:asciiTheme="minorHAnsi" w:hAnsiTheme="minorHAnsi"/>
        </w:rPr>
        <w:t>.</w:t>
      </w:r>
    </w:p>
    <w:p w14:paraId="41D62592" w14:textId="73E16E94" w:rsidR="002745E9" w:rsidRPr="007B1436" w:rsidRDefault="002745E9" w:rsidP="002745E9">
      <w:pPr>
        <w:ind w:firstLine="720"/>
        <w:rPr>
          <w:rFonts w:asciiTheme="minorHAnsi" w:hAnsiTheme="minorHAnsi"/>
        </w:rPr>
      </w:pPr>
      <w:r w:rsidRPr="007B1436">
        <w:rPr>
          <w:rFonts w:asciiTheme="minorHAnsi" w:hAnsiTheme="minorHAnsi"/>
        </w:rPr>
        <w:t xml:space="preserve">Fibroblasts on TCP, ADSCs on TCP, PLGA or fibrin retained cell viability within 5% of controls when comparing culture conditions with 5% CO2 at 22°C and 37°C. Keratinocytes and BMSCs on TCP were more viable at 37°C than 22°C + 5% CO2 with the percentage differences being 13.1% and 29.4% respectively. Therefore we can conclude that cell viability can be maintained in these conditions at ambient temperatures with near identical cell survival within 48 hours. However, it should be noted that cell metabolic activity, which is measured by the MTT assay used in these experiments, does not necessarily correlate to cell growth, which should be expected to decrease with lowered culture temperatures or longer term viability after 48 hours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2mdjn24im","properties":{"formattedCitation":"[151]","plainCitation":"[151]"},"citationItems":[{"id":845,"uris":["http://zotero.org/users/1254505/items/NT72JMSW"],"uri":["http://zotero.org/users/1254505/items/NT72JMSW"],"itemData":{"id":845,"type":"article-journal","title":"Differential Effect of Culture Temperature and Specific Growth Rate on CHO Cell Behavior in Chemostat Culture","container-title":"PLOS ONE","page":"e93865","volume":"9","issue":"4","source":"PLoS Journals","abstract":"Mild hypothermia condition in mammalian cell culture technology has been one of the main focuses of research for the development of breeding strategies to maximize productivity of these production systems. Despite the large number of studies that show positive effects of mild hypothermia on specific productivity of r-proteins, no experimental approach has addressed the indirect effect of lower temperatures on specific cell growth rate, nor how this condition possibly affects less specific productivity of r-proteins. To separately analyze the effects of mild hypothermia and specific growth rate on CHO cell metabolism and recombinant human tissue plasminogen activator productivity as a model system, high dilution rate (0.017 h−1) and low dilution rate (0.012 h−1) at two cultivation temperatures (37 and 33°C) were evaluated using chemostat culture. The results showed a positive effect on the specific productivity of r-protein with decreasing specific growth rate at 33°C. Differential effect was achieved by mild hypothermia on the specific productivity of r-protein, contrary to the evidence reported in batch culture. Interestingly, reduction of metabolism could not be associated with a decrease in culture temperature, but rather with a decrease in specific growth rate.","DOI":"10.1371/journal.pone.0093865","ISSN":"1932-6203","journalAbbreviation":"PLOS ONE","author":[{"family":"Vergara","given":"Mauricio"},{"family":"Becerra","given":"Silvana"},{"family":"Berrios","given":"Julio"},{"family":"Osses","given":"Nelson"},{"family":"Reyes","given":"Juan"},{"family":"Rodríguez-Moyá","given":"María"},{"family":"Gonzalez","given":"Ramon"},{"family":"Altamirano","given":"Claudia"}],"issued":{"date-parts":[["2014",4,3]]}}}],"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151]</w:t>
      </w:r>
      <w:r w:rsidRPr="007B1436">
        <w:rPr>
          <w:rFonts w:asciiTheme="minorHAnsi" w:hAnsiTheme="minorHAnsi"/>
        </w:rPr>
        <w:fldChar w:fldCharType="end"/>
      </w:r>
      <w:r w:rsidRPr="007B1436">
        <w:rPr>
          <w:rFonts w:asciiTheme="minorHAnsi" w:hAnsiTheme="minorHAnsi"/>
        </w:rPr>
        <w:t>.</w:t>
      </w:r>
    </w:p>
    <w:p w14:paraId="4F6C37DE" w14:textId="3019F58C" w:rsidR="002745E9" w:rsidRPr="007B1436" w:rsidRDefault="002745E9" w:rsidP="002745E9">
      <w:pPr>
        <w:ind w:firstLine="720"/>
        <w:rPr>
          <w:rFonts w:asciiTheme="minorHAnsi" w:hAnsiTheme="minorHAnsi"/>
        </w:rPr>
      </w:pPr>
      <w:r w:rsidRPr="007B1436">
        <w:rPr>
          <w:rFonts w:asciiTheme="minorHAnsi" w:hAnsiTheme="minorHAnsi"/>
        </w:rPr>
        <w:t>Experimentally, cell viabilities were investigated at identical temperatures, 22°C. Each cell type; fibroblasts, keratinocytes, adipose derived and bone marrow derived stem cells were treated identically except for one condition with supplemented 5% CO</w:t>
      </w:r>
      <w:r w:rsidRPr="007B1436">
        <w:rPr>
          <w:rFonts w:asciiTheme="minorHAnsi" w:hAnsiTheme="minorHAnsi"/>
          <w:vertAlign w:val="subscript"/>
        </w:rPr>
        <w:t>2</w:t>
      </w:r>
      <w:r w:rsidRPr="007B1436">
        <w:rPr>
          <w:rFonts w:asciiTheme="minorHAnsi" w:hAnsiTheme="minorHAnsi"/>
        </w:rPr>
        <w:t>.. For fibroblasts, keratinocytes, bone marrow derived stem cells and adipose derived stem cells on TCP the percentage improvement on viability ranged from 1520% to 4520%</w:t>
      </w:r>
      <w:r w:rsidR="00473926">
        <w:rPr>
          <w:rFonts w:asciiTheme="minorHAnsi" w:hAnsiTheme="minorHAnsi"/>
        </w:rPr>
        <w:t xml:space="preserve"> when supplemented with 5%CO</w:t>
      </w:r>
      <w:r w:rsidR="00473926" w:rsidRPr="002C61DC">
        <w:rPr>
          <w:rFonts w:asciiTheme="minorHAnsi" w:hAnsiTheme="minorHAnsi"/>
          <w:vertAlign w:val="subscript"/>
        </w:rPr>
        <w:t>2</w:t>
      </w:r>
      <w:r w:rsidRPr="007B1436">
        <w:rPr>
          <w:rFonts w:asciiTheme="minorHAnsi" w:hAnsiTheme="minorHAnsi"/>
        </w:rPr>
        <w:t>. Since there was almost no detectable absorbance during the MTT assay, it is strongly inferred there were no remaining live cells in these conditions</w:t>
      </w:r>
      <w:r w:rsidR="00110975">
        <w:rPr>
          <w:rFonts w:asciiTheme="minorHAnsi" w:hAnsiTheme="minorHAnsi"/>
        </w:rPr>
        <w:t>. This is confirmed when analysing the one-way ANOVA test results, concluding the culture conditions are statistically different.</w:t>
      </w:r>
    </w:p>
    <w:p w14:paraId="05A813B9" w14:textId="77777777" w:rsidR="002745E9" w:rsidRPr="007B1436" w:rsidRDefault="002745E9" w:rsidP="002745E9">
      <w:pPr>
        <w:ind w:firstLine="720"/>
        <w:rPr>
          <w:rFonts w:asciiTheme="minorHAnsi" w:hAnsiTheme="minorHAnsi"/>
        </w:rPr>
      </w:pPr>
    </w:p>
    <w:p w14:paraId="1C094C0B" w14:textId="28FCDBE1" w:rsidR="002745E9" w:rsidRPr="007B1436" w:rsidRDefault="002745E9" w:rsidP="002745E9">
      <w:pPr>
        <w:ind w:firstLine="720"/>
        <w:rPr>
          <w:rFonts w:asciiTheme="minorHAnsi" w:hAnsiTheme="minorHAnsi"/>
        </w:rPr>
      </w:pPr>
      <w:r w:rsidRPr="007B1436">
        <w:rPr>
          <w:rFonts w:asciiTheme="minorHAnsi" w:hAnsiTheme="minorHAnsi"/>
        </w:rPr>
        <w:t xml:space="preserve">Adipose derived stem cells are being extensively researched due to the positive effects they exert on reducing inflammation, promoting angiogenesis, fibroblast migration and proliferation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2ru68upai","properties":{"formattedCitation":"[71]","plainCitation":"[71]"},"citationItems":[{"id":284,"uris":["http://zotero.org/users/1254505/items/UP4B5P3Q"],"uri":["http://zotero.org/users/1254505/items/UP4B5P3Q"],"itemData":{"id":284,"type":"article-journal","title":"Wound healing effect of adipose-derived stem cells: A critical role of secretory factors on human dermal fibroblasts","container-title":"Journal of Dermatological Science","page":"15-24","volume":"48","issue":"1","source":"ScienceDirect","abstract":"Adipose-derived stem cells (ADSCs) are a population of pluripotent cells, which have characteristics similar to bone marrow-derived mesenchymal stem cells. Whereas ADSCs have potential applications for the repair and regeneration of various damaged tissues, few studies have dealt with the effect of ADSCs on fibroblasts, which play a key role in skin biology.\nIn this study, we investigated the possible roles of ADSCs in skin wound healing process, especially in the aspect of fibroblast activation—proliferation, collagen synthesis and migratory properties.\nADSCs promoted human dermal fibroblast (HDF) proliferation, not only by cell-to-cell direct contact, which was confirmed by co-culture experiment, but also by paracrine activation through secretory factors, resolved by transwell co-culture and culturing with conditioned medium of ADSCs (ADSC-CM). ADSC-CM enhanced the secretion of type I collagen in HDFs by regulating the mRNA levels of extracellular matrix (ECM) proteins: up-regulation of collagen type I, III and fibronectin and down-regulation of MMP-1. Moreover, ADSC-CM showed stimulatory effect on migration of HDFs in in vitro wound healing models. Additional to those in vitro evidences, wound healing effect of ADSCs was also verified with in vivo animal study, resulted that ADSCs significantly reduced the wound size and accelerated the re-epithelialization from the edge.\nCollectively, these data suggest that ADSC is constitutionally well suited for dermal wound healing and secretory factors derived from ADSCs promote wound healing via HDFs and ADSCs can be used for the treatment of photoaging and wound healing.","DOI":"10.1016/j.jdermsci.2007.05.018","ISSN":"0923-1811","shortTitle":"Wound healing effect of adipose-derived stem cells","journalAbbreviation":"Journal of Dermatological Science","author":[{"family":"Kim","given":"Won-Serk"},{"family":"Park","given":"Byung-Soon"},{"family":"Sung","given":"Jong-Hyuk"},{"family":"Yang","given":"Jun-Mo"},{"family":"Park","given":"Seok-Beom"},{"family":"Kwak","given":"Sahng-June"},{"family":"Park","given":"Jeong-Soo"}],"issued":{"date-parts":[["2007",10]]}}}],"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71]</w:t>
      </w:r>
      <w:r w:rsidRPr="007B1436">
        <w:rPr>
          <w:rFonts w:asciiTheme="minorHAnsi" w:hAnsiTheme="minorHAnsi"/>
        </w:rPr>
        <w:fldChar w:fldCharType="end"/>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1joaf4av1m","properties":{"formattedCitation":"[72]","plainCitation":"[72]"},"citationItems":[{"id":285,"uris":["http://zotero.org/users/1254505/items/W2T254TR"],"uri":["http://zotero.org/users/1254505/items/W2T254TR"],"itemData":{"id":285,"type":"article-journal","title":"Mesenchymal stem cell-conditioned medium accelerates skin wound healing: An in vitro study of fibroblast and keratinocyte scratch assays","container-title":"Experimental Cell Research","page":"1271-1281","volume":"316","issue":"7","source":"ScienceDirect","abstract":"We have used in vitro scratch assays to examine the relative contribution of dermal fibroblasts and keratinocytes in the wound repair process and to test the influence of mesenchymal stem cell (MSC) secreted factors on both skin cell types. Scratch assays were established using single cell and co-cultures of L929 fibroblasts and HaCaT keratinocytes, with wound closure monitored via time-lapse microscopy. Both in serum supplemented and serum free conditions, wound closure was faster in L929 fibroblast than HaCaT keratinocyte scratch assays, and in co-culture the L929 fibroblasts lead the way in closing the scratches. MSC-CM generated under serum free conditions significantly enhanced the wound closure rate of both skin cell types separately and in co-culture, whereas conditioned medium from L929 or HaCaT cultures had no significant effect. This enhancement of wound closure in the presence of MSC-CM was due to accelerated cell migration rather than increased cell proliferation. A number of wound healing mediators were identified in MSC-CM, including TGF-β1, the chemokines IL-6, IL-8, MCP-1 and RANTES, and collagen type I, fibronectin, SPARC and IGFBP-7. This study suggests that the trophic activity of MSC may play a role in skin wound closure by affecting both dermal fibroblast and keratinocyte migration, along with a contribution to the formation of extracellular matrix.","DOI":"10.1016/j.yexcr.2010.02.026","ISSN":"0014-4827","shortTitle":"Mesenchymal stem cell-conditioned medium accelerates skin wound healing","journalAbbreviation":"Experimental Cell Research","author":[{"family":"Walter","given":"M. N. M."},{"family":"Wright","given":"K. T."},{"family":"Fuller","given":"H. R."},{"family":"MacNeil","given":"S."},{"family":"Johnson","given":"W. E. B."}],"issued":{"date-parts":[["2010",4,15]]}}}],"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72]</w:t>
      </w:r>
      <w:r w:rsidRPr="007B1436">
        <w:rPr>
          <w:rFonts w:asciiTheme="minorHAnsi" w:hAnsiTheme="minorHAnsi"/>
        </w:rPr>
        <w:fldChar w:fldCharType="end"/>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uluuh4uk7","properties":{"formattedCitation":"[73]","plainCitation":"[73]"},"citationItems":[{"id":283,"uris":["http://zotero.org/users/1254505/items/9FGV8XSW"],"uri":["http://zotero.org/users/1254505/items/9FGV8XSW"],"itemData":{"id":283,"type":"article-journal","title":"Evidence supporting antioxidant action of adipose-derived stem cells: Protection of human dermal fibroblasts from oxidative stress","container-title":"Journal of Dermatological Science","page":"133-142","volume":"49","issue":"2","source":"ScienceDirect","abstract":"Mesenchymal stem cells within the stromal-vascular fraction of subcutaneous adipose tissue, adipose-derived stem cells (ADSCs), produced soluble factors and they exhibit diverse pharmacological effects in skin biology.\nThe present study examines the protective effect of ADSCs for human dermal fibroblasts (HDFs) through anti-oxidation in a tert-butyl hydroperoxide (tbOOH) induced oxidative injury model.\nThe conditioned medium of ADSCs (ADSC-CM) was harvested and tested for antioxidant action. ADSC-CM had an antioxidant effect as potent as 100 μM ascorbic acid and various antioxidant proteins were detected in ADSC-CM by proteomic analysis. Morphological change and cell survival assay revealed that incubation with ADSC-CM aided HDFs to resist free radicals induced by tbOOH. In addition, activities of superoxide dismutase and glutathione peroxidase were enhanced in the ADSC-CM treated HDFs which confirmed the study hypothesis that ADSCs protect HDFs through antioxidant action. In a cell cycle analysis, ADSC-CM treatment reversed the apoptotic cell death induced by tbOOH and caused a decrease of sub-G1 cells with respect to untreated cells. The anti-apoptotic effect of ADSC-CM was also reproduced by caspase-3 activity assay.\nThese results suggest that ADSCs have potent antioxidant activity and protect HDFs from oxidative injury by decreasing apoptotic cells. Therefore, ADSCs and ADSC-CM are good candidates for control and prevention of skin damage from free radicals in various skin conditions.","DOI":"10.1016/j.jdermsci.2007.08.004","ISSN":"0923-1811","shortTitle":"Evidence supporting antioxidant action of adipose-derived stem cells","journalAbbreviation":"Journal of Dermatological Science","author":[{"family":"Kim","given":"Won-Serk"},{"family":"Park","given":"Byung-Soon"},{"family":"Kim","given":"Hyung-Ki"},{"family":"Park","given":"Jeong-Soo"},{"family":"Kim","given":"Kea-Jeung"},{"family":"Choi","given":"Joon-Seok"},{"family":"Chung","given":"Suk-Jae"},{"family":"Kim","given":"Dae-Duk"},{"family":"Sung","given":"Jong-Hyuk"}],"issued":{"date-parts":[["2008",2]]}}}],"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73]</w:t>
      </w:r>
      <w:r w:rsidRPr="007B1436">
        <w:rPr>
          <w:rFonts w:asciiTheme="minorHAnsi" w:hAnsiTheme="minorHAnsi"/>
        </w:rPr>
        <w:fldChar w:fldCharType="end"/>
      </w:r>
      <w:r w:rsidRPr="007B1436">
        <w:rPr>
          <w:rFonts w:asciiTheme="minorHAnsi" w:hAnsiTheme="minorHAnsi"/>
        </w:rPr>
        <w:t xml:space="preserve">. Therefore further research has been undertaken on whether cell viability during transport conditions can be improved when cells have been preseeded onto scaffolds. We had the intent in providing a technique to improve the ‘shelf life’ of a cellular therapeutic device which could be transported to a healthcare clinic in a ready to use fashion. We aimed to maintain the cells in transport conditions for a number of days in order for a a courier to deliver cells internationally or globally with no detrimental effect on cell viability, with the intent that these cells could either then migrate from scaffold to the wound in question or exert a wound healing response via paracrine signalling. </w:t>
      </w:r>
    </w:p>
    <w:p w14:paraId="2BB6FF70" w14:textId="5AEF8499" w:rsidR="002745E9" w:rsidRPr="007B1436" w:rsidRDefault="002745E9" w:rsidP="002745E9">
      <w:pPr>
        <w:ind w:firstLine="720"/>
        <w:rPr>
          <w:rFonts w:asciiTheme="minorHAnsi" w:hAnsiTheme="minorHAnsi"/>
        </w:rPr>
      </w:pPr>
      <w:r w:rsidRPr="007B1436">
        <w:rPr>
          <w:rFonts w:asciiTheme="minorHAnsi" w:hAnsiTheme="minorHAnsi"/>
        </w:rPr>
        <w:t>These cells were investigated in this chapter when encapsulated in fibrin or seeded onto an electrospun polymer, PLGA.</w:t>
      </w:r>
      <w:r w:rsidR="00110975">
        <w:rPr>
          <w:rFonts w:asciiTheme="minorHAnsi" w:hAnsiTheme="minorHAnsi"/>
        </w:rPr>
        <w:t xml:space="preserve"> I</w:t>
      </w:r>
      <w:r w:rsidRPr="007B1436">
        <w:rPr>
          <w:rFonts w:asciiTheme="minorHAnsi" w:hAnsiTheme="minorHAnsi"/>
        </w:rPr>
        <w:t>n the cases where ADSCs had been seeded onto PLGA scaffolds or encapsulated in fibrin gels, samples kept at 22°C with no 5% CO</w:t>
      </w:r>
      <w:r w:rsidRPr="007B1436">
        <w:rPr>
          <w:rFonts w:asciiTheme="minorHAnsi" w:hAnsiTheme="minorHAnsi"/>
          <w:vertAlign w:val="subscript"/>
        </w:rPr>
        <w:t>2</w:t>
      </w:r>
      <w:r w:rsidRPr="007B1436">
        <w:rPr>
          <w:rFonts w:asciiTheme="minorHAnsi" w:hAnsiTheme="minorHAnsi"/>
        </w:rPr>
        <w:t xml:space="preserve"> remained more viable, compared to other cell types on tissue culture plastic alone. This finding confirms that seeding cells onto a scaffold increases viability when kept out of incubated conditions </w:t>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54cdq75ea","properties":{"formattedCitation":"[156]","plainCitation":"[156]"},"citationItems":[{"id":847,"uris":["http://zotero.org/users/1254505/items/BI9G8HSU"],"uri":["http://zotero.org/users/1254505/items/BI9G8HSU"],"itemData":{"id":847,"type":"article-journal","title":"Transporting Cells in Semi-Solid Gel Condition and at Ambient Temperature","container-title":"PLoS ONE","volume":"10","issue":"6","source":"PubMed Central","abstract":"Mammalian cells including human cancer cells are usually transported in cryovials on dry ice or in a liquid nitrogen vapor shipping vessel between different places at long distance. The hazardous nature of dry ice and liquid nitrogen, and the associated high shipping cost strongly limit their routine use. In this study, we tested the viability and properties of cells after being preserved or shipped over long distance in Matrigel mixture for different days. Our results showed that cells mixed with Matrigel at suitable ratios maintained excellent viability (&gt;90%) for one week at room temperature and preserved the properties such as morphology, drug sensitivity and metabolism well, which was comparable to cells cryopreserved in liquid nitrogen. We also sent cells in the Matrigel mixture via FedEx service to different places at ambient temperature. Upon arrival, it was found that over 90% of the cells were viable and grew well after replating. These data collectively suggested that our Matrigel-based method was highly convenient for shipping live cells for long distances in semi-solid gel condition and at ambient temperature.","URL":"http://www.ncbi.nlm.nih.gov/pmc/articles/PMC4476595/","DOI":"10.1371/journal.pone.0128229","ISSN":"1932-6203","note":"PMID: 26098554\nPMCID: PMC4476595","journalAbbreviation":"PLoS One","author":[{"family":"Wang","given":"Junjian"},{"family":"Chen","given":"Peng"},{"family":"Xu","given":"Jianzhen"},{"family":"Zou","given":"June.X"},{"family":"Wang","given":"Haibin"},{"family":"Chen","given":"Hong-Wu"}],"issued":{"date-parts":[["2015",6,22]]},"accessed":{"date-parts":[["2016",12,3]]}}}],"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156]</w:t>
      </w:r>
      <w:r w:rsidRPr="007B1436">
        <w:rPr>
          <w:rFonts w:asciiTheme="minorHAnsi" w:hAnsiTheme="minorHAnsi"/>
        </w:rPr>
        <w:fldChar w:fldCharType="end"/>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73dvnqfsl","properties":{"formattedCitation":"[154]","plainCitation":"[154]"},"citationItems":[{"id":829,"uris":["http://zotero.org/users/1254505/items/J7ET828H"],"uri":["http://zotero.org/users/1254505/items/J7ET828H"],"itemData":{"id":829,"type":"article-journal","title":"An Agarose-Gel Based Method for Transporting Cell Lines","container-title":"Current Chemical Genomics","page":"50-53","volume":"3","source":"PubMed Central","abstract":"Cryopreserved cells stored in dry ice or liquid nitrogen is the classical method for transporting cells between research laboratories in different cities around the world in order to maintain cell viability. An alternative method is to ship the live cells in flasks filled with cell culture medium. Both methods have limitations of either a requirement on special shipping container or short times for the cells to survive on the shipping process. We have recently developed an agarose gel based method for directly transporting the live adherent cells in cell culture plates or dishes in ambient temperature. This convenient method simplifies the transportation of live cells in long distance that can maintain cells in good viability for several days.","DOI":"10.2174/1875397300903010050","ISSN":"1875-3973","note":"PMID: 20161836\nPMCID: PMC2802760","journalAbbreviation":"Curr Chem Genomics","author":[{"family":"Yang","given":"Lingzhi"},{"family":"Li","given":"Chufang"},{"family":"Chen","given":"Ling"},{"family":"Li","given":"Zhiyuan"}],"issued":{"date-parts":[["2009",12,16]]}}}],"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154]</w:t>
      </w:r>
      <w:r w:rsidRPr="007B1436">
        <w:rPr>
          <w:rFonts w:asciiTheme="minorHAnsi" w:hAnsiTheme="minorHAnsi"/>
        </w:rPr>
        <w:fldChar w:fldCharType="end"/>
      </w:r>
      <w:r w:rsidRPr="007B1436">
        <w:rPr>
          <w:rFonts w:asciiTheme="minorHAnsi" w:hAnsiTheme="minorHAnsi"/>
        </w:rPr>
        <w:fldChar w:fldCharType="begin"/>
      </w:r>
      <w:r w:rsidR="003D58FB" w:rsidRPr="007B1436">
        <w:rPr>
          <w:rFonts w:asciiTheme="minorHAnsi" w:hAnsiTheme="minorHAnsi"/>
        </w:rPr>
        <w:instrText xml:space="preserve"> ADDIN ZOTERO_ITEM CSL_CITATION {"citationID":"2i9crcleeo","properties":{"formattedCitation":"[157]","plainCitation":"[157]"},"citationItems":[{"id":854,"uris":["http://zotero.org/users/1254505/items/9CUXUJGK"],"uri":["http://zotero.org/users/1254505/items/9CUXUJGK"],"itemData":{"id":854,"type":"article-journal","title":"Evaluation of gelatin hydrogel as a potential carrier for cell transportation","container-title":"Journal of Bioscience and Bioengineering","page":"112-115","volume":"118","issue":"1","source":"ScienceDirect","abstract":"We prepared uncleaved gelatin composed mainly of collagen α-, β-, and γ-chains. Gelation and melting of uncleaved gelatin occurred rapidly with moderate decrease and increase in temperature (23°C–37°C). The viability of cells encapsulated in the gelatin gel was greater than 96% after 7 d at 23°C.","DOI":"10.1016/j.jbiosc.2013.12.005","ISSN":"1389-1723","journalAbbreviation":"Journal of Bioscience and Bioengineering","author":[{"family":"Ohyabu","given":"Yoshimi"},{"family":"Hatayama","given":"Hirosuke"},{"family":"Yunoki","given":"Shunji"}],"issued":{"date-parts":[["2014",7]]}}}],"schema":"https://github.com/citation-style-language/schema/raw/master/csl-citation.json"} </w:instrText>
      </w:r>
      <w:r w:rsidRPr="007B1436">
        <w:rPr>
          <w:rFonts w:asciiTheme="minorHAnsi" w:hAnsiTheme="minorHAnsi"/>
        </w:rPr>
        <w:fldChar w:fldCharType="separate"/>
      </w:r>
      <w:r w:rsidR="003D58FB" w:rsidRPr="007B1436">
        <w:rPr>
          <w:rFonts w:asciiTheme="minorHAnsi" w:hAnsiTheme="minorHAnsi"/>
          <w:noProof/>
        </w:rPr>
        <w:t>[157]</w:t>
      </w:r>
      <w:r w:rsidRPr="007B1436">
        <w:rPr>
          <w:rFonts w:asciiTheme="minorHAnsi" w:hAnsiTheme="minorHAnsi"/>
        </w:rPr>
        <w:fldChar w:fldCharType="end"/>
      </w:r>
      <w:r w:rsidR="00473926">
        <w:rPr>
          <w:rFonts w:asciiTheme="minorHAnsi" w:hAnsiTheme="minorHAnsi"/>
        </w:rPr>
        <w:t>, although the impact on viability is not as great as supplementing with 5% CO</w:t>
      </w:r>
      <w:r w:rsidR="00473926" w:rsidRPr="002C61DC">
        <w:rPr>
          <w:rFonts w:asciiTheme="minorHAnsi" w:hAnsiTheme="minorHAnsi"/>
          <w:vertAlign w:val="subscript"/>
        </w:rPr>
        <w:t>2</w:t>
      </w:r>
      <w:r w:rsidR="00473926">
        <w:rPr>
          <w:rFonts w:asciiTheme="minorHAnsi" w:hAnsiTheme="minorHAnsi"/>
        </w:rPr>
        <w:t>.</w:t>
      </w:r>
      <w:r w:rsidR="00110975">
        <w:rPr>
          <w:rFonts w:asciiTheme="minorHAnsi" w:hAnsiTheme="minorHAnsi"/>
        </w:rPr>
        <w:t xml:space="preserve"> Despite the increase in viability when cultured on scaffold, the one-way ANOVA analysis confirms the statistical difference between culture conditions.</w:t>
      </w:r>
    </w:p>
    <w:p w14:paraId="2672436E" w14:textId="77777777" w:rsidR="002745E9" w:rsidRPr="007B1436" w:rsidRDefault="002745E9" w:rsidP="002745E9">
      <w:pPr>
        <w:ind w:firstLine="720"/>
        <w:rPr>
          <w:rFonts w:asciiTheme="minorHAnsi" w:hAnsiTheme="minorHAnsi"/>
        </w:rPr>
      </w:pPr>
      <w:r w:rsidRPr="007B1436">
        <w:rPr>
          <w:rFonts w:asciiTheme="minorHAnsi" w:hAnsiTheme="minorHAnsi"/>
        </w:rPr>
        <w:t>The final investigation of this chapter involved determining whether ADSCs would migrate from the fibrin gel to a skin model after being maintained in transport conditions for 48 hours. This would infer cells can exhibit a wound healing response and can function as intended once transported to a healthcare clinic in a ‘ready to use’ product. The cells in this instance were exposed to MTT solution in order to dye the cultures with the visible purple crystal formazan, and clear photographs could be taken of the cell populations which had migrated to the epidermis over a period of 7 days. This will be further evaluated in the next chapter to determine whether ADSCs retain characteristics such as their differentiation potential, stem cell markers, and the depths to which the migration potential into de-epidermised dermis after 48 hours in transport conditions.</w:t>
      </w:r>
    </w:p>
    <w:p w14:paraId="55E739EE" w14:textId="0406C081" w:rsidR="002745E9" w:rsidRPr="007B1436" w:rsidRDefault="002745E9" w:rsidP="007B1436">
      <w:pPr>
        <w:pStyle w:val="Heading1"/>
        <w:rPr>
          <w:color w:val="auto"/>
        </w:rPr>
      </w:pPr>
      <w:r w:rsidRPr="007B1436">
        <w:rPr>
          <w:color w:val="auto"/>
        </w:rPr>
        <w:tab/>
      </w:r>
      <w:r w:rsidRPr="007B1436">
        <w:rPr>
          <w:color w:val="auto"/>
        </w:rPr>
        <w:br w:type="column"/>
      </w:r>
      <w:bookmarkStart w:id="169" w:name="_Toc358625802"/>
      <w:bookmarkStart w:id="170" w:name="_Toc362554037"/>
      <w:r w:rsidRPr="007B1436">
        <w:rPr>
          <w:rStyle w:val="Heading2Char"/>
          <w:b/>
          <w:bCs/>
          <w:color w:val="auto"/>
          <w:sz w:val="32"/>
          <w:szCs w:val="32"/>
        </w:rPr>
        <w:t>Conclusion:</w:t>
      </w:r>
      <w:bookmarkEnd w:id="169"/>
      <w:bookmarkEnd w:id="170"/>
    </w:p>
    <w:p w14:paraId="22A64990" w14:textId="31BED858" w:rsidR="002745E9" w:rsidRPr="007B1436" w:rsidRDefault="002745E9" w:rsidP="002745E9">
      <w:pPr>
        <w:rPr>
          <w:rFonts w:asciiTheme="minorHAnsi" w:hAnsiTheme="minorHAnsi" w:cs="Times New Roman"/>
        </w:rPr>
      </w:pPr>
      <w:r w:rsidRPr="007B1436">
        <w:rPr>
          <w:rFonts w:asciiTheme="minorHAnsi" w:hAnsiTheme="minorHAnsi" w:cs="Times New Roman"/>
        </w:rPr>
        <w:t>Airtight transport containers were constructed which can be flushed through with a gas comprised of 95% air with 5% CO</w:t>
      </w:r>
      <w:r w:rsidRPr="007B1436">
        <w:rPr>
          <w:rFonts w:asciiTheme="minorHAnsi" w:hAnsiTheme="minorHAnsi" w:cs="Times New Roman"/>
          <w:vertAlign w:val="subscript"/>
        </w:rPr>
        <w:t>2</w:t>
      </w:r>
      <w:r w:rsidRPr="007B1436">
        <w:rPr>
          <w:rFonts w:asciiTheme="minorHAnsi" w:hAnsiTheme="minorHAnsi" w:cs="Times New Roman"/>
        </w:rPr>
        <w:t>. These containers can fit a conventional well plate and support cell viability out of a normal cell culture incubator at ambient temperatures for up to 48 hours at ambient temperatures. However, without 5% CO</w:t>
      </w:r>
      <w:r w:rsidRPr="007B1436">
        <w:rPr>
          <w:rFonts w:asciiTheme="minorHAnsi" w:hAnsiTheme="minorHAnsi" w:cs="Times New Roman"/>
          <w:vertAlign w:val="subscript"/>
        </w:rPr>
        <w:t>2</w:t>
      </w:r>
      <w:r w:rsidRPr="007B1436">
        <w:rPr>
          <w:rFonts w:asciiTheme="minorHAnsi" w:hAnsiTheme="minorHAnsi" w:cs="Times New Roman"/>
        </w:rPr>
        <w:t xml:space="preserve"> gassing, cell viability is severely diminished for all cell types and substrates. </w:t>
      </w:r>
      <w:r w:rsidR="00473926">
        <w:rPr>
          <w:rFonts w:asciiTheme="minorHAnsi" w:hAnsiTheme="minorHAnsi" w:cs="Times New Roman"/>
        </w:rPr>
        <w:t xml:space="preserve">The clear difference in cell viabilities for each culture condition was verified using a one-way ANOVA. </w:t>
      </w:r>
      <w:r w:rsidRPr="007B1436">
        <w:rPr>
          <w:rFonts w:asciiTheme="minorHAnsi" w:hAnsiTheme="minorHAnsi" w:cs="Times New Roman"/>
        </w:rPr>
        <w:t>Fibroblasts, keratinocytes, adipose derived stem cells and bone marrow derived stem cells were supported in these containers when seeded on tissue culture plastic, additionally adipose derived stem cells maintained their cell viability when seeded on PLGA electrospun scaffolds or encapsulated in fibrin.</w:t>
      </w:r>
    </w:p>
    <w:p w14:paraId="6060D494" w14:textId="77777777" w:rsidR="002745E9" w:rsidRPr="007B1436" w:rsidRDefault="002745E9" w:rsidP="002745E9">
      <w:pPr>
        <w:rPr>
          <w:rFonts w:asciiTheme="minorHAnsi" w:hAnsiTheme="minorHAnsi" w:cs="Times New Roman"/>
        </w:rPr>
      </w:pPr>
      <w:r w:rsidRPr="007B1436">
        <w:rPr>
          <w:rFonts w:asciiTheme="minorHAnsi" w:hAnsiTheme="minorHAnsi" w:cs="Times New Roman"/>
        </w:rPr>
        <w:tab/>
        <w:t>After 48 hours in simulated transport conditions, ADSCs encapsulated in fibrin were placed onto de-epidermised dermis. Over several days these constructs were removed and dermis incubated with MTT solution. Clear images show metabolically active ADSCs which had migrated over the dermis.</w:t>
      </w:r>
    </w:p>
    <w:p w14:paraId="5A773A0E" w14:textId="11052CEA" w:rsidR="007B1436" w:rsidRPr="000A617A" w:rsidRDefault="002745E9" w:rsidP="000A617A">
      <w:pPr>
        <w:pStyle w:val="Heading1"/>
        <w:rPr>
          <w:color w:val="auto"/>
        </w:rPr>
      </w:pPr>
      <w:r w:rsidRPr="007B1436">
        <w:rPr>
          <w:rFonts w:cs="Times New Roman"/>
        </w:rPr>
        <w:br w:type="column"/>
      </w:r>
      <w:bookmarkStart w:id="171" w:name="_Toc358625803"/>
      <w:bookmarkStart w:id="172" w:name="_Toc362554038"/>
      <w:r w:rsidR="007B1436" w:rsidRPr="000A617A">
        <w:rPr>
          <w:color w:val="auto"/>
        </w:rPr>
        <w:t>Chapter 5:</w:t>
      </w:r>
      <w:bookmarkEnd w:id="171"/>
      <w:bookmarkEnd w:id="172"/>
    </w:p>
    <w:p w14:paraId="13AD4E47" w14:textId="5F36850A" w:rsidR="007B1436" w:rsidRPr="007B1436" w:rsidRDefault="007B1436" w:rsidP="007B1436">
      <w:pPr>
        <w:pStyle w:val="Heading1"/>
        <w:rPr>
          <w:color w:val="auto"/>
        </w:rPr>
      </w:pPr>
      <w:bookmarkStart w:id="173" w:name="_Toc358625804"/>
      <w:bookmarkStart w:id="174" w:name="_Toc362554039"/>
      <w:r w:rsidRPr="007B1436">
        <w:rPr>
          <w:color w:val="auto"/>
        </w:rPr>
        <w:t>Post transport effect on adipose derived stem cells</w:t>
      </w:r>
      <w:bookmarkEnd w:id="173"/>
      <w:bookmarkEnd w:id="174"/>
    </w:p>
    <w:p w14:paraId="7ED87D26" w14:textId="17A0507C" w:rsidR="002745E9" w:rsidRPr="007B1436" w:rsidRDefault="007B1436" w:rsidP="002745E9">
      <w:pPr>
        <w:pStyle w:val="Heading2"/>
        <w:rPr>
          <w:color w:val="auto"/>
        </w:rPr>
      </w:pPr>
      <w:r w:rsidRPr="007B1436">
        <w:rPr>
          <w:color w:val="auto"/>
        </w:rPr>
        <w:br w:type="column"/>
      </w:r>
      <w:bookmarkStart w:id="175" w:name="_Toc358625805"/>
      <w:bookmarkStart w:id="176" w:name="_Toc362554040"/>
      <w:r w:rsidR="002745E9" w:rsidRPr="007B1436">
        <w:rPr>
          <w:color w:val="auto"/>
        </w:rPr>
        <w:t>Aim:</w:t>
      </w:r>
      <w:bookmarkEnd w:id="175"/>
      <w:bookmarkEnd w:id="176"/>
    </w:p>
    <w:p w14:paraId="5246183C" w14:textId="77777777" w:rsidR="002745E9" w:rsidRPr="007B1436" w:rsidRDefault="002745E9" w:rsidP="002745E9">
      <w:pPr>
        <w:rPr>
          <w:rFonts w:asciiTheme="minorHAnsi" w:hAnsiTheme="minorHAnsi"/>
        </w:rPr>
      </w:pPr>
    </w:p>
    <w:p w14:paraId="661C9255" w14:textId="388086FE" w:rsidR="002745E9" w:rsidRPr="007B1436" w:rsidRDefault="002745E9" w:rsidP="002745E9">
      <w:pPr>
        <w:rPr>
          <w:rFonts w:asciiTheme="minorHAnsi" w:hAnsiTheme="minorHAnsi"/>
        </w:rPr>
      </w:pPr>
      <w:r w:rsidRPr="007B1436">
        <w:rPr>
          <w:rFonts w:asciiTheme="minorHAnsi" w:hAnsiTheme="minorHAnsi"/>
        </w:rPr>
        <w:t>The aims of this chapter are to expand on the previous work of the other two results chapters and assess the post transport performance  of ADSCs after 48 hours in fibrin with respect to their ability to differentiate, whether they retained their stem cell markers and their potential to migrate to a simulated wound bed. All work in this chapter was carried out in</w:t>
      </w:r>
      <w:r w:rsidR="001F73C2">
        <w:rPr>
          <w:rFonts w:asciiTheme="minorHAnsi" w:hAnsiTheme="minorHAnsi"/>
        </w:rPr>
        <w:t xml:space="preserve"> partnership with</w:t>
      </w:r>
      <w:r w:rsidRPr="007B1436">
        <w:rPr>
          <w:rFonts w:asciiTheme="minorHAnsi" w:hAnsiTheme="minorHAnsi"/>
        </w:rPr>
        <w:t xml:space="preserve"> StromaLab, Inserm, Toulouse, France with the kind help of </w:t>
      </w:r>
      <w:r w:rsidRPr="007B1436">
        <w:rPr>
          <w:rFonts w:asciiTheme="minorHAnsi" w:hAnsiTheme="minorHAnsi"/>
          <w:bCs/>
        </w:rPr>
        <w:t>Mélanie Gadelorge.</w:t>
      </w:r>
    </w:p>
    <w:p w14:paraId="7126AD3A" w14:textId="77777777" w:rsidR="002745E9" w:rsidRPr="007B1436" w:rsidRDefault="002745E9" w:rsidP="002745E9">
      <w:pPr>
        <w:pStyle w:val="Normal1"/>
        <w:rPr>
          <w:rFonts w:asciiTheme="minorHAnsi" w:hAnsiTheme="minorHAnsi"/>
          <w:color w:val="auto"/>
        </w:rPr>
      </w:pPr>
    </w:p>
    <w:p w14:paraId="73D08EEA" w14:textId="77777777" w:rsidR="002745E9" w:rsidRPr="007B1436" w:rsidRDefault="002745E9" w:rsidP="002745E9">
      <w:pPr>
        <w:pStyle w:val="Heading2"/>
        <w:rPr>
          <w:color w:val="auto"/>
        </w:rPr>
      </w:pPr>
      <w:bookmarkStart w:id="177" w:name="_Toc358625806"/>
      <w:bookmarkStart w:id="178" w:name="_Toc362554041"/>
      <w:r w:rsidRPr="007B1436">
        <w:rPr>
          <w:color w:val="auto"/>
        </w:rPr>
        <w:t>Experimental plan:</w:t>
      </w:r>
      <w:bookmarkEnd w:id="177"/>
      <w:bookmarkEnd w:id="178"/>
    </w:p>
    <w:p w14:paraId="2307A929" w14:textId="77777777" w:rsidR="002745E9" w:rsidRPr="007B1436" w:rsidRDefault="002745E9" w:rsidP="002745E9">
      <w:pPr>
        <w:pStyle w:val="Normal1"/>
        <w:rPr>
          <w:rFonts w:asciiTheme="minorHAnsi" w:hAnsiTheme="minorHAnsi"/>
          <w:color w:val="auto"/>
        </w:rPr>
      </w:pPr>
    </w:p>
    <w:p w14:paraId="77F15100" w14:textId="77777777" w:rsidR="002745E9" w:rsidRPr="007B1436" w:rsidRDefault="002745E9" w:rsidP="002745E9">
      <w:pPr>
        <w:pStyle w:val="Normal1"/>
        <w:spacing w:line="360" w:lineRule="auto"/>
        <w:rPr>
          <w:rFonts w:asciiTheme="minorHAnsi" w:hAnsiTheme="minorHAnsi"/>
          <w:color w:val="auto"/>
        </w:rPr>
      </w:pPr>
      <w:r w:rsidRPr="007B1436">
        <w:rPr>
          <w:rFonts w:asciiTheme="minorHAnsi" w:hAnsiTheme="minorHAnsi"/>
          <w:color w:val="auto"/>
          <w:sz w:val="24"/>
          <w:szCs w:val="24"/>
        </w:rPr>
        <w:t>ADSCs were assessed both in fibrin clots and on tissue culture plastic at 1x10</w:t>
      </w:r>
      <w:r w:rsidRPr="007B1436">
        <w:rPr>
          <w:rFonts w:asciiTheme="minorHAnsi" w:hAnsiTheme="minorHAnsi"/>
          <w:color w:val="auto"/>
          <w:sz w:val="24"/>
          <w:szCs w:val="24"/>
          <w:vertAlign w:val="superscript"/>
        </w:rPr>
        <w:t>6</w:t>
      </w:r>
      <w:r w:rsidRPr="007B1436">
        <w:rPr>
          <w:rFonts w:asciiTheme="minorHAnsi" w:hAnsiTheme="minorHAnsi"/>
          <w:color w:val="auto"/>
          <w:sz w:val="24"/>
          <w:szCs w:val="24"/>
        </w:rPr>
        <w:t xml:space="preserve"> </w:t>
      </w:r>
      <w:r w:rsidRPr="007B1436">
        <w:rPr>
          <w:rFonts w:asciiTheme="minorHAnsi" w:eastAsiaTheme="minorEastAsia" w:hAnsiTheme="minorHAnsi" w:cstheme="minorBidi"/>
          <w:color w:val="auto"/>
          <w:sz w:val="24"/>
          <w:szCs w:val="24"/>
        </w:rPr>
        <w:t xml:space="preserve">in order to deliver a relevant therapeutic dose of cells. Therapeutic potential of ADSC delivery from fresh isolation was investigated by using cells of freshly isolated cells, kindly donated by </w:t>
      </w:r>
      <w:r w:rsidRPr="007B1436">
        <w:rPr>
          <w:rFonts w:asciiTheme="minorHAnsi" w:hAnsiTheme="minorHAnsi"/>
          <w:bCs/>
          <w:color w:val="auto"/>
          <w:sz w:val="24"/>
          <w:szCs w:val="24"/>
        </w:rPr>
        <w:t xml:space="preserve">Mélanie Gadelorge from StromaLab, Inserm, Toulouse, France. </w:t>
      </w:r>
    </w:p>
    <w:p w14:paraId="7FBD554C" w14:textId="77777777" w:rsidR="002745E9" w:rsidRPr="007B1436" w:rsidRDefault="002745E9" w:rsidP="002745E9">
      <w:pPr>
        <w:pStyle w:val="Normal1"/>
        <w:rPr>
          <w:rFonts w:asciiTheme="minorHAnsi" w:hAnsiTheme="minorHAnsi"/>
          <w:color w:val="auto"/>
          <w:lang w:val="en-US"/>
        </w:rPr>
      </w:pPr>
    </w:p>
    <w:p w14:paraId="1D7E3ED2" w14:textId="77777777" w:rsidR="002745E9" w:rsidRPr="007B1436" w:rsidRDefault="002745E9" w:rsidP="002745E9">
      <w:pPr>
        <w:pStyle w:val="Normal1"/>
        <w:spacing w:line="360" w:lineRule="auto"/>
        <w:rPr>
          <w:rFonts w:asciiTheme="minorHAnsi" w:hAnsiTheme="minorHAnsi"/>
          <w:color w:val="auto"/>
          <w:sz w:val="24"/>
          <w:szCs w:val="24"/>
        </w:rPr>
      </w:pPr>
      <w:r w:rsidRPr="007B1436">
        <w:rPr>
          <w:rFonts w:asciiTheme="minorHAnsi" w:hAnsiTheme="minorHAnsi"/>
          <w:color w:val="auto"/>
          <w:lang w:val="en-US"/>
        </w:rPr>
        <w:t xml:space="preserve"> </w:t>
      </w:r>
      <w:r w:rsidRPr="007B1436">
        <w:rPr>
          <w:rFonts w:asciiTheme="minorHAnsi" w:eastAsiaTheme="minorEastAsia" w:hAnsiTheme="minorHAnsi" w:cstheme="minorBidi"/>
          <w:color w:val="auto"/>
          <w:sz w:val="24"/>
          <w:szCs w:val="24"/>
        </w:rPr>
        <w:t>Culture conditions of cells were as follows:</w:t>
      </w:r>
    </w:p>
    <w:p w14:paraId="0F3CBBA9" w14:textId="77777777" w:rsidR="002745E9" w:rsidRPr="007B1436" w:rsidRDefault="002745E9" w:rsidP="002745E9">
      <w:pPr>
        <w:pStyle w:val="Normal1"/>
        <w:numPr>
          <w:ilvl w:val="0"/>
          <w:numId w:val="5"/>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rPr>
        <w:t>37</w:t>
      </w:r>
      <w:r w:rsidRPr="007B1436">
        <w:rPr>
          <w:rFonts w:asciiTheme="minorHAnsi" w:hAnsiTheme="minorHAnsi"/>
          <w:color w:val="auto"/>
          <w:sz w:val="24"/>
          <w:szCs w:val="24"/>
          <w:lang w:val="en-US"/>
        </w:rPr>
        <w:t>°C with 5% CO</w:t>
      </w:r>
      <w:r w:rsidRPr="007B1436">
        <w:rPr>
          <w:rFonts w:asciiTheme="minorHAnsi" w:hAnsiTheme="minorHAnsi"/>
          <w:color w:val="auto"/>
          <w:sz w:val="24"/>
          <w:szCs w:val="24"/>
          <w:vertAlign w:val="subscript"/>
          <w:lang w:val="en-US"/>
        </w:rPr>
        <w:t>2</w:t>
      </w:r>
      <w:r w:rsidRPr="007B1436">
        <w:rPr>
          <w:rFonts w:asciiTheme="minorHAnsi" w:hAnsiTheme="minorHAnsi"/>
          <w:color w:val="auto"/>
          <w:sz w:val="24"/>
          <w:szCs w:val="24"/>
          <w:lang w:val="en-US"/>
        </w:rPr>
        <w:t xml:space="preserve"> on tissue culture plastic</w:t>
      </w:r>
    </w:p>
    <w:p w14:paraId="27F7ECCE" w14:textId="77777777" w:rsidR="002745E9" w:rsidRPr="007B1436" w:rsidRDefault="002745E9" w:rsidP="002745E9">
      <w:pPr>
        <w:pStyle w:val="Normal1"/>
        <w:numPr>
          <w:ilvl w:val="0"/>
          <w:numId w:val="5"/>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rPr>
        <w:t>37</w:t>
      </w:r>
      <w:r w:rsidRPr="007B1436">
        <w:rPr>
          <w:rFonts w:asciiTheme="minorHAnsi" w:hAnsiTheme="minorHAnsi"/>
          <w:color w:val="auto"/>
          <w:sz w:val="24"/>
          <w:szCs w:val="24"/>
          <w:lang w:val="en-US"/>
        </w:rPr>
        <w:t>°C with 5% CO</w:t>
      </w:r>
      <w:r w:rsidRPr="007B1436">
        <w:rPr>
          <w:rFonts w:asciiTheme="minorHAnsi" w:hAnsiTheme="minorHAnsi"/>
          <w:color w:val="auto"/>
          <w:sz w:val="24"/>
          <w:szCs w:val="24"/>
          <w:vertAlign w:val="subscript"/>
          <w:lang w:val="en-US"/>
        </w:rPr>
        <w:t>2</w:t>
      </w:r>
      <w:r w:rsidRPr="007B1436">
        <w:rPr>
          <w:rFonts w:asciiTheme="minorHAnsi" w:hAnsiTheme="minorHAnsi"/>
          <w:color w:val="auto"/>
          <w:sz w:val="24"/>
          <w:szCs w:val="24"/>
          <w:lang w:val="en-US"/>
        </w:rPr>
        <w:t xml:space="preserve"> in fibrin gels</w:t>
      </w:r>
    </w:p>
    <w:p w14:paraId="6D446D54" w14:textId="77777777" w:rsidR="002745E9" w:rsidRPr="007B1436" w:rsidRDefault="002745E9" w:rsidP="002745E9">
      <w:pPr>
        <w:pStyle w:val="Normal1"/>
        <w:numPr>
          <w:ilvl w:val="0"/>
          <w:numId w:val="5"/>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lang w:val="en-US"/>
        </w:rPr>
        <w:t>transport conditions at ambient temperatures (</w:t>
      </w:r>
      <w:r w:rsidRPr="007B1436">
        <w:rPr>
          <w:rFonts w:asciiTheme="minorHAnsi" w:hAnsiTheme="minorHAnsi" w:cs="Times New Roman"/>
          <w:color w:val="auto"/>
          <w:sz w:val="24"/>
          <w:szCs w:val="24"/>
          <w:lang w:val="en-US"/>
        </w:rPr>
        <w:t>~</w:t>
      </w:r>
      <w:r w:rsidRPr="007B1436">
        <w:rPr>
          <w:rFonts w:asciiTheme="minorHAnsi" w:hAnsiTheme="minorHAnsi"/>
          <w:color w:val="auto"/>
          <w:sz w:val="24"/>
          <w:szCs w:val="24"/>
        </w:rPr>
        <w:t>22</w:t>
      </w:r>
      <w:r w:rsidRPr="007B1436">
        <w:rPr>
          <w:rFonts w:asciiTheme="minorHAnsi" w:hAnsiTheme="minorHAnsi"/>
          <w:color w:val="auto"/>
          <w:sz w:val="24"/>
          <w:szCs w:val="24"/>
          <w:lang w:val="en-US"/>
        </w:rPr>
        <w:t>°C) supplemented with 5% CO</w:t>
      </w:r>
      <w:r w:rsidRPr="007B1436">
        <w:rPr>
          <w:rFonts w:asciiTheme="minorHAnsi" w:hAnsiTheme="minorHAnsi"/>
          <w:color w:val="auto"/>
          <w:sz w:val="24"/>
          <w:szCs w:val="24"/>
          <w:vertAlign w:val="subscript"/>
          <w:lang w:val="en-US"/>
        </w:rPr>
        <w:t xml:space="preserve">2 </w:t>
      </w:r>
      <w:r w:rsidRPr="007B1436">
        <w:rPr>
          <w:rFonts w:asciiTheme="minorHAnsi" w:hAnsiTheme="minorHAnsi"/>
          <w:color w:val="auto"/>
          <w:sz w:val="24"/>
          <w:szCs w:val="24"/>
          <w:lang w:val="en-US"/>
        </w:rPr>
        <w:t>on tissue culture plastic</w:t>
      </w:r>
    </w:p>
    <w:p w14:paraId="75232F31" w14:textId="77777777" w:rsidR="002745E9" w:rsidRPr="007B1436" w:rsidRDefault="002745E9" w:rsidP="002745E9">
      <w:pPr>
        <w:pStyle w:val="Normal1"/>
        <w:numPr>
          <w:ilvl w:val="0"/>
          <w:numId w:val="5"/>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lang w:val="en-US"/>
        </w:rPr>
        <w:t>transport conditions at ambient temperatures (</w:t>
      </w:r>
      <w:r w:rsidRPr="007B1436">
        <w:rPr>
          <w:rFonts w:asciiTheme="minorHAnsi" w:hAnsiTheme="minorHAnsi" w:cs="Times New Roman"/>
          <w:color w:val="auto"/>
          <w:sz w:val="24"/>
          <w:szCs w:val="24"/>
          <w:lang w:val="en-US"/>
        </w:rPr>
        <w:t>~</w:t>
      </w:r>
      <w:r w:rsidRPr="007B1436">
        <w:rPr>
          <w:rFonts w:asciiTheme="minorHAnsi" w:hAnsiTheme="minorHAnsi"/>
          <w:color w:val="auto"/>
          <w:sz w:val="24"/>
          <w:szCs w:val="24"/>
        </w:rPr>
        <w:t>22</w:t>
      </w:r>
      <w:r w:rsidRPr="007B1436">
        <w:rPr>
          <w:rFonts w:asciiTheme="minorHAnsi" w:hAnsiTheme="minorHAnsi"/>
          <w:color w:val="auto"/>
          <w:sz w:val="24"/>
          <w:szCs w:val="24"/>
          <w:lang w:val="en-US"/>
        </w:rPr>
        <w:t>°C) supplemented with 5% CO</w:t>
      </w:r>
      <w:r w:rsidRPr="007B1436">
        <w:rPr>
          <w:rFonts w:asciiTheme="minorHAnsi" w:hAnsiTheme="minorHAnsi"/>
          <w:color w:val="auto"/>
          <w:sz w:val="24"/>
          <w:szCs w:val="24"/>
          <w:vertAlign w:val="subscript"/>
          <w:lang w:val="en-US"/>
        </w:rPr>
        <w:t xml:space="preserve">2 </w:t>
      </w:r>
      <w:r w:rsidRPr="007B1436">
        <w:rPr>
          <w:rFonts w:asciiTheme="minorHAnsi" w:hAnsiTheme="minorHAnsi"/>
          <w:color w:val="auto"/>
          <w:sz w:val="24"/>
          <w:szCs w:val="24"/>
          <w:lang w:val="en-US"/>
        </w:rPr>
        <w:t>in fibrin gels</w:t>
      </w:r>
    </w:p>
    <w:p w14:paraId="61D6586B" w14:textId="77777777" w:rsidR="002745E9" w:rsidRPr="007B1436" w:rsidRDefault="002745E9" w:rsidP="002745E9">
      <w:pPr>
        <w:pStyle w:val="Normal1"/>
        <w:spacing w:line="360" w:lineRule="auto"/>
        <w:rPr>
          <w:rFonts w:asciiTheme="minorHAnsi" w:hAnsiTheme="minorHAnsi"/>
          <w:color w:val="auto"/>
          <w:sz w:val="24"/>
          <w:szCs w:val="24"/>
          <w:lang w:val="en-US"/>
        </w:rPr>
      </w:pPr>
    </w:p>
    <w:p w14:paraId="770AF72E" w14:textId="77777777" w:rsidR="002745E9" w:rsidRPr="007B1436" w:rsidRDefault="002745E9" w:rsidP="002745E9">
      <w:pPr>
        <w:pStyle w:val="Normal1"/>
        <w:spacing w:line="360" w:lineRule="auto"/>
        <w:rPr>
          <w:rFonts w:asciiTheme="minorHAnsi" w:hAnsiTheme="minorHAnsi"/>
          <w:color w:val="auto"/>
          <w:sz w:val="24"/>
          <w:szCs w:val="24"/>
          <w:lang w:val="en-US"/>
        </w:rPr>
      </w:pPr>
      <w:r w:rsidRPr="007B1436">
        <w:rPr>
          <w:rFonts w:asciiTheme="minorHAnsi" w:hAnsiTheme="minorHAnsi"/>
          <w:color w:val="auto"/>
          <w:sz w:val="24"/>
          <w:szCs w:val="24"/>
          <w:lang w:val="en-US"/>
        </w:rPr>
        <w:t xml:space="preserve">Cell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lang w:val="en-US"/>
        </w:rPr>
        <w:t>assessed for viability using an MTT assay over a period of 24, 48 and 72 hours in the above conditions.</w:t>
      </w:r>
    </w:p>
    <w:p w14:paraId="7AB998A4" w14:textId="77777777" w:rsidR="002745E9" w:rsidRPr="007B1436" w:rsidRDefault="002745E9" w:rsidP="002745E9">
      <w:pPr>
        <w:pStyle w:val="Normal1"/>
        <w:spacing w:line="360" w:lineRule="auto"/>
        <w:rPr>
          <w:rFonts w:asciiTheme="minorHAnsi" w:hAnsiTheme="minorHAnsi"/>
          <w:color w:val="auto"/>
          <w:sz w:val="24"/>
          <w:szCs w:val="24"/>
          <w:lang w:val="en-US"/>
        </w:rPr>
      </w:pPr>
    </w:p>
    <w:p w14:paraId="3D21D260" w14:textId="77777777" w:rsidR="002745E9" w:rsidRPr="007B1436" w:rsidRDefault="002745E9" w:rsidP="002745E9">
      <w:pPr>
        <w:pStyle w:val="Normal1"/>
        <w:spacing w:line="360" w:lineRule="auto"/>
        <w:rPr>
          <w:rFonts w:asciiTheme="minorHAnsi" w:hAnsiTheme="minorHAnsi"/>
          <w:color w:val="auto"/>
          <w:sz w:val="24"/>
          <w:szCs w:val="24"/>
        </w:rPr>
      </w:pPr>
      <w:r w:rsidRPr="007B1436">
        <w:rPr>
          <w:rFonts w:asciiTheme="minorHAnsi" w:hAnsiTheme="minorHAnsi"/>
          <w:color w:val="auto"/>
          <w:sz w:val="24"/>
          <w:szCs w:val="24"/>
        </w:rPr>
        <w:t xml:space="preserve">For cell conditions without fibrin, adhered cell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rPr>
        <w:t xml:space="preserve">recovered from the well plate using trypsin. Fibrin encapsulated cell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rPr>
        <w:t>recovered by mechanically agitating the gels using a sterile pipette tip and before addition of trypsin to recover cells before reseeding into a culture flask for 24 hours to allow ADSCs to adhere to tissue culture plastic. The following investigations were then performed:</w:t>
      </w:r>
    </w:p>
    <w:p w14:paraId="55907E05" w14:textId="77777777" w:rsidR="002745E9" w:rsidRPr="007B1436" w:rsidRDefault="002745E9" w:rsidP="002745E9">
      <w:pPr>
        <w:pStyle w:val="Normal1"/>
        <w:spacing w:line="360" w:lineRule="auto"/>
        <w:rPr>
          <w:rFonts w:asciiTheme="minorHAnsi" w:hAnsiTheme="minorHAnsi"/>
          <w:color w:val="auto"/>
          <w:sz w:val="24"/>
          <w:szCs w:val="24"/>
        </w:rPr>
      </w:pPr>
    </w:p>
    <w:p w14:paraId="233F7B28" w14:textId="017E7DFE" w:rsidR="002745E9" w:rsidRPr="007B1436" w:rsidRDefault="002745E9" w:rsidP="002745E9">
      <w:pPr>
        <w:pStyle w:val="Normal1"/>
        <w:numPr>
          <w:ilvl w:val="0"/>
          <w:numId w:val="6"/>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lang w:val="en-US"/>
        </w:rPr>
        <w:t>Fluorescence-activated cell sorting (FACS) to assess the effect of culture conditions on cell surface antigens. The antigens which were  assessed were:</w:t>
      </w:r>
      <w:r w:rsidRPr="007B1436">
        <w:rPr>
          <w:rFonts w:asciiTheme="minorHAnsi" w:hAnsiTheme="minorHAnsi"/>
          <w:color w:val="auto"/>
          <w:sz w:val="24"/>
          <w:szCs w:val="24"/>
        </w:rPr>
        <w:t xml:space="preserve"> CD90, CD73, CD14, CD105, CD31, CD34, CD45, CD29, HLADR, CD13 and CD36</w:t>
      </w:r>
      <w:r w:rsidR="00DF0057">
        <w:rPr>
          <w:rFonts w:asciiTheme="minorHAnsi" w:hAnsiTheme="minorHAnsi"/>
          <w:color w:val="auto"/>
          <w:sz w:val="24"/>
          <w:szCs w:val="24"/>
        </w:rPr>
        <w:t xml:space="preserve">; this was kindly performed by </w:t>
      </w:r>
      <w:r w:rsidR="00DF0057" w:rsidRPr="007B1436">
        <w:rPr>
          <w:rFonts w:asciiTheme="minorHAnsi" w:hAnsiTheme="minorHAnsi"/>
          <w:color w:val="auto"/>
          <w:sz w:val="24"/>
          <w:szCs w:val="24"/>
        </w:rPr>
        <w:t>M</w:t>
      </w:r>
      <w:r w:rsidR="00DF0057" w:rsidRPr="007B1436">
        <w:rPr>
          <w:rFonts w:asciiTheme="minorHAnsi" w:hAnsiTheme="minorHAnsi"/>
          <w:bCs/>
          <w:color w:val="auto"/>
        </w:rPr>
        <w:t>é</w:t>
      </w:r>
      <w:r w:rsidR="00DF0057" w:rsidRPr="007B1436">
        <w:rPr>
          <w:rFonts w:asciiTheme="minorHAnsi" w:hAnsiTheme="minorHAnsi"/>
          <w:color w:val="auto"/>
          <w:sz w:val="24"/>
          <w:szCs w:val="24"/>
        </w:rPr>
        <w:t>lanie Gadelorge.</w:t>
      </w:r>
    </w:p>
    <w:p w14:paraId="5564723D" w14:textId="77777777" w:rsidR="002745E9" w:rsidRPr="007B1436" w:rsidRDefault="002745E9" w:rsidP="002745E9">
      <w:pPr>
        <w:pStyle w:val="Normal1"/>
        <w:spacing w:line="360" w:lineRule="auto"/>
        <w:rPr>
          <w:rFonts w:asciiTheme="minorHAnsi" w:hAnsiTheme="minorHAnsi"/>
          <w:color w:val="auto"/>
          <w:sz w:val="24"/>
          <w:szCs w:val="24"/>
          <w:lang w:val="en-US"/>
        </w:rPr>
      </w:pPr>
      <w:r w:rsidRPr="007B1436">
        <w:rPr>
          <w:rFonts w:asciiTheme="minorHAnsi" w:hAnsiTheme="minorHAnsi"/>
          <w:color w:val="auto"/>
          <w:sz w:val="24"/>
          <w:szCs w:val="24"/>
          <w:lang w:val="en-US"/>
        </w:rPr>
        <w:t xml:space="preserve"> </w:t>
      </w:r>
    </w:p>
    <w:p w14:paraId="097F7DA8" w14:textId="77777777" w:rsidR="002745E9" w:rsidRPr="007B1436" w:rsidRDefault="002745E9" w:rsidP="002745E9">
      <w:pPr>
        <w:pStyle w:val="Normal1"/>
        <w:numPr>
          <w:ilvl w:val="0"/>
          <w:numId w:val="6"/>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rPr>
        <w:t xml:space="preserve">A differentiation study to assess whether ADSCs retain their ability to differentiate into different lineages, namely adipose and osteoblast cells, after encapsulation in fibrin and culture in </w:t>
      </w:r>
      <w:r w:rsidRPr="007B1436">
        <w:rPr>
          <w:rFonts w:asciiTheme="minorHAnsi" w:hAnsiTheme="minorHAnsi"/>
          <w:color w:val="auto"/>
          <w:sz w:val="24"/>
          <w:szCs w:val="24"/>
          <w:lang w:val="en-US"/>
        </w:rPr>
        <w:t xml:space="preserve">transport conditions at </w:t>
      </w:r>
      <w:r w:rsidRPr="007B1436">
        <w:rPr>
          <w:rFonts w:asciiTheme="minorHAnsi" w:hAnsiTheme="minorHAnsi"/>
          <w:color w:val="auto"/>
          <w:sz w:val="24"/>
          <w:szCs w:val="24"/>
        </w:rPr>
        <w:t>37</w:t>
      </w:r>
      <w:r w:rsidRPr="007B1436">
        <w:rPr>
          <w:rFonts w:asciiTheme="minorHAnsi" w:hAnsiTheme="minorHAnsi"/>
          <w:color w:val="auto"/>
          <w:sz w:val="24"/>
          <w:szCs w:val="24"/>
          <w:lang w:val="en-US"/>
        </w:rPr>
        <w:t>°C or ambient temperatures (</w:t>
      </w:r>
      <w:r w:rsidRPr="007B1436">
        <w:rPr>
          <w:rFonts w:asciiTheme="minorHAnsi" w:hAnsiTheme="minorHAnsi" w:cs="Times New Roman"/>
          <w:color w:val="auto"/>
          <w:sz w:val="24"/>
          <w:szCs w:val="24"/>
          <w:lang w:val="en-US"/>
        </w:rPr>
        <w:t>~</w:t>
      </w:r>
      <w:r w:rsidRPr="007B1436">
        <w:rPr>
          <w:rFonts w:asciiTheme="minorHAnsi" w:hAnsiTheme="minorHAnsi"/>
          <w:color w:val="auto"/>
          <w:sz w:val="24"/>
          <w:szCs w:val="24"/>
        </w:rPr>
        <w:t>22</w:t>
      </w:r>
      <w:r w:rsidRPr="007B1436">
        <w:rPr>
          <w:rFonts w:asciiTheme="minorHAnsi" w:hAnsiTheme="minorHAnsi"/>
          <w:color w:val="auto"/>
          <w:sz w:val="24"/>
          <w:szCs w:val="24"/>
          <w:lang w:val="en-US"/>
        </w:rPr>
        <w:t>°C) supplemented with 5% CO</w:t>
      </w:r>
      <w:r w:rsidRPr="007B1436">
        <w:rPr>
          <w:rFonts w:asciiTheme="minorHAnsi" w:hAnsiTheme="minorHAnsi"/>
          <w:color w:val="auto"/>
          <w:sz w:val="24"/>
          <w:szCs w:val="24"/>
          <w:vertAlign w:val="subscript"/>
          <w:lang w:val="en-US"/>
        </w:rPr>
        <w:t>2</w:t>
      </w:r>
      <w:r w:rsidRPr="007B1436">
        <w:rPr>
          <w:rFonts w:asciiTheme="minorHAnsi" w:hAnsiTheme="minorHAnsi"/>
          <w:color w:val="auto"/>
          <w:sz w:val="24"/>
          <w:szCs w:val="24"/>
          <w:lang w:val="en-US"/>
        </w:rPr>
        <w:t xml:space="preserve">. Cells were assessed by further culture in adipogenic culture media or osteoblast induction media and cell surface markers assessed; this was investigated by </w:t>
      </w:r>
      <w:r w:rsidRPr="007B1436">
        <w:rPr>
          <w:rFonts w:asciiTheme="minorHAnsi" w:hAnsiTheme="minorHAnsi"/>
          <w:color w:val="auto"/>
          <w:sz w:val="24"/>
          <w:szCs w:val="24"/>
        </w:rPr>
        <w:t>M</w:t>
      </w:r>
      <w:r w:rsidRPr="007B1436">
        <w:rPr>
          <w:rFonts w:asciiTheme="minorHAnsi" w:hAnsiTheme="minorHAnsi"/>
          <w:bCs/>
          <w:color w:val="auto"/>
        </w:rPr>
        <w:t>é</w:t>
      </w:r>
      <w:r w:rsidRPr="007B1436">
        <w:rPr>
          <w:rFonts w:asciiTheme="minorHAnsi" w:hAnsiTheme="minorHAnsi"/>
          <w:color w:val="auto"/>
          <w:sz w:val="24"/>
          <w:szCs w:val="24"/>
        </w:rPr>
        <w:t>lanie Gadelorge.</w:t>
      </w:r>
    </w:p>
    <w:p w14:paraId="7B04544B" w14:textId="77777777" w:rsidR="002745E9" w:rsidRPr="007B1436" w:rsidRDefault="002745E9" w:rsidP="002745E9">
      <w:pPr>
        <w:pStyle w:val="Normal1"/>
        <w:spacing w:line="360" w:lineRule="auto"/>
        <w:rPr>
          <w:rFonts w:asciiTheme="minorHAnsi" w:hAnsiTheme="minorHAnsi"/>
          <w:color w:val="auto"/>
          <w:sz w:val="24"/>
          <w:szCs w:val="24"/>
        </w:rPr>
      </w:pPr>
    </w:p>
    <w:p w14:paraId="7022BF46" w14:textId="77777777" w:rsidR="002745E9" w:rsidRPr="007B1436" w:rsidRDefault="002745E9" w:rsidP="002745E9">
      <w:pPr>
        <w:pStyle w:val="Normal1"/>
        <w:numPr>
          <w:ilvl w:val="0"/>
          <w:numId w:val="6"/>
        </w:numPr>
        <w:spacing w:line="360" w:lineRule="auto"/>
        <w:rPr>
          <w:rFonts w:asciiTheme="minorHAnsi" w:hAnsiTheme="minorHAnsi"/>
          <w:color w:val="auto"/>
          <w:sz w:val="24"/>
          <w:szCs w:val="24"/>
          <w:lang w:val="en-US"/>
        </w:rPr>
      </w:pPr>
      <w:r w:rsidRPr="007B1436">
        <w:rPr>
          <w:rFonts w:asciiTheme="minorHAnsi" w:hAnsiTheme="minorHAnsi"/>
          <w:color w:val="auto"/>
          <w:sz w:val="24"/>
          <w:szCs w:val="24"/>
        </w:rPr>
        <w:t>To investigate the migration potential of these cells to a wound bed, fibrin clots stored in an incubator at 37</w:t>
      </w:r>
      <w:r w:rsidRPr="007B1436">
        <w:rPr>
          <w:rFonts w:asciiTheme="minorHAnsi" w:hAnsiTheme="minorHAnsi"/>
          <w:color w:val="auto"/>
          <w:sz w:val="24"/>
          <w:szCs w:val="24"/>
          <w:lang w:val="en-US"/>
        </w:rPr>
        <w:t>°C with 5% CO</w:t>
      </w:r>
      <w:r w:rsidRPr="007B1436">
        <w:rPr>
          <w:rFonts w:asciiTheme="minorHAnsi" w:hAnsiTheme="minorHAnsi"/>
          <w:color w:val="auto"/>
          <w:sz w:val="24"/>
          <w:szCs w:val="24"/>
          <w:vertAlign w:val="subscript"/>
          <w:lang w:val="en-US"/>
        </w:rPr>
        <w:t>2</w:t>
      </w:r>
      <w:r w:rsidRPr="007B1436">
        <w:rPr>
          <w:rFonts w:asciiTheme="minorHAnsi" w:hAnsiTheme="minorHAnsi"/>
          <w:color w:val="auto"/>
          <w:sz w:val="24"/>
          <w:szCs w:val="24"/>
          <w:lang w:val="en-US"/>
        </w:rPr>
        <w:t xml:space="preserve"> or transport conditions at ambient temperatures (</w:t>
      </w:r>
      <w:r w:rsidRPr="007B1436">
        <w:rPr>
          <w:rFonts w:asciiTheme="minorHAnsi" w:hAnsiTheme="minorHAnsi" w:cs="Times New Roman"/>
          <w:color w:val="auto"/>
          <w:sz w:val="24"/>
          <w:szCs w:val="24"/>
          <w:lang w:val="en-US"/>
        </w:rPr>
        <w:t>~</w:t>
      </w:r>
      <w:r w:rsidRPr="007B1436">
        <w:rPr>
          <w:rFonts w:asciiTheme="minorHAnsi" w:hAnsiTheme="minorHAnsi"/>
          <w:color w:val="auto"/>
          <w:sz w:val="24"/>
          <w:szCs w:val="24"/>
        </w:rPr>
        <w:t>22</w:t>
      </w:r>
      <w:r w:rsidRPr="007B1436">
        <w:rPr>
          <w:rFonts w:asciiTheme="minorHAnsi" w:hAnsiTheme="minorHAnsi"/>
          <w:color w:val="auto"/>
          <w:sz w:val="24"/>
          <w:szCs w:val="24"/>
          <w:lang w:val="en-US"/>
        </w:rPr>
        <w:t>°C) supplemented with 5% CO</w:t>
      </w:r>
      <w:r w:rsidRPr="007B1436">
        <w:rPr>
          <w:rFonts w:asciiTheme="minorHAnsi" w:hAnsiTheme="minorHAnsi"/>
          <w:color w:val="auto"/>
          <w:sz w:val="24"/>
          <w:szCs w:val="24"/>
          <w:vertAlign w:val="subscript"/>
          <w:lang w:val="en-US"/>
        </w:rPr>
        <w:t>2</w:t>
      </w:r>
      <w:r w:rsidRPr="007B1436">
        <w:rPr>
          <w:rFonts w:asciiTheme="minorHAnsi" w:hAnsiTheme="minorHAnsi"/>
          <w:color w:val="auto"/>
          <w:sz w:val="24"/>
          <w:szCs w:val="24"/>
          <w:lang w:val="en-US"/>
        </w:rPr>
        <w:t xml:space="preserve"> for 48 hour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lang w:val="en-US"/>
        </w:rPr>
        <w:t xml:space="preserve">placed onto de-epidermised dermis. These sample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lang w:val="en-US"/>
        </w:rPr>
        <w:t xml:space="preserve">imaged using confocal microscopy for up to 14 days to determine whether cells would migrate from the fibrin clot to the dermis. ADSCs </w:t>
      </w:r>
      <w:r w:rsidRPr="007B1436">
        <w:rPr>
          <w:rFonts w:asciiTheme="minorHAnsi" w:eastAsiaTheme="minorEastAsia" w:hAnsiTheme="minorHAnsi" w:cstheme="minorBidi"/>
          <w:color w:val="auto"/>
          <w:sz w:val="24"/>
          <w:szCs w:val="24"/>
        </w:rPr>
        <w:t xml:space="preserve">were </w:t>
      </w:r>
      <w:r w:rsidRPr="007B1436">
        <w:rPr>
          <w:rFonts w:asciiTheme="minorHAnsi" w:hAnsiTheme="minorHAnsi"/>
          <w:color w:val="auto"/>
          <w:sz w:val="24"/>
          <w:szCs w:val="24"/>
          <w:lang w:val="en-US"/>
        </w:rPr>
        <w:t xml:space="preserve">labeled with fluorescent lentiviral particles for the purpose of imaging. Constructs were imaged with the help of </w:t>
      </w:r>
      <w:r w:rsidRPr="007B1436">
        <w:rPr>
          <w:rFonts w:asciiTheme="minorHAnsi" w:hAnsiTheme="minorHAnsi"/>
          <w:color w:val="auto"/>
          <w:sz w:val="24"/>
          <w:szCs w:val="24"/>
        </w:rPr>
        <w:t>M</w:t>
      </w:r>
      <w:r w:rsidRPr="007B1436">
        <w:rPr>
          <w:rFonts w:asciiTheme="minorHAnsi" w:hAnsiTheme="minorHAnsi"/>
          <w:bCs/>
          <w:color w:val="auto"/>
        </w:rPr>
        <w:t>é</w:t>
      </w:r>
      <w:r w:rsidRPr="007B1436">
        <w:rPr>
          <w:rFonts w:asciiTheme="minorHAnsi" w:hAnsiTheme="minorHAnsi"/>
          <w:color w:val="auto"/>
          <w:sz w:val="24"/>
          <w:szCs w:val="24"/>
        </w:rPr>
        <w:t>lanie Gadelorge and Corinne Bareau, StromaLab, Inserm, Toulouse, France).</w:t>
      </w:r>
    </w:p>
    <w:p w14:paraId="0010CE5B" w14:textId="77777777" w:rsidR="002745E9" w:rsidRPr="007B1436" w:rsidRDefault="002745E9" w:rsidP="002745E9">
      <w:pPr>
        <w:rPr>
          <w:rFonts w:asciiTheme="minorHAnsi" w:hAnsiTheme="minorHAnsi"/>
        </w:rPr>
      </w:pPr>
    </w:p>
    <w:p w14:paraId="1FC91828" w14:textId="77777777" w:rsidR="002745E9" w:rsidRPr="007B1436" w:rsidRDefault="002745E9" w:rsidP="002745E9">
      <w:pPr>
        <w:rPr>
          <w:rFonts w:asciiTheme="minorHAnsi" w:hAnsiTheme="minorHAnsi"/>
          <w:u w:val="single"/>
        </w:rPr>
      </w:pPr>
      <w:r w:rsidRPr="007B1436">
        <w:rPr>
          <w:rFonts w:asciiTheme="minorHAnsi" w:hAnsiTheme="minorHAnsi"/>
          <w:u w:val="single"/>
        </w:rPr>
        <w:t>Fluorescent Lentiviral labelling of cells:</w:t>
      </w:r>
    </w:p>
    <w:p w14:paraId="00B078A0" w14:textId="77777777" w:rsidR="002745E9" w:rsidRPr="007B1436" w:rsidRDefault="002745E9" w:rsidP="002745E9">
      <w:pPr>
        <w:rPr>
          <w:rFonts w:asciiTheme="minorHAnsi" w:hAnsiTheme="minorHAnsi"/>
          <w:lang w:val="en-US"/>
        </w:rPr>
      </w:pPr>
      <w:r w:rsidRPr="007B1436">
        <w:rPr>
          <w:rFonts w:asciiTheme="minorHAnsi" w:hAnsiTheme="minorHAnsi"/>
        </w:rPr>
        <w:t>Cells were counted and lentiviral particles tagged with red fluorescent protein were thawed from -80</w:t>
      </w:r>
      <w:r w:rsidRPr="007B1436">
        <w:rPr>
          <w:rFonts w:asciiTheme="minorHAnsi" w:hAnsiTheme="minorHAnsi"/>
          <w:lang w:val="en-US"/>
        </w:rPr>
        <w:t>°C. Lentiviral particles were diluted to yield 200,000 particles per cell in 500µl of serum free cell media.</w:t>
      </w:r>
    </w:p>
    <w:p w14:paraId="0D1034D2" w14:textId="77777777" w:rsidR="002745E9" w:rsidRPr="007B1436" w:rsidRDefault="002745E9" w:rsidP="002745E9">
      <w:pPr>
        <w:ind w:firstLine="720"/>
        <w:rPr>
          <w:rFonts w:asciiTheme="minorHAnsi" w:hAnsiTheme="minorHAnsi"/>
        </w:rPr>
      </w:pPr>
      <w:r w:rsidRPr="007B1436">
        <w:rPr>
          <w:rFonts w:asciiTheme="minorHAnsi" w:hAnsiTheme="minorHAnsi"/>
        </w:rPr>
        <w:t>The viral suspension was added to the cells with protamine sulphate at 20</w:t>
      </w:r>
      <w:r w:rsidRPr="007B1436">
        <w:rPr>
          <w:rFonts w:asciiTheme="minorHAnsi" w:hAnsiTheme="minorHAnsi"/>
          <w:lang w:val="en-US"/>
        </w:rPr>
        <w:t>µg/ml to improve the rate of viral transduction and cells incubated for 10 hours at 37</w:t>
      </w:r>
      <w:r w:rsidRPr="007B1436">
        <w:rPr>
          <w:rFonts w:asciiTheme="minorHAnsi" w:hAnsiTheme="minorHAnsi"/>
        </w:rPr>
        <w:t xml:space="preserve">°C. After incubation, culture medium was removed and cells washed with serum free media to remove excess particles. Cell media with serum was then replaced and cultured as normal. ADSCs were kindly prepared using this method by Anne Prel, StromaLab, Inserm, Toulouse, France. </w:t>
      </w:r>
    </w:p>
    <w:p w14:paraId="41C71396" w14:textId="77777777" w:rsidR="002745E9" w:rsidRPr="007B1436" w:rsidRDefault="002745E9" w:rsidP="002745E9">
      <w:pPr>
        <w:pStyle w:val="Normal1"/>
        <w:spacing w:line="360" w:lineRule="auto"/>
        <w:rPr>
          <w:rFonts w:asciiTheme="minorHAnsi" w:hAnsiTheme="minorHAnsi"/>
          <w:color w:val="auto"/>
          <w:sz w:val="24"/>
          <w:szCs w:val="24"/>
        </w:rPr>
      </w:pPr>
    </w:p>
    <w:p w14:paraId="0D4748C9" w14:textId="77777777" w:rsidR="002745E9" w:rsidRPr="007B1436" w:rsidRDefault="002745E9" w:rsidP="002745E9">
      <w:pPr>
        <w:pStyle w:val="Normal1"/>
        <w:spacing w:line="360" w:lineRule="auto"/>
        <w:rPr>
          <w:rFonts w:asciiTheme="minorHAnsi" w:hAnsiTheme="minorHAnsi"/>
          <w:color w:val="auto"/>
          <w:sz w:val="24"/>
          <w:szCs w:val="24"/>
        </w:rPr>
      </w:pPr>
      <w:r w:rsidRPr="007B1436">
        <w:rPr>
          <w:rFonts w:asciiTheme="minorHAnsi" w:hAnsiTheme="minorHAnsi"/>
          <w:color w:val="auto"/>
          <w:sz w:val="24"/>
          <w:szCs w:val="24"/>
        </w:rPr>
        <w:t>All cells were incorporated into fibrin clots under either transport or incubated conditions. Then 48 hours post seeding, gels were removed from the well plate and placed onto de-epidermised dermis, prepared as above.</w:t>
      </w:r>
    </w:p>
    <w:p w14:paraId="02BFF661" w14:textId="43B44DB3" w:rsidR="002745E9" w:rsidRPr="00D32174" w:rsidRDefault="002745E9" w:rsidP="00D32174">
      <w:pPr>
        <w:pStyle w:val="Heading2"/>
        <w:rPr>
          <w:color w:val="auto"/>
        </w:rPr>
      </w:pPr>
      <w:r w:rsidRPr="007B1436">
        <w:br w:type="column"/>
      </w:r>
      <w:bookmarkStart w:id="179" w:name="_Toc358625807"/>
      <w:bookmarkStart w:id="180" w:name="_Toc362554042"/>
      <w:r w:rsidRPr="00D32174">
        <w:rPr>
          <w:color w:val="auto"/>
        </w:rPr>
        <w:t>Results:</w:t>
      </w:r>
      <w:bookmarkEnd w:id="179"/>
      <w:bookmarkEnd w:id="180"/>
    </w:p>
    <w:p w14:paraId="195B92ED" w14:textId="77777777" w:rsidR="002745E9" w:rsidRPr="007B1436" w:rsidRDefault="002745E9" w:rsidP="002745E9">
      <w:pPr>
        <w:rPr>
          <w:rStyle w:val="Heading2Char"/>
          <w:rFonts w:asciiTheme="minorHAnsi" w:hAnsiTheme="minorHAnsi"/>
          <w:b w:val="0"/>
          <w:color w:val="auto"/>
        </w:rPr>
      </w:pPr>
    </w:p>
    <w:p w14:paraId="69203D9A"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The aim of this chapter was to assess cells in the following conditions, however due to lack of cells recovered from experiments or samples lost to infection, not all experiments could be performed.</w:t>
      </w:r>
    </w:p>
    <w:tbl>
      <w:tblPr>
        <w:tblStyle w:val="TableGrid"/>
        <w:tblpPr w:leftFromText="180" w:rightFromText="180" w:vertAnchor="page" w:horzAnchor="page" w:tblpX="1546" w:tblpY="5041"/>
        <w:tblW w:w="0" w:type="auto"/>
        <w:tblLook w:val="04A0" w:firstRow="1" w:lastRow="0" w:firstColumn="1" w:lastColumn="0" w:noHBand="0" w:noVBand="1"/>
      </w:tblPr>
      <w:tblGrid>
        <w:gridCol w:w="2139"/>
        <w:gridCol w:w="1625"/>
        <w:gridCol w:w="1566"/>
        <w:gridCol w:w="1625"/>
        <w:gridCol w:w="1567"/>
      </w:tblGrid>
      <w:tr w:rsidR="002745E9" w:rsidRPr="007B1436" w14:paraId="47239467" w14:textId="77777777" w:rsidTr="007B1436">
        <w:tc>
          <w:tcPr>
            <w:tcW w:w="2139" w:type="dxa"/>
          </w:tcPr>
          <w:p w14:paraId="14E833EF" w14:textId="77777777" w:rsidR="002745E9" w:rsidRPr="007B1436" w:rsidRDefault="002745E9" w:rsidP="007B1436">
            <w:pPr>
              <w:rPr>
                <w:rStyle w:val="Heading2Char"/>
                <w:rFonts w:asciiTheme="minorHAnsi" w:hAnsiTheme="minorHAnsi"/>
                <w:b w:val="0"/>
                <w:color w:val="auto"/>
                <w:sz w:val="24"/>
                <w:szCs w:val="24"/>
              </w:rPr>
            </w:pPr>
          </w:p>
        </w:tc>
        <w:tc>
          <w:tcPr>
            <w:tcW w:w="3191" w:type="dxa"/>
            <w:gridSpan w:val="2"/>
          </w:tcPr>
          <w:p w14:paraId="2B1D1C63" w14:textId="77777777" w:rsidR="002745E9" w:rsidRPr="007B1436" w:rsidRDefault="002745E9" w:rsidP="007B1436">
            <w:pPr>
              <w:rPr>
                <w:rStyle w:val="Heading2Char"/>
                <w:rFonts w:asciiTheme="minorHAnsi" w:hAnsiTheme="minorHAnsi"/>
                <w:b w:val="0"/>
                <w:bCs w:val="0"/>
                <w:color w:val="auto"/>
                <w:sz w:val="24"/>
                <w:szCs w:val="24"/>
                <w:lang w:val="en-US"/>
              </w:rPr>
            </w:pPr>
            <w:r w:rsidRPr="007B1436">
              <w:rPr>
                <w:rFonts w:asciiTheme="minorHAnsi" w:hAnsiTheme="minorHAnsi"/>
              </w:rPr>
              <w:t>37</w:t>
            </w:r>
            <w:r w:rsidRPr="007B1436">
              <w:rPr>
                <w:rFonts w:asciiTheme="minorHAnsi" w:hAnsiTheme="minorHAnsi"/>
                <w:lang w:val="en-US"/>
              </w:rPr>
              <w:t>°C with 5% CO</w:t>
            </w:r>
            <w:r w:rsidRPr="007B1436">
              <w:rPr>
                <w:rFonts w:asciiTheme="minorHAnsi" w:hAnsiTheme="minorHAnsi"/>
                <w:vertAlign w:val="subscript"/>
                <w:lang w:val="en-US"/>
              </w:rPr>
              <w:t>2</w:t>
            </w:r>
          </w:p>
        </w:tc>
        <w:tc>
          <w:tcPr>
            <w:tcW w:w="3192" w:type="dxa"/>
            <w:gridSpan w:val="2"/>
          </w:tcPr>
          <w:p w14:paraId="16D6BD29" w14:textId="77777777" w:rsidR="002745E9" w:rsidRPr="007B1436" w:rsidRDefault="002745E9" w:rsidP="007B1436">
            <w:pPr>
              <w:rPr>
                <w:rStyle w:val="Heading2Char"/>
                <w:rFonts w:asciiTheme="minorHAnsi" w:hAnsiTheme="minorHAnsi"/>
                <w:b w:val="0"/>
                <w:color w:val="auto"/>
                <w:sz w:val="24"/>
                <w:szCs w:val="24"/>
              </w:rPr>
            </w:pPr>
            <w:r w:rsidRPr="007B1436">
              <w:rPr>
                <w:rFonts w:asciiTheme="minorHAnsi" w:hAnsiTheme="minorHAnsi"/>
              </w:rPr>
              <w:t>22</w:t>
            </w:r>
            <w:r w:rsidRPr="007B1436">
              <w:rPr>
                <w:rFonts w:asciiTheme="minorHAnsi" w:hAnsiTheme="minorHAnsi"/>
                <w:lang w:val="en-US"/>
              </w:rPr>
              <w:t>°C with 5% CO</w:t>
            </w:r>
            <w:r w:rsidRPr="007B1436">
              <w:rPr>
                <w:rFonts w:asciiTheme="minorHAnsi" w:hAnsiTheme="minorHAnsi"/>
                <w:vertAlign w:val="subscript"/>
                <w:lang w:val="en-US"/>
              </w:rPr>
              <w:t>2</w:t>
            </w:r>
          </w:p>
        </w:tc>
      </w:tr>
      <w:tr w:rsidR="002745E9" w:rsidRPr="007B1436" w14:paraId="005981C2" w14:textId="77777777" w:rsidTr="007B1436">
        <w:tc>
          <w:tcPr>
            <w:tcW w:w="2139" w:type="dxa"/>
          </w:tcPr>
          <w:p w14:paraId="3B010A56" w14:textId="77777777" w:rsidR="002745E9" w:rsidRPr="007B1436" w:rsidRDefault="002745E9" w:rsidP="007B1436">
            <w:pPr>
              <w:rPr>
                <w:rStyle w:val="Heading2Char"/>
                <w:rFonts w:asciiTheme="minorHAnsi" w:hAnsiTheme="minorHAnsi"/>
                <w:b w:val="0"/>
                <w:color w:val="auto"/>
                <w:sz w:val="24"/>
                <w:szCs w:val="24"/>
              </w:rPr>
            </w:pPr>
          </w:p>
        </w:tc>
        <w:tc>
          <w:tcPr>
            <w:tcW w:w="1625" w:type="dxa"/>
          </w:tcPr>
          <w:p w14:paraId="31F653B1"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Without fibrin</w:t>
            </w:r>
          </w:p>
        </w:tc>
        <w:tc>
          <w:tcPr>
            <w:tcW w:w="1566" w:type="dxa"/>
          </w:tcPr>
          <w:p w14:paraId="51F58DF5"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With fibrin</w:t>
            </w:r>
          </w:p>
        </w:tc>
        <w:tc>
          <w:tcPr>
            <w:tcW w:w="1625" w:type="dxa"/>
          </w:tcPr>
          <w:p w14:paraId="5453D5FB"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Without fibrin</w:t>
            </w:r>
          </w:p>
        </w:tc>
        <w:tc>
          <w:tcPr>
            <w:tcW w:w="1567" w:type="dxa"/>
          </w:tcPr>
          <w:p w14:paraId="2F44E031"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With fibrin</w:t>
            </w:r>
          </w:p>
        </w:tc>
      </w:tr>
      <w:tr w:rsidR="002745E9" w:rsidRPr="007B1436" w14:paraId="58C906BC" w14:textId="77777777" w:rsidTr="007B1436">
        <w:tc>
          <w:tcPr>
            <w:tcW w:w="2139" w:type="dxa"/>
          </w:tcPr>
          <w:p w14:paraId="04D3ADAC"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Cell viability in fibrin clots</w:t>
            </w:r>
          </w:p>
        </w:tc>
        <w:tc>
          <w:tcPr>
            <w:tcW w:w="1625" w:type="dxa"/>
          </w:tcPr>
          <w:p w14:paraId="47BA49D2"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Not tested</w:t>
            </w:r>
          </w:p>
        </w:tc>
        <w:tc>
          <w:tcPr>
            <w:tcW w:w="1566" w:type="dxa"/>
          </w:tcPr>
          <w:p w14:paraId="50AED730"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625" w:type="dxa"/>
          </w:tcPr>
          <w:p w14:paraId="5E823496"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Not tested</w:t>
            </w:r>
          </w:p>
        </w:tc>
        <w:tc>
          <w:tcPr>
            <w:tcW w:w="1567" w:type="dxa"/>
          </w:tcPr>
          <w:p w14:paraId="44284AC3"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r>
      <w:tr w:rsidR="002745E9" w:rsidRPr="007B1436" w14:paraId="432F3289" w14:textId="77777777" w:rsidTr="007B1436">
        <w:tc>
          <w:tcPr>
            <w:tcW w:w="2139" w:type="dxa"/>
          </w:tcPr>
          <w:p w14:paraId="331449B7"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Differentiation potential</w:t>
            </w:r>
          </w:p>
        </w:tc>
        <w:tc>
          <w:tcPr>
            <w:tcW w:w="1625" w:type="dxa"/>
          </w:tcPr>
          <w:p w14:paraId="2C5CCF24"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566" w:type="dxa"/>
          </w:tcPr>
          <w:p w14:paraId="7F8373DD"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625" w:type="dxa"/>
          </w:tcPr>
          <w:p w14:paraId="7100D2AE"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Lack of cells</w:t>
            </w:r>
          </w:p>
        </w:tc>
        <w:tc>
          <w:tcPr>
            <w:tcW w:w="1567" w:type="dxa"/>
          </w:tcPr>
          <w:p w14:paraId="479F3E8B"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Lack of cells</w:t>
            </w:r>
          </w:p>
        </w:tc>
      </w:tr>
      <w:tr w:rsidR="002745E9" w:rsidRPr="007B1436" w14:paraId="44B100F0" w14:textId="77777777" w:rsidTr="007B1436">
        <w:tc>
          <w:tcPr>
            <w:tcW w:w="2139" w:type="dxa"/>
          </w:tcPr>
          <w:p w14:paraId="04B29C06"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FACS</w:t>
            </w:r>
          </w:p>
        </w:tc>
        <w:tc>
          <w:tcPr>
            <w:tcW w:w="1625" w:type="dxa"/>
          </w:tcPr>
          <w:p w14:paraId="53183505"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566" w:type="dxa"/>
          </w:tcPr>
          <w:p w14:paraId="62B6EC69"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625" w:type="dxa"/>
          </w:tcPr>
          <w:p w14:paraId="1E98720E"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567" w:type="dxa"/>
          </w:tcPr>
          <w:p w14:paraId="595C4ADE"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r>
      <w:tr w:rsidR="002745E9" w:rsidRPr="007B1436" w14:paraId="70EF2560" w14:textId="77777777" w:rsidTr="007B1436">
        <w:tc>
          <w:tcPr>
            <w:tcW w:w="2139" w:type="dxa"/>
          </w:tcPr>
          <w:p w14:paraId="557DCC4E"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Theme="minorHAnsi" w:hAnsiTheme="minorHAnsi"/>
                <w:b w:val="0"/>
                <w:color w:val="auto"/>
                <w:sz w:val="24"/>
                <w:szCs w:val="24"/>
              </w:rPr>
              <w:t>Cell migration to de-epidermised dermis after fibrin encapsulation</w:t>
            </w:r>
          </w:p>
        </w:tc>
        <w:tc>
          <w:tcPr>
            <w:tcW w:w="1625" w:type="dxa"/>
          </w:tcPr>
          <w:p w14:paraId="5613B35C"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566" w:type="dxa"/>
          </w:tcPr>
          <w:p w14:paraId="4CD4C742"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625" w:type="dxa"/>
          </w:tcPr>
          <w:p w14:paraId="19ED0BF7" w14:textId="77777777" w:rsidR="002745E9"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tc>
        <w:tc>
          <w:tcPr>
            <w:tcW w:w="1567" w:type="dxa"/>
          </w:tcPr>
          <w:p w14:paraId="35F0C62B" w14:textId="000D84D7" w:rsidR="007B1436" w:rsidRPr="007B1436" w:rsidRDefault="002745E9" w:rsidP="007B1436">
            <w:pPr>
              <w:rPr>
                <w:rStyle w:val="Heading2Char"/>
                <w:rFonts w:asciiTheme="minorHAnsi" w:hAnsiTheme="minorHAnsi"/>
                <w:b w:val="0"/>
                <w:color w:val="auto"/>
                <w:sz w:val="24"/>
                <w:szCs w:val="24"/>
              </w:rPr>
            </w:pPr>
            <w:r w:rsidRPr="007B1436">
              <w:rPr>
                <w:rStyle w:val="Heading2Char"/>
                <w:rFonts w:ascii="Menlo Regular" w:hAnsi="Menlo Regular" w:cs="Menlo Regular"/>
                <w:b w:val="0"/>
                <w:color w:val="auto"/>
                <w:sz w:val="24"/>
                <w:szCs w:val="24"/>
              </w:rPr>
              <w:t>✔</w:t>
            </w:r>
          </w:p>
          <w:p w14:paraId="668E0F13" w14:textId="77777777" w:rsidR="007B1436" w:rsidRPr="007B1436" w:rsidRDefault="007B1436" w:rsidP="007B1436">
            <w:pPr>
              <w:rPr>
                <w:rFonts w:asciiTheme="minorHAnsi" w:hAnsiTheme="minorHAnsi"/>
              </w:rPr>
            </w:pPr>
          </w:p>
          <w:p w14:paraId="5D612A9F" w14:textId="77777777" w:rsidR="007B1436" w:rsidRPr="007B1436" w:rsidRDefault="007B1436" w:rsidP="007B1436">
            <w:pPr>
              <w:rPr>
                <w:rFonts w:asciiTheme="minorHAnsi" w:hAnsiTheme="minorHAnsi"/>
              </w:rPr>
            </w:pPr>
          </w:p>
          <w:p w14:paraId="511C82D1" w14:textId="77777777" w:rsidR="007B1436" w:rsidRPr="007B1436" w:rsidRDefault="007B1436" w:rsidP="007B1436">
            <w:pPr>
              <w:rPr>
                <w:rFonts w:asciiTheme="minorHAnsi" w:hAnsiTheme="minorHAnsi"/>
              </w:rPr>
            </w:pPr>
          </w:p>
          <w:p w14:paraId="21ADDBC3" w14:textId="73AD0EC5" w:rsidR="002745E9" w:rsidRPr="007B1436" w:rsidRDefault="002745E9" w:rsidP="007B1436">
            <w:pPr>
              <w:rPr>
                <w:rFonts w:asciiTheme="minorHAnsi" w:hAnsiTheme="minorHAnsi"/>
              </w:rPr>
            </w:pPr>
          </w:p>
        </w:tc>
      </w:tr>
    </w:tbl>
    <w:p w14:paraId="2179D833" w14:textId="77777777" w:rsidR="002745E9" w:rsidRPr="007B1436" w:rsidRDefault="002745E9" w:rsidP="002745E9">
      <w:pPr>
        <w:rPr>
          <w:rFonts w:asciiTheme="minorHAnsi" w:hAnsiTheme="minorHAnsi"/>
        </w:rPr>
      </w:pPr>
      <w:r w:rsidRPr="007B1436">
        <w:rPr>
          <w:rStyle w:val="Heading2Char"/>
          <w:rFonts w:asciiTheme="minorHAnsi" w:hAnsiTheme="minorHAnsi"/>
          <w:color w:val="auto"/>
        </w:rPr>
        <w:br w:type="column"/>
      </w:r>
    </w:p>
    <w:p w14:paraId="5A67EDF9" w14:textId="77777777" w:rsidR="002745E9" w:rsidRPr="007B1436" w:rsidRDefault="002745E9" w:rsidP="002745E9">
      <w:pPr>
        <w:pStyle w:val="Normal1"/>
        <w:rPr>
          <w:rFonts w:asciiTheme="minorHAnsi" w:hAnsiTheme="minorHAnsi"/>
          <w:color w:val="auto"/>
        </w:rPr>
      </w:pPr>
    </w:p>
    <w:tbl>
      <w:tblPr>
        <w:tblStyle w:val="TableGrid"/>
        <w:tblpPr w:leftFromText="180" w:rightFromText="180" w:vertAnchor="text" w:horzAnchor="page" w:tblpX="1729" w:tblpY="-162"/>
        <w:tblW w:w="8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745E9" w:rsidRPr="007B1436" w14:paraId="79AC0EEC" w14:textId="77777777" w:rsidTr="002745E9">
        <w:tc>
          <w:tcPr>
            <w:tcW w:w="8516" w:type="dxa"/>
          </w:tcPr>
          <w:p w14:paraId="6021544E"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114300" distB="114300" distL="114300" distR="114300" wp14:anchorId="77532A77" wp14:editId="4C910394">
                  <wp:extent cx="4581525" cy="2752725"/>
                  <wp:effectExtent l="0" t="0" r="0" b="0"/>
                  <wp:docPr id="22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1"/>
                          <a:srcRect/>
                          <a:stretch>
                            <a:fillRect/>
                          </a:stretch>
                        </pic:blipFill>
                        <pic:spPr>
                          <a:xfrm>
                            <a:off x="0" y="0"/>
                            <a:ext cx="4581525" cy="2752725"/>
                          </a:xfrm>
                          <a:prstGeom prst="rect">
                            <a:avLst/>
                          </a:prstGeom>
                          <a:ln/>
                        </pic:spPr>
                      </pic:pic>
                    </a:graphicData>
                  </a:graphic>
                </wp:inline>
              </w:drawing>
            </w:r>
          </w:p>
        </w:tc>
      </w:tr>
      <w:tr w:rsidR="002745E9" w:rsidRPr="007B1436" w14:paraId="05E86621" w14:textId="77777777" w:rsidTr="002745E9">
        <w:tc>
          <w:tcPr>
            <w:tcW w:w="8516" w:type="dxa"/>
          </w:tcPr>
          <w:p w14:paraId="58C564BA" w14:textId="77777777" w:rsidR="002745E9" w:rsidRPr="007B1436" w:rsidRDefault="002745E9" w:rsidP="002745E9">
            <w:pPr>
              <w:rPr>
                <w:rFonts w:asciiTheme="minorHAnsi" w:hAnsiTheme="minorHAnsi"/>
                <w:sz w:val="20"/>
                <w:szCs w:val="20"/>
              </w:rPr>
            </w:pPr>
            <w:r w:rsidRPr="007B1436">
              <w:rPr>
                <w:rFonts w:asciiTheme="minorHAnsi" w:hAnsiTheme="minorHAnsi"/>
                <w:sz w:val="20"/>
                <w:szCs w:val="20"/>
              </w:rPr>
              <w:t xml:space="preserve">Figure 1: MTT viability of ADSCs encapsulated in fibrin at 24, 48 and 72 hours post seeding. </w:t>
            </w:r>
          </w:p>
          <w:p w14:paraId="27B60A1D" w14:textId="6CB41A77" w:rsidR="002745E9" w:rsidRPr="007B1436" w:rsidRDefault="002745E9" w:rsidP="002745E9">
            <w:pPr>
              <w:rPr>
                <w:rFonts w:asciiTheme="minorHAnsi" w:hAnsiTheme="minorHAnsi"/>
                <w:sz w:val="20"/>
                <w:szCs w:val="20"/>
              </w:rPr>
            </w:pPr>
            <w:r w:rsidRPr="007B1436">
              <w:rPr>
                <w:rFonts w:asciiTheme="minorHAnsi" w:hAnsiTheme="minorHAnsi"/>
                <w:sz w:val="20"/>
                <w:szCs w:val="20"/>
              </w:rPr>
              <w:t xml:space="preserve">Different cell donors were used in the investigation, results are n=3. Error bars are +/- SEM. Data shown is n=3. </w:t>
            </w:r>
          </w:p>
          <w:p w14:paraId="0DAECC83" w14:textId="77777777" w:rsidR="002745E9" w:rsidRPr="007B1436" w:rsidRDefault="002745E9" w:rsidP="002745E9">
            <w:pPr>
              <w:rPr>
                <w:rFonts w:asciiTheme="minorHAnsi" w:hAnsiTheme="minorHAnsi"/>
                <w:sz w:val="20"/>
                <w:szCs w:val="20"/>
              </w:rPr>
            </w:pPr>
            <w:r w:rsidRPr="007B1436">
              <w:rPr>
                <w:rFonts w:asciiTheme="minorHAnsi" w:hAnsiTheme="minorHAnsi"/>
                <w:sz w:val="20"/>
                <w:szCs w:val="20"/>
              </w:rPr>
              <w:t>Percentage difference between the mean cell viability after culturing at different temperature conditions are as follows; when culturing at 22°C, donor 1 had a 65.5% variance in cell viability and donor 2 had a 108.7% variance in cell viability, both favouring culture conditions at 37°C. To p&lt;0.05 these variances were significantly different.</w:t>
            </w:r>
          </w:p>
        </w:tc>
      </w:tr>
    </w:tbl>
    <w:tbl>
      <w:tblPr>
        <w:tblStyle w:val="TableGrid"/>
        <w:tblW w:w="966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06"/>
        <w:gridCol w:w="4657"/>
      </w:tblGrid>
      <w:tr w:rsidR="002745E9" w:rsidRPr="007B1436" w14:paraId="2789FB55" w14:textId="77777777" w:rsidTr="00D32174">
        <w:trPr>
          <w:trHeight w:val="238"/>
        </w:trPr>
        <w:tc>
          <w:tcPr>
            <w:tcW w:w="5006" w:type="dxa"/>
          </w:tcPr>
          <w:p w14:paraId="3FA2BDBB"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37°C with 5% CO</w:t>
            </w:r>
            <w:r w:rsidRPr="007B1436">
              <w:rPr>
                <w:rFonts w:asciiTheme="minorHAnsi" w:hAnsiTheme="minorHAnsi"/>
                <w:color w:val="auto"/>
                <w:vertAlign w:val="subscript"/>
              </w:rPr>
              <w:t>2</w:t>
            </w:r>
          </w:p>
        </w:tc>
        <w:tc>
          <w:tcPr>
            <w:tcW w:w="4657" w:type="dxa"/>
          </w:tcPr>
          <w:p w14:paraId="61557C2F" w14:textId="77777777" w:rsidR="002745E9" w:rsidRPr="007B1436" w:rsidRDefault="002745E9" w:rsidP="002745E9">
            <w:pPr>
              <w:pStyle w:val="Normal1"/>
              <w:jc w:val="center"/>
              <w:rPr>
                <w:rFonts w:asciiTheme="minorHAnsi" w:hAnsiTheme="minorHAnsi"/>
                <w:color w:val="auto"/>
              </w:rPr>
            </w:pPr>
            <w:r w:rsidRPr="007B1436">
              <w:rPr>
                <w:rFonts w:asciiTheme="minorHAnsi" w:hAnsiTheme="minorHAnsi"/>
                <w:color w:val="auto"/>
              </w:rPr>
              <w:t>22°C with 5% CO</w:t>
            </w:r>
            <w:r w:rsidRPr="007B1436">
              <w:rPr>
                <w:rFonts w:asciiTheme="minorHAnsi" w:hAnsiTheme="minorHAnsi"/>
                <w:color w:val="auto"/>
                <w:vertAlign w:val="subscript"/>
              </w:rPr>
              <w:t>2</w:t>
            </w:r>
          </w:p>
        </w:tc>
      </w:tr>
      <w:tr w:rsidR="002745E9" w:rsidRPr="007B1436" w14:paraId="33634C5B" w14:textId="77777777" w:rsidTr="00D32174">
        <w:trPr>
          <w:trHeight w:val="2981"/>
        </w:trPr>
        <w:tc>
          <w:tcPr>
            <w:tcW w:w="5006" w:type="dxa"/>
          </w:tcPr>
          <w:p w14:paraId="737BA0B3"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w:drawing>
                <wp:anchor distT="0" distB="0" distL="114300" distR="114300" simplePos="0" relativeHeight="251695104" behindDoc="0" locked="0" layoutInCell="1" allowOverlap="1" wp14:anchorId="7243116A" wp14:editId="120008BF">
                  <wp:simplePos x="0" y="0"/>
                  <wp:positionH relativeFrom="column">
                    <wp:posOffset>-65405</wp:posOffset>
                  </wp:positionH>
                  <wp:positionV relativeFrom="paragraph">
                    <wp:posOffset>52070</wp:posOffset>
                  </wp:positionV>
                  <wp:extent cx="2828925" cy="2120900"/>
                  <wp:effectExtent l="0" t="0" r="0" b="12700"/>
                  <wp:wrapTopAndBottom/>
                  <wp:docPr id="223"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82">
                            <a:extLst>
                              <a:ext uri="{28A0092B-C50C-407E-A947-70E740481C1C}">
                                <a14:useLocalDpi xmlns:a14="http://schemas.microsoft.com/office/drawing/2010/main" val="0"/>
                              </a:ext>
                            </a:extLst>
                          </a:blip>
                          <a:srcRect/>
                          <a:stretch>
                            <a:fillRect/>
                          </a:stretch>
                        </pic:blipFill>
                        <pic:spPr>
                          <a:xfrm>
                            <a:off x="0" y="0"/>
                            <a:ext cx="2828925" cy="2120900"/>
                          </a:xfrm>
                          <a:prstGeom prst="rect">
                            <a:avLst/>
                          </a:prstGeom>
                          <a:ln/>
                        </pic:spPr>
                      </pic:pic>
                    </a:graphicData>
                  </a:graphic>
                  <wp14:sizeRelH relativeFrom="page">
                    <wp14:pctWidth>0</wp14:pctWidth>
                  </wp14:sizeRelH>
                  <wp14:sizeRelV relativeFrom="page">
                    <wp14:pctHeight>0</wp14:pctHeight>
                  </wp14:sizeRelV>
                </wp:anchor>
              </w:drawing>
            </w:r>
          </w:p>
        </w:tc>
        <w:tc>
          <w:tcPr>
            <w:tcW w:w="4657" w:type="dxa"/>
          </w:tcPr>
          <w:p w14:paraId="68D0F567" w14:textId="77777777" w:rsidR="002745E9" w:rsidRPr="007B1436" w:rsidRDefault="002745E9" w:rsidP="002745E9">
            <w:pPr>
              <w:pStyle w:val="Normal1"/>
              <w:rPr>
                <w:rFonts w:asciiTheme="minorHAnsi" w:hAnsiTheme="minorHAnsi"/>
                <w:color w:val="auto"/>
              </w:rPr>
            </w:pPr>
            <w:r w:rsidRPr="007B1436">
              <w:rPr>
                <w:rFonts w:asciiTheme="minorHAnsi" w:hAnsiTheme="minorHAnsi"/>
                <w:noProof/>
                <w:color w:val="auto"/>
                <w:lang w:val="en-US"/>
              </w:rPr>
              <w:drawing>
                <wp:anchor distT="0" distB="0" distL="114300" distR="114300" simplePos="0" relativeHeight="251696128" behindDoc="0" locked="0" layoutInCell="1" allowOverlap="1" wp14:anchorId="265C36F8" wp14:editId="3AB588AF">
                  <wp:simplePos x="0" y="0"/>
                  <wp:positionH relativeFrom="column">
                    <wp:posOffset>-65405</wp:posOffset>
                  </wp:positionH>
                  <wp:positionV relativeFrom="paragraph">
                    <wp:posOffset>52070</wp:posOffset>
                  </wp:positionV>
                  <wp:extent cx="2828925" cy="2120900"/>
                  <wp:effectExtent l="0" t="0" r="0" b="12700"/>
                  <wp:wrapTopAndBottom/>
                  <wp:docPr id="1024"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83">
                            <a:extLst>
                              <a:ext uri="{28A0092B-C50C-407E-A947-70E740481C1C}">
                                <a14:useLocalDpi xmlns:a14="http://schemas.microsoft.com/office/drawing/2010/main" val="0"/>
                              </a:ext>
                            </a:extLst>
                          </a:blip>
                          <a:srcRect/>
                          <a:stretch>
                            <a:fillRect/>
                          </a:stretch>
                        </pic:blipFill>
                        <pic:spPr>
                          <a:xfrm>
                            <a:off x="0" y="0"/>
                            <a:ext cx="2828925" cy="2120900"/>
                          </a:xfrm>
                          <a:prstGeom prst="rect">
                            <a:avLst/>
                          </a:prstGeom>
                          <a:ln/>
                        </pic:spPr>
                      </pic:pic>
                    </a:graphicData>
                  </a:graphic>
                  <wp14:sizeRelH relativeFrom="page">
                    <wp14:pctWidth>0</wp14:pctWidth>
                  </wp14:sizeRelH>
                  <wp14:sizeRelV relativeFrom="page">
                    <wp14:pctHeight>0</wp14:pctHeight>
                  </wp14:sizeRelV>
                </wp:anchor>
              </w:drawing>
            </w:r>
          </w:p>
        </w:tc>
      </w:tr>
      <w:tr w:rsidR="002745E9" w:rsidRPr="007B1436" w14:paraId="3D8E29A2" w14:textId="77777777" w:rsidTr="00D32174">
        <w:trPr>
          <w:trHeight w:val="908"/>
        </w:trPr>
        <w:tc>
          <w:tcPr>
            <w:tcW w:w="9663" w:type="dxa"/>
            <w:gridSpan w:val="2"/>
          </w:tcPr>
          <w:p w14:paraId="03751408" w14:textId="77777777" w:rsidR="002745E9" w:rsidRPr="00D32174" w:rsidRDefault="002745E9" w:rsidP="002745E9">
            <w:pPr>
              <w:pStyle w:val="Normal1"/>
              <w:spacing w:line="240" w:lineRule="auto"/>
              <w:rPr>
                <w:rFonts w:asciiTheme="minorHAnsi" w:hAnsiTheme="minorHAnsi"/>
                <w:color w:val="auto"/>
                <w:sz w:val="24"/>
                <w:szCs w:val="24"/>
              </w:rPr>
            </w:pPr>
            <w:r w:rsidRPr="00D32174">
              <w:rPr>
                <w:rFonts w:asciiTheme="minorHAnsi" w:hAnsiTheme="minorHAnsi"/>
                <w:color w:val="auto"/>
                <w:sz w:val="24"/>
                <w:szCs w:val="24"/>
              </w:rPr>
              <w:t>Figure 2: Fibrin gels containing 1x10</w:t>
            </w:r>
            <w:r w:rsidRPr="00D32174">
              <w:rPr>
                <w:rFonts w:asciiTheme="minorHAnsi" w:hAnsiTheme="minorHAnsi"/>
                <w:color w:val="auto"/>
                <w:sz w:val="24"/>
                <w:szCs w:val="24"/>
                <w:vertAlign w:val="superscript"/>
              </w:rPr>
              <w:t>6</w:t>
            </w:r>
            <w:r w:rsidRPr="00D32174">
              <w:rPr>
                <w:rFonts w:asciiTheme="minorHAnsi" w:hAnsiTheme="minorHAnsi"/>
                <w:color w:val="auto"/>
                <w:sz w:val="24"/>
                <w:szCs w:val="24"/>
              </w:rPr>
              <w:t xml:space="preserve"> ADSCs were imaged in greyscale after incubating samples with MTT solution for 45 minutes. Images show fibrin gels at day 4 post gelation after being stored at 37°C or at 22°C with 5% CO</w:t>
            </w:r>
            <w:r w:rsidRPr="00D32174">
              <w:rPr>
                <w:rFonts w:asciiTheme="minorHAnsi" w:hAnsiTheme="minorHAnsi"/>
                <w:color w:val="auto"/>
                <w:sz w:val="24"/>
                <w:szCs w:val="24"/>
                <w:vertAlign w:val="subscript"/>
              </w:rPr>
              <w:t>2</w:t>
            </w:r>
            <w:r w:rsidRPr="00D32174">
              <w:rPr>
                <w:rFonts w:asciiTheme="minorHAnsi" w:hAnsiTheme="minorHAnsi"/>
                <w:color w:val="auto"/>
                <w:sz w:val="24"/>
                <w:szCs w:val="24"/>
              </w:rPr>
              <w:t>. Cell viability at 4 days post encapsulation in cells is indicated clearly by the dark staining of the samples.</w:t>
            </w:r>
          </w:p>
        </w:tc>
      </w:tr>
    </w:tbl>
    <w:p w14:paraId="11E00492" w14:textId="77777777" w:rsidR="002745E9" w:rsidRPr="007B1436" w:rsidRDefault="002745E9" w:rsidP="002745E9">
      <w:pPr>
        <w:pStyle w:val="Normal1"/>
        <w:rPr>
          <w:rFonts w:asciiTheme="minorHAnsi" w:hAnsiTheme="minorHAnsi"/>
          <w:color w:val="auto"/>
        </w:rPr>
      </w:pPr>
    </w:p>
    <w:p w14:paraId="5A1C0AE9" w14:textId="77777777" w:rsidR="002745E9" w:rsidRPr="007B1436" w:rsidRDefault="002745E9" w:rsidP="002745E9">
      <w:pPr>
        <w:rPr>
          <w:rFonts w:asciiTheme="minorHAnsi" w:hAnsiTheme="minorHAnsi"/>
        </w:rPr>
      </w:pPr>
    </w:p>
    <w:p w14:paraId="00DB7D7E" w14:textId="77777777" w:rsidR="002745E9" w:rsidRPr="007B1436" w:rsidRDefault="002745E9" w:rsidP="002745E9">
      <w:pPr>
        <w:rPr>
          <w:rFonts w:asciiTheme="minorHAnsi" w:hAnsiTheme="minorHAnsi"/>
        </w:rPr>
      </w:pPr>
      <w:r w:rsidRPr="007B1436">
        <w:rPr>
          <w:rFonts w:asciiTheme="minorHAnsi" w:hAnsiTheme="minorHAnsi"/>
        </w:rPr>
        <w:t xml:space="preserve"> </w:t>
      </w:r>
    </w:p>
    <w:p w14:paraId="7F69ED03" w14:textId="39EB8BB9" w:rsidR="002745E9" w:rsidRPr="007B1436" w:rsidRDefault="002745E9" w:rsidP="002745E9">
      <w:pPr>
        <w:rPr>
          <w:rFonts w:asciiTheme="minorHAnsi" w:hAnsiTheme="minorHAnsi"/>
          <w:u w:val="single"/>
        </w:rPr>
      </w:pPr>
      <w:r w:rsidRPr="007B1436">
        <w:rPr>
          <w:rFonts w:asciiTheme="minorHAnsi" w:hAnsiTheme="minorHAnsi"/>
          <w:u w:val="single"/>
        </w:rPr>
        <w:t>ADSC ability to differentiate to osteoblasts:</w:t>
      </w:r>
    </w:p>
    <w:p w14:paraId="1DB68CAC" w14:textId="77777777" w:rsidR="002745E9" w:rsidRPr="007B1436" w:rsidRDefault="002745E9" w:rsidP="002745E9">
      <w:pPr>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745E9" w:rsidRPr="007B1436" w14:paraId="3BCBD04C" w14:textId="77777777" w:rsidTr="002745E9">
        <w:tc>
          <w:tcPr>
            <w:tcW w:w="8516" w:type="dxa"/>
          </w:tcPr>
          <w:p w14:paraId="7F3F55CF" w14:textId="77777777" w:rsidR="002745E9" w:rsidRPr="007B1436" w:rsidRDefault="002745E9" w:rsidP="002745E9">
            <w:pPr>
              <w:rPr>
                <w:rFonts w:asciiTheme="minorHAnsi" w:hAnsiTheme="minorHAnsi"/>
              </w:rPr>
            </w:pPr>
            <w:r w:rsidRPr="007B1436">
              <w:rPr>
                <w:rFonts w:asciiTheme="minorHAnsi" w:hAnsiTheme="minorHAnsi"/>
                <w:noProof/>
                <w:lang w:val="en-US"/>
              </w:rPr>
              <w:drawing>
                <wp:anchor distT="0" distB="0" distL="114300" distR="114300" simplePos="0" relativeHeight="251703296" behindDoc="0" locked="0" layoutInCell="1" allowOverlap="1" wp14:anchorId="61496B14" wp14:editId="589DBF5F">
                  <wp:simplePos x="0" y="0"/>
                  <wp:positionH relativeFrom="column">
                    <wp:posOffset>1924685</wp:posOffset>
                  </wp:positionH>
                  <wp:positionV relativeFrom="paragraph">
                    <wp:posOffset>118110</wp:posOffset>
                  </wp:positionV>
                  <wp:extent cx="1732915" cy="2375535"/>
                  <wp:effectExtent l="0" t="0" r="0" b="12065"/>
                  <wp:wrapSquare wrapText="bothSides"/>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732915"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7B1436">
              <w:rPr>
                <w:rFonts w:asciiTheme="minorHAnsi" w:hAnsiTheme="minorHAnsi"/>
                <w:noProof/>
                <w:lang w:val="en-US"/>
              </w:rPr>
              <w:drawing>
                <wp:anchor distT="0" distB="0" distL="114300" distR="114300" simplePos="0" relativeHeight="251704320" behindDoc="0" locked="0" layoutInCell="1" allowOverlap="1" wp14:anchorId="36C388F0" wp14:editId="06692879">
                  <wp:simplePos x="0" y="0"/>
                  <wp:positionH relativeFrom="column">
                    <wp:posOffset>0</wp:posOffset>
                  </wp:positionH>
                  <wp:positionV relativeFrom="paragraph">
                    <wp:posOffset>93345</wp:posOffset>
                  </wp:positionV>
                  <wp:extent cx="1686560" cy="2375535"/>
                  <wp:effectExtent l="0" t="0" r="0" b="12065"/>
                  <wp:wrapSquare wrapText="bothSides"/>
                  <wp:docPr id="1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68656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7B1436">
              <w:rPr>
                <w:rFonts w:asciiTheme="minorHAnsi" w:hAnsiTheme="minorHAnsi"/>
                <w:noProof/>
                <w:lang w:val="en-US"/>
              </w:rPr>
              <w:t xml:space="preserve"> </w:t>
            </w:r>
          </w:p>
        </w:tc>
      </w:tr>
      <w:tr w:rsidR="002745E9" w:rsidRPr="007B1436" w14:paraId="28BB7900" w14:textId="77777777" w:rsidTr="002745E9">
        <w:tc>
          <w:tcPr>
            <w:tcW w:w="8516" w:type="dxa"/>
          </w:tcPr>
          <w:p w14:paraId="1502D53E"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anchor distT="0" distB="0" distL="114300" distR="114300" simplePos="0" relativeHeight="251705344" behindDoc="0" locked="0" layoutInCell="1" allowOverlap="1" wp14:anchorId="0B424FCD" wp14:editId="09FC1489">
                  <wp:simplePos x="0" y="0"/>
                  <wp:positionH relativeFrom="column">
                    <wp:posOffset>0</wp:posOffset>
                  </wp:positionH>
                  <wp:positionV relativeFrom="paragraph">
                    <wp:posOffset>132715</wp:posOffset>
                  </wp:positionV>
                  <wp:extent cx="3294380" cy="2375535"/>
                  <wp:effectExtent l="0" t="0" r="7620" b="12065"/>
                  <wp:wrapSquare wrapText="bothSides"/>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29438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r>
      <w:tr w:rsidR="002745E9" w:rsidRPr="007B1436" w14:paraId="2089CABE" w14:textId="77777777" w:rsidTr="002745E9">
        <w:tc>
          <w:tcPr>
            <w:tcW w:w="8516" w:type="dxa"/>
          </w:tcPr>
          <w:p w14:paraId="3B1DC7CC" w14:textId="546832FA" w:rsidR="002745E9" w:rsidRPr="00D32174" w:rsidRDefault="002745E9" w:rsidP="002745E9">
            <w:pPr>
              <w:rPr>
                <w:rFonts w:asciiTheme="minorHAnsi" w:hAnsiTheme="minorHAnsi"/>
                <w:lang w:val="en-US"/>
              </w:rPr>
            </w:pPr>
            <w:r w:rsidRPr="00D32174">
              <w:rPr>
                <w:rFonts w:asciiTheme="minorHAnsi" w:hAnsiTheme="minorHAnsi"/>
                <w:lang w:val="en-US"/>
              </w:rPr>
              <w:t>Figure 3: Showing the osteo</w:t>
            </w:r>
            <w:r w:rsidR="00772B07" w:rsidRPr="00D32174">
              <w:rPr>
                <w:rFonts w:asciiTheme="minorHAnsi" w:hAnsiTheme="minorHAnsi"/>
                <w:lang w:val="en-US"/>
              </w:rPr>
              <w:t>genic</w:t>
            </w:r>
            <w:r w:rsidRPr="00D32174">
              <w:rPr>
                <w:rFonts w:asciiTheme="minorHAnsi" w:hAnsiTheme="minorHAnsi"/>
                <w:lang w:val="en-US"/>
              </w:rPr>
              <w:t xml:space="preserve"> differentiation potential of ADSCs after encapsulation in fibrin after 48 hours.</w:t>
            </w:r>
          </w:p>
          <w:p w14:paraId="0086ABF0" w14:textId="77777777" w:rsidR="002745E9" w:rsidRPr="00D32174" w:rsidRDefault="002745E9" w:rsidP="002745E9">
            <w:pPr>
              <w:rPr>
                <w:rFonts w:asciiTheme="minorHAnsi" w:hAnsiTheme="minorHAnsi"/>
                <w:lang w:val="en-US"/>
              </w:rPr>
            </w:pPr>
            <w:r w:rsidRPr="00D32174">
              <w:rPr>
                <w:rFonts w:asciiTheme="minorHAnsi" w:hAnsiTheme="minorHAnsi"/>
                <w:lang w:val="en-US"/>
              </w:rPr>
              <w:t>ND – not differentiated, Diff – differentiated.</w:t>
            </w:r>
          </w:p>
          <w:p w14:paraId="497ECCF6" w14:textId="3C788DD7" w:rsidR="002745E9" w:rsidRPr="007B1436" w:rsidRDefault="002745E9" w:rsidP="002745E9">
            <w:pPr>
              <w:rPr>
                <w:rFonts w:asciiTheme="minorHAnsi" w:hAnsiTheme="minorHAnsi"/>
                <w:lang w:val="en-US"/>
              </w:rPr>
            </w:pPr>
            <w:r w:rsidRPr="00D32174">
              <w:rPr>
                <w:rFonts w:asciiTheme="minorHAnsi" w:hAnsiTheme="minorHAnsi"/>
                <w:lang w:val="en-US"/>
              </w:rPr>
              <w:t>Cells were grown over 9 days using osteogenic culture media and the following gene expression markers; OSX - Osterix, RUNX2 – Runt-related transcription factor 2 and DLX5 – Distal-Less Homeobox 5, were assessed to determine levels of differentiation to osteogenic lineages. Results are inconclusive due to the small test size (n=1) however it appears the previous encapsulation of cells in fibrin inhibits ADSC ability to differentiate down the osteo</w:t>
            </w:r>
            <w:r w:rsidR="00772B07" w:rsidRPr="00D32174">
              <w:rPr>
                <w:rFonts w:asciiTheme="minorHAnsi" w:hAnsiTheme="minorHAnsi"/>
                <w:lang w:val="en-US"/>
              </w:rPr>
              <w:t>genic</w:t>
            </w:r>
            <w:r w:rsidRPr="00D32174">
              <w:rPr>
                <w:rFonts w:asciiTheme="minorHAnsi" w:hAnsiTheme="minorHAnsi"/>
                <w:lang w:val="en-US"/>
              </w:rPr>
              <w:t xml:space="preserve"> lineage.</w:t>
            </w:r>
          </w:p>
        </w:tc>
      </w:tr>
    </w:tbl>
    <w:p w14:paraId="6133A400" w14:textId="77777777" w:rsidR="002745E9" w:rsidRPr="007B1436" w:rsidRDefault="002745E9" w:rsidP="002745E9">
      <w:pPr>
        <w:rPr>
          <w:rFonts w:asciiTheme="minorHAnsi" w:hAnsiTheme="minorHAnsi"/>
          <w:u w:val="single"/>
        </w:rPr>
      </w:pPr>
      <w:r w:rsidRPr="007B1436">
        <w:rPr>
          <w:rFonts w:asciiTheme="minorHAnsi" w:hAnsiTheme="minorHAnsi"/>
        </w:rPr>
        <w:t xml:space="preserve"> </w:t>
      </w:r>
      <w:r w:rsidRPr="007B1436">
        <w:rPr>
          <w:rFonts w:asciiTheme="minorHAnsi" w:hAnsiTheme="minorHAnsi"/>
        </w:rPr>
        <w:br w:type="column"/>
      </w:r>
      <w:r w:rsidRPr="007B1436">
        <w:rPr>
          <w:rFonts w:asciiTheme="minorHAnsi" w:hAnsiTheme="minorHAnsi"/>
          <w:u w:val="single"/>
        </w:rPr>
        <w:t>ADSC ability to differentiate to adipocytes:</w:t>
      </w:r>
    </w:p>
    <w:p w14:paraId="1527910F" w14:textId="77777777" w:rsidR="002745E9" w:rsidRPr="007B1436" w:rsidRDefault="002745E9" w:rsidP="002745E9">
      <w:pPr>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745E9" w:rsidRPr="007B1436" w14:paraId="2990EE4C" w14:textId="77777777" w:rsidTr="002745E9">
        <w:tc>
          <w:tcPr>
            <w:tcW w:w="8516" w:type="dxa"/>
          </w:tcPr>
          <w:p w14:paraId="29F4A5FF" w14:textId="77777777" w:rsidR="002745E9" w:rsidRPr="007B1436" w:rsidRDefault="002745E9" w:rsidP="002745E9">
            <w:pPr>
              <w:rPr>
                <w:rFonts w:asciiTheme="minorHAnsi" w:hAnsiTheme="minorHAnsi"/>
              </w:rPr>
            </w:pPr>
            <w:r w:rsidRPr="007B1436">
              <w:rPr>
                <w:rFonts w:asciiTheme="minorHAnsi" w:hAnsiTheme="minorHAnsi"/>
                <w:noProof/>
                <w:lang w:val="en-US"/>
              </w:rPr>
              <w:drawing>
                <wp:anchor distT="0" distB="0" distL="114300" distR="114300" simplePos="0" relativeHeight="251697152" behindDoc="0" locked="0" layoutInCell="1" allowOverlap="1" wp14:anchorId="26AC93ED" wp14:editId="45B3C1DD">
                  <wp:simplePos x="0" y="0"/>
                  <wp:positionH relativeFrom="column">
                    <wp:posOffset>77470</wp:posOffset>
                  </wp:positionH>
                  <wp:positionV relativeFrom="paragraph">
                    <wp:posOffset>43815</wp:posOffset>
                  </wp:positionV>
                  <wp:extent cx="1751330" cy="2375535"/>
                  <wp:effectExtent l="0" t="0" r="1270" b="12065"/>
                  <wp:wrapSquare wrapText="bothSides"/>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75133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7B1436">
              <w:rPr>
                <w:rFonts w:asciiTheme="minorHAnsi" w:hAnsiTheme="minorHAnsi"/>
                <w:noProof/>
                <w:lang w:val="en-US"/>
              </w:rPr>
              <w:drawing>
                <wp:anchor distT="0" distB="0" distL="114300" distR="114300" simplePos="0" relativeHeight="251698176" behindDoc="0" locked="0" layoutInCell="1" allowOverlap="1" wp14:anchorId="1C21222A" wp14:editId="3E2867CB">
                  <wp:simplePos x="0" y="0"/>
                  <wp:positionH relativeFrom="column">
                    <wp:posOffset>2741930</wp:posOffset>
                  </wp:positionH>
                  <wp:positionV relativeFrom="paragraph">
                    <wp:posOffset>43815</wp:posOffset>
                  </wp:positionV>
                  <wp:extent cx="1830070" cy="2375535"/>
                  <wp:effectExtent l="0" t="0" r="0" b="12065"/>
                  <wp:wrapSquare wrapText="bothSides"/>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3007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r>
      <w:tr w:rsidR="002745E9" w:rsidRPr="007B1436" w14:paraId="3C61E3A7" w14:textId="77777777" w:rsidTr="002745E9">
        <w:tc>
          <w:tcPr>
            <w:tcW w:w="8516" w:type="dxa"/>
          </w:tcPr>
          <w:p w14:paraId="3812981A" w14:textId="77777777" w:rsidR="002745E9" w:rsidRPr="007B1436" w:rsidRDefault="002745E9" w:rsidP="002745E9">
            <w:pPr>
              <w:rPr>
                <w:rFonts w:asciiTheme="minorHAnsi" w:hAnsiTheme="minorHAnsi"/>
                <w:noProof/>
                <w:lang w:val="en-US"/>
              </w:rPr>
            </w:pPr>
            <w:r w:rsidRPr="007B1436">
              <w:rPr>
                <w:rFonts w:asciiTheme="minorHAnsi" w:hAnsiTheme="minorHAnsi"/>
                <w:noProof/>
                <w:lang w:val="en-US"/>
              </w:rPr>
              <w:drawing>
                <wp:anchor distT="0" distB="0" distL="114300" distR="114300" simplePos="0" relativeHeight="251701248" behindDoc="0" locked="0" layoutInCell="1" allowOverlap="1" wp14:anchorId="2F22BBFA" wp14:editId="62922881">
                  <wp:simplePos x="0" y="0"/>
                  <wp:positionH relativeFrom="column">
                    <wp:posOffset>48260</wp:posOffset>
                  </wp:positionH>
                  <wp:positionV relativeFrom="paragraph">
                    <wp:posOffset>92710</wp:posOffset>
                  </wp:positionV>
                  <wp:extent cx="3380740" cy="2375535"/>
                  <wp:effectExtent l="0" t="0" r="0" b="12065"/>
                  <wp:wrapSquare wrapText="bothSides"/>
                  <wp:docPr id="10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38074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r>
      <w:tr w:rsidR="002745E9" w:rsidRPr="007B1436" w14:paraId="73D1259E" w14:textId="77777777" w:rsidTr="002745E9">
        <w:tc>
          <w:tcPr>
            <w:tcW w:w="8516" w:type="dxa"/>
          </w:tcPr>
          <w:p w14:paraId="12675F14" w14:textId="77777777" w:rsidR="002745E9" w:rsidRPr="00D32174" w:rsidRDefault="002745E9" w:rsidP="002745E9">
            <w:pPr>
              <w:rPr>
                <w:rFonts w:asciiTheme="minorHAnsi" w:hAnsiTheme="minorHAnsi"/>
                <w:lang w:val="en-US"/>
              </w:rPr>
            </w:pPr>
            <w:r w:rsidRPr="00D32174">
              <w:rPr>
                <w:rFonts w:asciiTheme="minorHAnsi" w:hAnsiTheme="minorHAnsi"/>
                <w:lang w:val="en-US"/>
              </w:rPr>
              <w:t>Figure 4: Showing the adipogenic differentiation potential of ADSCs after encapsulation in fibrin after 48 hours.</w:t>
            </w:r>
          </w:p>
          <w:p w14:paraId="22B73AD7" w14:textId="77777777" w:rsidR="002745E9" w:rsidRPr="00D32174" w:rsidRDefault="002745E9" w:rsidP="002745E9">
            <w:pPr>
              <w:rPr>
                <w:rFonts w:asciiTheme="minorHAnsi" w:hAnsiTheme="minorHAnsi"/>
                <w:lang w:val="en-US"/>
              </w:rPr>
            </w:pPr>
          </w:p>
          <w:p w14:paraId="6A5902E6" w14:textId="77E655F5" w:rsidR="002745E9" w:rsidRPr="007B1436" w:rsidRDefault="002745E9" w:rsidP="002745E9">
            <w:pPr>
              <w:rPr>
                <w:rFonts w:asciiTheme="minorHAnsi" w:hAnsiTheme="minorHAnsi"/>
                <w:noProof/>
                <w:lang w:val="en-US"/>
              </w:rPr>
            </w:pPr>
            <w:r w:rsidRPr="00D32174">
              <w:rPr>
                <w:rFonts w:asciiTheme="minorHAnsi" w:hAnsiTheme="minorHAnsi"/>
                <w:lang w:val="en-US"/>
              </w:rPr>
              <w:t xml:space="preserve">Cells were grown over 14 days using adipogenic culture media and the following gene expression markers; LPL – Lipoprotein lipase, PParγ – Peroxisome proliferator-activated receptor gamma and CEPBα – CCAAT/enhancer-binding protein alpha, were assessed to determine levels of differentiation to adipogenic lineages. Results are inconclusive due to the small test size (n=1) however it appears the prior encapsulation of cells in fibrin does not affect ADSC ability to differentiate down the </w:t>
            </w:r>
            <w:r w:rsidR="00772B07" w:rsidRPr="00D32174">
              <w:rPr>
                <w:rFonts w:asciiTheme="minorHAnsi" w:hAnsiTheme="minorHAnsi"/>
                <w:lang w:val="en-US"/>
              </w:rPr>
              <w:t>adipogenic</w:t>
            </w:r>
            <w:r w:rsidRPr="00D32174">
              <w:rPr>
                <w:rFonts w:asciiTheme="minorHAnsi" w:hAnsiTheme="minorHAnsi"/>
                <w:lang w:val="en-US"/>
              </w:rPr>
              <w:t xml:space="preserve"> lineage.</w:t>
            </w:r>
          </w:p>
        </w:tc>
      </w:tr>
    </w:tbl>
    <w:p w14:paraId="399D061A" w14:textId="77777777" w:rsidR="002745E9" w:rsidRPr="007B1436" w:rsidRDefault="002745E9" w:rsidP="002745E9">
      <w:pPr>
        <w:rPr>
          <w:rFonts w:asciiTheme="minorHAnsi" w:hAnsiTheme="minorHAnsi"/>
        </w:rPr>
      </w:pPr>
    </w:p>
    <w:p w14:paraId="57FFD5E8" w14:textId="77777777" w:rsidR="002745E9" w:rsidRPr="007B1436" w:rsidRDefault="002745E9" w:rsidP="002745E9">
      <w:pPr>
        <w:rPr>
          <w:rFonts w:asciiTheme="minorHAnsi" w:hAnsiTheme="minorHAnsi"/>
          <w:u w:val="single"/>
        </w:rPr>
      </w:pPr>
      <w:r w:rsidRPr="007B1436">
        <w:rPr>
          <w:rFonts w:asciiTheme="minorHAnsi" w:hAnsiTheme="minorHAnsi"/>
        </w:rPr>
        <w:br w:type="column"/>
      </w:r>
      <w:r w:rsidRPr="007B1436">
        <w:rPr>
          <w:rFonts w:asciiTheme="minorHAnsi" w:hAnsiTheme="minorHAnsi"/>
          <w:u w:val="single"/>
        </w:rPr>
        <w:t>ADSC ability to differentiate to adipocytes (continued):</w:t>
      </w:r>
    </w:p>
    <w:p w14:paraId="0CBE038B" w14:textId="77777777" w:rsidR="002745E9" w:rsidRPr="007B1436" w:rsidRDefault="002745E9" w:rsidP="002745E9">
      <w:pPr>
        <w:rPr>
          <w:rFonts w:asciiTheme="minorHAnsi" w:hAnsi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745E9" w:rsidRPr="007B1436" w14:paraId="79B726C2" w14:textId="77777777" w:rsidTr="002745E9">
        <w:tc>
          <w:tcPr>
            <w:tcW w:w="8516" w:type="dxa"/>
          </w:tcPr>
          <w:p w14:paraId="709AB24D" w14:textId="77777777" w:rsidR="002745E9" w:rsidRPr="007B1436" w:rsidRDefault="002745E9" w:rsidP="002745E9">
            <w:pPr>
              <w:rPr>
                <w:rFonts w:asciiTheme="minorHAnsi" w:hAnsiTheme="minorHAnsi"/>
              </w:rPr>
            </w:pPr>
            <w:r w:rsidRPr="007B1436">
              <w:rPr>
                <w:rFonts w:asciiTheme="minorHAnsi" w:hAnsiTheme="minorHAnsi"/>
                <w:noProof/>
                <w:lang w:val="en-US"/>
              </w:rPr>
              <w:drawing>
                <wp:anchor distT="0" distB="0" distL="114300" distR="114300" simplePos="0" relativeHeight="251699200" behindDoc="0" locked="0" layoutInCell="1" allowOverlap="1" wp14:anchorId="1C28D008" wp14:editId="64C17D59">
                  <wp:simplePos x="0" y="0"/>
                  <wp:positionH relativeFrom="column">
                    <wp:posOffset>62230</wp:posOffset>
                  </wp:positionH>
                  <wp:positionV relativeFrom="paragraph">
                    <wp:posOffset>55245</wp:posOffset>
                  </wp:positionV>
                  <wp:extent cx="2109470" cy="2375535"/>
                  <wp:effectExtent l="0" t="0" r="0" b="12065"/>
                  <wp:wrapSquare wrapText="bothSides"/>
                  <wp:docPr id="10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10947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7B1436">
              <w:rPr>
                <w:rFonts w:asciiTheme="minorHAnsi" w:hAnsiTheme="minorHAnsi"/>
                <w:noProof/>
                <w:lang w:val="en-US"/>
              </w:rPr>
              <w:drawing>
                <wp:anchor distT="0" distB="0" distL="114300" distR="114300" simplePos="0" relativeHeight="251700224" behindDoc="0" locked="0" layoutInCell="1" allowOverlap="1" wp14:anchorId="6DF2B33E" wp14:editId="12D351A7">
                  <wp:simplePos x="0" y="0"/>
                  <wp:positionH relativeFrom="column">
                    <wp:posOffset>2177415</wp:posOffset>
                  </wp:positionH>
                  <wp:positionV relativeFrom="paragraph">
                    <wp:posOffset>55245</wp:posOffset>
                  </wp:positionV>
                  <wp:extent cx="2051685" cy="2375535"/>
                  <wp:effectExtent l="0" t="0" r="5715" b="12065"/>
                  <wp:wrapSquare wrapText="bothSides"/>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051685"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r>
      <w:tr w:rsidR="002745E9" w:rsidRPr="007B1436" w14:paraId="5B88B2DA" w14:textId="77777777" w:rsidTr="002745E9">
        <w:tc>
          <w:tcPr>
            <w:tcW w:w="8516" w:type="dxa"/>
          </w:tcPr>
          <w:p w14:paraId="0256EB2C" w14:textId="77777777" w:rsidR="002745E9" w:rsidRPr="007B1436" w:rsidRDefault="002745E9" w:rsidP="002745E9">
            <w:pPr>
              <w:rPr>
                <w:rFonts w:asciiTheme="minorHAnsi" w:hAnsiTheme="minorHAnsi"/>
              </w:rPr>
            </w:pPr>
            <w:r w:rsidRPr="007B1436">
              <w:rPr>
                <w:rFonts w:asciiTheme="minorHAnsi" w:hAnsiTheme="minorHAnsi"/>
                <w:noProof/>
                <w:lang w:val="en-US"/>
              </w:rPr>
              <w:drawing>
                <wp:anchor distT="0" distB="0" distL="114300" distR="114300" simplePos="0" relativeHeight="251702272" behindDoc="0" locked="0" layoutInCell="1" allowOverlap="1" wp14:anchorId="4FF03E85" wp14:editId="4E9B5FC3">
                  <wp:simplePos x="0" y="0"/>
                  <wp:positionH relativeFrom="column">
                    <wp:posOffset>96520</wp:posOffset>
                  </wp:positionH>
                  <wp:positionV relativeFrom="paragraph">
                    <wp:posOffset>81280</wp:posOffset>
                  </wp:positionV>
                  <wp:extent cx="3218180" cy="2375535"/>
                  <wp:effectExtent l="0" t="0" r="7620" b="12065"/>
                  <wp:wrapSquare wrapText="bothSides"/>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18180" cy="2375535"/>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r>
      <w:tr w:rsidR="002745E9" w:rsidRPr="007B1436" w14:paraId="611C4EE9" w14:textId="77777777" w:rsidTr="002745E9">
        <w:tc>
          <w:tcPr>
            <w:tcW w:w="8516" w:type="dxa"/>
          </w:tcPr>
          <w:p w14:paraId="2642340F" w14:textId="77777777" w:rsidR="002745E9" w:rsidRPr="00D32174" w:rsidRDefault="002745E9" w:rsidP="002745E9">
            <w:pPr>
              <w:rPr>
                <w:rFonts w:asciiTheme="minorHAnsi" w:hAnsiTheme="minorHAnsi"/>
                <w:lang w:val="en-US"/>
              </w:rPr>
            </w:pPr>
            <w:r w:rsidRPr="00D32174">
              <w:rPr>
                <w:rFonts w:asciiTheme="minorHAnsi" w:hAnsiTheme="minorHAnsi"/>
                <w:lang w:val="en-US"/>
              </w:rPr>
              <w:t>Figure 5: Showing the adipogenic differentiation potential of ADSCs after encapsulation in fibrin after 48 hours.</w:t>
            </w:r>
          </w:p>
          <w:p w14:paraId="54D3EC47" w14:textId="5A7C8493" w:rsidR="002745E9" w:rsidRPr="007B1436" w:rsidRDefault="002745E9" w:rsidP="00772B07">
            <w:pPr>
              <w:rPr>
                <w:rFonts w:asciiTheme="minorHAnsi" w:hAnsiTheme="minorHAnsi"/>
              </w:rPr>
            </w:pPr>
            <w:r w:rsidRPr="00D32174">
              <w:rPr>
                <w:rFonts w:asciiTheme="minorHAnsi" w:hAnsiTheme="minorHAnsi"/>
                <w:lang w:val="en-US"/>
              </w:rPr>
              <w:t xml:space="preserve">Cells were grown over 14 days using adipogenic culture media and the following gene expression markers; Leptin, AP2 – adipocyte protein 2 and AdipoQ were assessed to determine levels of differentiation to adipogenic lineages. Results are inconclusive due to the small test size (n=1) however it appears the previous encapsulation of cells in fibrin does not affect ADSC ability to differentiate down the </w:t>
            </w:r>
            <w:r w:rsidR="00772B07" w:rsidRPr="00D32174">
              <w:rPr>
                <w:rFonts w:asciiTheme="minorHAnsi" w:hAnsiTheme="minorHAnsi"/>
                <w:lang w:val="en-US"/>
              </w:rPr>
              <w:t>adipogenic</w:t>
            </w:r>
            <w:r w:rsidRPr="00D32174">
              <w:rPr>
                <w:rFonts w:asciiTheme="minorHAnsi" w:hAnsiTheme="minorHAnsi"/>
                <w:lang w:val="en-US"/>
              </w:rPr>
              <w:t xml:space="preserve"> lineage.</w:t>
            </w:r>
          </w:p>
        </w:tc>
      </w:tr>
      <w:tr w:rsidR="002745E9" w:rsidRPr="007B1436" w14:paraId="6B85E004" w14:textId="77777777" w:rsidTr="002745E9">
        <w:tc>
          <w:tcPr>
            <w:tcW w:w="8516" w:type="dxa"/>
          </w:tcPr>
          <w:p w14:paraId="160C28CC" w14:textId="77777777" w:rsidR="002745E9" w:rsidRPr="007B1436" w:rsidRDefault="002745E9" w:rsidP="002745E9">
            <w:pPr>
              <w:rPr>
                <w:rFonts w:asciiTheme="minorHAnsi" w:hAnsiTheme="minorHAnsi"/>
              </w:rPr>
            </w:pPr>
          </w:p>
        </w:tc>
      </w:tr>
    </w:tbl>
    <w:p w14:paraId="09EFE55A" w14:textId="77777777" w:rsidR="002745E9" w:rsidRPr="007B1436" w:rsidRDefault="002745E9" w:rsidP="002745E9">
      <w:pPr>
        <w:rPr>
          <w:rFonts w:asciiTheme="minorHAnsi" w:hAnsiTheme="minorHAnsi"/>
        </w:rPr>
      </w:pPr>
      <w:r w:rsidRPr="007B1436">
        <w:rPr>
          <w:rFonts w:asciiTheme="minorHAnsi" w:hAnsiTheme="minorHAnsi"/>
        </w:rPr>
        <w:br w:type="column"/>
      </w:r>
      <w:r w:rsidRPr="007B1436">
        <w:rPr>
          <w:rFonts w:asciiTheme="minorHAnsi" w:hAnsiTheme="minorHAnsi"/>
          <w:u w:val="single"/>
        </w:rPr>
        <w:t>FACS analysis of cells encapsulated in fibrin clots or seeded on tissue culture plastic, in incubated conditions or transport conditions:</w:t>
      </w:r>
    </w:p>
    <w:p w14:paraId="533E76C0" w14:textId="77777777" w:rsidR="002745E9" w:rsidRPr="007B1436" w:rsidRDefault="002745E9" w:rsidP="002745E9">
      <w:pPr>
        <w:pStyle w:val="Normal1"/>
        <w:rPr>
          <w:rFonts w:asciiTheme="minorHAnsi" w:hAnsiTheme="minorHAnsi"/>
          <w:color w:val="auto"/>
        </w:rPr>
      </w:pPr>
    </w:p>
    <w:tbl>
      <w:tblPr>
        <w:tblW w:w="93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360"/>
      </w:tblGrid>
      <w:tr w:rsidR="002745E9" w:rsidRPr="007B1436" w14:paraId="2A9774EF" w14:textId="77777777" w:rsidTr="002745E9">
        <w:tc>
          <w:tcPr>
            <w:tcW w:w="9360" w:type="dxa"/>
            <w:tcMar>
              <w:top w:w="100" w:type="dxa"/>
              <w:left w:w="100" w:type="dxa"/>
              <w:bottom w:w="100" w:type="dxa"/>
              <w:right w:w="100" w:type="dxa"/>
            </w:tcMar>
          </w:tcPr>
          <w:p w14:paraId="1E5E816A" w14:textId="77777777" w:rsidR="002745E9" w:rsidRPr="007B1436" w:rsidRDefault="002745E9" w:rsidP="002745E9">
            <w:pPr>
              <w:pStyle w:val="Normal1"/>
              <w:widowControl w:val="0"/>
              <w:spacing w:line="240" w:lineRule="auto"/>
              <w:rPr>
                <w:rFonts w:asciiTheme="minorHAnsi" w:hAnsiTheme="minorHAnsi"/>
                <w:color w:val="auto"/>
              </w:rPr>
            </w:pPr>
            <w:r w:rsidRPr="007B1436">
              <w:rPr>
                <w:rFonts w:asciiTheme="minorHAnsi" w:hAnsiTheme="minorHAnsi"/>
                <w:noProof/>
                <w:color w:val="auto"/>
                <w:lang w:val="en-US"/>
              </w:rPr>
              <w:drawing>
                <wp:inline distT="114300" distB="114300" distL="114300" distR="114300" wp14:anchorId="39B5A7D0" wp14:editId="08F3A697">
                  <wp:extent cx="5800725" cy="3175000"/>
                  <wp:effectExtent l="0" t="0" r="0" b="0"/>
                  <wp:docPr id="1037"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3"/>
                          <a:srcRect/>
                          <a:stretch>
                            <a:fillRect/>
                          </a:stretch>
                        </pic:blipFill>
                        <pic:spPr>
                          <a:xfrm>
                            <a:off x="0" y="0"/>
                            <a:ext cx="5800725" cy="3175000"/>
                          </a:xfrm>
                          <a:prstGeom prst="rect">
                            <a:avLst/>
                          </a:prstGeom>
                          <a:ln/>
                        </pic:spPr>
                      </pic:pic>
                    </a:graphicData>
                  </a:graphic>
                </wp:inline>
              </w:drawing>
            </w:r>
          </w:p>
        </w:tc>
      </w:tr>
      <w:tr w:rsidR="002745E9" w:rsidRPr="007B1436" w14:paraId="7FCCA1E3" w14:textId="77777777" w:rsidTr="002745E9">
        <w:tc>
          <w:tcPr>
            <w:tcW w:w="9360" w:type="dxa"/>
            <w:tcMar>
              <w:top w:w="100" w:type="dxa"/>
              <w:left w:w="100" w:type="dxa"/>
              <w:bottom w:w="100" w:type="dxa"/>
              <w:right w:w="100" w:type="dxa"/>
            </w:tcMar>
          </w:tcPr>
          <w:p w14:paraId="0F6DBBDC" w14:textId="77777777" w:rsidR="002745E9" w:rsidRPr="00D32174" w:rsidRDefault="002745E9" w:rsidP="002745E9">
            <w:pPr>
              <w:pStyle w:val="Normal1"/>
              <w:widowControl w:val="0"/>
              <w:spacing w:line="240" w:lineRule="auto"/>
              <w:rPr>
                <w:rFonts w:asciiTheme="minorHAnsi" w:hAnsiTheme="minorHAnsi"/>
                <w:color w:val="auto"/>
                <w:sz w:val="24"/>
                <w:szCs w:val="24"/>
              </w:rPr>
            </w:pPr>
            <w:r w:rsidRPr="00D32174">
              <w:rPr>
                <w:rFonts w:asciiTheme="minorHAnsi" w:hAnsiTheme="minorHAnsi"/>
                <w:color w:val="auto"/>
                <w:sz w:val="24"/>
                <w:szCs w:val="24"/>
              </w:rPr>
              <w:t>Figure 6: FACS analysis of 3 donors 48 hours after being kept in incubated or transport conditions, with or without fibrin. Supplementary data is shown in the appendix. There is no significant difference between the stem cell markers. CD90, CD73, CD14, CD105, CD31, CD34, CD45, CD29, HLADR, CD13, CD36 were assessed. Error bars are standard deviation of the mean.</w:t>
            </w:r>
          </w:p>
        </w:tc>
      </w:tr>
    </w:tbl>
    <w:p w14:paraId="686B7FCB" w14:textId="77777777" w:rsidR="002745E9" w:rsidRPr="007B1436" w:rsidRDefault="002745E9" w:rsidP="002745E9">
      <w:pPr>
        <w:pStyle w:val="Normal1"/>
        <w:rPr>
          <w:rFonts w:asciiTheme="minorHAnsi" w:hAnsiTheme="minorHAnsi"/>
          <w:color w:val="auto"/>
        </w:rPr>
      </w:pPr>
    </w:p>
    <w:p w14:paraId="7F12722C" w14:textId="77777777" w:rsidR="002745E9" w:rsidRPr="007B1436" w:rsidRDefault="002745E9" w:rsidP="002745E9">
      <w:pPr>
        <w:rPr>
          <w:rFonts w:asciiTheme="minorHAnsi" w:hAnsiTheme="minorHAnsi"/>
        </w:rPr>
      </w:pPr>
      <w:r w:rsidRPr="007B1436">
        <w:rPr>
          <w:rFonts w:asciiTheme="minorHAnsi" w:hAnsiTheme="minorHAnsi"/>
        </w:rPr>
        <w:br w:type="column"/>
      </w:r>
    </w:p>
    <w:tbl>
      <w:tblPr>
        <w:tblStyle w:val="TableGrid"/>
        <w:tblW w:w="88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1"/>
        <w:gridCol w:w="2746"/>
      </w:tblGrid>
      <w:tr w:rsidR="002745E9" w:rsidRPr="007B1436" w14:paraId="4B9E5ACD" w14:textId="77777777" w:rsidTr="002745E9">
        <w:trPr>
          <w:jc w:val="center"/>
        </w:trPr>
        <w:tc>
          <w:tcPr>
            <w:tcW w:w="8897" w:type="dxa"/>
            <w:gridSpan w:val="2"/>
          </w:tcPr>
          <w:p w14:paraId="01B3039D" w14:textId="77777777" w:rsidR="002745E9" w:rsidRPr="007B1436" w:rsidRDefault="002745E9" w:rsidP="002745E9">
            <w:pPr>
              <w:rPr>
                <w:rFonts w:asciiTheme="minorHAnsi" w:hAnsiTheme="minorHAnsi"/>
                <w:lang w:val="en-US"/>
              </w:rPr>
            </w:pPr>
            <w:r w:rsidRPr="007B1436">
              <w:rPr>
                <w:rFonts w:asciiTheme="minorHAnsi" w:hAnsiTheme="minorHAnsi"/>
                <w:lang w:val="en-US"/>
              </w:rPr>
              <w:t xml:space="preserve">      Incubator conditions</w:t>
            </w:r>
            <w:r w:rsidRPr="007B1436">
              <w:rPr>
                <w:rFonts w:asciiTheme="minorHAnsi" w:hAnsiTheme="minorHAnsi"/>
                <w:lang w:val="en-US"/>
              </w:rPr>
              <w:tab/>
              <w:t xml:space="preserve">       Transport conditions</w:t>
            </w:r>
          </w:p>
        </w:tc>
      </w:tr>
      <w:tr w:rsidR="002745E9" w:rsidRPr="007B1436" w14:paraId="0A214FF3" w14:textId="77777777" w:rsidTr="002745E9">
        <w:trPr>
          <w:jc w:val="center"/>
        </w:trPr>
        <w:tc>
          <w:tcPr>
            <w:tcW w:w="6151" w:type="dxa"/>
          </w:tcPr>
          <w:p w14:paraId="150E503B" w14:textId="77777777" w:rsidR="002745E9" w:rsidRPr="007B1436" w:rsidRDefault="002745E9" w:rsidP="002745E9">
            <w:pPr>
              <w:rPr>
                <w:rFonts w:asciiTheme="minorHAnsi" w:hAnsiTheme="minorHAnsi"/>
              </w:rPr>
            </w:pPr>
            <w:r w:rsidRPr="007B1436">
              <w:rPr>
                <w:rFonts w:asciiTheme="minorHAnsi" w:hAnsiTheme="minorHAnsi"/>
                <w:noProof/>
                <w:lang w:val="en-US"/>
              </w:rPr>
              <mc:AlternateContent>
                <mc:Choice Requires="wpg">
                  <w:drawing>
                    <wp:inline distT="0" distB="0" distL="0" distR="0" wp14:anchorId="064AA209" wp14:editId="7836E911">
                      <wp:extent cx="3682809" cy="7398372"/>
                      <wp:effectExtent l="0" t="0" r="635" b="0"/>
                      <wp:docPr id="204" name="Group 21"/>
                      <wp:cNvGraphicFramePr/>
                      <a:graphic xmlns:a="http://schemas.openxmlformats.org/drawingml/2006/main">
                        <a:graphicData uri="http://schemas.microsoft.com/office/word/2010/wordprocessingGroup">
                          <wpg:wgp>
                            <wpg:cNvGrpSpPr/>
                            <wpg:grpSpPr>
                              <a:xfrm>
                                <a:off x="0" y="0"/>
                                <a:ext cx="3682809" cy="7398372"/>
                                <a:chOff x="0" y="0"/>
                                <a:chExt cx="3682809" cy="7398372"/>
                              </a:xfrm>
                            </wpg:grpSpPr>
                            <wpg:grpSp>
                              <wpg:cNvPr id="207" name="Group 205"/>
                              <wpg:cNvGrpSpPr/>
                              <wpg:grpSpPr>
                                <a:xfrm>
                                  <a:off x="0" y="0"/>
                                  <a:ext cx="3682809" cy="7398372"/>
                                  <a:chOff x="0" y="0"/>
                                  <a:chExt cx="3682809" cy="7398372"/>
                                </a:xfrm>
                              </wpg:grpSpPr>
                              <pic:pic xmlns:pic="http://schemas.openxmlformats.org/drawingml/2006/picture">
                                <pic:nvPicPr>
                                  <pic:cNvPr id="208" name="Content Placeholder 6" descr="DSC_0416.JPG"/>
                                  <pic:cNvPicPr>
                                    <a:picLocks noChangeAspect="1"/>
                                  </pic:cNvPicPr>
                                </pic:nvPicPr>
                                <pic:blipFill rotWithShape="1">
                                  <a:blip r:embed="rId94">
                                    <a:extLst>
                                      <a:ext uri="{28A0092B-C50C-407E-A947-70E740481C1C}">
                                        <a14:useLocalDpi xmlns:a14="http://schemas.microsoft.com/office/drawing/2010/main" val="0"/>
                                      </a:ext>
                                    </a:extLst>
                                  </a:blip>
                                  <a:srcRect l="18846" t="20155" r="44076" b="13885"/>
                                  <a:stretch/>
                                </pic:blipFill>
                                <pic:spPr>
                                  <a:xfrm>
                                    <a:off x="0" y="0"/>
                                    <a:ext cx="1777374" cy="1778558"/>
                                  </a:xfrm>
                                  <a:prstGeom prst="rect">
                                    <a:avLst/>
                                  </a:prstGeom>
                                </pic:spPr>
                              </pic:pic>
                              <pic:pic xmlns:pic="http://schemas.openxmlformats.org/drawingml/2006/picture">
                                <pic:nvPicPr>
                                  <pic:cNvPr id="209" name="Picture 207" descr="DSC_0414.JPG"/>
                                  <pic:cNvPicPr>
                                    <a:picLocks noChangeAspect="1"/>
                                  </pic:cNvPicPr>
                                </pic:nvPicPr>
                                <pic:blipFill rotWithShape="1">
                                  <a:blip r:embed="rId95">
                                    <a:extLst>
                                      <a:ext uri="{28A0092B-C50C-407E-A947-70E740481C1C}">
                                        <a14:useLocalDpi xmlns:a14="http://schemas.microsoft.com/office/drawing/2010/main" val="0"/>
                                      </a:ext>
                                    </a:extLst>
                                  </a:blip>
                                  <a:srcRect l="26566" t="26901" r="39978" b="13735"/>
                                  <a:stretch/>
                                </pic:blipFill>
                                <pic:spPr>
                                  <a:xfrm>
                                    <a:off x="1883594" y="1"/>
                                    <a:ext cx="1781909" cy="1778557"/>
                                  </a:xfrm>
                                  <a:prstGeom prst="rect">
                                    <a:avLst/>
                                  </a:prstGeom>
                                </pic:spPr>
                              </pic:pic>
                              <pic:pic xmlns:pic="http://schemas.openxmlformats.org/drawingml/2006/picture">
                                <pic:nvPicPr>
                                  <pic:cNvPr id="210" name="Content Placeholder 3" descr="DSC_0424.JPG"/>
                                  <pic:cNvPicPr>
                                    <a:picLocks noChangeAspect="1"/>
                                  </pic:cNvPicPr>
                                </pic:nvPicPr>
                                <pic:blipFill rotWithShape="1">
                                  <a:blip r:embed="rId96">
                                    <a:extLst>
                                      <a:ext uri="{28A0092B-C50C-407E-A947-70E740481C1C}">
                                        <a14:useLocalDpi xmlns:a14="http://schemas.microsoft.com/office/drawing/2010/main" val="0"/>
                                      </a:ext>
                                    </a:extLst>
                                  </a:blip>
                                  <a:srcRect l="27188" t="23268" r="35814" b="10794"/>
                                  <a:stretch/>
                                </pic:blipFill>
                                <pic:spPr>
                                  <a:xfrm>
                                    <a:off x="0" y="1863224"/>
                                    <a:ext cx="1791707" cy="1796259"/>
                                  </a:xfrm>
                                  <a:prstGeom prst="rect">
                                    <a:avLst/>
                                  </a:prstGeom>
                                </pic:spPr>
                              </pic:pic>
                              <pic:pic xmlns:pic="http://schemas.openxmlformats.org/drawingml/2006/picture">
                                <pic:nvPicPr>
                                  <pic:cNvPr id="211" name="Picture 209" descr="DSC_0425.JPG"/>
                                  <pic:cNvPicPr>
                                    <a:picLocks noChangeAspect="1"/>
                                  </pic:cNvPicPr>
                                </pic:nvPicPr>
                                <pic:blipFill rotWithShape="1">
                                  <a:blip r:embed="rId97">
                                    <a:extLst>
                                      <a:ext uri="{28A0092B-C50C-407E-A947-70E740481C1C}">
                                        <a14:useLocalDpi xmlns:a14="http://schemas.microsoft.com/office/drawing/2010/main" val="0"/>
                                      </a:ext>
                                    </a:extLst>
                                  </a:blip>
                                  <a:srcRect l="22291" t="23020" r="44479" b="17633"/>
                                  <a:stretch/>
                                </pic:blipFill>
                                <pic:spPr>
                                  <a:xfrm>
                                    <a:off x="1883594" y="1863224"/>
                                    <a:ext cx="1788119" cy="1796259"/>
                                  </a:xfrm>
                                  <a:prstGeom prst="rect">
                                    <a:avLst/>
                                  </a:prstGeom>
                                </pic:spPr>
                              </pic:pic>
                              <pic:pic xmlns:pic="http://schemas.openxmlformats.org/drawingml/2006/picture">
                                <pic:nvPicPr>
                                  <pic:cNvPr id="212" name="Content Placeholder 3" descr="DSC_0439.JPG"/>
                                  <pic:cNvPicPr>
                                    <a:picLocks noChangeAspect="1"/>
                                  </pic:cNvPicPr>
                                </pic:nvPicPr>
                                <pic:blipFill rotWithShape="1">
                                  <a:blip r:embed="rId98">
                                    <a:extLst>
                                      <a:ext uri="{28A0092B-C50C-407E-A947-70E740481C1C}">
                                        <a14:useLocalDpi xmlns:a14="http://schemas.microsoft.com/office/drawing/2010/main" val="0"/>
                                      </a:ext>
                                    </a:extLst>
                                  </a:blip>
                                  <a:srcRect l="18014" t="27717" r="44907" b="6142"/>
                                  <a:stretch/>
                                </pic:blipFill>
                                <pic:spPr>
                                  <a:xfrm>
                                    <a:off x="1351" y="3744149"/>
                                    <a:ext cx="1790356" cy="1796328"/>
                                  </a:xfrm>
                                  <a:prstGeom prst="rect">
                                    <a:avLst/>
                                  </a:prstGeom>
                                </pic:spPr>
                              </pic:pic>
                              <pic:pic xmlns:pic="http://schemas.openxmlformats.org/drawingml/2006/picture">
                                <pic:nvPicPr>
                                  <pic:cNvPr id="213" name="Picture 211" descr="DSC_0441.JPG"/>
                                  <pic:cNvPicPr>
                                    <a:picLocks noChangeAspect="1"/>
                                  </pic:cNvPicPr>
                                </pic:nvPicPr>
                                <pic:blipFill rotWithShape="1">
                                  <a:blip r:embed="rId99">
                                    <a:extLst>
                                      <a:ext uri="{28A0092B-C50C-407E-A947-70E740481C1C}">
                                        <a14:useLocalDpi xmlns:a14="http://schemas.microsoft.com/office/drawing/2010/main" val="0"/>
                                      </a:ext>
                                    </a:extLst>
                                  </a:blip>
                                  <a:srcRect l="21586" t="29228" r="44930" b="11245"/>
                                  <a:stretch/>
                                </pic:blipFill>
                                <pic:spPr>
                                  <a:xfrm>
                                    <a:off x="1883594" y="3744149"/>
                                    <a:ext cx="1799215" cy="1799209"/>
                                  </a:xfrm>
                                  <a:prstGeom prst="rect">
                                    <a:avLst/>
                                  </a:prstGeom>
                                </pic:spPr>
                              </pic:pic>
                              <pic:pic xmlns:pic="http://schemas.openxmlformats.org/drawingml/2006/picture">
                                <pic:nvPicPr>
                                  <pic:cNvPr id="214" name="Content Placeholder 3" descr="DSC_0451.JPG"/>
                                  <pic:cNvPicPr>
                                    <a:picLocks noChangeAspect="1"/>
                                  </pic:cNvPicPr>
                                </pic:nvPicPr>
                                <pic:blipFill rotWithShape="1">
                                  <a:blip r:embed="rId100">
                                    <a:extLst>
                                      <a:ext uri="{28A0092B-C50C-407E-A947-70E740481C1C}">
                                        <a14:useLocalDpi xmlns:a14="http://schemas.microsoft.com/office/drawing/2010/main" val="0"/>
                                      </a:ext>
                                    </a:extLst>
                                  </a:blip>
                                  <a:srcRect l="27863" t="23991" r="35339" b="10423"/>
                                  <a:stretch/>
                                </pic:blipFill>
                                <pic:spPr>
                                  <a:xfrm>
                                    <a:off x="22928" y="5625143"/>
                                    <a:ext cx="1768779" cy="1773229"/>
                                  </a:xfrm>
                                  <a:prstGeom prst="rect">
                                    <a:avLst/>
                                  </a:prstGeom>
                                </pic:spPr>
                              </pic:pic>
                              <pic:pic xmlns:pic="http://schemas.openxmlformats.org/drawingml/2006/picture">
                                <pic:nvPicPr>
                                  <pic:cNvPr id="215" name="Picture 213" descr="DSC_0454.JPG"/>
                                  <pic:cNvPicPr>
                                    <a:picLocks noChangeAspect="1"/>
                                  </pic:cNvPicPr>
                                </pic:nvPicPr>
                                <pic:blipFill rotWithShape="1">
                                  <a:blip r:embed="rId101">
                                    <a:extLst>
                                      <a:ext uri="{28A0092B-C50C-407E-A947-70E740481C1C}">
                                        <a14:useLocalDpi xmlns:a14="http://schemas.microsoft.com/office/drawing/2010/main" val="0"/>
                                      </a:ext>
                                    </a:extLst>
                                  </a:blip>
                                  <a:srcRect l="23037" t="25691" r="43501" b="14936"/>
                                  <a:stretch/>
                                </pic:blipFill>
                                <pic:spPr>
                                  <a:xfrm>
                                    <a:off x="1883594" y="5625142"/>
                                    <a:ext cx="1776657" cy="1773229"/>
                                  </a:xfrm>
                                  <a:prstGeom prst="rect">
                                    <a:avLst/>
                                  </a:prstGeom>
                                </pic:spPr>
                              </pic:pic>
                            </wpg:grpSp>
                            <wps:wsp>
                              <wps:cNvPr id="216" name="Text Box 214"/>
                              <wps:cNvSpPr txBox="1"/>
                              <wps:spPr>
                                <a:xfrm>
                                  <a:off x="0" y="0"/>
                                  <a:ext cx="363220" cy="359410"/>
                                </a:xfrm>
                                <a:prstGeom prst="rect">
                                  <a:avLst/>
                                </a:prstGeom>
                                <a:noFill/>
                              </wps:spPr>
                              <wps:txbx>
                                <w:txbxContent>
                                  <w:p w14:paraId="3E2A9679"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wps:txbx>
                              <wps:bodyPr wrap="square" rtlCol="0">
                                <a:spAutoFit/>
                              </wps:bodyPr>
                            </wps:wsp>
                            <wps:wsp>
                              <wps:cNvPr id="217" name="Text Box 215"/>
                              <wps:cNvSpPr txBox="1"/>
                              <wps:spPr>
                                <a:xfrm>
                                  <a:off x="1886733" y="0"/>
                                  <a:ext cx="457200" cy="359410"/>
                                </a:xfrm>
                                <a:prstGeom prst="rect">
                                  <a:avLst/>
                                </a:prstGeom>
                                <a:noFill/>
                              </wps:spPr>
                              <wps:txbx>
                                <w:txbxContent>
                                  <w:p w14:paraId="38975BE3"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wps:txbx>
                              <wps:bodyPr wrap="square" rtlCol="0">
                                <a:spAutoFit/>
                              </wps:bodyPr>
                            </wps:wsp>
                            <wps:wsp>
                              <wps:cNvPr id="218" name="Text Box 216"/>
                              <wps:cNvSpPr txBox="1"/>
                              <wps:spPr>
                                <a:xfrm>
                                  <a:off x="0" y="1863067"/>
                                  <a:ext cx="363220" cy="359410"/>
                                </a:xfrm>
                                <a:prstGeom prst="rect">
                                  <a:avLst/>
                                </a:prstGeom>
                                <a:noFill/>
                              </wps:spPr>
                              <wps:txbx>
                                <w:txbxContent>
                                  <w:p w14:paraId="7F9A8EB8"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wps:txbx>
                              <wps:bodyPr wrap="square" rtlCol="0">
                                <a:spAutoFit/>
                              </wps:bodyPr>
                            </wps:wsp>
                            <wps:wsp>
                              <wps:cNvPr id="219" name="Text Box 217"/>
                              <wps:cNvSpPr txBox="1"/>
                              <wps:spPr>
                                <a:xfrm>
                                  <a:off x="1885825" y="1862439"/>
                                  <a:ext cx="514350" cy="359410"/>
                                </a:xfrm>
                                <a:prstGeom prst="rect">
                                  <a:avLst/>
                                </a:prstGeom>
                                <a:noFill/>
                              </wps:spPr>
                              <wps:txbx>
                                <w:txbxContent>
                                  <w:p w14:paraId="39803DB2"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wps:txbx>
                              <wps:bodyPr wrap="square" rtlCol="0">
                                <a:spAutoFit/>
                              </wps:bodyPr>
                            </wps:wsp>
                            <wps:wsp>
                              <wps:cNvPr id="220" name="Text Box 218"/>
                              <wps:cNvSpPr txBox="1"/>
                              <wps:spPr>
                                <a:xfrm>
                                  <a:off x="1351" y="3743834"/>
                                  <a:ext cx="363855" cy="359410"/>
                                </a:xfrm>
                                <a:prstGeom prst="rect">
                                  <a:avLst/>
                                </a:prstGeom>
                                <a:noFill/>
                              </wps:spPr>
                              <wps:txbx>
                                <w:txbxContent>
                                  <w:p w14:paraId="287E030D"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C</w:t>
                                    </w:r>
                                  </w:p>
                                </w:txbxContent>
                              </wps:txbx>
                              <wps:bodyPr wrap="square" rtlCol="0">
                                <a:spAutoFit/>
                              </wps:bodyPr>
                            </wps:wsp>
                            <wps:wsp>
                              <wps:cNvPr id="221" name="Text Box 219"/>
                              <wps:cNvSpPr txBox="1"/>
                              <wps:spPr>
                                <a:xfrm>
                                  <a:off x="1886659" y="3743834"/>
                                  <a:ext cx="363855" cy="359410"/>
                                </a:xfrm>
                                <a:prstGeom prst="rect">
                                  <a:avLst/>
                                </a:prstGeom>
                                <a:noFill/>
                              </wps:spPr>
                              <wps:txbx>
                                <w:txbxContent>
                                  <w:p w14:paraId="2EE6E008"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C’</w:t>
                                    </w:r>
                                  </w:p>
                                </w:txbxContent>
                              </wps:txbx>
                              <wps:bodyPr wrap="square" rtlCol="0">
                                <a:spAutoFit/>
                              </wps:bodyPr>
                            </wps:wsp>
                            <wps:wsp>
                              <wps:cNvPr id="1035" name="Text Box 220"/>
                              <wps:cNvSpPr txBox="1"/>
                              <wps:spPr>
                                <a:xfrm>
                                  <a:off x="22925" y="5624669"/>
                                  <a:ext cx="363855" cy="359410"/>
                                </a:xfrm>
                                <a:prstGeom prst="rect">
                                  <a:avLst/>
                                </a:prstGeom>
                                <a:noFill/>
                              </wps:spPr>
                              <wps:txbx>
                                <w:txbxContent>
                                  <w:p w14:paraId="6C444676"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D</w:t>
                                    </w:r>
                                  </w:p>
                                </w:txbxContent>
                              </wps:txbx>
                              <wps:bodyPr wrap="square" rtlCol="0">
                                <a:spAutoFit/>
                              </wps:bodyPr>
                            </wps:wsp>
                            <wps:wsp>
                              <wps:cNvPr id="1036" name="Text Box 221"/>
                              <wps:cNvSpPr txBox="1"/>
                              <wps:spPr>
                                <a:xfrm>
                                  <a:off x="1883367" y="5624670"/>
                                  <a:ext cx="495300" cy="359410"/>
                                </a:xfrm>
                                <a:prstGeom prst="rect">
                                  <a:avLst/>
                                </a:prstGeom>
                                <a:noFill/>
                              </wps:spPr>
                              <wps:txbx>
                                <w:txbxContent>
                                  <w:p w14:paraId="23A68DAC"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D’</w:t>
                                    </w:r>
                                  </w:p>
                                </w:txbxContent>
                              </wps:txbx>
                              <wps:bodyPr wrap="square" rtlCol="0">
                                <a:spAutoFit/>
                              </wps:bodyPr>
                            </wps:wsp>
                          </wpg:wgp>
                        </a:graphicData>
                      </a:graphic>
                    </wp:inline>
                  </w:drawing>
                </mc:Choice>
                <mc:Fallback>
                  <w:pict>
                    <v:group id="Group 21" o:spid="_x0000_s1211" style="width:290pt;height:582.55pt;mso-position-horizontal-relative:char;mso-position-vertical-relative:line" coordsize="3682809,7398372"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UAAAAAAAAAAAAAAAAAAJBO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ijCNBaUwxgWK&#10;IAkFABt0AMwBdAAvAAAAAAAAAAB5kdMAfQAAABsAGwAbAAABAAAAAAAAADTTAABvTgAAb04AANBL&#10;AAAA1AQAAAAAAAEAAAA00wAAb04AAG9OAADQSwAAANQEAAAAAAAIAAAANNMAAG9OAABvTgAA0EsA&#10;AADUBAAAAAAAAAAAAJgAAAB1AQAAWQEAAK8IAAAAAQAASAEAADMIAABnCAAAbRsAAG9ODg4AANh9&#10;AAAAXgAA6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H0Bbs0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AAAAAAAAAAAAAAAAAABdf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UwHwWlvgYFiiDlBQAbdACq&#10;CHQAOQAAAAAAAAAAw5GgAH0AAQAbABsAGwAAAQAAAAAAAAChLwAAUX8AAFF/AADQSwAASqDnAAAA&#10;AAABAAAAoS8AAFF/AABRfwAA0EsAAEqg5wAAAAAACAAAAKEvAABRfwAAUX8AANBLAABKoOcAAAAA&#10;AAAAAACYAAAAdQEAAFkBAACvCAAAAAEAAEgBAAAzCAAAZwgAAG0bAABRfw4OAADYfQAAAF4AAOs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0Bbs0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AAAAAAAAAAAAAAAAAAB19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O+qYoMgamKQyB2igAbdAAAG3QA&#10;SwAAAAAAAAAAd3UvAH0AAAAbABsAGwAAAQAAAAAAAACBGgAAf/YAAH/2AABi7gAAAHIbAAAAAAAB&#10;AAAAgRoAAH/2AAB/9gAAYu4AAAByGwAAAAAACAAAAIEaAAB/9gAAf/YAAGLuAAAAchsAAAAAAAAA&#10;AACYAAAAdQEAAFkBAACvCAAAAAEAAEgBAAAzCAAAZwgAAG0bAAB/9g4OAADYfQAAAF4AAOs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fQFuz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JUAAAAAAAAAAAAAAAAAADh/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ijAziqUwbIqKICSKABt0AMwBdABdAAAA&#10;AAAAAAASkS8AfQAAABsAGwAbAAABAAAAAAAAAAlqAADPfwAAz38AANBLAAAAcA4AAAAAAAEAAAAJ&#10;agAAz38AAM9/AADQSwAAAHAOAAAAAAAIAAAACWoAAM9/AADPfwAA0EsAAABwDgAAAAAAAAAAAJgA&#10;AAB1AQAAWQEAAK8IAAAAAQAASAEAADMIAABnCAAAbRsAAM9/Dg4AANh9AAAAXgAA6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fQFuz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UAAAAAAAAAAAAAAAAAAChO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ijBpBaUw682KIBsF&#10;SQh0AMwBdABqAAAAAAAAAABJupUAfQAAABsAG0kIAAABAAAAAAAAACCVAABRTgAAUU4AANBLAAAA&#10;XYoAAAAAAAEAAAAglQAAUU4AAFFOAADQSwAAAF2KAAAAAAAIAAAAIJUAAFFOAABRTgAA0EsAAABd&#10;igAAAAAAAAAAAJgAAAB1AQAAWQEAAK8IAAAAAQAASAEAADMIAABnCAAAbRsAAFFODg4AANh9AAAA&#10;XgAA6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fQFuz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JUAAAAAAAAAAAAAAAAAAIj2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pb6kiuvXpIqKMG6KABusAAAbrAATAAAAAAAAAACx&#10;dVEA2AABABsAGwAbAAABAAAAAAAAAKRMAAC79gAAu/YAAFR0AABKTxsAAAAAAAEAAACkTAAAu/YA&#10;ALv2AABUdAAASk8bAAAAAAAIAAAApEwAALv2AAC79gAAVHQAAEpPGwAAAAAAAAAAAJgAAAB1AQAA&#10;WQEAAK8IAAAAAQAASAEAADMIAABnCAAAbRsAALv2Dg4AANh9AAAAXgAA6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9AW7N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lQAAAAAAAAAAAAAA&#10;AAAArW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l&#10;vkyK69dMioowzYoAG6wAABusAM8AAAAAAAAAAMV17ADYAAEAGwAbABsAAAEAAAAAAAAAqocAADRi&#10;AAA0YgAAVHQAAAABfQAAAAAAAQAAAKqHAAA0YgAANGIAAFR0AAAAAX0AAAAAAAgAAACqhwAANGIA&#10;ADRiAABUdAAAAAF9AAAAAAAAAAAAmAAAAHUBAABZAQAArwgAAAABAABIAQAAMwgAAGcIAABtGwAA&#10;NGIODgAA2H0AAABeAADr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0Bbs0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AAAAAAAAAAAAAAAAAABUY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EMwv4pDvoSKuyAUigAbrAAAG6wAjgAAAAAAAAAA&#10;O8tRANgAAQAbABsAGwAAAQAAAAAAAAChxQAAMmIAADJiAABi7gAASljnAAAAAAABAAAAocUAADJi&#10;AAAyYgAAYu4AAEpY5wAAAAAACAAAAKHFAAAyYgAAMmIAAGLuAABKWOcAAAAAAAAAAACYAAAAdQEA&#10;AFkBAACvCAAAAAEAAEgBAAAzCAAAZwgAAG0bAAAyYg4OAADYfQAAAF4AAOs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">
                      <v:group id="Group 205" o:spid="_x0000_s1212" style="position:absolute;width:3682809;height:7398372" coordsize="3682809,73983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8IY1TGAAAA3AAA&#10;AA8AAAAAAAAAAAAAAAAAqQIAAGRycy9kb3ducmV2LnhtbFBLBQYAAAAABAAEAPoAAACcAwAAAAA=&#10;">
                        <v:shape id="Content Placeholder 6" o:spid="_x0000_s1213" type="#_x0000_t75" alt="DSC_0416.JPG" style="position:absolute;width:1777374;height:177855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Zf&#10;2lbAAAAA3AAAAA8AAABkcnMvZG93bnJldi54bWxET89rwjAUvg/8H8ITdpupPcjojCKKuIMHp4Pi&#10;7dE8m2LzUpLMdP/9chh4/Ph+L9ej7cWDfOgcK5jPChDEjdMdtwq+L/u3dxAhImvsHZOCXwqwXk1e&#10;llhpl/iLHufYihzCoUIFJsahkjI0hiyGmRuIM3dz3mLM0LdSe0w53PayLIqFtNhxbjA40NZQcz//&#10;WAXycDzV+5Qsn5K5NrWvdyXXSr1Ox80HiEhjfIr/3Z9aQVnktflMPgJy9Q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l/aVsAAAADcAAAADwAAAAAAAAAAAAAAAACcAgAAZHJz&#10;L2Rvd25yZXYueG1sUEsFBgAAAAAEAAQA9wAAAIkDAAAAAA==&#10;">
                          <v:imagedata r:id="rId102" o:title="DSC_0416.JPG" croptop="13209f" cropbottom="9100f" cropleft="12351f" cropright="28886f"/>
                          <v:path arrowok="t"/>
                        </v:shape>
                        <v:shape id="Picture 207" o:spid="_x0000_s1214" type="#_x0000_t75" alt="DSC_0414.JPG" style="position:absolute;left:1883594;top:1;width:1781909;height:177855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7A&#10;u7/EAAAA3AAAAA8AAABkcnMvZG93bnJldi54bWxEj0FrwkAUhO8F/8PyBG911wihTV1FAoLmVuul&#10;t9fsM0mbfRuza4z/3i0Uehxm5htmtRltKwbqfeNYw2KuQBCXzjRcaTh97J5fQPiAbLB1TBru5GGz&#10;njytMDPuxu80HEMlIoR9hhrqELpMSl/WZNHPXUccvbPrLYYo+0qaHm8RbluZKJVKiw3HhRo7ymsq&#10;f45Xq+GQF/bz9BVyOvvvdOlVsVPlRevZdNy+gQg0hv/wX3tvNCTqFX7PxCMg1w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7Au7/EAAAA3AAAAA8AAAAAAAAAAAAAAAAAnAIA&#10;AGRycy9kb3ducmV2LnhtbFBLBQYAAAAABAAEAPcAAACNAwAAAAA=&#10;">
                          <v:imagedata r:id="rId103" o:title="DSC_0414.JPG" croptop="17630f" cropbottom="9001f" cropleft="17410f" cropright="26200f"/>
                          <v:path arrowok="t"/>
                        </v:shape>
                        <v:shape id="Content Placeholder 3" o:spid="_x0000_s1215" type="#_x0000_t75" alt="DSC_0424.JPG" style="position:absolute;top:1863224;width:1791707;height:17962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7I&#10;uC/BAAAA3AAAAA8AAABkcnMvZG93bnJldi54bWxET02LwjAQvQv+hzCCN02rq0i3UUQQenFB3WWv&#10;QzPbdm0mpYm1/ffmIHh8vO9015tadNS6yrKCeB6BIM6trrhQ8H09zjYgnEfWWFsmBQM52G3HoxQT&#10;bR98pu7iCxFC2CWooPS+SaR0eUkG3dw2xIH7s61BH2BbSN3iI4SbWi6iaC0NVhwaSmzoUFJ+u9yN&#10;guWQdV//2abrf4fVafhZf1zxbpWaTvr9JwhPvX+LX+5MK1jEYX44E46A3D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7IuC/BAAAA3AAAAA8AAAAAAAAAAAAAAAAAnAIAAGRy&#10;cy9kb3ducmV2LnhtbFBLBQYAAAAABAAEAPcAAACKAwAAAAA=&#10;">
                          <v:imagedata r:id="rId104" o:title="DSC_0424.JPG" croptop="15249f" cropbottom="7074f" cropleft="17818f" cropright="23471f"/>
                          <v:path arrowok="t"/>
                        </v:shape>
                        <v:shape id="Picture 209" o:spid="_x0000_s1216" type="#_x0000_t75" alt="DSC_0425.JPG" style="position:absolute;left:1883594;top:1863224;width:1788119;height:179625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AX&#10;AffFAAAA3AAAAA8AAABkcnMvZG93bnJldi54bWxEj0FrwkAUhO9C/8PyCr3pJkJVUlcpolIQpGrt&#10;+ZF9boLZtzG7NfHfuwXB4zAz3zDTeWcrcaXGl44VpIMEBHHudMlGwc9h1Z+A8AFZY+WYFNzIw3z2&#10;0ptipl3LO7rugxERwj5DBUUIdSalzwuy6AeuJo7eyTUWQ5SNkbrBNsJtJYdJMpIWS44LBda0KCg/&#10;7/+sguX2+3Rux7+brVmb99tmfFxf/FGpt9fu8wNEoC48w4/2l1YwTFP4PxOPgJzd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gFwH3xQAAANwAAAAPAAAAAAAAAAAAAAAAAJwC&#10;AABkcnMvZG93bnJldi54bWxQSwUGAAAAAAQABAD3AAAAjgMAAAAA&#10;">
                          <v:imagedata r:id="rId105" o:title="DSC_0425.JPG" croptop="15086f" cropbottom="11556f" cropleft="14609f" cropright="29150f"/>
                          <v:path arrowok="t"/>
                        </v:shape>
                        <v:shape id="Content Placeholder 3" o:spid="_x0000_s1217" type="#_x0000_t75" alt="DSC_0439.JPG" style="position:absolute;left:1351;top:3744149;width:1790356;height:179632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nP&#10;9+3BAAAA3AAAAA8AAABkcnMvZG93bnJldi54bWxEj0FrAjEUhO+F/ofwCr0Uze4eiqxGEYvi0ao/&#10;4LF5JtHNy7JJdf33jSB4HGbmG2a2GHwrrtRHF1hBOS5AEDdBOzYKjof1aAIiJmSNbWBScKcIi/n7&#10;2wxrHW78S9d9MiJDONaowKbU1VLGxpLHOA4dcfZOofeYsuyN1D3eMty3siqKb+nRcV6w2NHKUnPZ&#10;/3kFS9TGxi+z2pyLy9mX3p1+dk6pz49hOQWRaEiv8LO91QqqsoLHmXwE5Pwf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nP9+3BAAAA3AAAAA8AAAAAAAAAAAAAAAAAnAIAAGRy&#10;cy9kb3ducmV2LnhtbFBLBQYAAAAABAAEAPcAAACKAwAAAAA=&#10;">
                          <v:imagedata r:id="rId106" o:title="DSC_0439.JPG" croptop="18165f" cropbottom="4025f" cropleft="11806f" cropright="29430f"/>
                          <v:path arrowok="t"/>
                        </v:shape>
                        <v:shape id="Picture 211" o:spid="_x0000_s1218" type="#_x0000_t75" alt="DSC_0441.JPG" style="position:absolute;left:1883594;top:3744149;width:1799215;height:179920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Q7&#10;3szGAAAA3AAAAA8AAABkcnMvZG93bnJldi54bWxEj0FrwkAUhO8F/8PyCr01G6OUkLqKthS8CNa2&#10;4vE1+5oNZt+G7KrRX+8KQo/DzHzDTGa9bcSROl87VjBMUhDEpdM1Vwq+vz6ecxA+IGtsHJOCM3mY&#10;TQcPEyy0O/EnHTehEhHCvkAFJoS2kNKXhiz6xLXE0ftzncUQZVdJ3eEpwm0jszR9kRZrjgsGW3oz&#10;VO43B6tAv6fz38vC/Kzy0XK9z3fb3TjbKvX02M9fQQTqw3/43l5qBdlwBLcz8QjI6RU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5DvezMYAAADcAAAADwAAAAAAAAAAAAAAAACc&#10;AgAAZHJzL2Rvd25yZXYueG1sUEsFBgAAAAAEAAQA9wAAAI8DAAAAAA==&#10;">
                          <v:imagedata r:id="rId107" o:title="DSC_0441.JPG" croptop="19155f" cropbottom="7370f" cropleft="14147f" cropright="29445f"/>
                          <v:path arrowok="t"/>
                        </v:shape>
                        <v:shape id="Content Placeholder 3" o:spid="_x0000_s1219" type="#_x0000_t75" alt="DSC_0451.JPG" style="position:absolute;left:22928;top:5625143;width:1768779;height:17732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C&#10;0xLEAAAA3AAAAA8AAABkcnMvZG93bnJldi54bWxEj0GLwjAUhO/C/ofwFrzImioiu9Uoqyh6EnQ9&#10;eHw0z7Zu81Kb2NZ/bwTB4zAz3zDTeWsKUVPlcssKBv0IBHFidc6pguPf+usbhPPIGgvLpOBODuaz&#10;j84UY20b3lN98KkIEHYxKsi8L2MpXZKRQde3JXHwzrYy6IOsUqkrbALcFHIYRWNpMOewkGFJy4yS&#10;/8PNKLhsru1Pcz65W7LZ8bFe9RbjCynV/Wx/JyA8tf4dfrW3WsFwMILnmXAE5Ow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TC0xLEAAAA3AAAAA8AAAAAAAAAAAAAAAAAnAIA&#10;AGRycy9kb3ducmV2LnhtbFBLBQYAAAAABAAEAPcAAACNAwAAAAA=&#10;">
                          <v:imagedata r:id="rId108" o:title="DSC_0451.JPG" croptop="15723f" cropbottom="6831f" cropleft="18260f" cropright="23160f"/>
                          <v:path arrowok="t"/>
                        </v:shape>
                        <v:shape id="Picture 213" o:spid="_x0000_s1220" type="#_x0000_t75" alt="DSC_0454.JPG" style="position:absolute;left:1883594;top:5625142;width:1776657;height:17732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0W&#10;isnAAAAA3AAAAA8AAABkcnMvZG93bnJldi54bWxEj80KwjAQhO+C7xBW8KapxT+qUUQQFARR+wBL&#10;s7bFZlOaqPXtjSB4HGbmG2a5bk0lntS40rKC0TACQZxZXXKuIL3uBnMQziNrrCyTgjc5WK+6nSUm&#10;2r74TM+Lz0WAsEtQQeF9nUjpsoIMuqGtiYN3s41BH2STS93gK8BNJeMomkqDJYeFAmvaFpTdLw+j&#10;4JCnBx3vTnpbxrdpep/Z49WOler32s0ChKfW/8O/9l4riEcT+J4JR0CuP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7RaKycAAAADcAAAADwAAAAAAAAAAAAAAAACcAgAAZHJz&#10;L2Rvd25yZXYueG1sUEsFBgAAAAAEAAQA9wAAAIkDAAAAAA==&#10;">
                          <v:imagedata r:id="rId109" o:title="DSC_0454.JPG" croptop="16837f" cropbottom="9788f" cropleft="15098f" cropright="28509f"/>
                          <v:path arrowok="t"/>
                        </v:shape>
                      </v:group>
                      <v:shape id="Text Box 214" o:spid="_x0000_s1221" type="#_x0000_t202" style="position:absolute;width:36322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jXi3wgAA&#10;ANwAAAAPAAAAZHJzL2Rvd25yZXYueG1sRI9Ba8JAFITvgv9heUJvuolQKamriLbgoZfaeH9kX7PB&#10;7NuQfZr477uC0OMwM98w6+3oW3WjPjaBDeSLDBRxFWzDtYHy53P+BioKssU2MBm4U4TtZjpZY2HD&#10;wN90O0mtEoRjgQacSFdoHStHHuMidMTJ+w29R0myr7XtcUhw3+pllq20x4bTgsOO9o6qy+nqDYjY&#10;XX4vP3w8nsevw+Cy6hVLY15m4+4dlNAo/+Fn+2gNLPMVPM6kI6A3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CNeLfCAAAA3AAAAA8AAAAAAAAAAAAAAAAAlwIAAGRycy9kb3du&#10;cmV2LnhtbFBLBQYAAAAABAAEAPUAAACGAwAAAAA=&#10;" filled="f" stroked="f">
                        <v:textbox style="mso-fit-shape-to-text:t">
                          <w:txbxContent>
                            <w:p w14:paraId="3E2A9679"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v:textbox>
                      </v:shape>
                      <v:shape id="Text Box 215" o:spid="_x0000_s1222" type="#_x0000_t202" style="position:absolute;left:1886733;width:45720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wd0swgAA&#10;ANwAAAAPAAAAZHJzL2Rvd25yZXYueG1sRI9Pa8JAFMTvhX6H5Qm91U2E/iG6itQWPPRSTe+P7DMb&#10;zL4N2aeJ394VBI/DzPyGWaxG36oz9bEJbCCfZqCIq2Abrg2U+5/XT1BRkC22gcnAhSKsls9PCyxs&#10;GPiPzjupVYJwLNCAE+kKrWPlyGOcho44eYfQe5Qk+1rbHocE962eZdm79thwWnDY0Zej6rg7eQMi&#10;dp1fym8ft//j72ZwWfWGpTEvk3E9ByU0yiN8b2+tgVn+Abcz6Qjo5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B3SzCAAAA3AAAAA8AAAAAAAAAAAAAAAAAlwIAAGRycy9kb3du&#10;cmV2LnhtbFBLBQYAAAAABAAEAPUAAACGAwAAAAA=&#10;" filled="f" stroked="f">
                        <v:textbox style="mso-fit-shape-to-text:t">
                          <w:txbxContent>
                            <w:p w14:paraId="38975BE3"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A’</w:t>
                              </w:r>
                            </w:p>
                          </w:txbxContent>
                        </v:textbox>
                      </v:shape>
                      <v:shape id="Text Box 216" o:spid="_x0000_s1223" type="#_x0000_t202" style="position:absolute;top:1863067;width:36322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klevwAA&#10;ANwAAAAPAAAAZHJzL2Rvd25yZXYueG1sRE9Na8JAEL0X/A/LCN50E8EiqatIbcGDl2q8D9lpNjQ7&#10;G7Kjif/ePQg9Pt73Zjf6Vt2pj01gA/kiA0VcBdtwbaC8fM/XoKIgW2wDk4EHRdhtJ28bLGwY+Ifu&#10;Z6lVCuFYoAEn0hVax8qRx7gIHXHifkPvURLsa217HFK4b/Uyy961x4ZTg8OOPh1Vf+ebNyBi9/mj&#10;/PLxeB1Ph8Fl1QpLY2bTcf8BSmiUf/HLfbQGlnlam86kI6C3T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5eSV6/AAAA3AAAAA8AAAAAAAAAAAAAAAAAlwIAAGRycy9kb3ducmV2&#10;LnhtbFBLBQYAAAAABAAEAPUAAACDAwAAAAA=&#10;" filled="f" stroked="f">
                        <v:textbox style="mso-fit-shape-to-text:t">
                          <w:txbxContent>
                            <w:p w14:paraId="7F9A8EB8"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v:textbox>
                      </v:shape>
                      <v:shape id="Text Box 217" o:spid="_x0000_s1224" type="#_x0000_t202" style="position:absolute;left:1885825;top:1862439;width:51435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EuzFwgAA&#10;ANwAAAAPAAAAZHJzL2Rvd25yZXYueG1sRI9Ba8JAFITvhf6H5Qm91U2Elja6itQWPPRSTe+P7DMb&#10;zL4N2aeJ/94VBI/DzHzDLFajb9WZ+tgENpBPM1DEVbAN1wbK/c/rB6goyBbbwGTgQhFWy+enBRY2&#10;DPxH553UKkE4FmjAiXSF1rFy5DFOQ0ecvEPoPUqSfa1tj0OC+1bPsuxde2w4LTjs6MtRddydvAER&#10;u84v5beP2//xdzO4rHrD0piXybiegxIa5RG+t7fWwCz/hNuZdAT08go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ES7MXCAAAA3AAAAA8AAAAAAAAAAAAAAAAAlwIAAGRycy9kb3du&#10;cmV2LnhtbFBLBQYAAAAABAAEAPUAAACGAwAAAAA=&#10;" filled="f" stroked="f">
                        <v:textbox style="mso-fit-shape-to-text:t">
                          <w:txbxContent>
                            <w:p w14:paraId="39803DB2"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B’</w:t>
                              </w:r>
                            </w:p>
                          </w:txbxContent>
                        </v:textbox>
                      </v:shape>
                      <v:shape id="Text Box 218" o:spid="_x0000_s1225" type="#_x0000_t202" style="position:absolute;left:1351;top:3743834;width:363855;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RI/lvwAA&#10;ANwAAAAPAAAAZHJzL2Rvd25yZXYueG1sRE9Na8JAEL0X/A/LCN7qxoClRFcRbcGDl9p4H7JjNpid&#10;DdnRxH/vHgo9Pt73ejv6Vj2oj01gA4t5Boq4Crbh2kD5+/3+CSoKssU2MBl4UoTtZvK2xsKGgX/o&#10;cZZapRCOBRpwIl2hdawceYzz0BEn7hp6j5JgX2vb45DCfavzLPvQHhtODQ472juqbue7NyBid4tn&#10;+eXj8TKeDoPLqiWWxsym424FSmiUf/Gf+2gN5Hman86kI6A3L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5Ej+W/AAAA3AAAAA8AAAAAAAAAAAAAAAAAlwIAAGRycy9kb3ducmV2&#10;LnhtbFBLBQYAAAAABAAEAPUAAACDAwAAAAA=&#10;" filled="f" stroked="f">
                        <v:textbox style="mso-fit-shape-to-text:t">
                          <w:txbxContent>
                            <w:p w14:paraId="287E030D"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C</w:t>
                              </w:r>
                            </w:p>
                          </w:txbxContent>
                        </v:textbox>
                      </v:shape>
                      <v:shape id="Text Box 219" o:spid="_x0000_s1226" type="#_x0000_t202" style="position:absolute;left:1886659;top:3743834;width:363855;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CCp+wgAA&#10;ANwAAAAPAAAAZHJzL2Rvd25yZXYueG1sRI/BasMwEETvhf6D2EBvtWxDS3CjhJCmkEMvTdz7Ym0t&#10;U2tlrE3s/H1VCOQ4zMwbZrWZfa8uNMYusIEiy0ERN8F23BqoTx/PS1BRkC32gcnAlSJs1o8PK6xs&#10;mPiLLkdpVYJwrNCAExkqrWPjyGPMwkCcvJ8wepQkx1bbEacE970u8/xVe+w4LTgcaOeo+T2evQER&#10;uy2u9d7Hw/f8+T65vHnB2pinxbx9AyU0yz18ax+sgbIs4P9MOgJ6/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EIKn7CAAAA3AAAAA8AAAAAAAAAAAAAAAAAlwIAAGRycy9kb3du&#10;cmV2LnhtbFBLBQYAAAAABAAEAPUAAACGAwAAAAA=&#10;" filled="f" stroked="f">
                        <v:textbox style="mso-fit-shape-to-text:t">
                          <w:txbxContent>
                            <w:p w14:paraId="2EE6E008"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C’</w:t>
                              </w:r>
                            </w:p>
                          </w:txbxContent>
                        </v:textbox>
                      </v:shape>
                      <v:shape id="Text Box 220" o:spid="_x0000_s1227" type="#_x0000_t202" style="position:absolute;left:22925;top:5624669;width:363855;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jxywwQAA&#10;AN0AAAAPAAAAZHJzL2Rvd25yZXYueG1sRE9LawIxEL4L/Q9hhN40scVSVqNIH+Chl+r2PmzGzeJm&#10;smym7vrvm4LgbT6+56y3Y2jVhfrURLawmBtQxFV0DdcWyuPn7BVUEmSHbWSycKUE283DZI2FiwN/&#10;0+UgtcohnAq04EW6QutUeQqY5rEjztwp9gElw77Wrschh4dWPxnzogM2nBs8dvTmqToffoMFEbdb&#10;XMuPkPY/49f74E21xNLax+m4W4ESGuUuvrn3Ls83z0v4/yafoDd/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8csMEAAADdAAAADwAAAAAAAAAAAAAAAACXAgAAZHJzL2Rvd25y&#10;ZXYueG1sUEsFBgAAAAAEAAQA9QAAAIUDAAAAAA==&#10;" filled="f" stroked="f">
                        <v:textbox style="mso-fit-shape-to-text:t">
                          <w:txbxContent>
                            <w:p w14:paraId="6C444676"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D</w:t>
                              </w:r>
                            </w:p>
                          </w:txbxContent>
                        </v:textbox>
                      </v:shape>
                      <v:shape id="Text Box 221" o:spid="_x0000_s1228" type="#_x0000_t202" style="position:absolute;left:1883367;top:5624670;width:495300;height:3594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XYLHwQAA&#10;AN0AAAAPAAAAZHJzL2Rvd25yZXYueG1sRE9NawIxEL0X/A9hCt5qYqUiW6OIreChl+p6HzbTzdLN&#10;ZNlM3fXfm0Kht3m8z1lvx9CqK/WpiWxhPjOgiKvoGq4tlOfD0wpUEmSHbWSycKME283kYY2FiwN/&#10;0vUktcohnAq04EW6QutUeQqYZrEjztxX7ANKhn2tXY9DDg+tfjZmqQM2nBs8drT3VH2ffoIFEbeb&#10;38r3kI6X8eNt8KZ6wdLa6eO4ewUlNMq/+M99dHm+WSzh95t8gt7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l2Cx8EAAADdAAAADwAAAAAAAAAAAAAAAACXAgAAZHJzL2Rvd25y&#10;ZXYueG1sUEsFBgAAAAAEAAQA9QAAAIUDAAAAAA==&#10;" filled="f" stroked="f">
                        <v:textbox style="mso-fit-shape-to-text:t">
                          <w:txbxContent>
                            <w:p w14:paraId="23A68DAC" w14:textId="77777777" w:rsidR="000A617A" w:rsidRDefault="000A617A" w:rsidP="002745E9">
                              <w:pPr>
                                <w:pStyle w:val="NormalWeb"/>
                                <w:spacing w:before="0" w:beforeAutospacing="0" w:after="0" w:afterAutospacing="0"/>
                              </w:pPr>
                              <w:r>
                                <w:rPr>
                                  <w:rFonts w:asciiTheme="minorHAnsi" w:hAnsi="Cambria" w:cstheme="minorBidi"/>
                                  <w:color w:val="000000" w:themeColor="text1"/>
                                  <w:kern w:val="24"/>
                                  <w:sz w:val="36"/>
                                  <w:szCs w:val="36"/>
                                  <w:lang w:val="en-US"/>
                                </w:rPr>
                                <w:t>D’</w:t>
                              </w:r>
                            </w:p>
                          </w:txbxContent>
                        </v:textbox>
                      </v:shape>
                      <w10:anchorlock/>
                    </v:group>
                  </w:pict>
                </mc:Fallback>
              </mc:AlternateContent>
            </w:r>
          </w:p>
        </w:tc>
        <w:tc>
          <w:tcPr>
            <w:tcW w:w="2746" w:type="dxa"/>
          </w:tcPr>
          <w:p w14:paraId="6128A52C" w14:textId="77777777" w:rsidR="002745E9" w:rsidRPr="007B1436" w:rsidRDefault="002745E9" w:rsidP="002745E9">
            <w:pPr>
              <w:rPr>
                <w:rFonts w:asciiTheme="minorHAnsi" w:hAnsiTheme="minorHAnsi"/>
                <w:lang w:val="en-US"/>
              </w:rPr>
            </w:pPr>
          </w:p>
          <w:p w14:paraId="6F557C99" w14:textId="77777777" w:rsidR="002745E9" w:rsidRPr="007B1436" w:rsidRDefault="002745E9" w:rsidP="002745E9">
            <w:pPr>
              <w:rPr>
                <w:rFonts w:asciiTheme="minorHAnsi" w:hAnsiTheme="minorHAnsi"/>
                <w:lang w:val="en-US"/>
              </w:rPr>
            </w:pPr>
          </w:p>
          <w:p w14:paraId="3D99DDD6" w14:textId="77777777" w:rsidR="002745E9" w:rsidRPr="007B1436" w:rsidRDefault="002745E9" w:rsidP="002745E9">
            <w:pPr>
              <w:rPr>
                <w:rFonts w:asciiTheme="minorHAnsi" w:hAnsiTheme="minorHAnsi"/>
                <w:lang w:val="en-US"/>
              </w:rPr>
            </w:pPr>
          </w:p>
          <w:p w14:paraId="52E03614" w14:textId="77777777" w:rsidR="002745E9" w:rsidRPr="007B1436" w:rsidRDefault="002745E9" w:rsidP="002745E9">
            <w:pPr>
              <w:rPr>
                <w:rFonts w:asciiTheme="minorHAnsi" w:hAnsiTheme="minorHAnsi"/>
                <w:lang w:val="en-US"/>
              </w:rPr>
            </w:pPr>
            <w:r w:rsidRPr="007B1436">
              <w:rPr>
                <w:rFonts w:asciiTheme="minorHAnsi" w:hAnsiTheme="minorHAnsi"/>
                <w:lang w:val="en-US"/>
              </w:rPr>
              <w:t>24 hours</w:t>
            </w:r>
          </w:p>
          <w:p w14:paraId="7E878736" w14:textId="77777777" w:rsidR="002745E9" w:rsidRPr="007B1436" w:rsidRDefault="002745E9" w:rsidP="002745E9">
            <w:pPr>
              <w:rPr>
                <w:rFonts w:asciiTheme="minorHAnsi" w:hAnsiTheme="minorHAnsi"/>
                <w:lang w:val="en-US"/>
              </w:rPr>
            </w:pPr>
          </w:p>
          <w:p w14:paraId="305B1CAD" w14:textId="77777777" w:rsidR="002745E9" w:rsidRPr="007B1436" w:rsidRDefault="002745E9" w:rsidP="002745E9">
            <w:pPr>
              <w:rPr>
                <w:rFonts w:asciiTheme="minorHAnsi" w:hAnsiTheme="minorHAnsi"/>
                <w:lang w:val="en-US"/>
              </w:rPr>
            </w:pPr>
          </w:p>
          <w:p w14:paraId="3267EEA4" w14:textId="77777777" w:rsidR="002745E9" w:rsidRPr="007B1436" w:rsidRDefault="002745E9" w:rsidP="002745E9">
            <w:pPr>
              <w:rPr>
                <w:rFonts w:asciiTheme="minorHAnsi" w:hAnsiTheme="minorHAnsi"/>
                <w:lang w:val="en-US"/>
              </w:rPr>
            </w:pPr>
          </w:p>
          <w:p w14:paraId="583AE297" w14:textId="77777777" w:rsidR="002745E9" w:rsidRPr="007B1436" w:rsidRDefault="002745E9" w:rsidP="002745E9">
            <w:pPr>
              <w:rPr>
                <w:rFonts w:asciiTheme="minorHAnsi" w:hAnsiTheme="minorHAnsi"/>
                <w:lang w:val="en-US"/>
              </w:rPr>
            </w:pPr>
          </w:p>
          <w:p w14:paraId="61C66C2D" w14:textId="77777777" w:rsidR="002745E9" w:rsidRPr="007B1436" w:rsidRDefault="002745E9" w:rsidP="002745E9">
            <w:pPr>
              <w:rPr>
                <w:rFonts w:asciiTheme="minorHAnsi" w:hAnsiTheme="minorHAnsi"/>
                <w:lang w:val="en-US"/>
              </w:rPr>
            </w:pPr>
          </w:p>
          <w:p w14:paraId="54FB39DA" w14:textId="77777777" w:rsidR="003D58FB" w:rsidRPr="007B1436" w:rsidRDefault="003D58FB" w:rsidP="002745E9">
            <w:pPr>
              <w:rPr>
                <w:rFonts w:asciiTheme="minorHAnsi" w:hAnsiTheme="minorHAnsi"/>
                <w:lang w:val="en-US"/>
              </w:rPr>
            </w:pPr>
          </w:p>
          <w:p w14:paraId="1430F2AF" w14:textId="77777777" w:rsidR="002745E9" w:rsidRPr="007B1436" w:rsidRDefault="002745E9" w:rsidP="002745E9">
            <w:pPr>
              <w:rPr>
                <w:rFonts w:asciiTheme="minorHAnsi" w:hAnsiTheme="minorHAnsi"/>
                <w:lang w:val="en-US"/>
              </w:rPr>
            </w:pPr>
            <w:r w:rsidRPr="007B1436">
              <w:rPr>
                <w:rFonts w:asciiTheme="minorHAnsi" w:hAnsiTheme="minorHAnsi"/>
                <w:lang w:val="en-US"/>
              </w:rPr>
              <w:t>48 hours</w:t>
            </w:r>
          </w:p>
          <w:p w14:paraId="34DAF27A" w14:textId="77777777" w:rsidR="002745E9" w:rsidRPr="007B1436" w:rsidRDefault="002745E9" w:rsidP="002745E9">
            <w:pPr>
              <w:rPr>
                <w:rFonts w:asciiTheme="minorHAnsi" w:hAnsiTheme="minorHAnsi"/>
                <w:lang w:val="en-US"/>
              </w:rPr>
            </w:pPr>
          </w:p>
          <w:p w14:paraId="4E94F010" w14:textId="77777777" w:rsidR="002745E9" w:rsidRPr="007B1436" w:rsidRDefault="002745E9" w:rsidP="002745E9">
            <w:pPr>
              <w:rPr>
                <w:rFonts w:asciiTheme="minorHAnsi" w:hAnsiTheme="minorHAnsi"/>
                <w:lang w:val="en-US"/>
              </w:rPr>
            </w:pPr>
          </w:p>
          <w:p w14:paraId="42CA6310" w14:textId="77777777" w:rsidR="002745E9" w:rsidRPr="007B1436" w:rsidRDefault="002745E9" w:rsidP="002745E9">
            <w:pPr>
              <w:rPr>
                <w:rFonts w:asciiTheme="minorHAnsi" w:hAnsiTheme="minorHAnsi"/>
                <w:lang w:val="en-US"/>
              </w:rPr>
            </w:pPr>
          </w:p>
          <w:p w14:paraId="69474110" w14:textId="77777777" w:rsidR="002745E9" w:rsidRPr="007B1436" w:rsidRDefault="002745E9" w:rsidP="002745E9">
            <w:pPr>
              <w:rPr>
                <w:rFonts w:asciiTheme="minorHAnsi" w:hAnsiTheme="minorHAnsi"/>
                <w:lang w:val="en-US"/>
              </w:rPr>
            </w:pPr>
          </w:p>
          <w:p w14:paraId="7C776579" w14:textId="77777777" w:rsidR="002745E9" w:rsidRPr="007B1436" w:rsidRDefault="002745E9" w:rsidP="002745E9">
            <w:pPr>
              <w:rPr>
                <w:rFonts w:asciiTheme="minorHAnsi" w:hAnsiTheme="minorHAnsi"/>
                <w:lang w:val="en-US"/>
              </w:rPr>
            </w:pPr>
          </w:p>
          <w:p w14:paraId="44E75156" w14:textId="77777777" w:rsidR="003D58FB" w:rsidRPr="007B1436" w:rsidRDefault="003D58FB" w:rsidP="002745E9">
            <w:pPr>
              <w:rPr>
                <w:rFonts w:asciiTheme="minorHAnsi" w:hAnsiTheme="minorHAnsi"/>
                <w:lang w:val="en-US"/>
              </w:rPr>
            </w:pPr>
          </w:p>
          <w:p w14:paraId="0B7CCDEB" w14:textId="77777777" w:rsidR="002745E9" w:rsidRPr="007B1436" w:rsidRDefault="002745E9" w:rsidP="002745E9">
            <w:pPr>
              <w:rPr>
                <w:rFonts w:asciiTheme="minorHAnsi" w:hAnsiTheme="minorHAnsi"/>
                <w:lang w:val="en-US"/>
              </w:rPr>
            </w:pPr>
            <w:r w:rsidRPr="007B1436">
              <w:rPr>
                <w:rFonts w:asciiTheme="minorHAnsi" w:hAnsiTheme="minorHAnsi"/>
                <w:lang w:val="en-US"/>
              </w:rPr>
              <w:t>72 hours</w:t>
            </w:r>
          </w:p>
          <w:p w14:paraId="4DF466B2" w14:textId="77777777" w:rsidR="002745E9" w:rsidRPr="007B1436" w:rsidRDefault="002745E9" w:rsidP="002745E9">
            <w:pPr>
              <w:rPr>
                <w:rFonts w:asciiTheme="minorHAnsi" w:hAnsiTheme="minorHAnsi"/>
                <w:lang w:val="en-US"/>
              </w:rPr>
            </w:pPr>
          </w:p>
          <w:p w14:paraId="34148897" w14:textId="77777777" w:rsidR="002745E9" w:rsidRPr="007B1436" w:rsidRDefault="002745E9" w:rsidP="002745E9">
            <w:pPr>
              <w:rPr>
                <w:rFonts w:asciiTheme="minorHAnsi" w:hAnsiTheme="minorHAnsi"/>
                <w:lang w:val="en-US"/>
              </w:rPr>
            </w:pPr>
          </w:p>
          <w:p w14:paraId="12C8DF1A" w14:textId="77777777" w:rsidR="002745E9" w:rsidRPr="007B1436" w:rsidRDefault="002745E9" w:rsidP="002745E9">
            <w:pPr>
              <w:rPr>
                <w:rFonts w:asciiTheme="minorHAnsi" w:hAnsiTheme="minorHAnsi"/>
                <w:lang w:val="en-US"/>
              </w:rPr>
            </w:pPr>
          </w:p>
          <w:p w14:paraId="3F239E8B" w14:textId="77777777" w:rsidR="002745E9" w:rsidRPr="007B1436" w:rsidRDefault="002745E9" w:rsidP="002745E9">
            <w:pPr>
              <w:rPr>
                <w:rFonts w:asciiTheme="minorHAnsi" w:hAnsiTheme="minorHAnsi"/>
                <w:lang w:val="en-US"/>
              </w:rPr>
            </w:pPr>
          </w:p>
          <w:p w14:paraId="548619E1" w14:textId="77777777" w:rsidR="002745E9" w:rsidRPr="007B1436" w:rsidRDefault="002745E9" w:rsidP="002745E9">
            <w:pPr>
              <w:rPr>
                <w:rFonts w:asciiTheme="minorHAnsi" w:hAnsiTheme="minorHAnsi"/>
                <w:lang w:val="en-US"/>
              </w:rPr>
            </w:pPr>
          </w:p>
          <w:p w14:paraId="792834B8" w14:textId="77777777" w:rsidR="003D58FB" w:rsidRPr="007B1436" w:rsidRDefault="003D58FB" w:rsidP="002745E9">
            <w:pPr>
              <w:rPr>
                <w:rFonts w:asciiTheme="minorHAnsi" w:hAnsiTheme="minorHAnsi"/>
                <w:lang w:val="en-US"/>
              </w:rPr>
            </w:pPr>
          </w:p>
          <w:p w14:paraId="2A6F47C6" w14:textId="77777777" w:rsidR="002745E9" w:rsidRPr="007B1436" w:rsidRDefault="002745E9" w:rsidP="002745E9">
            <w:pPr>
              <w:rPr>
                <w:rFonts w:asciiTheme="minorHAnsi" w:hAnsiTheme="minorHAnsi"/>
                <w:lang w:val="en-US"/>
              </w:rPr>
            </w:pPr>
            <w:r w:rsidRPr="007B1436">
              <w:rPr>
                <w:rFonts w:asciiTheme="minorHAnsi" w:hAnsiTheme="minorHAnsi"/>
                <w:lang w:val="en-US"/>
              </w:rPr>
              <w:t>96 hours</w:t>
            </w:r>
          </w:p>
        </w:tc>
      </w:tr>
      <w:tr w:rsidR="002745E9" w:rsidRPr="007B1436" w14:paraId="4192DBC1" w14:textId="77777777" w:rsidTr="002745E9">
        <w:trPr>
          <w:jc w:val="center"/>
        </w:trPr>
        <w:tc>
          <w:tcPr>
            <w:tcW w:w="8897" w:type="dxa"/>
            <w:gridSpan w:val="2"/>
          </w:tcPr>
          <w:p w14:paraId="3B04C8A9" w14:textId="77777777" w:rsidR="002745E9" w:rsidRPr="00D32174" w:rsidRDefault="002745E9" w:rsidP="002745E9">
            <w:pPr>
              <w:rPr>
                <w:rFonts w:asciiTheme="minorHAnsi" w:hAnsiTheme="minorHAnsi"/>
              </w:rPr>
            </w:pPr>
            <w:r w:rsidRPr="00D32174">
              <w:rPr>
                <w:rFonts w:asciiTheme="minorHAnsi" w:hAnsiTheme="minorHAnsi"/>
              </w:rPr>
              <w:t>Figure 7: Light microscopy images of ADSCs encapsulated in fibrin. Images were taken after 30 minutes incubation with MTT solution. A, B, C, D samples were kept in the incubator, A’, B’, C', D’ samples were kept in transport conditions after 24, 48, 72 and 96 hours. Formazan staining indicates cell viability in these conditions. Cell morphology in incubated conditions is spindly and have spread out, cells in transport conditions at 22°C are spheroidal and aggregated.</w:t>
            </w:r>
          </w:p>
        </w:tc>
      </w:tr>
    </w:tbl>
    <w:p w14:paraId="3A054538" w14:textId="77777777" w:rsidR="002745E9" w:rsidRPr="007B1436" w:rsidRDefault="002745E9" w:rsidP="002745E9">
      <w:pPr>
        <w:rPr>
          <w:rFonts w:asciiTheme="minorHAnsi" w:hAnsiTheme="minorHAnsi"/>
        </w:rPr>
      </w:pPr>
    </w:p>
    <w:p w14:paraId="773D4178" w14:textId="77777777" w:rsidR="002745E9" w:rsidRPr="007B1436" w:rsidRDefault="002745E9" w:rsidP="002745E9">
      <w:pPr>
        <w:rPr>
          <w:rFonts w:asciiTheme="minorHAnsi" w:hAnsiTheme="minorHAnsi"/>
        </w:rPr>
      </w:pPr>
      <w:r w:rsidRPr="007B1436">
        <w:rPr>
          <w:rFonts w:asciiTheme="minorHAnsi" w:hAnsiTheme="minorHAnsi"/>
        </w:rPr>
        <w:br w:type="column"/>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3665"/>
        <w:gridCol w:w="2059"/>
      </w:tblGrid>
      <w:tr w:rsidR="002745E9" w:rsidRPr="007B1436" w14:paraId="3AEA526F" w14:textId="77777777" w:rsidTr="003D58FB">
        <w:tc>
          <w:tcPr>
            <w:tcW w:w="3456" w:type="dxa"/>
          </w:tcPr>
          <w:p w14:paraId="0405876B" w14:textId="77777777" w:rsidR="002745E9" w:rsidRPr="007B1436" w:rsidRDefault="002745E9" w:rsidP="002745E9">
            <w:pPr>
              <w:rPr>
                <w:rFonts w:asciiTheme="minorHAnsi" w:hAnsiTheme="minorHAnsi"/>
              </w:rPr>
            </w:pPr>
            <w:r w:rsidRPr="007B1436">
              <w:rPr>
                <w:rFonts w:asciiTheme="minorHAnsi" w:hAnsiTheme="minorHAnsi"/>
              </w:rPr>
              <w:t>Incubator conditions</w:t>
            </w:r>
          </w:p>
        </w:tc>
        <w:tc>
          <w:tcPr>
            <w:tcW w:w="3665" w:type="dxa"/>
          </w:tcPr>
          <w:p w14:paraId="6328B9DC" w14:textId="77777777" w:rsidR="002745E9" w:rsidRPr="007B1436" w:rsidRDefault="002745E9" w:rsidP="002745E9">
            <w:pPr>
              <w:rPr>
                <w:rFonts w:asciiTheme="minorHAnsi" w:hAnsiTheme="minorHAnsi"/>
              </w:rPr>
            </w:pPr>
            <w:r w:rsidRPr="007B1436">
              <w:rPr>
                <w:rFonts w:asciiTheme="minorHAnsi" w:hAnsiTheme="minorHAnsi"/>
              </w:rPr>
              <w:t>Transport conditions</w:t>
            </w:r>
          </w:p>
        </w:tc>
        <w:tc>
          <w:tcPr>
            <w:tcW w:w="2059" w:type="dxa"/>
            <w:vAlign w:val="center"/>
          </w:tcPr>
          <w:p w14:paraId="2C6F0A49" w14:textId="77777777" w:rsidR="002745E9" w:rsidRPr="007B1436" w:rsidRDefault="002745E9" w:rsidP="002745E9">
            <w:pPr>
              <w:rPr>
                <w:rFonts w:asciiTheme="minorHAnsi" w:hAnsiTheme="minorHAnsi"/>
              </w:rPr>
            </w:pPr>
            <w:r w:rsidRPr="007B1436">
              <w:rPr>
                <w:rFonts w:asciiTheme="minorHAnsi" w:hAnsiTheme="minorHAnsi"/>
              </w:rPr>
              <w:t>Day of imaging</w:t>
            </w:r>
          </w:p>
        </w:tc>
      </w:tr>
      <w:tr w:rsidR="002745E9" w:rsidRPr="007B1436" w14:paraId="6F6CB422" w14:textId="77777777" w:rsidTr="003D58FB">
        <w:tc>
          <w:tcPr>
            <w:tcW w:w="3456" w:type="dxa"/>
          </w:tcPr>
          <w:p w14:paraId="4A6943D7"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6D981B0C" wp14:editId="7F528E85">
                  <wp:extent cx="2053740" cy="2016000"/>
                  <wp:effectExtent l="0" t="0" r="381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referRelativeResize="0">
                            <a:picLocks noChangeAspect="1" noChangeArrowheads="1"/>
                          </pic:cNvPicPr>
                        </pic:nvPicPr>
                        <pic:blipFill rotWithShape="1">
                          <a:blip r:embed="rId110" cstate="print">
                            <a:extLst>
                              <a:ext uri="{28A0092B-C50C-407E-A947-70E740481C1C}">
                                <a14:useLocalDpi xmlns:a14="http://schemas.microsoft.com/office/drawing/2010/main" val="0"/>
                              </a:ext>
                            </a:extLst>
                          </a:blip>
                          <a:srcRect l="25537" t="17930" r="27039" b="20001"/>
                          <a:stretch/>
                        </pic:blipFill>
                        <pic:spPr bwMode="auto">
                          <a:xfrm>
                            <a:off x="0" y="0"/>
                            <a:ext cx="2053740"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435C6EF0"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1D328B90" wp14:editId="3720E7E8">
                  <wp:extent cx="1919080" cy="2016000"/>
                  <wp:effectExtent l="0" t="0" r="11430" b="0"/>
                  <wp:docPr id="10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preferRelativeResize="0">
                            <a:picLocks noChangeAspect="1" noChangeArrowheads="1"/>
                          </pic:cNvPicPr>
                        </pic:nvPicPr>
                        <pic:blipFill rotWithShape="1">
                          <a:blip r:embed="rId111" cstate="print">
                            <a:extLst>
                              <a:ext uri="{28A0092B-C50C-407E-A947-70E740481C1C}">
                                <a14:useLocalDpi xmlns:a14="http://schemas.microsoft.com/office/drawing/2010/main" val="0"/>
                              </a:ext>
                            </a:extLst>
                          </a:blip>
                          <a:srcRect l="27155" t="16935" r="26467" b="18106"/>
                          <a:stretch/>
                        </pic:blipFill>
                        <pic:spPr bwMode="auto">
                          <a:xfrm>
                            <a:off x="0" y="0"/>
                            <a:ext cx="1919080"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4C18D33D" w14:textId="77777777" w:rsidR="002745E9" w:rsidRPr="007B1436" w:rsidRDefault="002745E9" w:rsidP="002745E9">
            <w:pPr>
              <w:rPr>
                <w:rFonts w:asciiTheme="minorHAnsi" w:hAnsiTheme="minorHAnsi"/>
              </w:rPr>
            </w:pPr>
            <w:r w:rsidRPr="007B1436">
              <w:rPr>
                <w:rFonts w:asciiTheme="minorHAnsi" w:hAnsiTheme="minorHAnsi"/>
              </w:rPr>
              <w:t>1</w:t>
            </w:r>
          </w:p>
        </w:tc>
      </w:tr>
      <w:tr w:rsidR="002745E9" w:rsidRPr="007B1436" w14:paraId="2953F43D" w14:textId="77777777" w:rsidTr="003D58FB">
        <w:tc>
          <w:tcPr>
            <w:tcW w:w="3456" w:type="dxa"/>
          </w:tcPr>
          <w:p w14:paraId="3847688C"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046D8BE6" wp14:editId="799C9725">
                  <wp:extent cx="1956268" cy="2016000"/>
                  <wp:effectExtent l="0" t="0" r="0" b="0"/>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l="22390" t="17379" r="31333" b="19035"/>
                          <a:stretch/>
                        </pic:blipFill>
                        <pic:spPr bwMode="auto">
                          <a:xfrm>
                            <a:off x="0" y="0"/>
                            <a:ext cx="1956268"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2682A7CA"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075F672C" wp14:editId="7205B8DB">
                  <wp:extent cx="1978436" cy="2016000"/>
                  <wp:effectExtent l="0" t="0" r="3175" b="0"/>
                  <wp:docPr id="10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preferRelativeResize="0">
                            <a:picLocks noChangeAspect="1" noChangeArrowheads="1"/>
                          </pic:cNvPicPr>
                        </pic:nvPicPr>
                        <pic:blipFill rotWithShape="1">
                          <a:blip r:embed="rId113" cstate="print">
                            <a:extLst>
                              <a:ext uri="{28A0092B-C50C-407E-A947-70E740481C1C}">
                                <a14:useLocalDpi xmlns:a14="http://schemas.microsoft.com/office/drawing/2010/main" val="0"/>
                              </a:ext>
                            </a:extLst>
                          </a:blip>
                          <a:srcRect l="27155" t="14565" r="22897" b="17573"/>
                          <a:stretch/>
                        </pic:blipFill>
                        <pic:spPr bwMode="auto">
                          <a:xfrm>
                            <a:off x="0" y="0"/>
                            <a:ext cx="1978436"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7D6BBD8E" w14:textId="77777777" w:rsidR="002745E9" w:rsidRPr="007B1436" w:rsidRDefault="002745E9" w:rsidP="002745E9">
            <w:pPr>
              <w:rPr>
                <w:rFonts w:asciiTheme="minorHAnsi" w:hAnsiTheme="minorHAnsi"/>
              </w:rPr>
            </w:pPr>
            <w:r w:rsidRPr="007B1436">
              <w:rPr>
                <w:rFonts w:asciiTheme="minorHAnsi" w:hAnsiTheme="minorHAnsi"/>
              </w:rPr>
              <w:t>2</w:t>
            </w:r>
          </w:p>
        </w:tc>
      </w:tr>
      <w:tr w:rsidR="002745E9" w:rsidRPr="007B1436" w14:paraId="46302CCA" w14:textId="77777777" w:rsidTr="003D58FB">
        <w:tc>
          <w:tcPr>
            <w:tcW w:w="3456" w:type="dxa"/>
          </w:tcPr>
          <w:p w14:paraId="14CD812F"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60919A66" wp14:editId="4CDD2A2C">
                  <wp:extent cx="2046816" cy="2016000"/>
                  <wp:effectExtent l="0" t="0" r="10795" b="0"/>
                  <wp:docPr id="10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27155" t="18345" r="25896" b="20000"/>
                          <a:stretch/>
                        </pic:blipFill>
                        <pic:spPr bwMode="auto">
                          <a:xfrm>
                            <a:off x="0" y="0"/>
                            <a:ext cx="2046816"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2AE1A451"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5BA7C222" wp14:editId="4DCF7E9F">
                  <wp:extent cx="1943138" cy="2016000"/>
                  <wp:effectExtent l="0" t="0" r="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referRelativeResize="0">
                            <a:picLocks noChangeAspect="1" noChangeArrowheads="1"/>
                          </pic:cNvPicPr>
                        </pic:nvPicPr>
                        <pic:blipFill rotWithShape="1">
                          <a:blip r:embed="rId115" cstate="print">
                            <a:extLst>
                              <a:ext uri="{28A0092B-C50C-407E-A947-70E740481C1C}">
                                <a14:useLocalDpi xmlns:a14="http://schemas.microsoft.com/office/drawing/2010/main" val="0"/>
                              </a:ext>
                            </a:extLst>
                          </a:blip>
                          <a:srcRect l="27155" t="16000" r="25483" b="18483"/>
                          <a:stretch/>
                        </pic:blipFill>
                        <pic:spPr bwMode="auto">
                          <a:xfrm>
                            <a:off x="0" y="0"/>
                            <a:ext cx="1943138"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2D6992C4" w14:textId="77777777" w:rsidR="002745E9" w:rsidRPr="007B1436" w:rsidRDefault="002745E9" w:rsidP="002745E9">
            <w:pPr>
              <w:rPr>
                <w:rFonts w:asciiTheme="minorHAnsi" w:hAnsiTheme="minorHAnsi"/>
              </w:rPr>
            </w:pPr>
            <w:r w:rsidRPr="007B1436">
              <w:rPr>
                <w:rFonts w:asciiTheme="minorHAnsi" w:hAnsiTheme="minorHAnsi"/>
              </w:rPr>
              <w:t>5</w:t>
            </w:r>
          </w:p>
        </w:tc>
      </w:tr>
      <w:tr w:rsidR="002745E9" w:rsidRPr="007B1436" w14:paraId="16FA9B17" w14:textId="77777777" w:rsidTr="003D58FB">
        <w:tc>
          <w:tcPr>
            <w:tcW w:w="3456" w:type="dxa"/>
          </w:tcPr>
          <w:p w14:paraId="41331514"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2C3985A9" wp14:editId="35C96D73">
                  <wp:extent cx="1967960" cy="2016000"/>
                  <wp:effectExtent l="0" t="0" r="0" b="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27155" t="17103" r="26089" b="19035"/>
                          <a:stretch/>
                        </pic:blipFill>
                        <pic:spPr bwMode="auto">
                          <a:xfrm>
                            <a:off x="0" y="0"/>
                            <a:ext cx="1967960"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5FBC75FB"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0B78B271" wp14:editId="30624E7A">
                  <wp:extent cx="1970272" cy="2016000"/>
                  <wp:effectExtent l="0" t="0" r="11430" b="0"/>
                  <wp:docPr id="1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preferRelativeResize="0">
                            <a:picLocks noChangeAspect="1" noChangeArrowheads="1"/>
                          </pic:cNvPicPr>
                        </pic:nvPicPr>
                        <pic:blipFill rotWithShape="1">
                          <a:blip r:embed="rId117" cstate="print">
                            <a:extLst>
                              <a:ext uri="{28A0092B-C50C-407E-A947-70E740481C1C}">
                                <a14:useLocalDpi xmlns:a14="http://schemas.microsoft.com/office/drawing/2010/main" val="0"/>
                              </a:ext>
                            </a:extLst>
                          </a:blip>
                          <a:srcRect l="24544" t="16031" r="26269" b="16864"/>
                          <a:stretch/>
                        </pic:blipFill>
                        <pic:spPr bwMode="auto">
                          <a:xfrm>
                            <a:off x="0" y="0"/>
                            <a:ext cx="1970272"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5C071698" w14:textId="77777777" w:rsidR="002745E9" w:rsidRPr="007B1436" w:rsidRDefault="002745E9" w:rsidP="002745E9">
            <w:pPr>
              <w:rPr>
                <w:rFonts w:asciiTheme="minorHAnsi" w:hAnsiTheme="minorHAnsi"/>
              </w:rPr>
            </w:pPr>
            <w:r w:rsidRPr="007B1436">
              <w:rPr>
                <w:rFonts w:asciiTheme="minorHAnsi" w:hAnsiTheme="minorHAnsi"/>
              </w:rPr>
              <w:t>9</w:t>
            </w:r>
          </w:p>
        </w:tc>
      </w:tr>
      <w:tr w:rsidR="002745E9" w:rsidRPr="007B1436" w14:paraId="2B029C64" w14:textId="77777777" w:rsidTr="003D58FB">
        <w:tc>
          <w:tcPr>
            <w:tcW w:w="3456" w:type="dxa"/>
          </w:tcPr>
          <w:p w14:paraId="271C7AFA"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4669655A" wp14:editId="54620F07">
                  <wp:extent cx="1972145" cy="2016000"/>
                  <wp:effectExtent l="0" t="0" r="9525"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preferRelativeResize="0">
                            <a:picLocks noChangeAspect="1" noChangeArrowheads="1"/>
                          </pic:cNvPicPr>
                        </pic:nvPicPr>
                        <pic:blipFill rotWithShape="1">
                          <a:blip r:embed="rId118" cstate="print">
                            <a:extLst>
                              <a:ext uri="{28A0092B-C50C-407E-A947-70E740481C1C}">
                                <a14:useLocalDpi xmlns:a14="http://schemas.microsoft.com/office/drawing/2010/main" val="0"/>
                              </a:ext>
                            </a:extLst>
                          </a:blip>
                          <a:srcRect l="25373" t="17230" r="28379" b="19736"/>
                          <a:stretch/>
                        </pic:blipFill>
                        <pic:spPr bwMode="auto">
                          <a:xfrm>
                            <a:off x="0" y="0"/>
                            <a:ext cx="1972145"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0AA69673"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50E75782" wp14:editId="5614F981">
                  <wp:extent cx="1980087" cy="2016000"/>
                  <wp:effectExtent l="0" t="0" r="127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preferRelativeResize="0">
                            <a:picLocks noChangeAspect="1" noChangeArrowheads="1"/>
                          </pic:cNvPicPr>
                        </pic:nvPicPr>
                        <pic:blipFill rotWithShape="1">
                          <a:blip r:embed="rId119" cstate="print">
                            <a:extLst>
                              <a:ext uri="{28A0092B-C50C-407E-A947-70E740481C1C}">
                                <a14:useLocalDpi xmlns:a14="http://schemas.microsoft.com/office/drawing/2010/main" val="0"/>
                              </a:ext>
                            </a:extLst>
                          </a:blip>
                          <a:srcRect l="26007" t="19972" r="28430" b="18177"/>
                          <a:stretch/>
                        </pic:blipFill>
                        <pic:spPr bwMode="auto">
                          <a:xfrm>
                            <a:off x="0" y="0"/>
                            <a:ext cx="1980087"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33E67426" w14:textId="77777777" w:rsidR="002745E9" w:rsidRPr="007B1436" w:rsidRDefault="002745E9" w:rsidP="002745E9">
            <w:pPr>
              <w:rPr>
                <w:rFonts w:asciiTheme="minorHAnsi" w:hAnsiTheme="minorHAnsi"/>
              </w:rPr>
            </w:pPr>
            <w:r w:rsidRPr="007B1436">
              <w:rPr>
                <w:rFonts w:asciiTheme="minorHAnsi" w:hAnsiTheme="minorHAnsi"/>
              </w:rPr>
              <w:t>13</w:t>
            </w:r>
          </w:p>
        </w:tc>
      </w:tr>
      <w:tr w:rsidR="002745E9" w:rsidRPr="007B1436" w14:paraId="69D8E192" w14:textId="77777777" w:rsidTr="003D58FB">
        <w:tc>
          <w:tcPr>
            <w:tcW w:w="3456" w:type="dxa"/>
          </w:tcPr>
          <w:p w14:paraId="1E365FDA"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7DB4BD8D" wp14:editId="19D8B573">
                  <wp:extent cx="1968207" cy="2016000"/>
                  <wp:effectExtent l="0" t="0" r="0" b="0"/>
                  <wp:docPr id="30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28379" t="17793" r="24759" b="18207"/>
                          <a:stretch/>
                        </pic:blipFill>
                        <pic:spPr bwMode="auto">
                          <a:xfrm>
                            <a:off x="0" y="0"/>
                            <a:ext cx="1968207"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665" w:type="dxa"/>
          </w:tcPr>
          <w:p w14:paraId="2707F887" w14:textId="77777777" w:rsidR="002745E9" w:rsidRPr="007B1436" w:rsidRDefault="002745E9" w:rsidP="002745E9">
            <w:pPr>
              <w:rPr>
                <w:rFonts w:asciiTheme="minorHAnsi" w:hAnsiTheme="minorHAnsi"/>
                <w:lang w:val="en-US"/>
              </w:rPr>
            </w:pPr>
            <w:r w:rsidRPr="007B1436">
              <w:rPr>
                <w:rFonts w:asciiTheme="minorHAnsi" w:hAnsiTheme="minorHAnsi"/>
                <w:noProof/>
                <w:lang w:val="en-US"/>
              </w:rPr>
              <w:drawing>
                <wp:inline distT="0" distB="0" distL="0" distR="0" wp14:anchorId="29B5AD8F" wp14:editId="39D003F1">
                  <wp:extent cx="2003672" cy="2016000"/>
                  <wp:effectExtent l="0" t="0" r="3175" b="0"/>
                  <wp:docPr id="20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25373" t="17644" r="25172" b="16012"/>
                          <a:stretch/>
                        </pic:blipFill>
                        <pic:spPr bwMode="auto">
                          <a:xfrm>
                            <a:off x="0" y="0"/>
                            <a:ext cx="2003672"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059" w:type="dxa"/>
            <w:vAlign w:val="center"/>
          </w:tcPr>
          <w:p w14:paraId="77D60DB5" w14:textId="77777777" w:rsidR="002745E9" w:rsidRPr="007B1436" w:rsidRDefault="002745E9" w:rsidP="002745E9">
            <w:pPr>
              <w:rPr>
                <w:rFonts w:asciiTheme="minorHAnsi" w:hAnsiTheme="minorHAnsi"/>
              </w:rPr>
            </w:pPr>
            <w:r w:rsidRPr="007B1436">
              <w:rPr>
                <w:rFonts w:asciiTheme="minorHAnsi" w:hAnsiTheme="minorHAnsi"/>
              </w:rPr>
              <w:t>15</w:t>
            </w:r>
          </w:p>
        </w:tc>
      </w:tr>
      <w:tr w:rsidR="003D58FB" w:rsidRPr="007B1436" w14:paraId="396A0736" w14:textId="77777777" w:rsidTr="003D58FB">
        <w:tc>
          <w:tcPr>
            <w:tcW w:w="9180" w:type="dxa"/>
            <w:gridSpan w:val="3"/>
          </w:tcPr>
          <w:p w14:paraId="6F774854" w14:textId="77777777" w:rsidR="003D58FB" w:rsidRPr="00D32174" w:rsidRDefault="003D58FB" w:rsidP="003D58FB">
            <w:pPr>
              <w:rPr>
                <w:rFonts w:asciiTheme="minorHAnsi" w:hAnsiTheme="minorHAnsi"/>
              </w:rPr>
            </w:pPr>
            <w:r w:rsidRPr="00D32174">
              <w:rPr>
                <w:rFonts w:asciiTheme="minorHAnsi" w:hAnsiTheme="minorHAnsi"/>
              </w:rPr>
              <w:t>Figure 8: Confocal microscopy images taken 1-15 days after fibrin clots kept in incubator conditions (37°C) or ambient temperatures (~22°C) for 48 hours were placed onto de-epidermised dermis (DED). Images were taken at 1, 2, 5, 9, 13 and 15 days post movement to dermis.</w:t>
            </w:r>
          </w:p>
          <w:p w14:paraId="4E1EB50D" w14:textId="77777777" w:rsidR="003D58FB" w:rsidRPr="00D32174" w:rsidRDefault="003D58FB" w:rsidP="003D58FB">
            <w:pPr>
              <w:rPr>
                <w:rFonts w:asciiTheme="minorHAnsi" w:hAnsiTheme="minorHAnsi"/>
              </w:rPr>
            </w:pPr>
            <w:r w:rsidRPr="00D32174">
              <w:rPr>
                <w:rFonts w:asciiTheme="minorHAnsi" w:hAnsiTheme="minorHAnsi"/>
              </w:rPr>
              <w:t>Fibrin clots contained 1x10</w:t>
            </w:r>
            <w:r w:rsidRPr="00D32174">
              <w:rPr>
                <w:rFonts w:asciiTheme="minorHAnsi" w:hAnsiTheme="minorHAnsi"/>
                <w:vertAlign w:val="superscript"/>
              </w:rPr>
              <w:t xml:space="preserve">6 </w:t>
            </w:r>
            <w:r w:rsidRPr="00D32174">
              <w:rPr>
                <w:rFonts w:asciiTheme="minorHAnsi" w:hAnsiTheme="minorHAnsi"/>
              </w:rPr>
              <w:t>ADSCs.</w:t>
            </w:r>
          </w:p>
          <w:p w14:paraId="0B149B5A" w14:textId="77777777" w:rsidR="003D58FB" w:rsidRPr="00D32174" w:rsidRDefault="003D58FB" w:rsidP="003D58FB">
            <w:pPr>
              <w:rPr>
                <w:rFonts w:asciiTheme="minorHAnsi" w:hAnsiTheme="minorHAnsi"/>
              </w:rPr>
            </w:pPr>
          </w:p>
          <w:p w14:paraId="30988731" w14:textId="77777777" w:rsidR="003D58FB" w:rsidRPr="00D32174" w:rsidRDefault="003D58FB" w:rsidP="003D58FB">
            <w:pPr>
              <w:rPr>
                <w:rFonts w:asciiTheme="minorHAnsi" w:hAnsiTheme="minorHAnsi"/>
              </w:rPr>
            </w:pPr>
            <w:r w:rsidRPr="00D32174">
              <w:rPr>
                <w:rFonts w:asciiTheme="minorHAnsi" w:hAnsiTheme="minorHAnsi"/>
              </w:rPr>
              <w:t xml:space="preserve">In this experimental set up, images were taken of ADSCs labelled with RFP-lentivirals. </w:t>
            </w:r>
          </w:p>
          <w:p w14:paraId="66871ED1" w14:textId="77777777" w:rsidR="003D58FB" w:rsidRPr="00D32174" w:rsidRDefault="003D58FB" w:rsidP="003D58FB">
            <w:pPr>
              <w:rPr>
                <w:rFonts w:asciiTheme="minorHAnsi" w:hAnsiTheme="minorHAnsi"/>
              </w:rPr>
            </w:pPr>
            <w:r w:rsidRPr="00D32174">
              <w:rPr>
                <w:rFonts w:asciiTheme="minorHAnsi" w:hAnsiTheme="minorHAnsi"/>
              </w:rPr>
              <w:t>The images above are representative of samples when scanning through the xyz axis. In each image there are a greater number of visibly stained cells when fibrin clots had prior culture at 22°C compared to prior culture at 37°C. This was the case for all time points for these particular cells.</w:t>
            </w:r>
          </w:p>
          <w:p w14:paraId="68B624B8" w14:textId="77777777" w:rsidR="003D58FB" w:rsidRPr="00D32174" w:rsidRDefault="003D58FB" w:rsidP="003D58FB">
            <w:pPr>
              <w:spacing w:line="276" w:lineRule="auto"/>
              <w:rPr>
                <w:rFonts w:asciiTheme="minorHAnsi" w:hAnsiTheme="minorHAnsi"/>
              </w:rPr>
            </w:pPr>
          </w:p>
          <w:p w14:paraId="2EAB9D28" w14:textId="77777777" w:rsidR="003D58FB" w:rsidRPr="00D32174" w:rsidRDefault="003D58FB" w:rsidP="003D58FB">
            <w:pPr>
              <w:rPr>
                <w:rFonts w:asciiTheme="minorHAnsi" w:hAnsiTheme="minorHAnsi"/>
              </w:rPr>
            </w:pPr>
            <w:r w:rsidRPr="00D32174">
              <w:rPr>
                <w:rFonts w:asciiTheme="minorHAnsi" w:hAnsiTheme="minorHAnsi"/>
              </w:rPr>
              <w:t>Images of cells kept at 37°C:</w:t>
            </w:r>
          </w:p>
          <w:p w14:paraId="08B8DA1B" w14:textId="77777777" w:rsidR="003D58FB" w:rsidRPr="00D32174" w:rsidRDefault="003D58FB" w:rsidP="003D58FB">
            <w:pPr>
              <w:rPr>
                <w:rFonts w:asciiTheme="minorHAnsi" w:hAnsiTheme="minorHAnsi"/>
              </w:rPr>
            </w:pPr>
            <w:r w:rsidRPr="00D32174">
              <w:rPr>
                <w:rFonts w:asciiTheme="minorHAnsi" w:hAnsiTheme="minorHAnsi"/>
              </w:rPr>
              <w:t>Cell morphology for cells in the incubated conditions appear to be mostly spherical, this is particularly of note for time points 1, 2, 9, and 13, however by day 5 some cells appear to be slightly more elongated. At day 15 elongated cells were visible.</w:t>
            </w:r>
          </w:p>
          <w:p w14:paraId="3693F7BB" w14:textId="77777777" w:rsidR="003D58FB" w:rsidRPr="00D32174" w:rsidRDefault="003D58FB" w:rsidP="003D58FB">
            <w:pPr>
              <w:spacing w:line="276" w:lineRule="auto"/>
              <w:rPr>
                <w:rFonts w:asciiTheme="minorHAnsi" w:hAnsiTheme="minorHAnsi"/>
              </w:rPr>
            </w:pPr>
          </w:p>
          <w:p w14:paraId="65938411" w14:textId="77777777" w:rsidR="003D58FB" w:rsidRPr="00D32174" w:rsidRDefault="003D58FB" w:rsidP="003D58FB">
            <w:pPr>
              <w:rPr>
                <w:rFonts w:asciiTheme="minorHAnsi" w:hAnsiTheme="minorHAnsi"/>
              </w:rPr>
            </w:pPr>
            <w:r w:rsidRPr="00D32174">
              <w:rPr>
                <w:rFonts w:asciiTheme="minorHAnsi" w:hAnsiTheme="minorHAnsi"/>
              </w:rPr>
              <w:t>Images of cells kept at 22°C:</w:t>
            </w:r>
          </w:p>
          <w:p w14:paraId="015BCA3C" w14:textId="673E76C9" w:rsidR="003D58FB" w:rsidRPr="007B1436" w:rsidRDefault="003D58FB" w:rsidP="003D58FB">
            <w:pPr>
              <w:rPr>
                <w:rFonts w:asciiTheme="minorHAnsi" w:hAnsiTheme="minorHAnsi"/>
              </w:rPr>
            </w:pPr>
            <w:r w:rsidRPr="00D32174">
              <w:rPr>
                <w:rFonts w:asciiTheme="minorHAnsi" w:hAnsiTheme="minorHAnsi"/>
              </w:rPr>
              <w:t>A much greater number of cells are visible, most of which appear to be elongated and spindle-like. Between days 1-5, cells appear to have no particular order or orientation, however from day 9 and onwards ADSCs have a clear orientation.</w:t>
            </w:r>
          </w:p>
        </w:tc>
      </w:tr>
    </w:tbl>
    <w:p w14:paraId="0E967B5B" w14:textId="77777777" w:rsidR="002745E9" w:rsidRPr="007B1436" w:rsidRDefault="002745E9" w:rsidP="002745E9">
      <w:pPr>
        <w:rPr>
          <w:rFonts w:asciiTheme="minorHAnsi" w:hAnsiTheme="minorHAnsi"/>
        </w:rPr>
      </w:pPr>
    </w:p>
    <w:p w14:paraId="3E06FF3E" w14:textId="77777777" w:rsidR="002745E9" w:rsidRPr="007B1436" w:rsidRDefault="002745E9" w:rsidP="002745E9">
      <w:pPr>
        <w:pStyle w:val="Heading2"/>
        <w:rPr>
          <w:color w:val="auto"/>
        </w:rPr>
      </w:pPr>
      <w:r w:rsidRPr="007B1436">
        <w:rPr>
          <w:color w:val="auto"/>
        </w:rPr>
        <w:br w:type="column"/>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3513"/>
        <w:gridCol w:w="2274"/>
      </w:tblGrid>
      <w:tr w:rsidR="002745E9" w:rsidRPr="007B1436" w14:paraId="3823478D" w14:textId="77777777" w:rsidTr="002745E9">
        <w:tc>
          <w:tcPr>
            <w:tcW w:w="3393" w:type="dxa"/>
          </w:tcPr>
          <w:p w14:paraId="2D7AB54E" w14:textId="77777777" w:rsidR="002745E9" w:rsidRPr="007B1436" w:rsidRDefault="002745E9" w:rsidP="002745E9">
            <w:pPr>
              <w:rPr>
                <w:rFonts w:asciiTheme="minorHAnsi" w:hAnsiTheme="minorHAnsi"/>
              </w:rPr>
            </w:pPr>
            <w:r w:rsidRPr="007B1436">
              <w:rPr>
                <w:rFonts w:asciiTheme="minorHAnsi" w:hAnsiTheme="minorHAnsi"/>
              </w:rPr>
              <w:t>Incubator conditions</w:t>
            </w:r>
          </w:p>
        </w:tc>
        <w:tc>
          <w:tcPr>
            <w:tcW w:w="3513" w:type="dxa"/>
          </w:tcPr>
          <w:p w14:paraId="578A4BA0" w14:textId="77777777" w:rsidR="002745E9" w:rsidRPr="007B1436" w:rsidRDefault="002745E9" w:rsidP="002745E9">
            <w:pPr>
              <w:rPr>
                <w:rFonts w:asciiTheme="minorHAnsi" w:hAnsiTheme="minorHAnsi"/>
              </w:rPr>
            </w:pPr>
            <w:r w:rsidRPr="007B1436">
              <w:rPr>
                <w:rFonts w:asciiTheme="minorHAnsi" w:hAnsiTheme="minorHAnsi"/>
              </w:rPr>
              <w:t>Transport conditions</w:t>
            </w:r>
          </w:p>
        </w:tc>
        <w:tc>
          <w:tcPr>
            <w:tcW w:w="2274" w:type="dxa"/>
            <w:vAlign w:val="center"/>
          </w:tcPr>
          <w:p w14:paraId="6F840E3E" w14:textId="77777777" w:rsidR="002745E9" w:rsidRPr="007B1436" w:rsidRDefault="002745E9" w:rsidP="002745E9">
            <w:pPr>
              <w:rPr>
                <w:rFonts w:asciiTheme="minorHAnsi" w:hAnsiTheme="minorHAnsi"/>
              </w:rPr>
            </w:pPr>
            <w:r w:rsidRPr="007B1436">
              <w:rPr>
                <w:rFonts w:asciiTheme="minorHAnsi" w:hAnsiTheme="minorHAnsi"/>
              </w:rPr>
              <w:t>Day of imaging</w:t>
            </w:r>
          </w:p>
        </w:tc>
      </w:tr>
      <w:tr w:rsidR="002745E9" w:rsidRPr="007B1436" w14:paraId="6592C0C5" w14:textId="77777777" w:rsidTr="002745E9">
        <w:tc>
          <w:tcPr>
            <w:tcW w:w="3393" w:type="dxa"/>
          </w:tcPr>
          <w:p w14:paraId="3C7CBCC5"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7C3408D7" wp14:editId="73442D91">
                  <wp:extent cx="1946284" cy="2016000"/>
                  <wp:effectExtent l="0" t="0" r="9525" b="0"/>
                  <wp:docPr id="10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preferRelativeResize="0">
                            <a:picLocks noChangeAspect="1" noChangeArrowheads="1"/>
                          </pic:cNvPicPr>
                        </pic:nvPicPr>
                        <pic:blipFill rotWithShape="1">
                          <a:blip r:embed="rId122" cstate="print">
                            <a:extLst>
                              <a:ext uri="{28A0092B-C50C-407E-A947-70E740481C1C}">
                                <a14:useLocalDpi xmlns:a14="http://schemas.microsoft.com/office/drawing/2010/main" val="0"/>
                              </a:ext>
                            </a:extLst>
                          </a:blip>
                          <a:srcRect l="27155" t="18102" r="25903" b="17066"/>
                          <a:stretch/>
                        </pic:blipFill>
                        <pic:spPr bwMode="auto">
                          <a:xfrm>
                            <a:off x="0" y="0"/>
                            <a:ext cx="1946284"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1862B586" w14:textId="77777777" w:rsidR="002745E9" w:rsidRPr="007B1436" w:rsidRDefault="002745E9" w:rsidP="002745E9">
            <w:pPr>
              <w:rPr>
                <w:rFonts w:asciiTheme="minorHAnsi" w:hAnsiTheme="minorHAnsi"/>
              </w:rPr>
            </w:pPr>
            <w:r w:rsidRPr="007B1436">
              <w:rPr>
                <w:rFonts w:asciiTheme="minorHAnsi" w:hAnsiTheme="minorHAnsi"/>
                <w:noProof/>
                <w:lang w:val="en-US"/>
              </w:rPr>
              <mc:AlternateContent>
                <mc:Choice Requires="wpg">
                  <w:drawing>
                    <wp:inline distT="0" distB="0" distL="0" distR="0" wp14:anchorId="1995117C" wp14:editId="06CC74A1">
                      <wp:extent cx="2022682" cy="2016000"/>
                      <wp:effectExtent l="0" t="0" r="9525" b="0"/>
                      <wp:docPr id="1034" name="Groupe 4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022682" cy="2016000"/>
                                <a:chOff x="0" y="0"/>
                                <a:chExt cx="7766462" cy="7740807"/>
                              </a:xfrm>
                            </wpg:grpSpPr>
                            <pic:pic xmlns:pic="http://schemas.openxmlformats.org/drawingml/2006/picture">
                              <pic:nvPicPr>
                                <pic:cNvPr id="1042" name="Picture 1035"/>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23349" t="16026" r="25689" b="16250"/>
                                <a:stretch/>
                              </pic:blipFill>
                              <pic:spPr bwMode="auto">
                                <a:xfrm>
                                  <a:off x="0" y="0"/>
                                  <a:ext cx="7766462" cy="774080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43" name="Picture 103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6684960" y="7483632"/>
                                  <a:ext cx="685800" cy="2571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inline>
                  </w:drawing>
                </mc:Choice>
                <mc:Fallback>
                  <w:pict>
                    <v:group id="Groupe 45" o:spid="_x0000_s1026" style="width:159.25pt;height:158.75pt;mso-position-horizontal-relative:char;mso-position-vertical-relative:line" coordsize="7766462,774080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">
                      <o:lock v:ext="edit" aspectratio="t"/>
                      <v:shape id="Picture 1035" o:spid="_x0000_s1027" type="#_x0000_t75" style="position:absolute;width:7766462;height:774080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tA&#10;/OzEAAAA3QAAAA8AAABkcnMvZG93bnJldi54bWxET0trwkAQvhf6H5Yp9BJ0U0tFoquIVPAi1gfi&#10;cciO2bTZ2ZBdY/z3rlDwNh/fcyazzlaipcaXjhV89FMQxLnTJRcKDvtlbwTCB2SNlWNScCMPs+nr&#10;ywQz7a68pXYXChFD2GeowIRQZ1L63JBF33c1ceTOrrEYImwKqRu8xnBbyUGaDqXFkmODwZoWhvK/&#10;3cUq+LGbZP192R6SIlmfjF8Nlr/tUan3t24+BhGoC0/xv3ul4/z08wse38QT5PQ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tA/OzEAAAA3QAAAA8AAAAAAAAAAAAAAAAAnAIA&#10;AGRycy9kb3ducmV2LnhtbFBLBQYAAAAABAAEAPcAAACNAwAAAAA=&#10;" fillcolor="#4f81bd [3204]" strokecolor="black [3213]">
                        <v:imagedata r:id="rId129" o:title="" croptop="10503f" cropbottom="10650f" cropleft="15302f" cropright="16836f"/>
                        <v:shadow color="#eeece1 [3214]" opacity="1" mv:blur="0" offset="2pt,2pt"/>
                      </v:shape>
                      <v:shape id="Picture 1036" o:spid="_x0000_s1028" type="#_x0000_t75" style="position:absolute;left:6684960;top:7483632;width:685800;height:2571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K0&#10;8ErFAAAA3QAAAA8AAABkcnMvZG93bnJldi54bWxET01rwkAQvRf8D8sI3uqmWkWim6CC2PbSmnrw&#10;OGTHJDU7G7Jrkv77bqHQ2zze52zSwdSio9ZVlhU8TSMQxLnVFRcKzp+HxxUI55E11pZJwTc5SJPR&#10;wwZjbXs+UZf5QoQQdjEqKL1vYildXpJBN7UNceCutjXoA2wLqVvsQ7ip5SyKltJgxaGhxIb2JeW3&#10;7G4U3N5Ou869Ziv5vLCXr+N7ny0+tkpNxsN2DcLT4P/Ff+4XHeZH8yX8fhNOkMk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StPBKxQAAAN0AAAAPAAAAAAAAAAAAAAAAAJwC&#10;AABkcnMvZG93bnJldi54bWxQSwUGAAAAAAQABAD3AAAAjgMAAAAA&#10;" fillcolor="#4f81bd [3204]" strokecolor="black [3213]">
                        <v:imagedata r:id="rId130" o:title=""/>
                      </v:shape>
                      <w10:anchorlock/>
                    </v:group>
                  </w:pict>
                </mc:Fallback>
              </mc:AlternateContent>
            </w:r>
          </w:p>
        </w:tc>
        <w:tc>
          <w:tcPr>
            <w:tcW w:w="2274" w:type="dxa"/>
            <w:vAlign w:val="center"/>
          </w:tcPr>
          <w:p w14:paraId="1DDA94FF" w14:textId="77777777" w:rsidR="002745E9" w:rsidRPr="007B1436" w:rsidRDefault="002745E9" w:rsidP="002745E9">
            <w:pPr>
              <w:rPr>
                <w:rFonts w:asciiTheme="minorHAnsi" w:hAnsiTheme="minorHAnsi"/>
              </w:rPr>
            </w:pPr>
            <w:r w:rsidRPr="007B1436">
              <w:rPr>
                <w:rFonts w:asciiTheme="minorHAnsi" w:hAnsiTheme="minorHAnsi"/>
              </w:rPr>
              <w:t>1</w:t>
            </w:r>
          </w:p>
        </w:tc>
      </w:tr>
      <w:tr w:rsidR="002745E9" w:rsidRPr="007B1436" w14:paraId="0DB39A42" w14:textId="77777777" w:rsidTr="002745E9">
        <w:tc>
          <w:tcPr>
            <w:tcW w:w="3393" w:type="dxa"/>
          </w:tcPr>
          <w:p w14:paraId="49FA2001"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6CA2E8E7" wp14:editId="40CDCA66">
                  <wp:extent cx="2017411" cy="2016000"/>
                  <wp:effectExtent l="0" t="0" r="0" b="0"/>
                  <wp:docPr id="1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preferRelativeResize="0">
                            <a:picLocks noChangeAspect="1" noChangeArrowheads="1"/>
                          </pic:cNvPicPr>
                        </pic:nvPicPr>
                        <pic:blipFill rotWithShape="1">
                          <a:blip r:embed="rId131" cstate="print">
                            <a:extLst>
                              <a:ext uri="{28A0092B-C50C-407E-A947-70E740481C1C}">
                                <a14:useLocalDpi xmlns:a14="http://schemas.microsoft.com/office/drawing/2010/main" val="0"/>
                              </a:ext>
                            </a:extLst>
                          </a:blip>
                          <a:srcRect l="27155" t="16336" r="25903" b="21118"/>
                          <a:stretch/>
                        </pic:blipFill>
                        <pic:spPr bwMode="auto">
                          <a:xfrm>
                            <a:off x="0" y="0"/>
                            <a:ext cx="2017411"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1BAAA96C"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31DA74DC" wp14:editId="24C1F28A">
                  <wp:extent cx="2032160" cy="2016000"/>
                  <wp:effectExtent l="0" t="0" r="0" b="0"/>
                  <wp:docPr id="104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 name="Picture 13"/>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l="22604" t="15279" r="25000" b="15416"/>
                          <a:stretch/>
                        </pic:blipFill>
                        <pic:spPr bwMode="auto">
                          <a:xfrm>
                            <a:off x="0" y="0"/>
                            <a:ext cx="2032160"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274" w:type="dxa"/>
            <w:vAlign w:val="center"/>
          </w:tcPr>
          <w:p w14:paraId="7D324CA7" w14:textId="77777777" w:rsidR="002745E9" w:rsidRPr="007B1436" w:rsidRDefault="002745E9" w:rsidP="002745E9">
            <w:pPr>
              <w:rPr>
                <w:rFonts w:asciiTheme="minorHAnsi" w:hAnsiTheme="minorHAnsi"/>
              </w:rPr>
            </w:pPr>
            <w:r w:rsidRPr="007B1436">
              <w:rPr>
                <w:rFonts w:asciiTheme="minorHAnsi" w:hAnsiTheme="minorHAnsi"/>
              </w:rPr>
              <w:t>2</w:t>
            </w:r>
          </w:p>
        </w:tc>
      </w:tr>
      <w:tr w:rsidR="002745E9" w:rsidRPr="007B1436" w14:paraId="4FA34052" w14:textId="77777777" w:rsidTr="002745E9">
        <w:tc>
          <w:tcPr>
            <w:tcW w:w="3393" w:type="dxa"/>
          </w:tcPr>
          <w:p w14:paraId="3E31858E"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3F827113" wp14:editId="0A38B0AF">
                  <wp:extent cx="1939987" cy="2016000"/>
                  <wp:effectExtent l="0" t="0" r="0" b="0"/>
                  <wp:docPr id="1050" name="Picture 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referRelativeResize="0">
                            <a:picLocks noChangeAspect="1" noChangeArrowheads="1"/>
                          </pic:cNvPicPr>
                        </pic:nvPicPr>
                        <pic:blipFill rotWithShape="1">
                          <a:blip r:embed="rId133" cstate="print">
                            <a:extLst>
                              <a:ext uri="{28A0092B-C50C-407E-A947-70E740481C1C}">
                                <a14:useLocalDpi xmlns:a14="http://schemas.microsoft.com/office/drawing/2010/main" val="0"/>
                              </a:ext>
                            </a:extLst>
                          </a:blip>
                          <a:srcRect l="29117" t="18206" r="25143" b="18417"/>
                          <a:stretch/>
                        </pic:blipFill>
                        <pic:spPr bwMode="auto">
                          <a:xfrm>
                            <a:off x="0" y="0"/>
                            <a:ext cx="1939987"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0CDD7F8A"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3BDEE7B1" wp14:editId="716B3B07">
                  <wp:extent cx="2056494" cy="2016000"/>
                  <wp:effectExtent l="0" t="0" r="1270" b="0"/>
                  <wp:docPr id="1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24254" t="15127" r="22686" b="15520"/>
                          <a:stretch/>
                        </pic:blipFill>
                        <pic:spPr bwMode="auto">
                          <a:xfrm>
                            <a:off x="0" y="0"/>
                            <a:ext cx="2056494"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274" w:type="dxa"/>
            <w:vAlign w:val="center"/>
          </w:tcPr>
          <w:p w14:paraId="28729AA4" w14:textId="77777777" w:rsidR="002745E9" w:rsidRPr="007B1436" w:rsidRDefault="002745E9" w:rsidP="002745E9">
            <w:pPr>
              <w:rPr>
                <w:rFonts w:asciiTheme="minorHAnsi" w:hAnsiTheme="minorHAnsi"/>
              </w:rPr>
            </w:pPr>
            <w:r w:rsidRPr="007B1436">
              <w:rPr>
                <w:rFonts w:asciiTheme="minorHAnsi" w:hAnsiTheme="minorHAnsi"/>
              </w:rPr>
              <w:t>5</w:t>
            </w:r>
          </w:p>
        </w:tc>
      </w:tr>
      <w:tr w:rsidR="002745E9" w:rsidRPr="007B1436" w14:paraId="4C3C1FFF" w14:textId="77777777" w:rsidTr="002745E9">
        <w:tc>
          <w:tcPr>
            <w:tcW w:w="3393" w:type="dxa"/>
          </w:tcPr>
          <w:p w14:paraId="44E77337"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39C4718E" wp14:editId="404531B9">
                  <wp:extent cx="1936387" cy="2016000"/>
                  <wp:effectExtent l="0" t="0" r="0" b="0"/>
                  <wp:docPr id="1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
                          <pic:cNvPicPr preferRelativeResize="0">
                            <a:picLocks noChangeAspect="1" noChangeArrowheads="1"/>
                          </pic:cNvPicPr>
                        </pic:nvPicPr>
                        <pic:blipFill rotWithShape="1">
                          <a:blip r:embed="rId135" cstate="print">
                            <a:extLst>
                              <a:ext uri="{28A0092B-C50C-407E-A947-70E740481C1C}">
                                <a14:useLocalDpi xmlns:a14="http://schemas.microsoft.com/office/drawing/2010/main" val="0"/>
                              </a:ext>
                            </a:extLst>
                          </a:blip>
                          <a:srcRect l="27155" t="21115" r="27039" b="15301"/>
                          <a:stretch/>
                        </pic:blipFill>
                        <pic:spPr bwMode="auto">
                          <a:xfrm>
                            <a:off x="0" y="0"/>
                            <a:ext cx="1936387"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7E3BCE42" w14:textId="77777777" w:rsidR="002745E9" w:rsidRPr="007B1436" w:rsidRDefault="002745E9" w:rsidP="002745E9">
            <w:pPr>
              <w:rPr>
                <w:rFonts w:asciiTheme="minorHAnsi" w:hAnsiTheme="minorHAnsi"/>
              </w:rPr>
            </w:pPr>
            <w:r w:rsidRPr="007B1436">
              <w:rPr>
                <w:rFonts w:asciiTheme="minorHAnsi" w:hAnsiTheme="minorHAnsi"/>
                <w:noProof/>
                <w:lang w:val="en-US"/>
              </w:rPr>
              <mc:AlternateContent>
                <mc:Choice Requires="wpg">
                  <w:drawing>
                    <wp:inline distT="0" distB="0" distL="0" distR="0" wp14:anchorId="39915794" wp14:editId="17D9ACA6">
                      <wp:extent cx="2093988" cy="2016000"/>
                      <wp:effectExtent l="0" t="0" r="0" b="0"/>
                      <wp:docPr id="1041" name="Groupe 25"/>
                      <wp:cNvGraphicFramePr/>
                      <a:graphic xmlns:a="http://schemas.openxmlformats.org/drawingml/2006/main">
                        <a:graphicData uri="http://schemas.microsoft.com/office/word/2010/wordprocessingGroup">
                          <wpg:wgp>
                            <wpg:cNvGrpSpPr/>
                            <wpg:grpSpPr>
                              <a:xfrm>
                                <a:off x="0" y="0"/>
                                <a:ext cx="2093988" cy="2016000"/>
                                <a:chOff x="0" y="0"/>
                                <a:chExt cx="10229850" cy="9848850"/>
                              </a:xfrm>
                            </wpg:grpSpPr>
                            <pic:pic xmlns:pic="http://schemas.openxmlformats.org/drawingml/2006/picture">
                              <pic:nvPicPr>
                                <pic:cNvPr id="1055" name="Picture 1042"/>
                                <pic:cNvPicPr>
                                  <a:picLocks noChangeAspect="1" noChangeArrowheads="1"/>
                                </pic:cNvPicPr>
                              </pic:nvPicPr>
                              <pic:blipFill rotWithShape="1">
                                <a:blip r:embed="rId136" cstate="print">
                                  <a:extLst>
                                    <a:ext uri="{28A0092B-C50C-407E-A947-70E740481C1C}">
                                      <a14:useLocalDpi xmlns:a14="http://schemas.microsoft.com/office/drawing/2010/main" val="0"/>
                                    </a:ext>
                                  </a:extLst>
                                </a:blip>
                                <a:srcRect l="22292" t="14305" r="21771" b="13889"/>
                                <a:stretch/>
                              </pic:blipFill>
                              <pic:spPr bwMode="auto">
                                <a:xfrm>
                                  <a:off x="0" y="0"/>
                                  <a:ext cx="10229850" cy="98488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2048" name="Picture 104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8866063" y="9432354"/>
                                  <a:ext cx="593725" cy="21748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wgp>
                        </a:graphicData>
                      </a:graphic>
                    </wp:inline>
                  </w:drawing>
                </mc:Choice>
                <mc:Fallback>
                  <w:pict>
                    <v:group id="Groupe 25" o:spid="_x0000_s1026" style="width:164.9pt;height:158.75pt;mso-position-horizontal-relative:char;mso-position-vertical-relative:line" coordsize="10229850,98488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">
                      <v:shape id="Picture 1042" o:spid="_x0000_s1027" type="#_x0000_t75" style="position:absolute;width:10229850;height:98488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VX&#10;lq/DAAAA3QAAAA8AAABkcnMvZG93bnJldi54bWxET81qwkAQvgu+wzKCt7pRikh0lTZWrQehjT7A&#10;mJ0modnZsLtqfPuuUPA2H9/vLFadacSVnK8tKxiPEhDEhdU1lwpOx83LDIQPyBoby6TgTh5Wy35v&#10;gam2N/6max5KEUPYp6igCqFNpfRFRQb9yLbEkfuxzmCI0JVSO7zFcNPISZJMpcGaY0OFLWUVFb/5&#10;xSj42lyy8uM8m2K2doetztt3vdsrNRx0b3MQgbrwFP+7P3Wcn7xO4PFNPEEu/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VeWr8MAAADdAAAADwAAAAAAAAAAAAAAAACcAgAA&#10;ZHJzL2Rvd25yZXYueG1sUEsFBgAAAAAEAAQA9wAAAIwDAAAAAA==&#10;" fillcolor="#4f81bd [3204]" strokecolor="black [3213]">
                        <v:imagedata r:id="rId138" o:title="" croptop="9375f" cropbottom="9102f" cropleft="14609f" cropright="14268f"/>
                        <v:shadow color="#eeece1 [3214]" opacity="1" mv:blur="0" offset="2pt,2pt"/>
                      </v:shape>
                      <v:shape id="Picture 1043" o:spid="_x0000_s1028" type="#_x0000_t75" style="position:absolute;left:8866063;top:9432354;width:593725;height:21748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BO&#10;7/nCAAAA3QAAAA8AAABkcnMvZG93bnJldi54bWxET01rwkAQvQv9D8sIvekmWkJJXYNUpT1atdDj&#10;kB2TYHY27K5J/PduodDbPN7nrIrRtKIn5xvLCtJ5AoK4tLrhSsH5tJ+9gvABWWNrmRTcyUOxfpqs&#10;MNd24C/qj6ESMYR9jgrqELpcSl/WZNDPbUccuYt1BkOErpLa4RDDTSsXSZJJgw3Hhho7eq+pvB5v&#10;RsHu4+q67/3lkO5+to6aKsPDOVPqeTpu3kAEGsO/+M/9qeP85GUJv9/EE+T6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wTu/5wgAAAN0AAAAPAAAAAAAAAAAAAAAAAJwCAABk&#10;cnMvZG93bnJldi54bWxQSwUGAAAAAAQABAD3AAAAiwMAAAAA&#10;" fillcolor="#4f81bd [3204]" strokecolor="black [3213]">
                        <v:imagedata r:id="rId139" o:title=""/>
                      </v:shape>
                      <w10:anchorlock/>
                    </v:group>
                  </w:pict>
                </mc:Fallback>
              </mc:AlternateContent>
            </w:r>
          </w:p>
        </w:tc>
        <w:tc>
          <w:tcPr>
            <w:tcW w:w="2274" w:type="dxa"/>
            <w:vAlign w:val="center"/>
          </w:tcPr>
          <w:p w14:paraId="5764AC8A" w14:textId="77777777" w:rsidR="002745E9" w:rsidRPr="007B1436" w:rsidRDefault="002745E9" w:rsidP="002745E9">
            <w:pPr>
              <w:rPr>
                <w:rFonts w:asciiTheme="minorHAnsi" w:hAnsiTheme="minorHAnsi"/>
              </w:rPr>
            </w:pPr>
            <w:r w:rsidRPr="007B1436">
              <w:rPr>
                <w:rFonts w:asciiTheme="minorHAnsi" w:hAnsiTheme="minorHAnsi"/>
              </w:rPr>
              <w:t>9</w:t>
            </w:r>
          </w:p>
        </w:tc>
      </w:tr>
      <w:tr w:rsidR="002745E9" w:rsidRPr="007B1436" w14:paraId="05876024" w14:textId="77777777" w:rsidTr="002745E9">
        <w:tc>
          <w:tcPr>
            <w:tcW w:w="3393" w:type="dxa"/>
          </w:tcPr>
          <w:p w14:paraId="39A448C3"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14C114A7" wp14:editId="4E4214EC">
                  <wp:extent cx="1929944" cy="2016000"/>
                  <wp:effectExtent l="0" t="0" r="635" b="0"/>
                  <wp:docPr id="1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preferRelativeResize="0">
                            <a:picLocks noChangeAspect="1" noChangeArrowheads="1"/>
                          </pic:cNvPicPr>
                        </pic:nvPicPr>
                        <pic:blipFill rotWithShape="1">
                          <a:blip r:embed="rId140" cstate="print">
                            <a:extLst>
                              <a:ext uri="{28A0092B-C50C-407E-A947-70E740481C1C}">
                                <a14:useLocalDpi xmlns:a14="http://schemas.microsoft.com/office/drawing/2010/main" val="0"/>
                              </a:ext>
                            </a:extLst>
                          </a:blip>
                          <a:srcRect l="26256" t="18701" r="28149" b="17794"/>
                          <a:stretch/>
                        </pic:blipFill>
                        <pic:spPr bwMode="auto">
                          <a:xfrm>
                            <a:off x="0" y="0"/>
                            <a:ext cx="1929944"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6E88337C"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58297BCC" wp14:editId="4A7F27B0">
                  <wp:extent cx="2009765" cy="2016000"/>
                  <wp:effectExtent l="0" t="0" r="0" b="0"/>
                  <wp:docPr id="1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l="24384" t="15874" r="24568" b="15850"/>
                          <a:stretch/>
                        </pic:blipFill>
                        <pic:spPr bwMode="auto">
                          <a:xfrm>
                            <a:off x="0" y="0"/>
                            <a:ext cx="2009765"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274" w:type="dxa"/>
            <w:vAlign w:val="center"/>
          </w:tcPr>
          <w:p w14:paraId="7A2C034B" w14:textId="77777777" w:rsidR="002745E9" w:rsidRPr="007B1436" w:rsidRDefault="002745E9" w:rsidP="002745E9">
            <w:pPr>
              <w:rPr>
                <w:rFonts w:asciiTheme="minorHAnsi" w:hAnsiTheme="minorHAnsi"/>
              </w:rPr>
            </w:pPr>
            <w:r w:rsidRPr="007B1436">
              <w:rPr>
                <w:rFonts w:asciiTheme="minorHAnsi" w:hAnsiTheme="minorHAnsi"/>
              </w:rPr>
              <w:t>13</w:t>
            </w:r>
          </w:p>
        </w:tc>
      </w:tr>
      <w:tr w:rsidR="002745E9" w:rsidRPr="007B1436" w14:paraId="33FA135A" w14:textId="77777777" w:rsidTr="002745E9">
        <w:tc>
          <w:tcPr>
            <w:tcW w:w="3393" w:type="dxa"/>
          </w:tcPr>
          <w:p w14:paraId="357FFD5A"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0B2257F8" wp14:editId="3F956E14">
                  <wp:extent cx="1908491" cy="2016000"/>
                  <wp:effectExtent l="0" t="0" r="0" b="0"/>
                  <wp:docPr id="1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pic:cNvPicPr preferRelativeResize="0">
                            <a:picLocks noChangeAspect="1" noChangeArrowheads="1"/>
                          </pic:cNvPicPr>
                        </pic:nvPicPr>
                        <pic:blipFill rotWithShape="1">
                          <a:blip r:embed="rId142" cstate="print">
                            <a:extLst>
                              <a:ext uri="{28A0092B-C50C-407E-A947-70E740481C1C}">
                                <a14:useLocalDpi xmlns:a14="http://schemas.microsoft.com/office/drawing/2010/main" val="0"/>
                              </a:ext>
                            </a:extLst>
                          </a:blip>
                          <a:srcRect l="25374" t="18310" r="29186" b="17690"/>
                          <a:stretch/>
                        </pic:blipFill>
                        <pic:spPr bwMode="auto">
                          <a:xfrm>
                            <a:off x="0" y="0"/>
                            <a:ext cx="1908491"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3513" w:type="dxa"/>
          </w:tcPr>
          <w:p w14:paraId="0A2728FC" w14:textId="77777777" w:rsidR="002745E9" w:rsidRPr="007B1436" w:rsidRDefault="002745E9" w:rsidP="002745E9">
            <w:pPr>
              <w:rPr>
                <w:rFonts w:asciiTheme="minorHAnsi" w:hAnsiTheme="minorHAnsi"/>
              </w:rPr>
            </w:pPr>
            <w:r w:rsidRPr="007B1436">
              <w:rPr>
                <w:rFonts w:asciiTheme="minorHAnsi" w:hAnsiTheme="minorHAnsi"/>
                <w:noProof/>
                <w:lang w:val="en-US"/>
              </w:rPr>
              <w:drawing>
                <wp:inline distT="0" distB="0" distL="0" distR="0" wp14:anchorId="62ACDCD1" wp14:editId="1CA018D1">
                  <wp:extent cx="2018398" cy="2016000"/>
                  <wp:effectExtent l="0" t="0" r="0" b="0"/>
                  <wp:docPr id="2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pic:cNvPicPr preferRelativeResize="0">
                            <a:picLocks noChangeAspect="1" noChangeArrowheads="1"/>
                          </pic:cNvPicPr>
                        </pic:nvPicPr>
                        <pic:blipFill rotWithShape="1">
                          <a:blip r:embed="rId143" cstate="print">
                            <a:extLst>
                              <a:ext uri="{28A0092B-C50C-407E-A947-70E740481C1C}">
                                <a14:useLocalDpi xmlns:a14="http://schemas.microsoft.com/office/drawing/2010/main" val="0"/>
                              </a:ext>
                            </a:extLst>
                          </a:blip>
                          <a:srcRect l="24545" t="19017" r="27039" b="16506"/>
                          <a:stretch/>
                        </pic:blipFill>
                        <pic:spPr bwMode="auto">
                          <a:xfrm>
                            <a:off x="0" y="0"/>
                            <a:ext cx="2018398" cy="2016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tc>
        <w:tc>
          <w:tcPr>
            <w:tcW w:w="2274" w:type="dxa"/>
            <w:vAlign w:val="center"/>
          </w:tcPr>
          <w:p w14:paraId="1B5C035F" w14:textId="77777777" w:rsidR="002745E9" w:rsidRPr="007B1436" w:rsidRDefault="002745E9" w:rsidP="002745E9">
            <w:pPr>
              <w:rPr>
                <w:rFonts w:asciiTheme="minorHAnsi" w:hAnsiTheme="minorHAnsi"/>
              </w:rPr>
            </w:pPr>
            <w:r w:rsidRPr="007B1436">
              <w:rPr>
                <w:rFonts w:asciiTheme="minorHAnsi" w:hAnsiTheme="minorHAnsi"/>
              </w:rPr>
              <w:t>15</w:t>
            </w:r>
          </w:p>
        </w:tc>
      </w:tr>
      <w:tr w:rsidR="002745E9" w:rsidRPr="007B1436" w14:paraId="1A118289" w14:textId="77777777" w:rsidTr="002745E9">
        <w:tc>
          <w:tcPr>
            <w:tcW w:w="9180" w:type="dxa"/>
            <w:gridSpan w:val="3"/>
            <w:vAlign w:val="center"/>
          </w:tcPr>
          <w:p w14:paraId="1BC5343F" w14:textId="77777777" w:rsidR="002745E9" w:rsidRPr="00D32174" w:rsidRDefault="002745E9" w:rsidP="002745E9">
            <w:pPr>
              <w:rPr>
                <w:rFonts w:asciiTheme="minorHAnsi" w:hAnsiTheme="minorHAnsi"/>
              </w:rPr>
            </w:pPr>
            <w:r w:rsidRPr="00D32174">
              <w:rPr>
                <w:rFonts w:asciiTheme="minorHAnsi" w:hAnsiTheme="minorHAnsi"/>
              </w:rPr>
              <w:t>Figure 9: Confocal microscopy images taken 1-15 days after fibrin clots kept at incubator conditions (37°C) or ambient temperatures (~22°C) for 48 hours were placed onto de-epidermised dermis (DED). Images were taken at 1, 2, 5, 9, 13 and 15 days post movement to dermis.</w:t>
            </w:r>
          </w:p>
          <w:p w14:paraId="7772127A" w14:textId="77777777" w:rsidR="002745E9" w:rsidRPr="00D32174" w:rsidRDefault="002745E9" w:rsidP="002745E9">
            <w:pPr>
              <w:rPr>
                <w:rFonts w:asciiTheme="minorHAnsi" w:hAnsiTheme="minorHAnsi"/>
              </w:rPr>
            </w:pPr>
            <w:r w:rsidRPr="00D32174">
              <w:rPr>
                <w:rFonts w:asciiTheme="minorHAnsi" w:hAnsiTheme="minorHAnsi"/>
              </w:rPr>
              <w:t>Fibrin clots contained 1x10</w:t>
            </w:r>
            <w:r w:rsidRPr="00D32174">
              <w:rPr>
                <w:rFonts w:asciiTheme="minorHAnsi" w:hAnsiTheme="minorHAnsi"/>
                <w:vertAlign w:val="superscript"/>
              </w:rPr>
              <w:t xml:space="preserve">6 </w:t>
            </w:r>
            <w:r w:rsidRPr="00D32174">
              <w:rPr>
                <w:rFonts w:asciiTheme="minorHAnsi" w:hAnsiTheme="minorHAnsi"/>
              </w:rPr>
              <w:t>ADSCs.</w:t>
            </w:r>
          </w:p>
          <w:p w14:paraId="6E3BB7FF" w14:textId="77777777" w:rsidR="002745E9" w:rsidRPr="00D32174" w:rsidRDefault="002745E9" w:rsidP="002745E9">
            <w:pPr>
              <w:rPr>
                <w:rFonts w:asciiTheme="minorHAnsi" w:hAnsiTheme="minorHAnsi"/>
              </w:rPr>
            </w:pPr>
          </w:p>
          <w:p w14:paraId="040E9E36" w14:textId="77777777" w:rsidR="002745E9" w:rsidRPr="00D32174" w:rsidRDefault="002745E9" w:rsidP="002745E9">
            <w:pPr>
              <w:rPr>
                <w:rFonts w:asciiTheme="minorHAnsi" w:hAnsiTheme="minorHAnsi"/>
              </w:rPr>
            </w:pPr>
            <w:r w:rsidRPr="00D32174">
              <w:rPr>
                <w:rFonts w:asciiTheme="minorHAnsi" w:hAnsiTheme="minorHAnsi"/>
              </w:rPr>
              <w:t xml:space="preserve">In this experimental set up, images were taken of ADSCs labelled with RFP-lentivirals. </w:t>
            </w:r>
          </w:p>
          <w:p w14:paraId="3FD838BC" w14:textId="77777777" w:rsidR="002745E9" w:rsidRPr="00D32174" w:rsidRDefault="002745E9" w:rsidP="002745E9">
            <w:pPr>
              <w:spacing w:line="276" w:lineRule="auto"/>
              <w:rPr>
                <w:rFonts w:asciiTheme="minorHAnsi" w:hAnsiTheme="minorHAnsi"/>
              </w:rPr>
            </w:pPr>
            <w:r w:rsidRPr="00D32174">
              <w:rPr>
                <w:rFonts w:asciiTheme="minorHAnsi" w:hAnsiTheme="minorHAnsi"/>
              </w:rPr>
              <w:t>Contrary to figure 8, a similar number of cells are visible from DED and fibrin gel constructs when fibrin gels were initially kept at 37°C than from clots kept at 22°C. This is particularly the case from days 5 onwards where cell confluency in the images appears similar, however at days 1 and 2, the number of visible cells appears slightly greater when fibrin clots were previously cultured at 22°C compared to 37°C.</w:t>
            </w:r>
          </w:p>
          <w:p w14:paraId="65056A33" w14:textId="77777777" w:rsidR="002745E9" w:rsidRPr="00D32174" w:rsidRDefault="002745E9" w:rsidP="002745E9">
            <w:pPr>
              <w:rPr>
                <w:rFonts w:asciiTheme="minorHAnsi" w:hAnsiTheme="minorHAnsi"/>
              </w:rPr>
            </w:pPr>
          </w:p>
          <w:p w14:paraId="1BC80191" w14:textId="77777777" w:rsidR="002745E9" w:rsidRPr="00D32174" w:rsidRDefault="002745E9" w:rsidP="002745E9">
            <w:pPr>
              <w:rPr>
                <w:rFonts w:asciiTheme="minorHAnsi" w:hAnsiTheme="minorHAnsi"/>
              </w:rPr>
            </w:pPr>
            <w:r w:rsidRPr="00D32174">
              <w:rPr>
                <w:rFonts w:asciiTheme="minorHAnsi" w:hAnsiTheme="minorHAnsi"/>
              </w:rPr>
              <w:t>Images of cells kept at 37°C:</w:t>
            </w:r>
          </w:p>
          <w:p w14:paraId="62F0E5C0" w14:textId="77777777" w:rsidR="002745E9" w:rsidRPr="00D32174" w:rsidRDefault="002745E9" w:rsidP="002745E9">
            <w:pPr>
              <w:rPr>
                <w:rFonts w:asciiTheme="minorHAnsi" w:hAnsiTheme="minorHAnsi"/>
              </w:rPr>
            </w:pPr>
            <w:r w:rsidRPr="00D32174">
              <w:rPr>
                <w:rFonts w:asciiTheme="minorHAnsi" w:hAnsiTheme="minorHAnsi"/>
              </w:rPr>
              <w:t>Mostly spherical cells are noted at days 1 and 2, however at day 5 some cells appear to be slightly more elongated and spindly. Additionally, from day 5-15 the number of cells appears to markedly increase and the images taken show almost 90% confluency, although these cells are not orientated along a particular axis.</w:t>
            </w:r>
          </w:p>
          <w:p w14:paraId="4EAADAEE" w14:textId="77777777" w:rsidR="002745E9" w:rsidRPr="00D32174" w:rsidRDefault="002745E9" w:rsidP="002745E9">
            <w:pPr>
              <w:rPr>
                <w:rFonts w:asciiTheme="minorHAnsi" w:hAnsiTheme="minorHAnsi"/>
              </w:rPr>
            </w:pPr>
          </w:p>
          <w:p w14:paraId="0B9DB0AF" w14:textId="77777777" w:rsidR="002745E9" w:rsidRPr="00D32174" w:rsidRDefault="002745E9" w:rsidP="002745E9">
            <w:pPr>
              <w:rPr>
                <w:rFonts w:asciiTheme="minorHAnsi" w:hAnsiTheme="minorHAnsi"/>
              </w:rPr>
            </w:pPr>
            <w:r w:rsidRPr="00D32174">
              <w:rPr>
                <w:rFonts w:asciiTheme="minorHAnsi" w:hAnsiTheme="minorHAnsi"/>
              </w:rPr>
              <w:t>Images of cells kept at 22°C:</w:t>
            </w:r>
          </w:p>
          <w:p w14:paraId="3B8FE358" w14:textId="77777777" w:rsidR="002745E9" w:rsidRPr="007B1436" w:rsidRDefault="002745E9" w:rsidP="002745E9">
            <w:pPr>
              <w:rPr>
                <w:rFonts w:asciiTheme="minorHAnsi" w:hAnsiTheme="minorHAnsi"/>
              </w:rPr>
            </w:pPr>
            <w:r w:rsidRPr="00D32174">
              <w:rPr>
                <w:rFonts w:asciiTheme="minorHAnsi" w:hAnsiTheme="minorHAnsi"/>
              </w:rPr>
              <w:t>Similar to cells kept at 37°C, cells become less spherical over time, becoming clearly more dendritic with subsequent time points. At day 9, some orientation can be seen, this is markedly clear at day 13 and 15.</w:t>
            </w:r>
          </w:p>
        </w:tc>
      </w:tr>
    </w:tbl>
    <w:p w14:paraId="2CC973E6" w14:textId="77777777" w:rsidR="002745E9" w:rsidRPr="007B1436" w:rsidRDefault="002745E9" w:rsidP="002745E9">
      <w:pPr>
        <w:pStyle w:val="Heading2"/>
        <w:rPr>
          <w:color w:val="auto"/>
        </w:rPr>
      </w:pPr>
      <w:r w:rsidRPr="007B1436">
        <w:rPr>
          <w:color w:val="auto"/>
        </w:rPr>
        <w:br w:type="column"/>
      </w:r>
      <w:bookmarkStart w:id="181" w:name="_Toc358625808"/>
      <w:bookmarkStart w:id="182" w:name="_Toc362554043"/>
      <w:r w:rsidRPr="007B1436">
        <w:rPr>
          <w:color w:val="auto"/>
        </w:rPr>
        <w:t>Discussion:</w:t>
      </w:r>
      <w:bookmarkEnd w:id="181"/>
      <w:bookmarkEnd w:id="182"/>
    </w:p>
    <w:p w14:paraId="477005E3" w14:textId="77777777" w:rsidR="002745E9" w:rsidRPr="007B1436" w:rsidRDefault="002745E9" w:rsidP="002745E9">
      <w:pPr>
        <w:pStyle w:val="Heading2"/>
        <w:rPr>
          <w:color w:val="auto"/>
        </w:rPr>
      </w:pPr>
    </w:p>
    <w:p w14:paraId="2F9EAC4F" w14:textId="77777777" w:rsidR="002745E9" w:rsidRPr="007B1436" w:rsidRDefault="002745E9" w:rsidP="002745E9">
      <w:pPr>
        <w:rPr>
          <w:rFonts w:asciiTheme="minorHAnsi" w:hAnsiTheme="minorHAnsi"/>
        </w:rPr>
      </w:pPr>
      <w:r w:rsidRPr="007B1436">
        <w:rPr>
          <w:rFonts w:asciiTheme="minorHAnsi" w:hAnsiTheme="minorHAnsi"/>
        </w:rPr>
        <w:t>In this chapter, the effect of encapsulating primary cell cultures of ADSCs in fibrin gels at a concentration of 1x10</w:t>
      </w:r>
      <w:r w:rsidRPr="007B1436">
        <w:rPr>
          <w:rFonts w:asciiTheme="minorHAnsi" w:hAnsiTheme="minorHAnsi"/>
          <w:vertAlign w:val="superscript"/>
        </w:rPr>
        <w:t>6</w:t>
      </w:r>
      <w:r w:rsidRPr="007B1436">
        <w:rPr>
          <w:rFonts w:asciiTheme="minorHAnsi" w:hAnsiTheme="minorHAnsi"/>
        </w:rPr>
        <w:t xml:space="preserve"> per gel was studied. These were further investigated compared to cultures seeded on tissue culture plastic when in transport conditions at ambient temperatures of ~22°C supplemented with 5% CO</w:t>
      </w:r>
      <w:r w:rsidRPr="007B1436">
        <w:rPr>
          <w:rFonts w:asciiTheme="minorHAnsi" w:hAnsiTheme="minorHAnsi"/>
          <w:vertAlign w:val="subscript"/>
        </w:rPr>
        <w:t>2</w:t>
      </w:r>
      <w:r w:rsidRPr="007B1436">
        <w:rPr>
          <w:rFonts w:asciiTheme="minorHAnsi" w:hAnsiTheme="minorHAnsi"/>
        </w:rPr>
        <w:t xml:space="preserve"> or 37°C in an incubator.</w:t>
      </w:r>
    </w:p>
    <w:p w14:paraId="75451A2E" w14:textId="77777777" w:rsidR="002745E9" w:rsidRPr="007B1436" w:rsidRDefault="002745E9" w:rsidP="002745E9">
      <w:pPr>
        <w:rPr>
          <w:rFonts w:asciiTheme="minorHAnsi" w:hAnsiTheme="minorHAnsi"/>
        </w:rPr>
      </w:pPr>
      <w:r w:rsidRPr="007B1436">
        <w:rPr>
          <w:rFonts w:asciiTheme="minorHAnsi" w:hAnsiTheme="minorHAnsi"/>
        </w:rPr>
        <w:tab/>
        <w:t>ADSCs from 2 separate donors were assessed for viability in fibrin when kept at over a period of 24, 48 and 72 hours using an MTT assay when kept at 22°C or 37°C with 5% CO</w:t>
      </w:r>
      <w:r w:rsidRPr="007B1436">
        <w:rPr>
          <w:rFonts w:asciiTheme="minorHAnsi" w:hAnsiTheme="minorHAnsi"/>
          <w:vertAlign w:val="subscript"/>
        </w:rPr>
        <w:t>2</w:t>
      </w:r>
      <w:r w:rsidRPr="007B1436">
        <w:rPr>
          <w:rFonts w:asciiTheme="minorHAnsi" w:hAnsiTheme="minorHAnsi"/>
        </w:rPr>
        <w:t>. Each donors cells retained cell viabilities over these time points and cell viability increased when cultured at 37°C with 5% CO</w:t>
      </w:r>
      <w:r w:rsidRPr="007B1436">
        <w:rPr>
          <w:rFonts w:asciiTheme="minorHAnsi" w:hAnsiTheme="minorHAnsi"/>
          <w:vertAlign w:val="subscript"/>
        </w:rPr>
        <w:t>2</w:t>
      </w:r>
      <w:r w:rsidRPr="007B1436">
        <w:rPr>
          <w:rFonts w:asciiTheme="minorHAnsi" w:hAnsiTheme="minorHAnsi"/>
        </w:rPr>
        <w:t>. ADSCs cultured at ambient temperatures (~22°C) supplemented with 5% CO</w:t>
      </w:r>
      <w:r w:rsidRPr="007B1436">
        <w:rPr>
          <w:rFonts w:asciiTheme="minorHAnsi" w:hAnsiTheme="minorHAnsi"/>
          <w:vertAlign w:val="subscript"/>
        </w:rPr>
        <w:t>2</w:t>
      </w:r>
      <w:r w:rsidRPr="007B1436">
        <w:rPr>
          <w:rFonts w:asciiTheme="minorHAnsi" w:hAnsiTheme="minorHAnsi"/>
        </w:rPr>
        <w:t xml:space="preserve"> decreased in cell viability over time, with a final cell viability between 65.5-108.7% difference in cell viability, favouring culture conditions at 37°C. To p&lt;0.05 these variances were significantly different, showing that in this instance cell viability was not maintained at 22°C. This is potentially due to use of freshly isolated cells since these had not previously been maintained in culture, and may have been more sensitive to fluctuations in culture conditions. A higher passage of cells may have selected for cells which were more robust and could survive variations in culture conditions, however this experiment aimed to assess freshly isolated ADSCs as these had not been assessed for viability in fibrin or at 22°C transport conditions.</w:t>
      </w:r>
    </w:p>
    <w:p w14:paraId="770A3B7D" w14:textId="77777777" w:rsidR="002745E9" w:rsidRPr="007B1436" w:rsidRDefault="002745E9" w:rsidP="002745E9">
      <w:pPr>
        <w:rPr>
          <w:rFonts w:asciiTheme="minorHAnsi" w:hAnsiTheme="minorHAnsi"/>
        </w:rPr>
      </w:pPr>
    </w:p>
    <w:p w14:paraId="5E991016" w14:textId="77777777" w:rsidR="002745E9" w:rsidRPr="007B1436" w:rsidRDefault="002745E9" w:rsidP="002745E9">
      <w:pPr>
        <w:rPr>
          <w:rFonts w:asciiTheme="minorHAnsi" w:hAnsiTheme="minorHAnsi"/>
          <w:u w:val="single"/>
        </w:rPr>
      </w:pPr>
      <w:r w:rsidRPr="007B1436">
        <w:rPr>
          <w:rFonts w:asciiTheme="minorHAnsi" w:hAnsiTheme="minorHAnsi"/>
          <w:u w:val="single"/>
        </w:rPr>
        <w:t>FACS</w:t>
      </w:r>
    </w:p>
    <w:p w14:paraId="310B0891" w14:textId="77777777" w:rsidR="002745E9" w:rsidRPr="007B1436" w:rsidRDefault="002745E9" w:rsidP="002745E9">
      <w:pPr>
        <w:rPr>
          <w:rFonts w:asciiTheme="minorHAnsi" w:hAnsiTheme="minorHAnsi"/>
        </w:rPr>
      </w:pPr>
      <w:r w:rsidRPr="007B1436">
        <w:rPr>
          <w:rFonts w:asciiTheme="minorHAnsi" w:hAnsiTheme="minorHAnsi"/>
        </w:rPr>
        <w:t>Flow cytometry was performed and ADSCs sorted by fluorescent labels. Cells from 3 separate donors were investigated under four different conditions; cells cultured with or without fibrin at 22°C or 37°C with 5% CO</w:t>
      </w:r>
      <w:r w:rsidRPr="007B1436">
        <w:rPr>
          <w:rFonts w:asciiTheme="minorHAnsi" w:hAnsiTheme="minorHAnsi"/>
          <w:vertAlign w:val="subscript"/>
        </w:rPr>
        <w:t>2</w:t>
      </w:r>
      <w:r w:rsidRPr="007B1436">
        <w:rPr>
          <w:rFonts w:asciiTheme="minorHAnsi" w:hAnsiTheme="minorHAnsi"/>
        </w:rPr>
        <w:t>. The results from this (figure 6) strongly indicated that these culture conditions did not impact on cell phenotypes and cells retained their ‘stemness’ after culturing in fibrin or at non-physiological temperatures in transport conditions.</w:t>
      </w:r>
    </w:p>
    <w:p w14:paraId="0F545DB9" w14:textId="77777777" w:rsidR="002745E9" w:rsidRPr="007B1436" w:rsidRDefault="002745E9" w:rsidP="002745E9">
      <w:pPr>
        <w:rPr>
          <w:rFonts w:asciiTheme="minorHAnsi" w:hAnsiTheme="minorHAnsi"/>
          <w:u w:val="single"/>
        </w:rPr>
      </w:pPr>
    </w:p>
    <w:p w14:paraId="329C3AC7" w14:textId="77777777" w:rsidR="002745E9" w:rsidRPr="007B1436" w:rsidRDefault="002745E9" w:rsidP="002745E9">
      <w:pPr>
        <w:rPr>
          <w:rFonts w:asciiTheme="minorHAnsi" w:hAnsiTheme="minorHAnsi"/>
          <w:u w:val="single"/>
        </w:rPr>
      </w:pPr>
      <w:r w:rsidRPr="007B1436">
        <w:rPr>
          <w:rFonts w:asciiTheme="minorHAnsi" w:hAnsiTheme="minorHAnsi"/>
          <w:u w:val="single"/>
        </w:rPr>
        <w:br w:type="column"/>
        <w:t>Differentiation:</w:t>
      </w:r>
    </w:p>
    <w:p w14:paraId="2E87C374" w14:textId="77777777" w:rsidR="002745E9" w:rsidRPr="007B1436" w:rsidRDefault="002745E9" w:rsidP="002745E9">
      <w:pPr>
        <w:rPr>
          <w:rFonts w:asciiTheme="minorHAnsi" w:hAnsiTheme="minorHAnsi"/>
        </w:rPr>
      </w:pPr>
      <w:r w:rsidRPr="007B1436">
        <w:rPr>
          <w:rFonts w:asciiTheme="minorHAnsi" w:hAnsiTheme="minorHAnsi"/>
        </w:rPr>
        <w:t>The effect of fibrin on cell differentiation of ADSCs was assessed by their differentiation into osteoblasts or adipose cells. Cells were readily able to differentiate into both of these lineages, however due to low numbers of recovered cells it was not possible to examine the effect of transportation conditions at 22°C in this examination.</w:t>
      </w:r>
    </w:p>
    <w:p w14:paraId="296206D8" w14:textId="68FD07AF" w:rsidR="002745E9" w:rsidRPr="007B1436" w:rsidRDefault="002745E9" w:rsidP="002745E9">
      <w:pPr>
        <w:rPr>
          <w:rFonts w:asciiTheme="minorHAnsi" w:hAnsiTheme="minorHAnsi"/>
        </w:rPr>
      </w:pPr>
      <w:r w:rsidRPr="007B1436">
        <w:rPr>
          <w:rFonts w:asciiTheme="minorHAnsi" w:hAnsiTheme="minorHAnsi"/>
        </w:rPr>
        <w:tab/>
        <w:t>The results for ADSCs cultured at 37°C however could be assessed with or without encapsulation in fibrin. The results, whilst n=1, strongly indicate that ADSCs are inhibited from differentiation down the osteogenic lineage after fibrin encapsulation compared to controls on tissue culture plastic, as noted by the lack of relevant gene expression, especiallyDLX5 and OSX</w:t>
      </w:r>
      <w:r w:rsidR="00772B07">
        <w:rPr>
          <w:rFonts w:asciiTheme="minorHAnsi" w:hAnsiTheme="minorHAnsi"/>
        </w:rPr>
        <w:t xml:space="preserve"> (figure 3)</w:t>
      </w:r>
      <w:r w:rsidRPr="007B1436">
        <w:rPr>
          <w:rFonts w:asciiTheme="minorHAnsi" w:hAnsiTheme="minorHAnsi"/>
        </w:rPr>
        <w:t>. Whilst fibrin encapsulation of ADSCs prevents osteogenic differentiation, any differentiation down this lineage would not be desirable for the treatment of skin wounds.</w:t>
      </w:r>
    </w:p>
    <w:p w14:paraId="30AD4DCF" w14:textId="77777777" w:rsidR="002745E9" w:rsidRPr="007B1436" w:rsidRDefault="002745E9" w:rsidP="002745E9">
      <w:pPr>
        <w:rPr>
          <w:rFonts w:asciiTheme="minorHAnsi" w:hAnsiTheme="minorHAnsi"/>
        </w:rPr>
      </w:pPr>
    </w:p>
    <w:p w14:paraId="038EC0AA" w14:textId="35F5D3A1" w:rsidR="002745E9" w:rsidRPr="007B1436" w:rsidRDefault="002745E9" w:rsidP="002745E9">
      <w:pPr>
        <w:rPr>
          <w:rFonts w:asciiTheme="minorHAnsi" w:hAnsiTheme="minorHAnsi"/>
        </w:rPr>
      </w:pPr>
      <w:r w:rsidRPr="007B1436">
        <w:rPr>
          <w:rFonts w:asciiTheme="minorHAnsi" w:hAnsiTheme="minorHAnsi"/>
        </w:rPr>
        <w:tab/>
        <w:t xml:space="preserve">When assessed for their potential for differentiation down adipocyte lineages, ADSCs were able to do so after fibrin encapsulation, with strong gene expression for LPL, although gene expression for </w:t>
      </w:r>
      <w:r w:rsidRPr="007B1436">
        <w:rPr>
          <w:rFonts w:asciiTheme="minorHAnsi" w:hAnsiTheme="minorHAnsi"/>
          <w:lang w:val="en-US"/>
        </w:rPr>
        <w:t>PParγ, CEPBα, Leptin, AP2 and AdipoQ</w:t>
      </w:r>
      <w:r w:rsidRPr="007B1436">
        <w:rPr>
          <w:rFonts w:asciiTheme="minorHAnsi" w:hAnsiTheme="minorHAnsi"/>
        </w:rPr>
        <w:t xml:space="preserve"> were found to be less than controls on tissue culture plastic</w:t>
      </w:r>
      <w:r w:rsidR="00772B07">
        <w:rPr>
          <w:rFonts w:asciiTheme="minorHAnsi" w:hAnsiTheme="minorHAnsi"/>
        </w:rPr>
        <w:t xml:space="preserve"> (figure 4,5)</w:t>
      </w:r>
      <w:r w:rsidRPr="007B1436">
        <w:rPr>
          <w:rFonts w:asciiTheme="minorHAnsi" w:hAnsiTheme="minorHAnsi"/>
        </w:rPr>
        <w:t>. This investigation indicated that ADSCs retain some capacity for differentiation down the adiopogenic lineage, but not osteogenic lineages after fibrin encapsulation.</w:t>
      </w:r>
    </w:p>
    <w:p w14:paraId="1681F1A8" w14:textId="77777777" w:rsidR="002745E9" w:rsidRPr="007B1436" w:rsidRDefault="002745E9" w:rsidP="002745E9">
      <w:pPr>
        <w:rPr>
          <w:rFonts w:asciiTheme="minorHAnsi" w:hAnsiTheme="minorHAnsi"/>
        </w:rPr>
      </w:pPr>
      <w:r w:rsidRPr="007B1436">
        <w:rPr>
          <w:rFonts w:asciiTheme="minorHAnsi" w:hAnsiTheme="minorHAnsi"/>
        </w:rPr>
        <w:tab/>
        <w:t>Initial experimental plans were to assess these differentiation potentials after 22°C when supplemented with 5% CO</w:t>
      </w:r>
      <w:r w:rsidRPr="007B1436">
        <w:rPr>
          <w:rFonts w:asciiTheme="minorHAnsi" w:hAnsiTheme="minorHAnsi"/>
          <w:vertAlign w:val="subscript"/>
        </w:rPr>
        <w:t>2</w:t>
      </w:r>
      <w:r w:rsidRPr="007B1436">
        <w:rPr>
          <w:rFonts w:asciiTheme="minorHAnsi" w:hAnsiTheme="minorHAnsi"/>
        </w:rPr>
        <w:t xml:space="preserve"> in addition to controls at 37°C, however insufficient cells were recovered after culturing for 48 hours in these conditions. This was due to the decreased cell viability after culturing at 22°C.</w:t>
      </w:r>
    </w:p>
    <w:p w14:paraId="122080D7" w14:textId="77777777" w:rsidR="002745E9" w:rsidRPr="007B1436" w:rsidRDefault="002745E9" w:rsidP="002745E9">
      <w:pPr>
        <w:rPr>
          <w:rFonts w:asciiTheme="minorHAnsi" w:hAnsiTheme="minorHAnsi"/>
        </w:rPr>
      </w:pPr>
    </w:p>
    <w:p w14:paraId="03FB8489" w14:textId="77777777" w:rsidR="002745E9" w:rsidRPr="007B1436" w:rsidRDefault="002745E9" w:rsidP="002745E9">
      <w:pPr>
        <w:rPr>
          <w:rFonts w:asciiTheme="minorHAnsi" w:hAnsiTheme="minorHAnsi"/>
          <w:u w:val="single"/>
        </w:rPr>
      </w:pPr>
      <w:r w:rsidRPr="007B1436">
        <w:rPr>
          <w:rFonts w:asciiTheme="minorHAnsi" w:hAnsiTheme="minorHAnsi"/>
          <w:u w:val="single"/>
        </w:rPr>
        <w:t>Migration of ADSCs from fibrin to de-epidermised dermis:</w:t>
      </w:r>
    </w:p>
    <w:p w14:paraId="631839BC" w14:textId="77777777" w:rsidR="002745E9" w:rsidRPr="007B1436" w:rsidRDefault="002745E9" w:rsidP="002745E9">
      <w:pPr>
        <w:rPr>
          <w:rFonts w:asciiTheme="minorHAnsi" w:hAnsiTheme="minorHAnsi"/>
        </w:rPr>
      </w:pPr>
      <w:r w:rsidRPr="007B1436">
        <w:rPr>
          <w:rFonts w:asciiTheme="minorHAnsi" w:hAnsiTheme="minorHAnsi"/>
        </w:rPr>
        <w:t>48 hours after encapsulation in fibrin, ADSCs kept at 22°C or 37°C with 5% CO</w:t>
      </w:r>
      <w:r w:rsidRPr="007B1436">
        <w:rPr>
          <w:rFonts w:asciiTheme="minorHAnsi" w:hAnsiTheme="minorHAnsi"/>
          <w:vertAlign w:val="subscript"/>
        </w:rPr>
        <w:t>2</w:t>
      </w:r>
      <w:r w:rsidRPr="007B1436">
        <w:rPr>
          <w:rFonts w:asciiTheme="minorHAnsi" w:hAnsiTheme="minorHAnsi"/>
        </w:rPr>
        <w:t xml:space="preserve"> supplementation were placed onto de-epidermised dermis and these skin composites were placed back in the incubator. Constructs were taken to the confocal suite and imaged over 15 days post fibrin cell delivery, imaged on days 1,2,5,9,13 and 15 (with help of M</w:t>
      </w:r>
      <w:r w:rsidRPr="007B1436">
        <w:rPr>
          <w:rFonts w:asciiTheme="minorHAnsi" w:hAnsiTheme="minorHAnsi"/>
          <w:bCs/>
        </w:rPr>
        <w:t>é</w:t>
      </w:r>
      <w:r w:rsidRPr="007B1436">
        <w:rPr>
          <w:rFonts w:asciiTheme="minorHAnsi" w:hAnsiTheme="minorHAnsi"/>
        </w:rPr>
        <w:t xml:space="preserve">lanie Gadelorge and Corinne Bareau, StromaLab, Inserm, Toulouse, France). </w:t>
      </w:r>
    </w:p>
    <w:p w14:paraId="336BC374" w14:textId="77777777" w:rsidR="002745E9" w:rsidRPr="007B1436" w:rsidRDefault="002745E9" w:rsidP="002745E9">
      <w:pPr>
        <w:rPr>
          <w:rFonts w:asciiTheme="minorHAnsi" w:hAnsiTheme="minorHAnsi"/>
        </w:rPr>
      </w:pPr>
      <w:r w:rsidRPr="007B1436">
        <w:rPr>
          <w:rFonts w:asciiTheme="minorHAnsi" w:hAnsiTheme="minorHAnsi"/>
        </w:rPr>
        <w:tab/>
        <w:t>The images in figures 8 and 9 appear to show that fibrin gels initially cultured at 22°C for 48 hours deliver a greater number of ADSCs to dermis compared to fibrin gels cultured at 37°C. Over the subsequent imaging time points, cell confluency for both conditions appear to increase although the earlier time points of fibrin gels stored at 22°C showed a much greater initial cell density.</w:t>
      </w:r>
    </w:p>
    <w:p w14:paraId="48361108" w14:textId="77777777" w:rsidR="002745E9" w:rsidRPr="007B1436" w:rsidRDefault="002745E9" w:rsidP="002745E9">
      <w:pPr>
        <w:rPr>
          <w:rFonts w:asciiTheme="minorHAnsi" w:hAnsiTheme="minorHAnsi"/>
        </w:rPr>
      </w:pPr>
      <w:r w:rsidRPr="007B1436">
        <w:rPr>
          <w:rFonts w:asciiTheme="minorHAnsi" w:hAnsiTheme="minorHAnsi"/>
        </w:rPr>
        <w:tab/>
        <w:t xml:space="preserve">Cells encapsulated in fibrin gels at 37°C appear to show a much more spherical cell morphology than those kept at 22°C, although both conditions led to the appearance of dendritic cells by day 9. Additionally, cells initially stored at 22°C clearly showed orientation along an axis, implying cellular organisation, whereas cells from fibrin clots initially at 37°C do not appear to acheive any particular orientation </w:t>
      </w:r>
    </w:p>
    <w:p w14:paraId="5D383C37" w14:textId="77777777" w:rsidR="002745E9" w:rsidRPr="007B1436" w:rsidRDefault="002745E9" w:rsidP="002745E9">
      <w:pPr>
        <w:ind w:firstLine="720"/>
        <w:rPr>
          <w:rFonts w:asciiTheme="minorHAnsi" w:hAnsiTheme="minorHAnsi"/>
        </w:rPr>
      </w:pPr>
      <w:r w:rsidRPr="007B1436">
        <w:rPr>
          <w:rFonts w:asciiTheme="minorHAnsi" w:hAnsiTheme="minorHAnsi"/>
        </w:rPr>
        <w:t>Unfortunately it was found during the confocal imaging that it was not possible to visualise the dermis in conjunction with the labelled cells due to lack of appropriate confocal laser. The RFP used during the lentiviral labelling of cells had an excitation wavelength of 488 and emission wavelength of 588, collagen has an autofluorescence when excited at 270-370nm, detectable at 305-450nm. The intention was to use the autofluorescence of collagen to visualise the dermis in conjunction with the RFP labelled ADSCs to determine whether the cells had migrated to the dermis from the fibrin clots, however the confocal microscope had been set up to focus on a narrow range of specific set of fluorophores and due to time constraints it was not possible to reconfigure the set up to test for collagen autofluorescence. Therefore it is not possible to determine the exact location of the imaged cells and conclude whether images were taken at some location within the fibrin clot or on the dermal sample. Morphological characteristics of ADSCs appear to be similar between the 2 sets of donor cells between the assessed time points, which infers that cells in the fibrin clots are initially spheroidal but as cells migrate from the gels, they are become dendritic and fibroblastic-like healthy cells.</w:t>
      </w:r>
    </w:p>
    <w:p w14:paraId="516B01CA" w14:textId="77777777" w:rsidR="002745E9" w:rsidRPr="007B1436" w:rsidRDefault="002745E9" w:rsidP="002745E9">
      <w:pPr>
        <w:pStyle w:val="Heading2"/>
        <w:rPr>
          <w:color w:val="auto"/>
        </w:rPr>
      </w:pPr>
      <w:r w:rsidRPr="007B1436">
        <w:rPr>
          <w:color w:val="auto"/>
        </w:rPr>
        <w:br w:type="column"/>
      </w:r>
      <w:bookmarkStart w:id="183" w:name="_Toc358625809"/>
      <w:bookmarkStart w:id="184" w:name="_Toc362554044"/>
      <w:r w:rsidRPr="007B1436">
        <w:rPr>
          <w:color w:val="auto"/>
        </w:rPr>
        <w:t>Conclusion</w:t>
      </w:r>
      <w:bookmarkEnd w:id="183"/>
      <w:bookmarkEnd w:id="184"/>
    </w:p>
    <w:p w14:paraId="11308D3C" w14:textId="77777777" w:rsidR="002745E9" w:rsidRPr="007B1436" w:rsidRDefault="002745E9" w:rsidP="002745E9">
      <w:pPr>
        <w:rPr>
          <w:rFonts w:asciiTheme="minorHAnsi" w:hAnsiTheme="minorHAnsi"/>
        </w:rPr>
      </w:pPr>
    </w:p>
    <w:p w14:paraId="0EA6EB06" w14:textId="77777777" w:rsidR="002745E9" w:rsidRPr="007B1436" w:rsidRDefault="002745E9" w:rsidP="002745E9">
      <w:pPr>
        <w:pStyle w:val="Normal2"/>
        <w:spacing w:line="360" w:lineRule="auto"/>
        <w:contextualSpacing/>
        <w:rPr>
          <w:rFonts w:asciiTheme="minorHAnsi" w:hAnsiTheme="minorHAnsi"/>
          <w:color w:val="auto"/>
          <w:sz w:val="24"/>
          <w:szCs w:val="24"/>
        </w:rPr>
      </w:pPr>
      <w:r w:rsidRPr="007B1436">
        <w:rPr>
          <w:rFonts w:asciiTheme="minorHAnsi" w:hAnsiTheme="minorHAnsi"/>
          <w:color w:val="auto"/>
          <w:sz w:val="24"/>
          <w:szCs w:val="24"/>
        </w:rPr>
        <w:t xml:space="preserve">ADSCs can be placed within a fibrin clot at 1 million cells per ml, which are mechanically stable enough to be moved with forceps. </w:t>
      </w:r>
    </w:p>
    <w:p w14:paraId="34930FCF" w14:textId="77777777" w:rsidR="002745E9" w:rsidRPr="007B1436" w:rsidRDefault="002745E9" w:rsidP="002745E9">
      <w:pPr>
        <w:pStyle w:val="Normal2"/>
        <w:spacing w:line="360" w:lineRule="auto"/>
        <w:contextualSpacing/>
        <w:rPr>
          <w:rFonts w:asciiTheme="minorHAnsi" w:hAnsiTheme="minorHAnsi"/>
          <w:color w:val="auto"/>
          <w:sz w:val="24"/>
          <w:szCs w:val="24"/>
        </w:rPr>
      </w:pPr>
      <w:r w:rsidRPr="007B1436">
        <w:rPr>
          <w:rFonts w:asciiTheme="minorHAnsi" w:hAnsiTheme="minorHAnsi"/>
          <w:color w:val="auto"/>
          <w:sz w:val="24"/>
          <w:szCs w:val="24"/>
        </w:rPr>
        <w:t>These fibrin clots were kept at 37°C in an incubator or in transport conditions at ambient temperatures ~22°C supplemented with 5% CO</w:t>
      </w:r>
      <w:r w:rsidRPr="007B1436">
        <w:rPr>
          <w:rFonts w:asciiTheme="minorHAnsi" w:hAnsiTheme="minorHAnsi"/>
          <w:color w:val="auto"/>
          <w:sz w:val="24"/>
          <w:szCs w:val="24"/>
          <w:vertAlign w:val="subscript"/>
        </w:rPr>
        <w:t>2</w:t>
      </w:r>
      <w:r w:rsidRPr="007B1436">
        <w:rPr>
          <w:rFonts w:asciiTheme="minorHAnsi" w:hAnsiTheme="minorHAnsi"/>
          <w:color w:val="auto"/>
          <w:sz w:val="24"/>
          <w:szCs w:val="24"/>
        </w:rPr>
        <w:t>. These conditions maintained cell viability for 72 hours, as assessed using an MTT assay.</w:t>
      </w:r>
    </w:p>
    <w:p w14:paraId="08D24EBF" w14:textId="77777777" w:rsidR="002745E9" w:rsidRPr="007B1436" w:rsidRDefault="002745E9" w:rsidP="002745E9">
      <w:pPr>
        <w:pStyle w:val="Normal2"/>
        <w:spacing w:line="360" w:lineRule="auto"/>
        <w:contextualSpacing/>
        <w:rPr>
          <w:rFonts w:asciiTheme="minorHAnsi" w:hAnsiTheme="minorHAnsi"/>
          <w:color w:val="auto"/>
          <w:sz w:val="24"/>
          <w:szCs w:val="24"/>
        </w:rPr>
      </w:pPr>
      <w:r w:rsidRPr="007B1436">
        <w:rPr>
          <w:rFonts w:asciiTheme="minorHAnsi" w:hAnsiTheme="minorHAnsi"/>
          <w:color w:val="auto"/>
          <w:sz w:val="24"/>
          <w:szCs w:val="24"/>
        </w:rPr>
        <w:tab/>
        <w:t>Cells were incubated with red fluorescent protein and again encapsulated into fibrin gels. After 48 hours these gels were moved to a skin model and imaged using confocal microscopy. Unfortunately it was not possible to image the dermis on which the gels had been placed, therefore the exact location of cells in the dermis is not known.</w:t>
      </w:r>
    </w:p>
    <w:p w14:paraId="0723A100" w14:textId="77777777" w:rsidR="002745E9" w:rsidRPr="007B1436" w:rsidRDefault="002745E9" w:rsidP="002745E9">
      <w:pPr>
        <w:pStyle w:val="Normal2"/>
        <w:spacing w:line="360" w:lineRule="auto"/>
        <w:contextualSpacing/>
        <w:rPr>
          <w:rFonts w:asciiTheme="minorHAnsi" w:hAnsiTheme="minorHAnsi"/>
          <w:color w:val="auto"/>
          <w:sz w:val="24"/>
          <w:szCs w:val="24"/>
        </w:rPr>
      </w:pPr>
      <w:r w:rsidRPr="007B1436">
        <w:rPr>
          <w:rFonts w:asciiTheme="minorHAnsi" w:hAnsiTheme="minorHAnsi"/>
          <w:color w:val="auto"/>
          <w:sz w:val="24"/>
          <w:szCs w:val="24"/>
        </w:rPr>
        <w:tab/>
        <w:t>Cell surface markers of ADSCs when encapsulated in fibrin or on tissue culture plastic, at 37°C in an incubator or at transport conditions at ambient temperatures ~22°C supplemented with 5% CO</w:t>
      </w:r>
      <w:r w:rsidRPr="007B1436">
        <w:rPr>
          <w:rFonts w:asciiTheme="minorHAnsi" w:hAnsiTheme="minorHAnsi"/>
          <w:color w:val="auto"/>
          <w:sz w:val="24"/>
          <w:szCs w:val="24"/>
          <w:vertAlign w:val="subscript"/>
        </w:rPr>
        <w:t>2</w:t>
      </w:r>
      <w:r w:rsidRPr="007B1436">
        <w:rPr>
          <w:rFonts w:asciiTheme="minorHAnsi" w:hAnsiTheme="minorHAnsi"/>
          <w:color w:val="auto"/>
          <w:sz w:val="24"/>
          <w:szCs w:val="24"/>
        </w:rPr>
        <w:t xml:space="preserve"> were assessed using fluorescence-assisted cell sorting. ADSCs in these four conditions retained their stem cell markers regardless of the culture conditions. </w:t>
      </w:r>
    </w:p>
    <w:p w14:paraId="09BD69BF" w14:textId="77777777" w:rsidR="003D58FB" w:rsidRPr="007B1436" w:rsidRDefault="002745E9" w:rsidP="002745E9">
      <w:pPr>
        <w:pStyle w:val="Normal2"/>
        <w:spacing w:line="360" w:lineRule="auto"/>
        <w:contextualSpacing/>
        <w:rPr>
          <w:rFonts w:asciiTheme="minorHAnsi" w:hAnsiTheme="minorHAnsi"/>
          <w:color w:val="auto"/>
          <w:sz w:val="24"/>
          <w:szCs w:val="24"/>
        </w:rPr>
      </w:pPr>
      <w:r w:rsidRPr="007B1436">
        <w:rPr>
          <w:rFonts w:asciiTheme="minorHAnsi" w:hAnsiTheme="minorHAnsi"/>
          <w:color w:val="auto"/>
          <w:sz w:val="24"/>
          <w:szCs w:val="24"/>
        </w:rPr>
        <w:tab/>
        <w:t>A differentiation study was performed on ADSCs when cultured at 37°C in fibrin gels, unfortunately due to a lack of recovered cells it was not possible to assess ADSCs when cultured at 22°C supplemented with 5% CO</w:t>
      </w:r>
      <w:r w:rsidRPr="007B1436">
        <w:rPr>
          <w:rFonts w:asciiTheme="minorHAnsi" w:hAnsiTheme="minorHAnsi"/>
          <w:color w:val="auto"/>
          <w:sz w:val="24"/>
          <w:szCs w:val="24"/>
          <w:vertAlign w:val="subscript"/>
        </w:rPr>
        <w:t xml:space="preserve">2 </w:t>
      </w:r>
      <w:r w:rsidRPr="007B1436">
        <w:rPr>
          <w:rFonts w:asciiTheme="minorHAnsi" w:hAnsiTheme="minorHAnsi"/>
          <w:color w:val="auto"/>
          <w:sz w:val="24"/>
          <w:szCs w:val="24"/>
        </w:rPr>
        <w:t>in fibrin gels or tissue culture plastic. ADSCs retained their ability to differentiate into adipocytes, however osteoblastic differentiation was inhibited when cells had previously been encapsulated in fibrin gels.</w:t>
      </w:r>
    </w:p>
    <w:p w14:paraId="499AC30C" w14:textId="02E2DA7A" w:rsidR="007B1436" w:rsidRPr="007B1436" w:rsidRDefault="003D58FB" w:rsidP="003D58FB">
      <w:pPr>
        <w:pStyle w:val="Heading1"/>
        <w:rPr>
          <w:color w:val="auto"/>
        </w:rPr>
      </w:pPr>
      <w:r w:rsidRPr="007B1436">
        <w:rPr>
          <w:color w:val="auto"/>
          <w:sz w:val="24"/>
          <w:szCs w:val="24"/>
        </w:rPr>
        <w:br w:type="column"/>
      </w:r>
      <w:bookmarkStart w:id="185" w:name="_Toc358625810"/>
      <w:bookmarkStart w:id="186" w:name="_Toc362554045"/>
      <w:r w:rsidR="007B1436">
        <w:rPr>
          <w:color w:val="auto"/>
        </w:rPr>
        <w:t>Chapter 6</w:t>
      </w:r>
      <w:r w:rsidR="007B1436" w:rsidRPr="007B1436">
        <w:rPr>
          <w:color w:val="auto"/>
        </w:rPr>
        <w:t>:</w:t>
      </w:r>
      <w:bookmarkEnd w:id="185"/>
      <w:bookmarkEnd w:id="186"/>
    </w:p>
    <w:p w14:paraId="704297D0" w14:textId="71005C56" w:rsidR="003D58FB" w:rsidRPr="007B1436" w:rsidRDefault="007B1436" w:rsidP="003D58FB">
      <w:pPr>
        <w:pStyle w:val="Heading1"/>
        <w:rPr>
          <w:color w:val="auto"/>
        </w:rPr>
      </w:pPr>
      <w:bookmarkStart w:id="187" w:name="_Toc358625811"/>
      <w:bookmarkStart w:id="188" w:name="_Toc362554046"/>
      <w:r>
        <w:rPr>
          <w:color w:val="auto"/>
        </w:rPr>
        <w:t>Summary</w:t>
      </w:r>
      <w:bookmarkEnd w:id="187"/>
      <w:bookmarkEnd w:id="188"/>
    </w:p>
    <w:p w14:paraId="7FDF98FF" w14:textId="1EA39CFE" w:rsidR="003D58FB" w:rsidRPr="007B1436" w:rsidRDefault="003D58FB" w:rsidP="003D58FB">
      <w:pPr>
        <w:rPr>
          <w:rFonts w:asciiTheme="minorHAnsi" w:hAnsiTheme="minorHAnsi"/>
        </w:rPr>
      </w:pPr>
      <w:r w:rsidRPr="007B1436">
        <w:rPr>
          <w:rFonts w:asciiTheme="minorHAnsi" w:hAnsiTheme="minorHAnsi"/>
        </w:rPr>
        <w:br w:type="column"/>
        <w:t xml:space="preserve">With an ageing population and the prevalence of diabetes, the rate of chronic wounds is increasing at a vast rate. These sores are not only painful, embarrassing and life threatening to the patient, these wounds are also a time consuming and a financial burden to the healthcare system, with an approximate cost between </w:t>
      </w:r>
      <w:r w:rsidRPr="007B1436">
        <w:rPr>
          <w:rFonts w:asciiTheme="minorHAnsi" w:hAnsiTheme="minorHAnsi" w:cs="Arial"/>
        </w:rPr>
        <w:t xml:space="preserve">£9533-15246 for management of each ulcer over 2 years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LSRE5Cs2","properties":{"formattedCitation":"[47]","plainCitation":"[47]"},"citationItems":[{"id":34,"uris":["http://zotero.org/users/1254505/items/QZHNDQVT"],"uri":["http://zotero.org/users/1254505/items/QZHNDQVT"],"itemData":{"id":34,"type":"article-journal","title":"Treatment for diabetic foot ulcers","container-title":"Lancet","page":"1725-1735","volume":"366","issue":"9498","source":"NCBI PubMed","abstract":"People with diabetes develop foot ulcers because of neuropathy (sensory, motor, and autonomic deficits), ischaemia, or both. The initiating injury may be from acute mechanical or thermal trauma or from repetitively or continuously applied mechanical stress. Patients with clinically significant limb ischaemia should be assessed by a vascular surgeon to determine the need for angioplasty, stenting, or femorodistal bypass. When infection complicates a foot ulcer, the combination can be limb or life-threatening. Infection is defined clinically, but wound cultures reveal the causative pathogens. Tissue specimens are strongly preferred to wound swabs for wound cultures. Antimicrobial therapy should be guided by culture results, and should aim to cure the infection, not to heal the wound. Alleviation of the mechanical load on ulcers (off-loading) should always be a part of treatment. Neuropathic ulcers typically heal in 6 weeks with total contact casting, because it effectively relieves pressure at the ulcer site and enforces patient compliance. The success of other approaches to off-loading similarly depends on the patients' adherence to the effectiveness of pressure relief. Surgery to heal ulcers and prevent recurrence can include tenotomy, tendon lengthening, reconstruction, or removal of bony prominences. However, these procedures may result in secondary ulceration and other complications. Ulcer recurrence rates are high, but appropriate education for patients, the provision of posthealing footwear, and regular foot care can reduce rates of re-ulceration.","DOI":"10.1016/S0140-6736(05)67699-4","ISSN":"1474-547X","note":"PMID: 16291067","journalAbbreviation":"Lancet","language":"eng","author":[{"family":"Cavanagh","given":"Peter R"},{"family":"Lipsky","given":"Benjamin A"},{"family":"Bradbury","given":"Andrew W"},{"family":"Botek","given":"Georgeanne"}],"issued":{"date-parts":[["2005",11,1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47]</w:t>
      </w:r>
      <w:r w:rsidRPr="007B1436">
        <w:rPr>
          <w:rFonts w:asciiTheme="minorHAnsi" w:hAnsiTheme="minorHAnsi" w:cs="Arial"/>
        </w:rPr>
        <w:fldChar w:fldCharType="end"/>
      </w:r>
      <w:r w:rsidRPr="007B1436">
        <w:rPr>
          <w:rFonts w:asciiTheme="minorHAnsi" w:hAnsiTheme="minorHAnsi" w:cs="Arial"/>
        </w:rPr>
        <w:t>.</w:t>
      </w:r>
    </w:p>
    <w:p w14:paraId="3FFD779B" w14:textId="77777777" w:rsidR="003D58FB" w:rsidRPr="007B1436" w:rsidRDefault="003D58FB" w:rsidP="003D58FB">
      <w:pPr>
        <w:rPr>
          <w:rFonts w:asciiTheme="minorHAnsi" w:hAnsiTheme="minorHAnsi"/>
        </w:rPr>
      </w:pPr>
      <w:r w:rsidRPr="007B1436">
        <w:rPr>
          <w:rFonts w:asciiTheme="minorHAnsi" w:hAnsiTheme="minorHAnsi"/>
        </w:rPr>
        <w:tab/>
        <w:t>The current gold standard for treating these wounds is for painful debridement sessions coupled with bandaging and gauze, however patients often present with a reduced capacity for wound healing and repair and these treatments are ineffective.</w:t>
      </w:r>
    </w:p>
    <w:p w14:paraId="79E250A5" w14:textId="77777777" w:rsidR="003D58FB" w:rsidRPr="007B1436" w:rsidRDefault="003D58FB" w:rsidP="003D58FB">
      <w:pPr>
        <w:rPr>
          <w:rFonts w:asciiTheme="minorHAnsi" w:hAnsiTheme="minorHAnsi"/>
        </w:rPr>
      </w:pPr>
      <w:r w:rsidRPr="007B1436">
        <w:rPr>
          <w:rFonts w:asciiTheme="minorHAnsi" w:hAnsiTheme="minorHAnsi"/>
        </w:rPr>
        <w:tab/>
        <w:t>An improved method to heal chronic wounds would decrease the burden for healthcare systems; free up nursing time and improve the quality of life for affected patients. Several studies report stem cells to aid chronic wound healing and stem cells can be sourced from a variety of autologous or allogeneic sources.</w:t>
      </w:r>
    </w:p>
    <w:p w14:paraId="7A3CB3E3" w14:textId="77777777" w:rsidR="003D58FB" w:rsidRPr="007B1436" w:rsidRDefault="003D58FB" w:rsidP="003D58FB">
      <w:pPr>
        <w:rPr>
          <w:rFonts w:asciiTheme="minorHAnsi" w:hAnsiTheme="minorHAnsi"/>
        </w:rPr>
      </w:pPr>
      <w:r w:rsidRPr="007B1436">
        <w:rPr>
          <w:rFonts w:asciiTheme="minorHAnsi" w:hAnsiTheme="minorHAnsi"/>
        </w:rPr>
        <w:tab/>
        <w:t>A source of debate is how to deliver these cells to the patient whilst minimising the need for a skilled technician at a healthcare clinic – as this would otherwise be utilising valuable resources. This study demonstrates a method to encapsulate adipose derived stem cells within fibrin, and the effect of this on their cell viabilities.</w:t>
      </w:r>
    </w:p>
    <w:p w14:paraId="05CE05AD" w14:textId="77766E9E" w:rsidR="003D58FB" w:rsidRPr="007B1436" w:rsidRDefault="003D58FB" w:rsidP="003D58FB">
      <w:pPr>
        <w:ind w:firstLine="720"/>
        <w:rPr>
          <w:rFonts w:asciiTheme="minorHAnsi" w:hAnsiTheme="minorHAnsi"/>
        </w:rPr>
      </w:pPr>
      <w:r w:rsidRPr="007B1436">
        <w:rPr>
          <w:rFonts w:asciiTheme="minorHAnsi" w:hAnsiTheme="minorHAnsi"/>
        </w:rPr>
        <w:t xml:space="preserve">Several studies describe methods of retaining cell viability whilst in transport conditions out of the incubator at ambient temperatures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5oi1ubjr","properties":{"formattedCitation":"[154]","plainCitation":"[154]"},"citationItems":[{"id":829,"uris":["http://zotero.org/users/1254505/items/J7ET828H"],"uri":["http://zotero.org/users/1254505/items/J7ET828H"],"itemData":{"id":829,"type":"article-journal","title":"An Agarose-Gel Based Method for Transporting Cell Lines","container-title":"Current Chemical Genomics","page":"50-53","volume":"3","source":"PubMed Central","abstract":"Cryopreserved cells stored in dry ice or liquid nitrogen is the classical method for transporting cells between research laboratories in different cities around the world in order to maintain cell viability. An alternative method is to ship the live cells in flasks filled with cell culture medium. Both methods have limitations of either a requirement on special shipping container or short times for the cells to survive on the shipping process. We have recently developed an agarose gel based method for directly transporting the live adherent cells in cell culture plates or dishes in ambient temperature. This convenient method simplifies the transportation of live cells in long distance that can maintain cells in good viability for several days.","DOI":"10.2174/1875397300903010050","ISSN":"1875-3973","note":"PMID: 20161836\nPMCID: PMC2802760","journalAbbreviation":"Curr Chem Genomics","author":[{"family":"Yang","given":"Lingzhi"},{"family":"Li","given":"Chufang"},{"family":"Chen","given":"Ling"},{"family":"Li","given":"Zhiyuan"}],"issued":{"date-parts":[["2009",12,16]]}}}],"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54]</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lj6NgUDH","properties":{"formattedCitation":"[156]","plainCitation":"[156]"},"citationItems":[{"id":847,"uris":["http://zotero.org/users/1254505/items/BI9G8HSU"],"uri":["http://zotero.org/users/1254505/items/BI9G8HSU"],"itemData":{"id":847,"type":"article-journal","title":"Transporting Cells in Semi-Solid Gel Condition and at Ambient Temperature","container-title":"PLoS ONE","volume":"10","issue":"6","source":"PubMed Central","abstract":"Mammalian cells including human cancer cells are usually transported in cryovials on dry ice or in a liquid nitrogen vapor shipping vessel between different places at long distance. The hazardous nature of dry ice and liquid nitrogen, and the associated high shipping cost strongly limit their routine use. In this study, we tested the viability and properties of cells after being preserved or shipped over long distance in Matrigel mixture for different days. Our results showed that cells mixed with Matrigel at suitable ratios maintained excellent viability (&gt;90%) for one week at room temperature and preserved the properties such as morphology, drug sensitivity and metabolism well, which was comparable to cells cryopreserved in liquid nitrogen. We also sent cells in the Matrigel mixture via FedEx service to different places at ambient temperature. Upon arrival, it was found that over 90% of the cells were viable and grew well after replating. These data collectively suggested that our Matrigel-based method was highly convenient for shipping live cells for long distances in semi-solid gel condition and at ambient temperature.","URL":"http://www.ncbi.nlm.nih.gov/pmc/articles/PMC4476595/","DOI":"10.1371/journal.pone.0128229","ISSN":"1932-6203","note":"PMID: 26098554\nPMCID: PMC4476595","journalAbbreviation":"PLoS One","author":[{"family":"Wang","given":"Junjian"},{"family":"Chen","given":"Peng"},{"family":"Xu","given":"Jianzhen"},{"family":"Zou","given":"June.X"},{"family":"Wang","given":"Haibin"},{"family":"Chen","given":"Hong-Wu"}],"issued":{"date-parts":[["2015",6,22]]},"accessed":{"date-parts":[["2016",12,3]]}}}],"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56]</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55V5JhNm","properties":{"formattedCitation":"[157]","plainCitation":"[157]"},"citationItems":[{"id":854,"uris":["http://zotero.org/users/1254505/items/9CUXUJGK"],"uri":["http://zotero.org/users/1254505/items/9CUXUJGK"],"itemData":{"id":854,"type":"article-journal","title":"Evaluation of gelatin hydrogel as a potential carrier for cell transportation","container-title":"Journal of Bioscience and Bioengineering","page":"112-115","volume":"118","issue":"1","source":"ScienceDirect","abstract":"We prepared uncleaved gelatin composed mainly of collagen α-, β-, and γ-chains. Gelation and melting of uncleaved gelatin occurred rapidly with moderate decrease and increase in temperature (23°C–37°C). The viability of cells encapsulated in the gelatin gel was greater than 96% after 7 d at 23°C.","DOI":"10.1016/j.jbiosc.2013.12.005","ISSN":"1389-1723","journalAbbreviation":"Journal of Bioscience and Bioengineering","author":[{"family":"Ohyabu","given":"Yoshimi"},{"family":"Hatayama","given":"Hirosuke"},{"family":"Yunoki","given":"Shunji"}],"issued":{"date-parts":[["2014",7]]}}}],"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157]</w:t>
      </w:r>
      <w:r w:rsidRPr="007B1436">
        <w:rPr>
          <w:rFonts w:asciiTheme="minorHAnsi" w:hAnsiTheme="minorHAnsi" w:cs="Arial"/>
        </w:rPr>
        <w:fldChar w:fldCharType="end"/>
      </w:r>
      <w:r w:rsidRPr="007B1436">
        <w:rPr>
          <w:rFonts w:asciiTheme="minorHAnsi" w:hAnsiTheme="minorHAnsi"/>
        </w:rPr>
        <w:t xml:space="preserve">. In an incubator, media is prevented from becoming alkaline due to addition of carbon dioxide to the air preventing carbonate ions in the cell media being converted to carbon dioxide as this reaction is in equilibrium. These studies focussed on preventing loss of carbon dioxide to the flask air by filling cell media to the brim of the container, inhibiting carbon dioxide formation. Whilst maintaining their cells of choice for up 2 to 6 days, these methods are unsuitable for ‘off the shelf’ therapeutic cell products for a number of reasons; eg the need to remove materials which are not approved by regulatory bodies (matrigel), cells adhered to culture flasks need to be detached before therapeutic use, vast cell loses due to cell sheet shear, and unsuitable initial processing temperatures. Eves et al </w:t>
      </w:r>
      <w:r w:rsidRPr="007B1436">
        <w:rPr>
          <w:rFonts w:asciiTheme="minorHAnsi" w:hAnsiTheme="minorHAnsi"/>
        </w:rPr>
        <w:fldChar w:fldCharType="begin"/>
      </w:r>
      <w:r w:rsidRPr="007B1436">
        <w:rPr>
          <w:rFonts w:asciiTheme="minorHAnsi" w:hAnsiTheme="minorHAnsi"/>
        </w:rPr>
        <w:instrText xml:space="preserve"> ADDIN ZOTERO_ITEM CSL_CITATION {"citationID":"i2sok0a08","properties":{"formattedCitation":"[158]","plainCitation":"[158]"},"citationItems":[{"id":849,"uris":["http://zotero.org/users/1254505/items/4V66VTCW"],"uri":["http://zotero.org/users/1254505/items/4V66VTCW"],"itemData":{"id":849,"type":"article-journal","title":"Establishing a transport protocol for the delivery of melanocytes and keratinocytes for the treatment of vitiligo","container-title":"Tissue Engineering. Part C, Methods","page":"375-382","volume":"17","issue":"4","source":"PubMed","abstract":"We have previously developed a cell delivery and transfer technology for delivering autologous keratinocytes and melanocytes to patients with vitiligo. However, for this technology to benefit many patients geographically distant from the cell culture facility transportation issues need to be overcome. In this study we begin to investigate this by looking at what role surface chemistry and medium supplements, including fetal calf serum, CO₂ gassing, and temperature, play in influencing cell viability. Cells were maintained on carriers for up to 48 h outside of a CO₂ incubator at 37 °C and their subsequent ability to adhere and become organized into a new epithelium with appropriately located melanocytes was assessed. Consistently good viability and performance on an in vitro wound bed model was achieved by maintaining cells for 48 h adherent to a 20% acrylic acid coated carrier at lower (around 23 °C rather than 37 °C) temperatures in the medium preperfused with CO₂ before transport. Under these circumstances fetal calf serum was not required. In summary, the surface chemistry of the transport substrate and an appropriately CO₂ buffered medium at near room temperature can extend the effective performance life of these cultured cells to at least 48 h from when they leave standard incubator conditions.","DOI":"10.1089/ten.TEC.2010.0221","ISSN":"1937-3392","note":"PMID: 20973752","journalAbbreviation":"Tissue Eng Part C Methods","language":"eng","author":[{"family":"Eves","given":"Paula C."},{"family":"Baran","given":"Marta"},{"family":"Bullett","given":"Nial A."},{"family":"Way","given":"Louise"},{"family":"Haddow","given":"David"},{"family":"Mac Neil","given":"Sheila"}],"issued":{"date-parts":[["2011",4]]}}}],"schema":"https://github.com/citation-style-language/schema/raw/master/csl-citation.json"} </w:instrText>
      </w:r>
      <w:r w:rsidRPr="007B1436">
        <w:rPr>
          <w:rFonts w:asciiTheme="minorHAnsi" w:hAnsiTheme="minorHAnsi"/>
        </w:rPr>
        <w:fldChar w:fldCharType="separate"/>
      </w:r>
      <w:r w:rsidRPr="007B1436">
        <w:rPr>
          <w:rFonts w:asciiTheme="minorHAnsi" w:hAnsiTheme="minorHAnsi"/>
          <w:noProof/>
        </w:rPr>
        <w:t>[158]</w:t>
      </w:r>
      <w:r w:rsidRPr="007B1436">
        <w:rPr>
          <w:rFonts w:asciiTheme="minorHAnsi" w:hAnsiTheme="minorHAnsi"/>
        </w:rPr>
        <w:fldChar w:fldCharType="end"/>
      </w:r>
      <w:r w:rsidRPr="007B1436">
        <w:rPr>
          <w:rFonts w:asciiTheme="minorHAnsi" w:hAnsiTheme="minorHAnsi"/>
        </w:rPr>
        <w:t xml:space="preserve"> proposed a technique to instead supplement the container air with 5% CO</w:t>
      </w:r>
      <w:r w:rsidRPr="007B1436">
        <w:rPr>
          <w:rFonts w:asciiTheme="minorHAnsi" w:hAnsiTheme="minorHAnsi"/>
          <w:vertAlign w:val="subscript"/>
        </w:rPr>
        <w:t>2</w:t>
      </w:r>
      <w:r w:rsidRPr="007B1436">
        <w:rPr>
          <w:rFonts w:asciiTheme="minorHAnsi" w:hAnsiTheme="minorHAnsi"/>
        </w:rPr>
        <w:t xml:space="preserve">, preventing carbon dioxide loss to the air (which would cause alkalinity) and retaining cell viability. Eves et al investigated keratinocytes and melanocytes seeded onto a non-biodegradable scaffold. The work in this document builds on their protocol by investigating multiple cell types (keratinocytes, fibroblasts, adipose derived stem cells and bone marrow derived stem cells) and evaluating the effect on cell viability when seeded or without scaffold (PLGA or fibrin). This protocol also differs from their protocol by omitting the use of agar gel as a means of providing nutrients and for simplicity cell media was used instead. Cells are readily maintained and viabilities retained at ambient temperatures for 72 hours using this method, which is enough time for delivering cells internationally. </w:t>
      </w:r>
    </w:p>
    <w:p w14:paraId="4BBC7B37" w14:textId="60F47521" w:rsidR="003D58FB" w:rsidRPr="007B1436" w:rsidRDefault="003D58FB" w:rsidP="003D58FB">
      <w:pPr>
        <w:ind w:firstLine="720"/>
        <w:rPr>
          <w:rFonts w:asciiTheme="minorHAnsi" w:hAnsiTheme="minorHAnsi"/>
        </w:rPr>
      </w:pPr>
      <w:r w:rsidRPr="007B1436">
        <w:rPr>
          <w:rFonts w:asciiTheme="minorHAnsi" w:hAnsiTheme="minorHAnsi"/>
        </w:rPr>
        <w:t>Stem cells are readily acknowledged for their beneficial wound healing properties</w:t>
      </w:r>
      <w:r w:rsidRPr="007B1436">
        <w:rPr>
          <w:rFonts w:asciiTheme="minorHAnsi" w:hAnsiTheme="minorHAnsi"/>
        </w:rPr>
        <w:fldChar w:fldCharType="begin"/>
      </w:r>
      <w:r w:rsidRPr="007B1436">
        <w:rPr>
          <w:rFonts w:asciiTheme="minorHAnsi" w:hAnsiTheme="minorHAnsi"/>
        </w:rPr>
        <w:instrText xml:space="preserve"> ADDIN ZOTERO_ITEM CSL_CITATION {"citationID":"9ide38ivt","properties":{"formattedCitation":"[71]","plainCitation":"[71]"},"citationItems":[{"id":284,"uris":["http://zotero.org/users/1254505/items/UP4B5P3Q"],"uri":["http://zotero.org/users/1254505/items/UP4B5P3Q"],"itemData":{"id":284,"type":"article-journal","title":"Wound healing effect of adipose-derived stem cells: A critical role of secretory factors on human dermal fibroblasts","container-title":"Journal of Dermatological Science","page":"15-24","volume":"48","issue":"1","source":"ScienceDirect","abstract":"Adipose-derived stem cells (ADSCs) are a population of pluripotent cells, which have characteristics similar to bone marrow-derived mesenchymal stem cells. Whereas ADSCs have potential applications for the repair and regeneration of various damaged tissues, few studies have dealt with the effect of ADSCs on fibroblasts, which play a key role in skin biology.\nIn this study, we investigated the possible roles of ADSCs in skin wound healing process, especially in the aspect of fibroblast activation—proliferation, collagen synthesis and migratory properties.\nADSCs promoted human dermal fibroblast (HDF) proliferation, not only by cell-to-cell direct contact, which was confirmed by co-culture experiment, but also by paracrine activation through secretory factors, resolved by transwell co-culture and culturing with conditioned medium of ADSCs (ADSC-CM). ADSC-CM enhanced the secretion of type I collagen in HDFs by regulating the mRNA levels of extracellular matrix (ECM) proteins: up-regulation of collagen type I, III and fibronectin and down-regulation of MMP-1. Moreover, ADSC-CM showed stimulatory effect on migration of HDFs in in vitro wound healing models. Additional to those in vitro evidences, wound healing effect of ADSCs was also verified with in vivo animal study, resulted that ADSCs significantly reduced the wound size and accelerated the re-epithelialization from the edge.\nCollectively, these data suggest that ADSC is constitutionally well suited for dermal wound healing and secretory factors derived from ADSCs promote wound healing via HDFs and ADSCs can be used for the treatment of photoaging and wound healing.","DOI":"10.1016/j.jdermsci.2007.05.018","ISSN":"0923-1811","shortTitle":"Wound healing effect of adipose-derived stem cells","journalAbbreviation":"Journal of Dermatological Science","author":[{"family":"Kim","given":"Won-Serk"},{"family":"Park","given":"Byung-Soon"},{"family":"Sung","given":"Jong-Hyuk"},{"family":"Yang","given":"Jun-Mo"},{"family":"Park","given":"Seok-Beom"},{"family":"Kwak","given":"Sahng-June"},{"family":"Park","given":"Jeong-Soo"}],"issued":{"date-parts":[["2007",10]]}}}],"schema":"https://github.com/citation-style-language/schema/raw/master/csl-citation.json"} </w:instrText>
      </w:r>
      <w:r w:rsidRPr="007B1436">
        <w:rPr>
          <w:rFonts w:asciiTheme="minorHAnsi" w:hAnsiTheme="minorHAnsi"/>
        </w:rPr>
        <w:fldChar w:fldCharType="separate"/>
      </w:r>
      <w:r w:rsidRPr="007B1436">
        <w:rPr>
          <w:rFonts w:asciiTheme="minorHAnsi" w:hAnsiTheme="minorHAnsi"/>
          <w:noProof/>
        </w:rPr>
        <w:t>[71]</w:t>
      </w:r>
      <w:r w:rsidRPr="007B1436">
        <w:rPr>
          <w:rFonts w:asciiTheme="minorHAnsi" w:hAnsiTheme="minorHAnsi"/>
        </w:rPr>
        <w:fldChar w:fldCharType="end"/>
      </w:r>
      <w:r w:rsidRPr="007B1436">
        <w:rPr>
          <w:rFonts w:asciiTheme="minorHAnsi" w:hAnsiTheme="minorHAnsi"/>
        </w:rPr>
        <w:t xml:space="preserve">, inflammation suppression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nBLBj3cS","properties":{"formattedCitation":"[72]","plainCitation":"[72]"},"citationItems":[{"id":285,"uris":["http://zotero.org/users/1254505/items/W2T254TR"],"uri":["http://zotero.org/users/1254505/items/W2T254TR"],"itemData":{"id":285,"type":"article-journal","title":"Mesenchymal stem cell-conditioned medium accelerates skin wound healing: An in vitro study of fibroblast and keratinocyte scratch assays","container-title":"Experimental Cell Research","page":"1271-1281","volume":"316","issue":"7","source":"ScienceDirect","abstract":"We have used in vitro scratch assays to examine the relative contribution of dermal fibroblasts and keratinocytes in the wound repair process and to test the influence of mesenchymal stem cell (MSC) secreted factors on both skin cell types. Scratch assays were established using single cell and co-cultures of L929 fibroblasts and HaCaT keratinocytes, with wound closure monitored via time-lapse microscopy. Both in serum supplemented and serum free conditions, wound closure was faster in L929 fibroblast than HaCaT keratinocyte scratch assays, and in co-culture the L929 fibroblasts lead the way in closing the scratches. MSC-CM generated under serum free conditions significantly enhanced the wound closure rate of both skin cell types separately and in co-culture, whereas conditioned medium from L929 or HaCaT cultures had no significant effect. This enhancement of wound closure in the presence of MSC-CM was due to accelerated cell migration rather than increased cell proliferation. A number of wound healing mediators were identified in MSC-CM, including TGF-β1, the chemokines IL-6, IL-8, MCP-1 and RANTES, and collagen type I, fibronectin, SPARC and IGFBP-7. This study suggests that the trophic activity of MSC may play a role in skin wound closure by affecting both dermal fibroblast and keratinocyte migration, along with a contribution to the formation of extracellular matrix.","DOI":"10.1016/j.yexcr.2010.02.026","ISSN":"0014-4827","shortTitle":"Mesenchymal stem cell-conditioned medium accelerates skin wound healing","journalAbbreviation":"Experimental Cell Research","author":[{"family":"Walter","given":"M. N. M."},{"family":"Wright","given":"K. T."},{"family":"Fuller","given":"H. R."},{"family":"MacNeil","given":"S."},{"family":"Johnson","given":"W. E. B."}],"issued":{"date-parts":[["2010",4,1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2]</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morMDOQa","properties":{"formattedCitation":"[73]","plainCitation":"[73]"},"citationItems":[{"id":283,"uris":["http://zotero.org/users/1254505/items/9FGV8XSW"],"uri":["http://zotero.org/users/1254505/items/9FGV8XSW"],"itemData":{"id":283,"type":"article-journal","title":"Evidence supporting antioxidant action of adipose-derived stem cells: Protection of human dermal fibroblasts from oxidative stress","container-title":"Journal of Dermatological Science","page":"133-142","volume":"49","issue":"2","source":"ScienceDirect","abstract":"Mesenchymal stem cells within the stromal-vascular fraction of subcutaneous adipose tissue, adipose-derived stem cells (ADSCs), produced soluble factors and they exhibit diverse pharmacological effects in skin biology.\nThe present study examines the protective effect of ADSCs for human dermal fibroblasts (HDFs) through anti-oxidation in a tert-butyl hydroperoxide (tbOOH) induced oxidative injury model.\nThe conditioned medium of ADSCs (ADSC-CM) was harvested and tested for antioxidant action. ADSC-CM had an antioxidant effect as potent as 100 μM ascorbic acid and various antioxidant proteins were detected in ADSC-CM by proteomic analysis. Morphological change and cell survival assay revealed that incubation with ADSC-CM aided HDFs to resist free radicals induced by tbOOH. In addition, activities of superoxide dismutase and glutathione peroxidase were enhanced in the ADSC-CM treated HDFs which confirmed the study hypothesis that ADSCs protect HDFs through antioxidant action. In a cell cycle analysis, ADSC-CM treatment reversed the apoptotic cell death induced by tbOOH and caused a decrease of sub-G1 cells with respect to untreated cells. The anti-apoptotic effect of ADSC-CM was also reproduced by caspase-3 activity assay.\nThese results suggest that ADSCs have potent antioxidant activity and protect HDFs from oxidative injury by decreasing apoptotic cells. Therefore, ADSCs and ADSC-CM are good candidates for control and prevention of skin damage from free radicals in various skin conditions.","DOI":"10.1016/j.jdermsci.2007.08.004","ISSN":"0923-1811","shortTitle":"Evidence supporting antioxidant action of adipose-derived stem cells","journalAbbreviation":"Journal of Dermatological Science","author":[{"family":"Kim","given":"Won-Serk"},{"family":"Park","given":"Byung-Soon"},{"family":"Kim","given":"Hyung-Ki"},{"family":"Park","given":"Jeong-Soo"},{"family":"Kim","given":"Kea-Jeung"},{"family":"Choi","given":"Joon-Seok"},{"family":"Chung","given":"Suk-Jae"},{"family":"Kim","given":"Dae-Duk"},{"family":"Sung","given":"Jong-Hyuk"}],"issued":{"date-parts":[["2008",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3]</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3rFZAVRa","properties":{"formattedCitation":"[74]","plainCitation":"[74]"},"citationItems":[{"id":435,"uris":["http://zotero.org/users/1254505/items/G56DF828"],"uri":["http://zotero.org/users/1254505/items/G56DF828"],"itemData":{"id":435,"type":"article-journal","title":"Immunosuppression by mesenchymal stem cells: mechanisms and clinical applications","container-title":"Stem Cell Research &amp; Therapy","page":"2","volume":"1","issue":"1","source":"stemcellres.com","abstract":"Mesenchymal stem cells (MSCs) are multipotential nonhematopoietic progenitor cells that are isolated from many adult tissues, in particular from the bone marrow and adipose tissue. Along with their capacity for differentiating into cells of mesodermal lineage, such as adipocytes, osteoblasts and chondrocytes, these cells have also generated great interest for their ability to display immunomodulatory capacities. Indeed, a major breakthrough came with the finding that they are able to induce peripheral tolerance, suggesting they may be used as therapeutic tools in immune-mediated disorders. The present review aims at discussing the current knowledge on the targets and mechanisms of MSC-mediated immunosuppression as well as the potential use of MSCs as modulators of immune responses in a variety of diseases related to alloreactive immunity or autoimmunity\nPMID: 20504283","DOI":"10.1186/scrt2","ISSN":"1757-6512","note":"PMID: 20504283","shortTitle":"Immunosuppression by mesenchymal stem cells","language":"en","author":[{"family":"Ghannam","given":"Soufiane"},{"family":"Bouffi","given":"Carine"},{"family":"Djouad","given":"Farida"},{"family":"Jorgensen","given":"Christian"},{"family":"Noël","given":"Danièle"}],"issued":{"date-parts":[["2010",3,15]]}}}],"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4]</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7JizOYRd","properties":{"formattedCitation":"[75]","plainCitation":"[75]"},"citationItems":[{"id":224,"uris":["http://zotero.org/users/1254505/items/FEVT76CN"],"uri":["http://zotero.org/users/1254505/items/FEVT76CN"],"itemData":{"id":224,"type":"article-journal","title":"Macrophage-Associated Mesenchymal Stem Cells Assume an Activated, Migratory, Pro-Inflammatory Phenotype with Increased IL-6 and CXCL10 Secretion","container-title":"PLoS ONE","page":"e35036","volume":"7","issue":"4","source":"PLoS Journals","abstract":"Mesenchymal stem cells (MSCs) exhibit tropism for sites of tissue injury and tumors. However, the influence of the microenvironment on MSC phenotype and localization remains incompletely characterized. In this study, we begin to define a macrophage-induced MSC phenotype. These MSCs secrete interleukin-6 (IL-6), CCL5, and interferon gamma-induced protein-10 (CXCL10) and exhibit increased mobility in response to multiple soluble factors produced by macrophages including IL-8, CCL2, and CCL5. The pro-migratory phenotype is dependent on activation of a c-Jun N-terminal kinase (JNK) pathway. This work begins to identify the influence of macrophages on MSC biology. These interactions are likely to play an important role in the tissue inflammatory response and may provide insight into the migratory potential of MSCs in inflammation and tissue injury.","DOI":"10.1371/journal.pone.0035036","journalAbbreviation":"PLoS ONE","author":[{"family":"Anton","given":"Kevin"},{"family":"Banerjee","given":"Debabrata"},{"family":"Glod","given":"John"}],"issued":{"date-parts":[["2012",4,4]]}}}],"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5]</w:t>
      </w:r>
      <w:r w:rsidRPr="007B1436">
        <w:rPr>
          <w:rFonts w:asciiTheme="minorHAnsi" w:hAnsiTheme="minorHAnsi" w:cs="Arial"/>
        </w:rPr>
        <w:fldChar w:fldCharType="end"/>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iaDi5ZUq","properties":{"formattedCitation":"[77]","plainCitation":"[77]"},"citationItems":[{"id":218,"uris":["http://zotero.org/users/1254505/items/CI8NW5MF"],"uri":["http://zotero.org/users/1254505/items/CI8NW5MF"],"itemData":{"id":218,"type":"article-journal","title":"Bone marrow stromal cells attenuate sepsis via prostaglandin E2–dependent reprogramming of host macrophages to increase their interleukin-10 production","container-title":"Nature Medicine","page":"42-49","volume":"15","issue":"1","source":"www.nature.com","abstract":"Sepsis causes over 200,000 deaths yearly in the US; better treatments are urgently needed. Administering bone marrow stromal cells (BMSCs—also known as mesenchymal stem cells) to mice before or shortly after inducing sepsis by cecal ligation and puncture reduced mortality and improved organ function. The beneficial effect of BMSCs was eliminated by macrophage depletion or pretreatment with antibodies specific for interleukin-10 (IL-10) or IL-10 receptor. Monocytes and/or macrophages from septic lungs made more IL-10 when prepared from mice treated with BMSCs versus untreated mice. Lipopolysaccharide (LPS)-stimulated macrophages produced more IL-10 when cultured with BMSCs, but this effect was eliminated if the BMSCs lacked the genes encoding Toll-like receptor 4, myeloid differentiation primary response gene-88, tumor necrosis factor (TNF) receptor-1a or cyclooxygenase-2. Our results suggest that BMSCs (activated by LPS or TNF-) reprogram macrophages by releasing prostaglandin E2 that acts on the macrophages through the prostaglandin EP2 and EP4 receptors. Because BMSCs have been successfully given to humans and can easily be cultured and might be used without human leukocyte antigen matching, we suggest that cultured, banked human BMSCs may be effective in treating sepsis in high-risk patient groups.","DOI":"10.1038/nm.1905","ISSN":"1078-8956","journalAbbreviation":"Nat Med","language":"en","author":[{"family":"Németh","given":"Krisztián"},{"family":"Leelahavanichkul","given":"Asada"},{"family":"Yuen","given":"Peter S. T."},{"family":"Mayer","given":"Balázs"},{"family":"Parmelee","given":"Alissa"},{"family":"Doi","given":"Kent"},{"family":"Robey","given":"Pamela G."},{"family":"Leelahavanichkul","given":"Kantima"},{"family":"Koller","given":"Beverly H."},{"family":"Brown","given":"Jared M."},{"family":"Hu","given":"Xuzhen"},{"family":"Jelinek","given":"Ivett"},{"family":"Star","given":"Robert A."},{"family":"Mezey","given":"Éva"}],"issued":{"date-parts":[["2009",1]]}}}],"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7]</w:t>
      </w:r>
      <w:r w:rsidRPr="007B1436">
        <w:rPr>
          <w:rFonts w:asciiTheme="minorHAnsi" w:hAnsiTheme="minorHAnsi" w:cs="Arial"/>
        </w:rPr>
        <w:fldChar w:fldCharType="end"/>
      </w:r>
      <w:r w:rsidRPr="007B1436">
        <w:rPr>
          <w:rFonts w:asciiTheme="minorHAnsi" w:hAnsiTheme="minorHAnsi" w:cs="Arial"/>
        </w:rPr>
        <w:t xml:space="preserve"> and</w:t>
      </w:r>
      <w:r w:rsidRPr="007B1436">
        <w:rPr>
          <w:rFonts w:asciiTheme="minorHAnsi" w:hAnsiTheme="minorHAnsi"/>
        </w:rPr>
        <w:t xml:space="preserve"> promotion of angiogenesis </w:t>
      </w:r>
      <w:r w:rsidRPr="007B1436">
        <w:rPr>
          <w:rFonts w:asciiTheme="minorHAnsi" w:hAnsiTheme="minorHAnsi" w:cs="Arial"/>
        </w:rPr>
        <w:fldChar w:fldCharType="begin"/>
      </w:r>
      <w:r w:rsidRPr="007B1436">
        <w:rPr>
          <w:rFonts w:asciiTheme="minorHAnsi" w:hAnsiTheme="minorHAnsi" w:cs="Arial"/>
        </w:rPr>
        <w:instrText xml:space="preserve"> ADDIN ZOTERO_ITEM CSL_CITATION {"citationID":"nOuLUSgQ","properties":{"formattedCitation":"[79]","plainCitation":"[79]"},"citationItems":[{"id":258,"uris":["http://zotero.org/users/1254505/items/ZZB9IEKV"],"uri":["http://zotero.org/users/1254505/items/ZZB9IEKV"],"itemData":{"id":258,"type":"article-journal","title":"Evaluation of a multi-layer adipose-derived stem cell sheet in a full-thickness wound healing model","container-title":"Acta biomaterialia","page":"5243-5250","volume":"9","issue":"2","source":"NCBI PubMed","abstract":"Cell sheet technology has been studied for applications such as bone, ligament and skin regeneration. There has been limited examination of adipose-derived stem cells (ASCs) for cell sheet applications. The specific aim of this study was to evaluate ASC sheet technology for wound healing. ASCs were isolated from discarded human abdominal subcutaneous adipose tissue, and ASC cell sheets were created on the surface of fibrin-grafted culture dishes. In vitro examination consisted of the histochemical characterization of the ASC sheets. In vivo experiments consisted of implanting single-layer cell sheets, triple-layer cell sheets or non-treated control onto a full-thickness wound defect (including epidermis, dermis, and subcutaneous fat) in nude mice for 3 weeks. Cell sheets were easily peeled off from the culture dishes using forceps. The single- and triple-layer ASC sheets showed complete extracellular structure via hematoxylin &amp; eosin staining. In vivo, the injury area was measured 7, 10, 14 and 21 days post-treatment to assess wound recovery. The ASC sheet-treated groups' injury area was significantly smaller than that of the non-treated control group at all time points except day 21. The triple-layer ASC sheet treatment significantly enhanced wound healing compared to the single-layer ASC sheet at 7, 10 and 14 days. The density of blood vessels showed that ASC cell sheet treatment slightly enhanced total vessel proliferation compared to the empty wound injury treatment. Our studies indicate that ASC sheets present a potentially viable matrix for full-thickness defect wound healing in a mouse model. Consequently, our ASC sheet technology represents a substantial advance in developing various types of three-dimensional tissues.","DOI":"10.1016/j.actbio.2012.09.028","ISSN":"1878-7568","note":"PMID: 23022891","journalAbbreviation":"Acta Biomater","language":"eng","author":[{"family":"Lin","given":"Yen-Chih"},{"family":"Grahovac","given":"Tara"},{"family":"Oh","given":"Sun Jung"},{"family":"Ieraci","given":"Matthew"},{"family":"Rubin","given":"J Peter"},{"family":"Marra","given":"Kacey G"}],"issued":{"date-parts":[["2013",2]]}}}],"schema":"https://github.com/citation-style-language/schema/raw/master/csl-citation.json"} </w:instrText>
      </w:r>
      <w:r w:rsidRPr="007B1436">
        <w:rPr>
          <w:rFonts w:asciiTheme="minorHAnsi" w:hAnsiTheme="minorHAnsi" w:cs="Arial"/>
        </w:rPr>
        <w:fldChar w:fldCharType="separate"/>
      </w:r>
      <w:r w:rsidRPr="007B1436">
        <w:rPr>
          <w:rFonts w:asciiTheme="minorHAnsi" w:hAnsiTheme="minorHAnsi" w:cs="Arial"/>
          <w:noProof/>
        </w:rPr>
        <w:t>[79]</w:t>
      </w:r>
      <w:r w:rsidRPr="007B1436">
        <w:rPr>
          <w:rFonts w:asciiTheme="minorHAnsi" w:hAnsiTheme="minorHAnsi" w:cs="Arial"/>
        </w:rPr>
        <w:fldChar w:fldCharType="end"/>
      </w:r>
      <w:r w:rsidRPr="007B1436">
        <w:rPr>
          <w:rFonts w:asciiTheme="minorHAnsi" w:hAnsiTheme="minorHAnsi"/>
        </w:rPr>
        <w:t>. This work demonstrates both adipose and bone marrow derived stem cells can be maintained out of the incubator in transport conditions, however work focussed on adipose derived stem cells due to their ready availability and simple method of extraction.</w:t>
      </w:r>
    </w:p>
    <w:p w14:paraId="18CFBDC2" w14:textId="77777777" w:rsidR="003D58FB" w:rsidRPr="007B1436" w:rsidRDefault="003D58FB" w:rsidP="003D58FB">
      <w:pPr>
        <w:ind w:firstLine="720"/>
        <w:rPr>
          <w:rFonts w:asciiTheme="minorHAnsi" w:hAnsiTheme="minorHAnsi"/>
        </w:rPr>
      </w:pPr>
      <w:r w:rsidRPr="007B1436">
        <w:rPr>
          <w:rFonts w:asciiTheme="minorHAnsi" w:hAnsiTheme="minorHAnsi"/>
        </w:rPr>
        <w:t>This body of work shows maintaining of media pH is more important than temperature conditions of the cells. Although effects of supplementing containers with CO</w:t>
      </w:r>
      <w:r w:rsidRPr="007B1436">
        <w:rPr>
          <w:rFonts w:asciiTheme="minorHAnsi" w:hAnsiTheme="minorHAnsi"/>
          <w:vertAlign w:val="subscript"/>
        </w:rPr>
        <w:t>2</w:t>
      </w:r>
      <w:r w:rsidRPr="007B1436">
        <w:rPr>
          <w:rFonts w:asciiTheme="minorHAnsi" w:hAnsiTheme="minorHAnsi"/>
        </w:rPr>
        <w:t xml:space="preserve"> on media pH is inferred by visually assessing the colour change of phenol red DMEM, further investigation should be performed into actual change in pH over time using a digital meter to fully evaluate the detrimental effects of pH on cell viability.</w:t>
      </w:r>
    </w:p>
    <w:p w14:paraId="74AF679B" w14:textId="77777777" w:rsidR="003D58FB" w:rsidRPr="007B1436" w:rsidRDefault="003D58FB" w:rsidP="003D58FB">
      <w:pPr>
        <w:rPr>
          <w:rFonts w:asciiTheme="minorHAnsi" w:hAnsiTheme="minorHAnsi"/>
        </w:rPr>
      </w:pPr>
    </w:p>
    <w:p w14:paraId="0826A4FD" w14:textId="77777777" w:rsidR="003D58FB" w:rsidRPr="007B1436" w:rsidRDefault="003D58FB" w:rsidP="003D58FB">
      <w:pPr>
        <w:rPr>
          <w:rFonts w:asciiTheme="minorHAnsi" w:hAnsiTheme="minorHAnsi"/>
        </w:rPr>
      </w:pPr>
      <w:r w:rsidRPr="007B1436">
        <w:rPr>
          <w:rFonts w:asciiTheme="minorHAnsi" w:hAnsiTheme="minorHAnsi"/>
        </w:rPr>
        <w:t>This study uses the widely used surgical glue, fibrin, and the synthetic polymer PLGA, which are both approved by regulatory authorities and used worldwide in the clinic. These were chosen for these reasons and cell viability was assessed when in transport conditions without the need for complex material processing before transport or at point of use.</w:t>
      </w:r>
    </w:p>
    <w:p w14:paraId="4D94452B" w14:textId="77777777" w:rsidR="003D58FB" w:rsidRPr="007B1436" w:rsidRDefault="003D58FB" w:rsidP="003D58FB">
      <w:pPr>
        <w:rPr>
          <w:rFonts w:asciiTheme="minorHAnsi" w:hAnsiTheme="minorHAnsi"/>
        </w:rPr>
      </w:pPr>
      <w:r w:rsidRPr="007B1436">
        <w:rPr>
          <w:rFonts w:asciiTheme="minorHAnsi" w:hAnsiTheme="minorHAnsi"/>
        </w:rPr>
        <w:t>PLGA was electrospun to form a fibrous mat within which sterilisable and biodegradable fibres replicate natural extracellular matrix. Synthetic materials avoid the biological variability and potential disease risk which can occur in natural products.</w:t>
      </w:r>
    </w:p>
    <w:p w14:paraId="4C2E527F" w14:textId="77777777" w:rsidR="003D58FB" w:rsidRPr="007B1436" w:rsidRDefault="003D58FB" w:rsidP="003D58FB">
      <w:pPr>
        <w:rPr>
          <w:rFonts w:asciiTheme="minorHAnsi" w:hAnsiTheme="minorHAnsi"/>
        </w:rPr>
      </w:pPr>
      <w:r w:rsidRPr="007B1436">
        <w:rPr>
          <w:rFonts w:asciiTheme="minorHAnsi" w:hAnsiTheme="minorHAnsi"/>
        </w:rPr>
        <w:tab/>
        <w:t xml:space="preserve">Fibrin gels were investigated since they are used on a day-to-day basis as surgical glue. Whilst some natural materials may confer a disease or immune response or vary in consistency, the commonplace use of fibrin and the familiarity of healthcare staff with its use (along with widespread regulatory approval) made it particularly attractive for clinical adoption. </w:t>
      </w:r>
    </w:p>
    <w:p w14:paraId="281F9DBE" w14:textId="77777777" w:rsidR="003D58FB" w:rsidRPr="007B1436" w:rsidRDefault="003D58FB" w:rsidP="003D58FB">
      <w:pPr>
        <w:ind w:firstLine="720"/>
        <w:rPr>
          <w:rFonts w:asciiTheme="minorHAnsi" w:hAnsiTheme="minorHAnsi"/>
        </w:rPr>
      </w:pPr>
      <w:r w:rsidRPr="007B1436">
        <w:rPr>
          <w:rFonts w:asciiTheme="minorHAnsi" w:hAnsiTheme="minorHAnsi"/>
        </w:rPr>
        <w:t>Results show the ease of handling both of these scaffolds, although PLGA scaffolds were found to contract and negatively impact cell viability after culture for 72 hours. Therefore fibrin encapsulation was further investigated and effects of maintaining cells at ambient temperatures with supplementation with 5% CO</w:t>
      </w:r>
      <w:r w:rsidRPr="007B1436">
        <w:rPr>
          <w:rFonts w:asciiTheme="minorHAnsi" w:hAnsiTheme="minorHAnsi"/>
          <w:vertAlign w:val="subscript"/>
        </w:rPr>
        <w:t>2</w:t>
      </w:r>
      <w:r w:rsidRPr="007B1436">
        <w:rPr>
          <w:rFonts w:asciiTheme="minorHAnsi" w:hAnsiTheme="minorHAnsi"/>
        </w:rPr>
        <w:t>.</w:t>
      </w:r>
    </w:p>
    <w:p w14:paraId="5FF34010" w14:textId="77777777" w:rsidR="003D58FB" w:rsidRPr="007B1436" w:rsidRDefault="003D58FB" w:rsidP="003D58FB">
      <w:pPr>
        <w:rPr>
          <w:rFonts w:asciiTheme="minorHAnsi" w:hAnsiTheme="minorHAnsi"/>
        </w:rPr>
      </w:pPr>
      <w:r w:rsidRPr="007B1436">
        <w:rPr>
          <w:rFonts w:asciiTheme="minorHAnsi" w:hAnsiTheme="minorHAnsi"/>
        </w:rPr>
        <w:tab/>
        <w:t>After ADSCs were encapsulated in fibrin, surface antigen expression was assessed using fluorescence assisted cell sorting, with cell markers remaining similar to controls cultured on tissue culture plastic and comparing transport conditions at 22°C or incubated at 37°C. These results inferred that these different culture conditions did not cause cell differentiation (since these cell markers did not vary) and cells retained their stemness. However, when comparing differentiation the potential of ADSCs to osteoblastic or adipocyte lineages after fibrin encapsulation, osteoblastic differentiation was inhibited, as inferred by gene expression, whereas adipocyte differentiation was less affected.</w:t>
      </w:r>
    </w:p>
    <w:p w14:paraId="11ED8EF1" w14:textId="77777777" w:rsidR="003D58FB" w:rsidRPr="007B1436" w:rsidRDefault="003D58FB" w:rsidP="003D58FB">
      <w:pPr>
        <w:rPr>
          <w:rFonts w:asciiTheme="minorHAnsi" w:hAnsiTheme="minorHAnsi"/>
        </w:rPr>
      </w:pPr>
      <w:r w:rsidRPr="007B1436">
        <w:rPr>
          <w:rFonts w:asciiTheme="minorHAnsi" w:hAnsiTheme="minorHAnsi"/>
        </w:rPr>
        <w:tab/>
        <w:t xml:space="preserve">Further research should be performed into the differentiation potential of ADSCs after culture in fibrin, since there appears to be an decreased effect of osteoblastic differentiation potential. It may be of clinical interest to determine whether other lineages are affected, for instance chrondrocyte differentiation lineages, where ADSCs are being investigated as a treatment for articular cartilage damage when delivered using fibrin clots. </w:t>
      </w:r>
    </w:p>
    <w:p w14:paraId="619160F5" w14:textId="5BC90E4D" w:rsidR="003D58FB" w:rsidRPr="007B1436" w:rsidRDefault="003D58FB" w:rsidP="003D58FB">
      <w:pPr>
        <w:rPr>
          <w:rFonts w:asciiTheme="minorHAnsi" w:hAnsiTheme="minorHAnsi"/>
        </w:rPr>
      </w:pPr>
      <w:r w:rsidRPr="007B1436">
        <w:rPr>
          <w:rFonts w:asciiTheme="minorHAnsi" w:hAnsiTheme="minorHAnsi"/>
        </w:rPr>
        <w:tab/>
        <w:t xml:space="preserve">ADSCs were moved to 3D </w:t>
      </w:r>
      <w:r w:rsidRPr="007B1436">
        <w:rPr>
          <w:rFonts w:asciiTheme="minorHAnsi" w:hAnsiTheme="minorHAnsi"/>
          <w:i/>
        </w:rPr>
        <w:t>in vitro</w:t>
      </w:r>
      <w:r w:rsidRPr="007B1436">
        <w:rPr>
          <w:rFonts w:asciiTheme="minorHAnsi" w:hAnsiTheme="minorHAnsi"/>
        </w:rPr>
        <w:t xml:space="preserve"> skin wounds after encapsulation in fibrin gels and storage in transport conditions or an incubator to investigate the migration potential of cells. Unfortunately the experiment failed to discover the exact location of ADSCs within the dermis, and therefore the depth of penetration of cells, if at all. Whilst we have previously shown (Walker et al) that ADSCs promote dermal wound healing, further research should be performed in order to investigate the wound healing potential of ADSCs post encapsulation in fibrin and effect of transport conditions on rate of wound closure.</w:t>
      </w:r>
    </w:p>
    <w:p w14:paraId="214173B1" w14:textId="77777777" w:rsidR="003D58FB" w:rsidRPr="007B1436" w:rsidRDefault="003D58FB" w:rsidP="003D58FB">
      <w:pPr>
        <w:rPr>
          <w:rFonts w:asciiTheme="minorHAnsi" w:hAnsiTheme="minorHAnsi"/>
        </w:rPr>
      </w:pPr>
      <w:r w:rsidRPr="007B1436">
        <w:rPr>
          <w:rFonts w:asciiTheme="minorHAnsi" w:hAnsiTheme="minorHAnsi"/>
        </w:rPr>
        <w:tab/>
        <w:t>Transport conditions in this body of work were simulated by keeping cells on the laboratory bench in a polystyrene box at ambient temperatures to minimise temperature fluctuations, however in reality temperatures will fluctuate and vibrations occur from movement which was not evaluated. It would be of interest to further examine conditions when cells are transported from lab to lab and ensure cell viabilities can be maintained during real life transport conditions.</w:t>
      </w:r>
    </w:p>
    <w:p w14:paraId="67001B39" w14:textId="77777777" w:rsidR="003D58FB" w:rsidRPr="007B1436" w:rsidRDefault="003D58FB" w:rsidP="003D58FB">
      <w:pPr>
        <w:pStyle w:val="Bibliography"/>
        <w:rPr>
          <w:rFonts w:asciiTheme="minorHAnsi" w:hAnsiTheme="minorHAnsi"/>
        </w:rPr>
      </w:pPr>
    </w:p>
    <w:p w14:paraId="72F3E41A" w14:textId="428E82F4" w:rsidR="00BC14A8" w:rsidRPr="00BB471B" w:rsidRDefault="00BC14A8" w:rsidP="002745E9">
      <w:pPr>
        <w:pStyle w:val="Normal2"/>
        <w:spacing w:line="360" w:lineRule="auto"/>
        <w:contextualSpacing/>
        <w:rPr>
          <w:rFonts w:asciiTheme="minorHAnsi" w:hAnsiTheme="minorHAnsi" w:cstheme="majorBidi"/>
          <w:color w:val="auto"/>
        </w:rPr>
      </w:pPr>
      <w:r w:rsidRPr="00BB471B">
        <w:rPr>
          <w:rFonts w:asciiTheme="minorHAnsi" w:hAnsiTheme="minorHAnsi" w:cstheme="majorBidi"/>
          <w:color w:val="auto"/>
        </w:rPr>
        <w:br w:type="column"/>
      </w:r>
    </w:p>
    <w:p w14:paraId="1182A246" w14:textId="51E4662F" w:rsidR="00BC14A8" w:rsidRPr="007B1436" w:rsidRDefault="00FB4505" w:rsidP="00704347">
      <w:pPr>
        <w:pStyle w:val="Heading1"/>
        <w:rPr>
          <w:color w:val="auto"/>
        </w:rPr>
      </w:pPr>
      <w:bookmarkStart w:id="189" w:name="_Toc358625812"/>
      <w:bookmarkStart w:id="190" w:name="_Toc362554047"/>
      <w:r w:rsidRPr="007B1436">
        <w:rPr>
          <w:color w:val="auto"/>
        </w:rPr>
        <w:t>References:</w:t>
      </w:r>
      <w:bookmarkEnd w:id="189"/>
      <w:bookmarkEnd w:id="190"/>
    </w:p>
    <w:p w14:paraId="5B980F66" w14:textId="77777777" w:rsidR="00BC14A8" w:rsidRPr="00BB471B" w:rsidRDefault="00BC14A8" w:rsidP="00BC14A8">
      <w:pPr>
        <w:rPr>
          <w:rFonts w:asciiTheme="minorHAnsi" w:hAnsiTheme="minorHAnsi" w:cs="Arial"/>
        </w:rPr>
      </w:pPr>
    </w:p>
    <w:p w14:paraId="7393B031" w14:textId="77777777" w:rsidR="00BC14A8" w:rsidRPr="00BB471B" w:rsidRDefault="00BC14A8" w:rsidP="00BC14A8">
      <w:pPr>
        <w:rPr>
          <w:rFonts w:asciiTheme="minorHAnsi" w:hAnsiTheme="minorHAnsi" w:cs="Arial"/>
        </w:rPr>
      </w:pPr>
    </w:p>
    <w:p w14:paraId="059C8551" w14:textId="77777777" w:rsidR="003D58FB" w:rsidRPr="007B1436" w:rsidRDefault="00BC14A8" w:rsidP="003D58FB">
      <w:pPr>
        <w:pStyle w:val="Bibliography"/>
        <w:rPr>
          <w:rFonts w:asciiTheme="minorHAnsi" w:hAnsiTheme="minorHAnsi"/>
          <w:lang w:val="en-US"/>
        </w:rPr>
      </w:pPr>
      <w:r w:rsidRPr="00BB471B">
        <w:rPr>
          <w:rFonts w:asciiTheme="minorHAnsi" w:hAnsiTheme="minorHAnsi" w:cs="Arial"/>
        </w:rPr>
        <w:fldChar w:fldCharType="begin"/>
      </w:r>
      <w:r w:rsidR="00CC3E81" w:rsidRPr="00BB471B">
        <w:rPr>
          <w:rFonts w:asciiTheme="minorHAnsi" w:hAnsiTheme="minorHAnsi" w:cs="Arial"/>
        </w:rPr>
        <w:instrText xml:space="preserve"> ADDIN ZOTERO_BIBL {"custom":[]} CSL_BIBLIOGRAPHY </w:instrText>
      </w:r>
      <w:r w:rsidRPr="00BB471B">
        <w:rPr>
          <w:rFonts w:asciiTheme="minorHAnsi" w:hAnsiTheme="minorHAnsi" w:cs="Arial"/>
        </w:rPr>
        <w:fldChar w:fldCharType="separate"/>
      </w:r>
      <w:r w:rsidR="003D58FB" w:rsidRPr="007B1436">
        <w:rPr>
          <w:rFonts w:asciiTheme="minorHAnsi" w:hAnsiTheme="minorHAnsi"/>
          <w:lang w:val="en-US"/>
        </w:rPr>
        <w:t>[1]</w:t>
      </w:r>
      <w:r w:rsidR="003D58FB" w:rsidRPr="007B1436">
        <w:rPr>
          <w:rFonts w:asciiTheme="minorHAnsi" w:hAnsiTheme="minorHAnsi"/>
          <w:lang w:val="en-US"/>
        </w:rPr>
        <w:tab/>
        <w:t xml:space="preserve">R. R. Wickett and M. O. Visscher, “Structure and function of the epidermal barrier,” </w:t>
      </w:r>
      <w:r w:rsidR="003D58FB" w:rsidRPr="007B1436">
        <w:rPr>
          <w:rFonts w:asciiTheme="minorHAnsi" w:hAnsiTheme="minorHAnsi"/>
          <w:i/>
          <w:iCs/>
          <w:lang w:val="en-US"/>
        </w:rPr>
        <w:t>Am. J. Infect. Control</w:t>
      </w:r>
      <w:r w:rsidR="003D58FB" w:rsidRPr="007B1436">
        <w:rPr>
          <w:rFonts w:asciiTheme="minorHAnsi" w:hAnsiTheme="minorHAnsi"/>
          <w:lang w:val="en-US"/>
        </w:rPr>
        <w:t>, vol. 34, no. 10, pp. S98–S110, Dec. 2006.</w:t>
      </w:r>
    </w:p>
    <w:p w14:paraId="60B3153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w:t>
      </w:r>
      <w:r w:rsidRPr="007B1436">
        <w:rPr>
          <w:rFonts w:asciiTheme="minorHAnsi" w:hAnsiTheme="minorHAnsi"/>
          <w:lang w:val="en-US"/>
        </w:rPr>
        <w:tab/>
        <w:t xml:space="preserve">J. W. Fluhr </w:t>
      </w:r>
      <w:r w:rsidRPr="007B1436">
        <w:rPr>
          <w:rFonts w:asciiTheme="minorHAnsi" w:hAnsiTheme="minorHAnsi"/>
          <w:i/>
          <w:iCs/>
          <w:lang w:val="en-US"/>
        </w:rPr>
        <w:t>et al.</w:t>
      </w:r>
      <w:r w:rsidRPr="007B1436">
        <w:rPr>
          <w:rFonts w:asciiTheme="minorHAnsi" w:hAnsiTheme="minorHAnsi"/>
          <w:lang w:val="en-US"/>
        </w:rPr>
        <w:t xml:space="preserve">, “Is the Filaggrin–Histidine–Urocanic Acid Pathway Essential for Stratum Corneum Acidification?,” </w:t>
      </w:r>
      <w:r w:rsidRPr="007B1436">
        <w:rPr>
          <w:rFonts w:asciiTheme="minorHAnsi" w:hAnsiTheme="minorHAnsi"/>
          <w:i/>
          <w:iCs/>
          <w:lang w:val="en-US"/>
        </w:rPr>
        <w:t>J. Invest. Dermatol.</w:t>
      </w:r>
      <w:r w:rsidRPr="007B1436">
        <w:rPr>
          <w:rFonts w:asciiTheme="minorHAnsi" w:hAnsiTheme="minorHAnsi"/>
          <w:lang w:val="en-US"/>
        </w:rPr>
        <w:t>, vol. 130, no. 8, pp. 2141–2144, Aug. 2010.</w:t>
      </w:r>
    </w:p>
    <w:p w14:paraId="5142DAC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w:t>
      </w:r>
      <w:r w:rsidRPr="007B1436">
        <w:rPr>
          <w:rFonts w:asciiTheme="minorHAnsi" w:hAnsiTheme="minorHAnsi"/>
          <w:lang w:val="en-US"/>
        </w:rPr>
        <w:tab/>
        <w:t xml:space="preserve">K. Chiller, B. A. Selkin, and G. J. Murakawa, “Skin Microflora and Bacterial Infections of the Skin,” </w:t>
      </w:r>
      <w:r w:rsidRPr="007B1436">
        <w:rPr>
          <w:rFonts w:asciiTheme="minorHAnsi" w:hAnsiTheme="minorHAnsi"/>
          <w:i/>
          <w:iCs/>
          <w:lang w:val="en-US"/>
        </w:rPr>
        <w:t>J. Investig. Dermatol. Symp. Proc.</w:t>
      </w:r>
      <w:r w:rsidRPr="007B1436">
        <w:rPr>
          <w:rFonts w:asciiTheme="minorHAnsi" w:hAnsiTheme="minorHAnsi"/>
          <w:lang w:val="en-US"/>
        </w:rPr>
        <w:t>, vol. 6, no. 3, pp. 170–174, Dec. 2001.</w:t>
      </w:r>
    </w:p>
    <w:p w14:paraId="0CD06D7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w:t>
      </w:r>
      <w:r w:rsidRPr="007B1436">
        <w:rPr>
          <w:rFonts w:asciiTheme="minorHAnsi" w:hAnsiTheme="minorHAnsi"/>
          <w:lang w:val="en-US"/>
        </w:rPr>
        <w:tab/>
        <w:t xml:space="preserve">T. Mauro </w:t>
      </w:r>
      <w:r w:rsidRPr="007B1436">
        <w:rPr>
          <w:rFonts w:asciiTheme="minorHAnsi" w:hAnsiTheme="minorHAnsi"/>
          <w:i/>
          <w:iCs/>
          <w:lang w:val="en-US"/>
        </w:rPr>
        <w:t>et al.</w:t>
      </w:r>
      <w:r w:rsidRPr="007B1436">
        <w:rPr>
          <w:rFonts w:asciiTheme="minorHAnsi" w:hAnsiTheme="minorHAnsi"/>
          <w:lang w:val="en-US"/>
        </w:rPr>
        <w:t xml:space="preserve">, “Barrier recovery is impeded at neutral pH, independent of ionic effects: implications for extracellular lipid processing,” </w:t>
      </w:r>
      <w:r w:rsidRPr="007B1436">
        <w:rPr>
          <w:rFonts w:asciiTheme="minorHAnsi" w:hAnsiTheme="minorHAnsi"/>
          <w:i/>
          <w:iCs/>
          <w:lang w:val="en-US"/>
        </w:rPr>
        <w:t>Arch. Dermatol. Res.</w:t>
      </w:r>
      <w:r w:rsidRPr="007B1436">
        <w:rPr>
          <w:rFonts w:asciiTheme="minorHAnsi" w:hAnsiTheme="minorHAnsi"/>
          <w:lang w:val="en-US"/>
        </w:rPr>
        <w:t>, vol. 290, no. 4, pp. 215–222, May 1998.</w:t>
      </w:r>
    </w:p>
    <w:p w14:paraId="330478A0"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w:t>
      </w:r>
      <w:r w:rsidRPr="007B1436">
        <w:rPr>
          <w:rFonts w:asciiTheme="minorHAnsi" w:hAnsiTheme="minorHAnsi"/>
          <w:lang w:val="en-US"/>
        </w:rPr>
        <w:tab/>
        <w:t xml:space="preserve">B. Lange-Asschenfeldt </w:t>
      </w:r>
      <w:r w:rsidRPr="007B1436">
        <w:rPr>
          <w:rFonts w:asciiTheme="minorHAnsi" w:hAnsiTheme="minorHAnsi"/>
          <w:i/>
          <w:iCs/>
          <w:lang w:val="en-US"/>
        </w:rPr>
        <w:t>et al.</w:t>
      </w:r>
      <w:r w:rsidRPr="007B1436">
        <w:rPr>
          <w:rFonts w:asciiTheme="minorHAnsi" w:hAnsiTheme="minorHAnsi"/>
          <w:lang w:val="en-US"/>
        </w:rPr>
        <w:t xml:space="preserve">, “Distribution of bacteria in the epidermal layers and hair follicles of the human skin,” </w:t>
      </w:r>
      <w:r w:rsidRPr="007B1436">
        <w:rPr>
          <w:rFonts w:asciiTheme="minorHAnsi" w:hAnsiTheme="minorHAnsi"/>
          <w:i/>
          <w:iCs/>
          <w:lang w:val="en-US"/>
        </w:rPr>
        <w:t>Skin Pharmacol. Physiol.</w:t>
      </w:r>
      <w:r w:rsidRPr="007B1436">
        <w:rPr>
          <w:rFonts w:asciiTheme="minorHAnsi" w:hAnsiTheme="minorHAnsi"/>
          <w:lang w:val="en-US"/>
        </w:rPr>
        <w:t>, vol. 24, no. 6, pp. 305–311, 2011.</w:t>
      </w:r>
    </w:p>
    <w:p w14:paraId="4D94586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w:t>
      </w:r>
      <w:r w:rsidRPr="007B1436">
        <w:rPr>
          <w:rFonts w:asciiTheme="minorHAnsi" w:hAnsiTheme="minorHAnsi"/>
          <w:lang w:val="en-US"/>
        </w:rPr>
        <w:tab/>
        <w:t xml:space="preserve">D. J. Bibel, R. Aly, C. Bayles, W. G. Strauss, H. R. Shinefield, and H. I. Maibach, “Competitive adherence as a mechanism of bacterial interference,” </w:t>
      </w:r>
      <w:r w:rsidRPr="007B1436">
        <w:rPr>
          <w:rFonts w:asciiTheme="minorHAnsi" w:hAnsiTheme="minorHAnsi"/>
          <w:i/>
          <w:iCs/>
          <w:lang w:val="en-US"/>
        </w:rPr>
        <w:t>Can. J. Microbiol.</w:t>
      </w:r>
      <w:r w:rsidRPr="007B1436">
        <w:rPr>
          <w:rFonts w:asciiTheme="minorHAnsi" w:hAnsiTheme="minorHAnsi"/>
          <w:lang w:val="en-US"/>
        </w:rPr>
        <w:t>, vol. 29, no. 6, pp. 700–703, Jun. 1983.</w:t>
      </w:r>
    </w:p>
    <w:p w14:paraId="4F10762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w:t>
      </w:r>
      <w:r w:rsidRPr="007B1436">
        <w:rPr>
          <w:rFonts w:asciiTheme="minorHAnsi" w:hAnsiTheme="minorHAnsi"/>
          <w:lang w:val="en-US"/>
        </w:rPr>
        <w:tab/>
        <w:t xml:space="preserve">V. Flacher </w:t>
      </w:r>
      <w:r w:rsidRPr="007B1436">
        <w:rPr>
          <w:rFonts w:asciiTheme="minorHAnsi" w:hAnsiTheme="minorHAnsi"/>
          <w:i/>
          <w:iCs/>
          <w:lang w:val="en-US"/>
        </w:rPr>
        <w:t>et al.</w:t>
      </w:r>
      <w:r w:rsidRPr="007B1436">
        <w:rPr>
          <w:rFonts w:asciiTheme="minorHAnsi" w:hAnsiTheme="minorHAnsi"/>
          <w:lang w:val="en-US"/>
        </w:rPr>
        <w:t xml:space="preserve">, “Epidermal Langerhans Cells Rapidly Capture and Present Antigens from C-Type Lectin-Targeting Antibodies Deposited in the Dermis,” </w:t>
      </w:r>
      <w:r w:rsidRPr="007B1436">
        <w:rPr>
          <w:rFonts w:asciiTheme="minorHAnsi" w:hAnsiTheme="minorHAnsi"/>
          <w:i/>
          <w:iCs/>
          <w:lang w:val="en-US"/>
        </w:rPr>
        <w:t>J. Invest. Dermatol.</w:t>
      </w:r>
      <w:r w:rsidRPr="007B1436">
        <w:rPr>
          <w:rFonts w:asciiTheme="minorHAnsi" w:hAnsiTheme="minorHAnsi"/>
          <w:lang w:val="en-US"/>
        </w:rPr>
        <w:t>, vol. 130, no. 3, pp. 755–762, Nov. 2009.</w:t>
      </w:r>
    </w:p>
    <w:p w14:paraId="4591B75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w:t>
      </w:r>
      <w:r w:rsidRPr="007B1436">
        <w:rPr>
          <w:rFonts w:asciiTheme="minorHAnsi" w:hAnsiTheme="minorHAnsi"/>
          <w:lang w:val="en-US"/>
        </w:rPr>
        <w:tab/>
        <w:t xml:space="preserve">J. H. Chung </w:t>
      </w:r>
      <w:r w:rsidRPr="007B1436">
        <w:rPr>
          <w:rFonts w:asciiTheme="minorHAnsi" w:hAnsiTheme="minorHAnsi"/>
          <w:i/>
          <w:iCs/>
          <w:lang w:val="en-US"/>
        </w:rPr>
        <w:t>et al.</w:t>
      </w:r>
      <w:r w:rsidRPr="007B1436">
        <w:rPr>
          <w:rFonts w:asciiTheme="minorHAnsi" w:hAnsiTheme="minorHAnsi"/>
          <w:lang w:val="en-US"/>
        </w:rPr>
        <w:t xml:space="preserve">, “Modulation of Skin Collagen Metabolism in Aged and Photoaged Human Skin In Vivo,” </w:t>
      </w:r>
      <w:r w:rsidRPr="007B1436">
        <w:rPr>
          <w:rFonts w:asciiTheme="minorHAnsi" w:hAnsiTheme="minorHAnsi"/>
          <w:i/>
          <w:iCs/>
          <w:lang w:val="en-US"/>
        </w:rPr>
        <w:t>J. Invest. Dermatol.</w:t>
      </w:r>
      <w:r w:rsidRPr="007B1436">
        <w:rPr>
          <w:rFonts w:asciiTheme="minorHAnsi" w:hAnsiTheme="minorHAnsi"/>
          <w:lang w:val="en-US"/>
        </w:rPr>
        <w:t>, vol. 117, no. 5, pp. 1218–1224, Nov. 2001.</w:t>
      </w:r>
    </w:p>
    <w:p w14:paraId="02338A8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w:t>
      </w:r>
      <w:r w:rsidRPr="007B1436">
        <w:rPr>
          <w:rFonts w:asciiTheme="minorHAnsi" w:hAnsiTheme="minorHAnsi"/>
          <w:lang w:val="en-US"/>
        </w:rPr>
        <w:tab/>
        <w:t xml:space="preserve">J. Thingnes, T. J. Lavelle, E. Hovig, and S. W. Omholt, “Understanding the Melanocyte Distribution in Human Epidermis: An Agent-Based Computational Model Approach,” </w:t>
      </w:r>
      <w:r w:rsidRPr="007B1436">
        <w:rPr>
          <w:rFonts w:asciiTheme="minorHAnsi" w:hAnsiTheme="minorHAnsi"/>
          <w:i/>
          <w:iCs/>
          <w:lang w:val="en-US"/>
        </w:rPr>
        <w:t>PLoS ONE</w:t>
      </w:r>
      <w:r w:rsidRPr="007B1436">
        <w:rPr>
          <w:rFonts w:asciiTheme="minorHAnsi" w:hAnsiTheme="minorHAnsi"/>
          <w:lang w:val="en-US"/>
        </w:rPr>
        <w:t>, vol. 7, no. 7, p. e40377, Jul. 2012.</w:t>
      </w:r>
    </w:p>
    <w:p w14:paraId="0E55410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w:t>
      </w:r>
      <w:r w:rsidRPr="007B1436">
        <w:rPr>
          <w:rFonts w:asciiTheme="minorHAnsi" w:hAnsiTheme="minorHAnsi"/>
          <w:lang w:val="en-US"/>
        </w:rPr>
        <w:tab/>
        <w:t xml:space="preserve">I. Moll, M. Roessler, J. M. Brandner, A.-C. Eispert, P. Houdek, and R. Moll, “Human Merkel cells – aspects of cell biology, distribution and functions,” </w:t>
      </w:r>
      <w:r w:rsidRPr="007B1436">
        <w:rPr>
          <w:rFonts w:asciiTheme="minorHAnsi" w:hAnsiTheme="minorHAnsi"/>
          <w:i/>
          <w:iCs/>
          <w:lang w:val="en-US"/>
        </w:rPr>
        <w:t>Eur. J. Cell Biol.</w:t>
      </w:r>
      <w:r w:rsidRPr="007B1436">
        <w:rPr>
          <w:rFonts w:asciiTheme="minorHAnsi" w:hAnsiTheme="minorHAnsi"/>
          <w:lang w:val="en-US"/>
        </w:rPr>
        <w:t>, vol. 84, no. 2–3, pp. 259–271, Mar. 2005.</w:t>
      </w:r>
    </w:p>
    <w:p w14:paraId="77AD161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w:t>
      </w:r>
      <w:r w:rsidRPr="007B1436">
        <w:rPr>
          <w:rFonts w:asciiTheme="minorHAnsi" w:hAnsiTheme="minorHAnsi"/>
          <w:lang w:val="en-US"/>
        </w:rPr>
        <w:tab/>
        <w:t xml:space="preserve">Z. Ya-Xian, T. Suetake, and H. Tagami, “Number of cell layers of the stratum corneum in normal skin - relationship to the anatomical location on the body, age, sex and physical parameters,” </w:t>
      </w:r>
      <w:r w:rsidRPr="007B1436">
        <w:rPr>
          <w:rFonts w:asciiTheme="minorHAnsi" w:hAnsiTheme="minorHAnsi"/>
          <w:i/>
          <w:iCs/>
          <w:lang w:val="en-US"/>
        </w:rPr>
        <w:t>Arch. Dermatol. Res.</w:t>
      </w:r>
      <w:r w:rsidRPr="007B1436">
        <w:rPr>
          <w:rFonts w:asciiTheme="minorHAnsi" w:hAnsiTheme="minorHAnsi"/>
          <w:lang w:val="en-US"/>
        </w:rPr>
        <w:t>, vol. 291, no. 10, pp. 555–559, Oct. 1999.</w:t>
      </w:r>
    </w:p>
    <w:p w14:paraId="4635720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w:t>
      </w:r>
      <w:r w:rsidRPr="007B1436">
        <w:rPr>
          <w:rFonts w:asciiTheme="minorHAnsi" w:hAnsiTheme="minorHAnsi"/>
          <w:lang w:val="en-US"/>
        </w:rPr>
        <w:tab/>
        <w:t xml:space="preserve">E. B. Adone Baroni, “Structure and function of the epidermis related to barrier properties.,” </w:t>
      </w:r>
      <w:r w:rsidRPr="007B1436">
        <w:rPr>
          <w:rFonts w:asciiTheme="minorHAnsi" w:hAnsiTheme="minorHAnsi"/>
          <w:i/>
          <w:iCs/>
          <w:lang w:val="en-US"/>
        </w:rPr>
        <w:t>Clin. Dermatol.</w:t>
      </w:r>
      <w:r w:rsidRPr="007B1436">
        <w:rPr>
          <w:rFonts w:asciiTheme="minorHAnsi" w:hAnsiTheme="minorHAnsi"/>
          <w:lang w:val="en-US"/>
        </w:rPr>
        <w:t>, vol. 30, no. 3, pp. 257–62, 2012.</w:t>
      </w:r>
    </w:p>
    <w:p w14:paraId="0B656D1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w:t>
      </w:r>
      <w:r w:rsidRPr="007B1436">
        <w:rPr>
          <w:rFonts w:asciiTheme="minorHAnsi" w:hAnsiTheme="minorHAnsi"/>
          <w:lang w:val="en-US"/>
        </w:rPr>
        <w:tab/>
        <w:t xml:space="preserve">P. M. Elias and E. H. Choi, “Interactions among stratum corneum defensive functions,” </w:t>
      </w:r>
      <w:r w:rsidRPr="007B1436">
        <w:rPr>
          <w:rFonts w:asciiTheme="minorHAnsi" w:hAnsiTheme="minorHAnsi"/>
          <w:i/>
          <w:iCs/>
          <w:lang w:val="en-US"/>
        </w:rPr>
        <w:t>Exp. Dermatol.</w:t>
      </w:r>
      <w:r w:rsidRPr="007B1436">
        <w:rPr>
          <w:rFonts w:asciiTheme="minorHAnsi" w:hAnsiTheme="minorHAnsi"/>
          <w:lang w:val="en-US"/>
        </w:rPr>
        <w:t>, vol. 14, no. 10, pp. 719–726, Oct. 2005.</w:t>
      </w:r>
    </w:p>
    <w:p w14:paraId="4D17A5D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w:t>
      </w:r>
      <w:r w:rsidRPr="007B1436">
        <w:rPr>
          <w:rFonts w:asciiTheme="minorHAnsi" w:hAnsiTheme="minorHAnsi"/>
          <w:lang w:val="en-US"/>
        </w:rPr>
        <w:tab/>
        <w:t xml:space="preserve">J. E. Sadler, “von Willebrand factor.,” </w:t>
      </w:r>
      <w:r w:rsidRPr="007B1436">
        <w:rPr>
          <w:rFonts w:asciiTheme="minorHAnsi" w:hAnsiTheme="minorHAnsi"/>
          <w:i/>
          <w:iCs/>
          <w:lang w:val="en-US"/>
        </w:rPr>
        <w:t>J. Biol. Chem.</w:t>
      </w:r>
      <w:r w:rsidRPr="007B1436">
        <w:rPr>
          <w:rFonts w:asciiTheme="minorHAnsi" w:hAnsiTheme="minorHAnsi"/>
          <w:lang w:val="en-US"/>
        </w:rPr>
        <w:t>, vol. 266, no. 34, pp. 22777–22780, Dec. 1991.</w:t>
      </w:r>
    </w:p>
    <w:p w14:paraId="1F41D45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w:t>
      </w:r>
      <w:r w:rsidRPr="007B1436">
        <w:rPr>
          <w:rFonts w:asciiTheme="minorHAnsi" w:hAnsiTheme="minorHAnsi"/>
          <w:lang w:val="en-US"/>
        </w:rPr>
        <w:tab/>
        <w:t xml:space="preserve">B. P. Nuyttens, T. Thijs, H. Deckmyn, and K. Broos, “Platelet adhesion to collagen,” </w:t>
      </w:r>
      <w:r w:rsidRPr="007B1436">
        <w:rPr>
          <w:rFonts w:asciiTheme="minorHAnsi" w:hAnsiTheme="minorHAnsi"/>
          <w:i/>
          <w:iCs/>
          <w:lang w:val="en-US"/>
        </w:rPr>
        <w:t>Thromb. Res.</w:t>
      </w:r>
      <w:r w:rsidRPr="007B1436">
        <w:rPr>
          <w:rFonts w:asciiTheme="minorHAnsi" w:hAnsiTheme="minorHAnsi"/>
          <w:lang w:val="en-US"/>
        </w:rPr>
        <w:t>, vol. 127, Supplement 2, pp. S26–S29, Jan. 2011.</w:t>
      </w:r>
    </w:p>
    <w:p w14:paraId="3B7BE00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6]</w:t>
      </w:r>
      <w:r w:rsidRPr="007B1436">
        <w:rPr>
          <w:rFonts w:asciiTheme="minorHAnsi" w:hAnsiTheme="minorHAnsi"/>
          <w:lang w:val="en-US"/>
        </w:rPr>
        <w:tab/>
        <w:t xml:space="preserve">M. F. Ng, “The role of mast cells in wound healing,” </w:t>
      </w:r>
      <w:r w:rsidRPr="007B1436">
        <w:rPr>
          <w:rFonts w:asciiTheme="minorHAnsi" w:hAnsiTheme="minorHAnsi"/>
          <w:i/>
          <w:iCs/>
          <w:lang w:val="en-US"/>
        </w:rPr>
        <w:t>Int. Wound J.</w:t>
      </w:r>
      <w:r w:rsidRPr="007B1436">
        <w:rPr>
          <w:rFonts w:asciiTheme="minorHAnsi" w:hAnsiTheme="minorHAnsi"/>
          <w:lang w:val="en-US"/>
        </w:rPr>
        <w:t>, vol. 7, no. 1, pp. 55–61, Feb. 2010.</w:t>
      </w:r>
    </w:p>
    <w:p w14:paraId="1A4E3EE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7]</w:t>
      </w:r>
      <w:r w:rsidRPr="007B1436">
        <w:rPr>
          <w:rFonts w:asciiTheme="minorHAnsi" w:hAnsiTheme="minorHAnsi"/>
          <w:lang w:val="en-US"/>
        </w:rPr>
        <w:tab/>
        <w:t xml:space="preserve">S. Guo and L. . DiPietro, “Factors Affecting Wound Healing,” </w:t>
      </w:r>
      <w:r w:rsidRPr="007B1436">
        <w:rPr>
          <w:rFonts w:asciiTheme="minorHAnsi" w:hAnsiTheme="minorHAnsi"/>
          <w:i/>
          <w:iCs/>
          <w:lang w:val="en-US"/>
        </w:rPr>
        <w:t>J Dent Res</w:t>
      </w:r>
      <w:r w:rsidRPr="007B1436">
        <w:rPr>
          <w:rFonts w:asciiTheme="minorHAnsi" w:hAnsiTheme="minorHAnsi"/>
          <w:lang w:val="en-US"/>
        </w:rPr>
        <w:t>, vol. 89, no. 3, pp. 219–229, Mar. 2010.</w:t>
      </w:r>
    </w:p>
    <w:p w14:paraId="46CF7C3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8]</w:t>
      </w:r>
      <w:r w:rsidRPr="007B1436">
        <w:rPr>
          <w:rFonts w:asciiTheme="minorHAnsi" w:hAnsiTheme="minorHAnsi"/>
          <w:lang w:val="en-US"/>
        </w:rPr>
        <w:tab/>
        <w:t xml:space="preserve">J. Kanta, “The role of hydrogen peroxide and other reactive oxygen species in wound healing,” </w:t>
      </w:r>
      <w:r w:rsidRPr="007B1436">
        <w:rPr>
          <w:rFonts w:asciiTheme="minorHAnsi" w:hAnsiTheme="minorHAnsi"/>
          <w:i/>
          <w:iCs/>
          <w:lang w:val="en-US"/>
        </w:rPr>
        <w:t>Acta Medica Hradec Král. Univ. Carol. Fac. Medica Hradec Král.</w:t>
      </w:r>
      <w:r w:rsidRPr="007B1436">
        <w:rPr>
          <w:rFonts w:asciiTheme="minorHAnsi" w:hAnsiTheme="minorHAnsi"/>
          <w:lang w:val="en-US"/>
        </w:rPr>
        <w:t>, vol. 54, no. 3, pp. 97–101, 2011.</w:t>
      </w:r>
    </w:p>
    <w:p w14:paraId="20DCCCC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9]</w:t>
      </w:r>
      <w:r w:rsidRPr="007B1436">
        <w:rPr>
          <w:rFonts w:asciiTheme="minorHAnsi" w:hAnsiTheme="minorHAnsi"/>
          <w:lang w:val="en-US"/>
        </w:rPr>
        <w:tab/>
        <w:t xml:space="preserve">S. Werner, T. Krieg, and H. Smola, “Keratinocyte–Fibroblast Interactions in Wound Healing,” </w:t>
      </w:r>
      <w:r w:rsidRPr="007B1436">
        <w:rPr>
          <w:rFonts w:asciiTheme="minorHAnsi" w:hAnsiTheme="minorHAnsi"/>
          <w:i/>
          <w:iCs/>
          <w:lang w:val="en-US"/>
        </w:rPr>
        <w:t>J. Invest. Dermatol.</w:t>
      </w:r>
      <w:r w:rsidRPr="007B1436">
        <w:rPr>
          <w:rFonts w:asciiTheme="minorHAnsi" w:hAnsiTheme="minorHAnsi"/>
          <w:lang w:val="en-US"/>
        </w:rPr>
        <w:t>, vol. 127, no. 5, pp. 998–1008, 2007.</w:t>
      </w:r>
    </w:p>
    <w:p w14:paraId="51A7D73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0]</w:t>
      </w:r>
      <w:r w:rsidRPr="007B1436">
        <w:rPr>
          <w:rFonts w:asciiTheme="minorHAnsi" w:hAnsiTheme="minorHAnsi"/>
          <w:lang w:val="en-US"/>
        </w:rPr>
        <w:tab/>
        <w:t xml:space="preserve">N. Broderick, “Understanding chronic wound healing,” </w:t>
      </w:r>
      <w:r w:rsidRPr="007B1436">
        <w:rPr>
          <w:rFonts w:asciiTheme="minorHAnsi" w:hAnsiTheme="minorHAnsi"/>
          <w:i/>
          <w:iCs/>
          <w:lang w:val="en-US"/>
        </w:rPr>
        <w:t>Nurse Pract. Am. J. Prim. Health Care</w:t>
      </w:r>
      <w:r w:rsidRPr="007B1436">
        <w:rPr>
          <w:rFonts w:asciiTheme="minorHAnsi" w:hAnsiTheme="minorHAnsi"/>
          <w:lang w:val="en-US"/>
        </w:rPr>
        <w:t>, vol. 34, no. 10, pp. 16–22, 2009.</w:t>
      </w:r>
    </w:p>
    <w:p w14:paraId="2EF911C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1]</w:t>
      </w:r>
      <w:r w:rsidRPr="007B1436">
        <w:rPr>
          <w:rFonts w:asciiTheme="minorHAnsi" w:hAnsiTheme="minorHAnsi"/>
          <w:lang w:val="en-US"/>
        </w:rPr>
        <w:tab/>
        <w:t xml:space="preserve">S. E. Hanson, M. L. Bentz, and P. Hematti, “Mesenchymal stem cell therapy for nonhealing cutaneous wounds,” </w:t>
      </w:r>
      <w:r w:rsidRPr="007B1436">
        <w:rPr>
          <w:rFonts w:asciiTheme="minorHAnsi" w:hAnsiTheme="minorHAnsi"/>
          <w:i/>
          <w:iCs/>
          <w:lang w:val="en-US"/>
        </w:rPr>
        <w:t>Plast. Reconstr. Surg.</w:t>
      </w:r>
      <w:r w:rsidRPr="007B1436">
        <w:rPr>
          <w:rFonts w:asciiTheme="minorHAnsi" w:hAnsiTheme="minorHAnsi"/>
          <w:lang w:val="en-US"/>
        </w:rPr>
        <w:t>, vol. 125, no. 2, pp. 510–516, Feb. 2010.</w:t>
      </w:r>
    </w:p>
    <w:p w14:paraId="242CF31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2]</w:t>
      </w:r>
      <w:r w:rsidRPr="007B1436">
        <w:rPr>
          <w:rFonts w:asciiTheme="minorHAnsi" w:hAnsiTheme="minorHAnsi"/>
          <w:lang w:val="en-US"/>
        </w:rPr>
        <w:tab/>
        <w:t xml:space="preserve">J. Varani </w:t>
      </w:r>
      <w:r w:rsidRPr="007B1436">
        <w:rPr>
          <w:rFonts w:asciiTheme="minorHAnsi" w:hAnsiTheme="minorHAnsi"/>
          <w:i/>
          <w:iCs/>
          <w:lang w:val="en-US"/>
        </w:rPr>
        <w:t>et al.</w:t>
      </w:r>
      <w:r w:rsidRPr="007B1436">
        <w:rPr>
          <w:rFonts w:asciiTheme="minorHAnsi" w:hAnsiTheme="minorHAnsi"/>
          <w:lang w:val="en-US"/>
        </w:rPr>
        <w:t xml:space="preserve">, “Decreased Collagen Production in Chronologically Aged Skin: Roles of Age-Dependent Alteration in Fibroblast Function and Defective Mechanical Stimulation,” </w:t>
      </w:r>
      <w:r w:rsidRPr="007B1436">
        <w:rPr>
          <w:rFonts w:asciiTheme="minorHAnsi" w:hAnsiTheme="minorHAnsi"/>
          <w:i/>
          <w:iCs/>
          <w:lang w:val="en-US"/>
        </w:rPr>
        <w:t>Am. J. Pathol.</w:t>
      </w:r>
      <w:r w:rsidRPr="007B1436">
        <w:rPr>
          <w:rFonts w:asciiTheme="minorHAnsi" w:hAnsiTheme="minorHAnsi"/>
          <w:lang w:val="en-US"/>
        </w:rPr>
        <w:t>, vol. 168, no. 6, pp. 1861–1868, Jun. 2006.</w:t>
      </w:r>
    </w:p>
    <w:p w14:paraId="6B76785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3]</w:t>
      </w:r>
      <w:r w:rsidRPr="007B1436">
        <w:rPr>
          <w:rFonts w:asciiTheme="minorHAnsi" w:hAnsiTheme="minorHAnsi"/>
          <w:lang w:val="en-US"/>
        </w:rPr>
        <w:tab/>
        <w:t xml:space="preserve">N. Verzijl </w:t>
      </w:r>
      <w:r w:rsidRPr="007B1436">
        <w:rPr>
          <w:rFonts w:asciiTheme="minorHAnsi" w:hAnsiTheme="minorHAnsi"/>
          <w:i/>
          <w:iCs/>
          <w:lang w:val="en-US"/>
        </w:rPr>
        <w:t>et al.</w:t>
      </w:r>
      <w:r w:rsidRPr="007B1436">
        <w:rPr>
          <w:rFonts w:asciiTheme="minorHAnsi" w:hAnsiTheme="minorHAnsi"/>
          <w:lang w:val="en-US"/>
        </w:rPr>
        <w:t xml:space="preserve">, “Effect of Collagen Turnover on the Accumulation of Advanced Glycation End Products,” </w:t>
      </w:r>
      <w:r w:rsidRPr="007B1436">
        <w:rPr>
          <w:rFonts w:asciiTheme="minorHAnsi" w:hAnsiTheme="minorHAnsi"/>
          <w:i/>
          <w:iCs/>
          <w:lang w:val="en-US"/>
        </w:rPr>
        <w:t>J. Biol. Chem.</w:t>
      </w:r>
      <w:r w:rsidRPr="007B1436">
        <w:rPr>
          <w:rFonts w:asciiTheme="minorHAnsi" w:hAnsiTheme="minorHAnsi"/>
          <w:lang w:val="en-US"/>
        </w:rPr>
        <w:t>, vol. 275, no. 50, pp. 39027–39031, Dec. 2000.</w:t>
      </w:r>
    </w:p>
    <w:p w14:paraId="3AF4A52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4]</w:t>
      </w:r>
      <w:r w:rsidRPr="007B1436">
        <w:rPr>
          <w:rFonts w:asciiTheme="minorHAnsi" w:hAnsiTheme="minorHAnsi"/>
          <w:lang w:val="en-US"/>
        </w:rPr>
        <w:tab/>
        <w:t xml:space="preserve">B. Sekhon, “Matrix metalloproteinases - an overview,” </w:t>
      </w:r>
      <w:r w:rsidRPr="007B1436">
        <w:rPr>
          <w:rFonts w:asciiTheme="minorHAnsi" w:hAnsiTheme="minorHAnsi"/>
          <w:i/>
          <w:iCs/>
          <w:lang w:val="en-US"/>
        </w:rPr>
        <w:t>Res. Rep. Biol.</w:t>
      </w:r>
      <w:r w:rsidRPr="007B1436">
        <w:rPr>
          <w:rFonts w:asciiTheme="minorHAnsi" w:hAnsiTheme="minorHAnsi"/>
          <w:lang w:val="en-US"/>
        </w:rPr>
        <w:t>, p. 1, Sep. 2010.</w:t>
      </w:r>
    </w:p>
    <w:p w14:paraId="566FF44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5]</w:t>
      </w:r>
      <w:r w:rsidRPr="007B1436">
        <w:rPr>
          <w:rFonts w:asciiTheme="minorHAnsi" w:hAnsiTheme="minorHAnsi"/>
          <w:lang w:val="en-US"/>
        </w:rPr>
        <w:tab/>
        <w:t xml:space="preserve">Fisher GJ, Kang S, Varani J, and et al, “Mechanisms of photoaging and chronological skin aging,” </w:t>
      </w:r>
      <w:r w:rsidRPr="007B1436">
        <w:rPr>
          <w:rFonts w:asciiTheme="minorHAnsi" w:hAnsiTheme="minorHAnsi"/>
          <w:i/>
          <w:iCs/>
          <w:lang w:val="en-US"/>
        </w:rPr>
        <w:t>Arch. Dermatol.</w:t>
      </w:r>
      <w:r w:rsidRPr="007B1436">
        <w:rPr>
          <w:rFonts w:asciiTheme="minorHAnsi" w:hAnsiTheme="minorHAnsi"/>
          <w:lang w:val="en-US"/>
        </w:rPr>
        <w:t>, vol. 138, no. 11, pp. 1462–1470, Nov. 2002.</w:t>
      </w:r>
    </w:p>
    <w:p w14:paraId="1FFB02F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6]</w:t>
      </w:r>
      <w:r w:rsidRPr="007B1436">
        <w:rPr>
          <w:rFonts w:asciiTheme="minorHAnsi" w:hAnsiTheme="minorHAnsi"/>
          <w:lang w:val="en-US"/>
        </w:rPr>
        <w:tab/>
        <w:t xml:space="preserve">A. Mauviel </w:t>
      </w:r>
      <w:r w:rsidRPr="007B1436">
        <w:rPr>
          <w:rFonts w:asciiTheme="minorHAnsi" w:hAnsiTheme="minorHAnsi"/>
          <w:i/>
          <w:iCs/>
          <w:lang w:val="en-US"/>
        </w:rPr>
        <w:t>et al.</w:t>
      </w:r>
      <w:r w:rsidRPr="007B1436">
        <w:rPr>
          <w:rFonts w:asciiTheme="minorHAnsi" w:hAnsiTheme="minorHAnsi"/>
          <w:lang w:val="en-US"/>
        </w:rPr>
        <w:t xml:space="preserve">, “Comparative effects of interleukin-1 and tumor necrosis factor-alpha on collagen production and corresponding procollagen mRNA levels in human dermal fibroblasts,” </w:t>
      </w:r>
      <w:r w:rsidRPr="007B1436">
        <w:rPr>
          <w:rFonts w:asciiTheme="minorHAnsi" w:hAnsiTheme="minorHAnsi"/>
          <w:i/>
          <w:iCs/>
          <w:lang w:val="en-US"/>
        </w:rPr>
        <w:t>J. Invest. Dermatol.</w:t>
      </w:r>
      <w:r w:rsidRPr="007B1436">
        <w:rPr>
          <w:rFonts w:asciiTheme="minorHAnsi" w:hAnsiTheme="minorHAnsi"/>
          <w:lang w:val="en-US"/>
        </w:rPr>
        <w:t>, vol. 96, no. 2, pp. 243–249, Feb. 1991.</w:t>
      </w:r>
    </w:p>
    <w:p w14:paraId="7BAE6A6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7]</w:t>
      </w:r>
      <w:r w:rsidRPr="007B1436">
        <w:rPr>
          <w:rFonts w:asciiTheme="minorHAnsi" w:hAnsiTheme="minorHAnsi"/>
          <w:lang w:val="en-US"/>
        </w:rPr>
        <w:tab/>
        <w:t xml:space="preserve">J. Varani </w:t>
      </w:r>
      <w:r w:rsidRPr="007B1436">
        <w:rPr>
          <w:rFonts w:asciiTheme="minorHAnsi" w:hAnsiTheme="minorHAnsi"/>
          <w:i/>
          <w:iCs/>
          <w:lang w:val="en-US"/>
        </w:rPr>
        <w:t>et al.</w:t>
      </w:r>
      <w:r w:rsidRPr="007B1436">
        <w:rPr>
          <w:rFonts w:asciiTheme="minorHAnsi" w:hAnsiTheme="minorHAnsi"/>
          <w:lang w:val="en-US"/>
        </w:rPr>
        <w:t xml:space="preserve">, “Vitamin A Antagonizes Decreased Cell Growth and Elevated Collagen-Degrading Matrix Metalloproteinases and Stimulates Collagen Accumulation in Naturally Aged Human Skin1,” </w:t>
      </w:r>
      <w:r w:rsidRPr="007B1436">
        <w:rPr>
          <w:rFonts w:asciiTheme="minorHAnsi" w:hAnsiTheme="minorHAnsi"/>
          <w:i/>
          <w:iCs/>
          <w:lang w:val="en-US"/>
        </w:rPr>
        <w:t>J. Invest. Dermatol.</w:t>
      </w:r>
      <w:r w:rsidRPr="007B1436">
        <w:rPr>
          <w:rFonts w:asciiTheme="minorHAnsi" w:hAnsiTheme="minorHAnsi"/>
          <w:lang w:val="en-US"/>
        </w:rPr>
        <w:t>, vol. 114, no. 3, pp. 480–486, Mar. 2000.</w:t>
      </w:r>
    </w:p>
    <w:p w14:paraId="6D3561C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8]</w:t>
      </w:r>
      <w:r w:rsidRPr="007B1436">
        <w:rPr>
          <w:rFonts w:asciiTheme="minorHAnsi" w:hAnsiTheme="minorHAnsi"/>
          <w:lang w:val="en-US"/>
        </w:rPr>
        <w:tab/>
        <w:t xml:space="preserve">A. Wojcik, M. Atkins, and D. R. Mager, “Dietary intake in clients with chronic wounds,” </w:t>
      </w:r>
      <w:r w:rsidRPr="007B1436">
        <w:rPr>
          <w:rFonts w:asciiTheme="minorHAnsi" w:hAnsiTheme="minorHAnsi"/>
          <w:i/>
          <w:iCs/>
          <w:lang w:val="en-US"/>
        </w:rPr>
        <w:t>Can. J. Diet. Pract. Res. Publ. Dietit. Can. Rev. Can. Prat. Rech. En Diététique Une Publ. Diététistes Can.</w:t>
      </w:r>
      <w:r w:rsidRPr="007B1436">
        <w:rPr>
          <w:rFonts w:asciiTheme="minorHAnsi" w:hAnsiTheme="minorHAnsi"/>
          <w:lang w:val="en-US"/>
        </w:rPr>
        <w:t>, vol. 72, no. 2, pp. 77–82, 2011.</w:t>
      </w:r>
    </w:p>
    <w:p w14:paraId="33F550D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29]</w:t>
      </w:r>
      <w:r w:rsidRPr="007B1436">
        <w:rPr>
          <w:rFonts w:asciiTheme="minorHAnsi" w:hAnsiTheme="minorHAnsi"/>
          <w:lang w:val="en-US"/>
        </w:rPr>
        <w:tab/>
        <w:t xml:space="preserve">W. Zeng </w:t>
      </w:r>
      <w:r w:rsidRPr="007B1436">
        <w:rPr>
          <w:rFonts w:asciiTheme="minorHAnsi" w:hAnsiTheme="minorHAnsi"/>
          <w:i/>
          <w:iCs/>
          <w:lang w:val="en-US"/>
        </w:rPr>
        <w:t>et al.</w:t>
      </w:r>
      <w:r w:rsidRPr="007B1436">
        <w:rPr>
          <w:rFonts w:asciiTheme="minorHAnsi" w:hAnsiTheme="minorHAnsi"/>
          <w:lang w:val="en-US"/>
        </w:rPr>
        <w:t xml:space="preserve">, “Effects of a synthetic retinoid on skin structure, matrix metalloproteinases, and procollagen in healthy and high-risk subjects with diabetes,” </w:t>
      </w:r>
      <w:r w:rsidRPr="007B1436">
        <w:rPr>
          <w:rFonts w:asciiTheme="minorHAnsi" w:hAnsiTheme="minorHAnsi"/>
          <w:i/>
          <w:iCs/>
          <w:lang w:val="en-US"/>
        </w:rPr>
        <w:t>J. Diabetes Complications</w:t>
      </w:r>
      <w:r w:rsidRPr="007B1436">
        <w:rPr>
          <w:rFonts w:asciiTheme="minorHAnsi" w:hAnsiTheme="minorHAnsi"/>
          <w:lang w:val="en-US"/>
        </w:rPr>
        <w:t>, vol. 25, no. 6, pp. 398–404, Nov. 2011.</w:t>
      </w:r>
    </w:p>
    <w:p w14:paraId="652ADC1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0]</w:t>
      </w:r>
      <w:r w:rsidRPr="007B1436">
        <w:rPr>
          <w:rFonts w:asciiTheme="minorHAnsi" w:hAnsiTheme="minorHAnsi"/>
          <w:lang w:val="en-US"/>
        </w:rPr>
        <w:tab/>
        <w:t xml:space="preserve">G. L. Grove, “Age-related differences in healing of superficial skin wounds in humans,” </w:t>
      </w:r>
      <w:r w:rsidRPr="007B1436">
        <w:rPr>
          <w:rFonts w:asciiTheme="minorHAnsi" w:hAnsiTheme="minorHAnsi"/>
          <w:i/>
          <w:iCs/>
          <w:lang w:val="en-US"/>
        </w:rPr>
        <w:t>Arch. Dermatol. Res.</w:t>
      </w:r>
      <w:r w:rsidRPr="007B1436">
        <w:rPr>
          <w:rFonts w:asciiTheme="minorHAnsi" w:hAnsiTheme="minorHAnsi"/>
          <w:lang w:val="en-US"/>
        </w:rPr>
        <w:t>, vol. 272, no. 3–4, pp. 381–385, Sep. 1982.</w:t>
      </w:r>
    </w:p>
    <w:p w14:paraId="384B0B1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1]</w:t>
      </w:r>
      <w:r w:rsidRPr="007B1436">
        <w:rPr>
          <w:rFonts w:asciiTheme="minorHAnsi" w:hAnsiTheme="minorHAnsi"/>
          <w:lang w:val="en-US"/>
        </w:rPr>
        <w:tab/>
        <w:t xml:space="preserve">W. Montagna and K. Carlisle, “Structural Changes in Aging Human Skin,” </w:t>
      </w:r>
      <w:r w:rsidRPr="007B1436">
        <w:rPr>
          <w:rFonts w:asciiTheme="minorHAnsi" w:hAnsiTheme="minorHAnsi"/>
          <w:i/>
          <w:iCs/>
          <w:lang w:val="en-US"/>
        </w:rPr>
        <w:t>J. Invest. Dermatol.</w:t>
      </w:r>
      <w:r w:rsidRPr="007B1436">
        <w:rPr>
          <w:rFonts w:asciiTheme="minorHAnsi" w:hAnsiTheme="minorHAnsi"/>
          <w:lang w:val="en-US"/>
        </w:rPr>
        <w:t>, vol. 73, no. 1, pp. 47–53, Jul. 1979.</w:t>
      </w:r>
    </w:p>
    <w:p w14:paraId="31F65BC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2]</w:t>
      </w:r>
      <w:r w:rsidRPr="007B1436">
        <w:rPr>
          <w:rFonts w:asciiTheme="minorHAnsi" w:hAnsiTheme="minorHAnsi"/>
          <w:lang w:val="en-US"/>
        </w:rPr>
        <w:tab/>
        <w:t xml:space="preserve">West MD, “The cellular and molecular biology of skin aging,” </w:t>
      </w:r>
      <w:r w:rsidRPr="007B1436">
        <w:rPr>
          <w:rFonts w:asciiTheme="minorHAnsi" w:hAnsiTheme="minorHAnsi"/>
          <w:i/>
          <w:iCs/>
          <w:lang w:val="en-US"/>
        </w:rPr>
        <w:t>Arch. Dermatol.</w:t>
      </w:r>
      <w:r w:rsidRPr="007B1436">
        <w:rPr>
          <w:rFonts w:asciiTheme="minorHAnsi" w:hAnsiTheme="minorHAnsi"/>
          <w:lang w:val="en-US"/>
        </w:rPr>
        <w:t>, vol. 130, no. 1, pp. 87–95, Jan. 1994.</w:t>
      </w:r>
    </w:p>
    <w:p w14:paraId="532BF85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3]</w:t>
      </w:r>
      <w:r w:rsidRPr="007B1436">
        <w:rPr>
          <w:rFonts w:asciiTheme="minorHAnsi" w:hAnsiTheme="minorHAnsi"/>
          <w:lang w:val="en-US"/>
        </w:rPr>
        <w:tab/>
        <w:t xml:space="preserve">E. C. Naylor, R. E. B. Watson, and M. J. Sherratt, “Molecular aspects of skin ageing,” </w:t>
      </w:r>
      <w:r w:rsidRPr="007B1436">
        <w:rPr>
          <w:rFonts w:asciiTheme="minorHAnsi" w:hAnsiTheme="minorHAnsi"/>
          <w:i/>
          <w:iCs/>
          <w:lang w:val="en-US"/>
        </w:rPr>
        <w:t>Maturitas</w:t>
      </w:r>
      <w:r w:rsidRPr="007B1436">
        <w:rPr>
          <w:rFonts w:asciiTheme="minorHAnsi" w:hAnsiTheme="minorHAnsi"/>
          <w:lang w:val="en-US"/>
        </w:rPr>
        <w:t>, vol. 69, no. 3, pp. 249–256, Jul. 2011.</w:t>
      </w:r>
    </w:p>
    <w:p w14:paraId="58E34F5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4]</w:t>
      </w:r>
      <w:r w:rsidRPr="007B1436">
        <w:rPr>
          <w:rFonts w:asciiTheme="minorHAnsi" w:hAnsiTheme="minorHAnsi"/>
          <w:lang w:val="en-US"/>
        </w:rPr>
        <w:tab/>
        <w:t xml:space="preserve">M. Yaar and B. a. Gilchrest, “Photoageing: mechanism, prevention and therapy,” </w:t>
      </w:r>
      <w:r w:rsidRPr="007B1436">
        <w:rPr>
          <w:rFonts w:asciiTheme="minorHAnsi" w:hAnsiTheme="minorHAnsi"/>
          <w:i/>
          <w:iCs/>
          <w:lang w:val="en-US"/>
        </w:rPr>
        <w:t>Br. J. Dermatol.</w:t>
      </w:r>
      <w:r w:rsidRPr="007B1436">
        <w:rPr>
          <w:rFonts w:asciiTheme="minorHAnsi" w:hAnsiTheme="minorHAnsi"/>
          <w:lang w:val="en-US"/>
        </w:rPr>
        <w:t>, vol. 157, no. 5, pp. 874–887, 2007.</w:t>
      </w:r>
    </w:p>
    <w:p w14:paraId="2368853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5]</w:t>
      </w:r>
      <w:r w:rsidRPr="007B1436">
        <w:rPr>
          <w:rFonts w:asciiTheme="minorHAnsi" w:hAnsiTheme="minorHAnsi"/>
          <w:lang w:val="en-US"/>
        </w:rPr>
        <w:tab/>
        <w:t xml:space="preserve">S. C. D. G J Fisher, “Molecular basis of sun-induced premature skin ageing and retinoid antagonism.,” </w:t>
      </w:r>
      <w:r w:rsidRPr="007B1436">
        <w:rPr>
          <w:rFonts w:asciiTheme="minorHAnsi" w:hAnsiTheme="minorHAnsi"/>
          <w:i/>
          <w:iCs/>
          <w:lang w:val="en-US"/>
        </w:rPr>
        <w:t>Nature</w:t>
      </w:r>
      <w:r w:rsidRPr="007B1436">
        <w:rPr>
          <w:rFonts w:asciiTheme="minorHAnsi" w:hAnsiTheme="minorHAnsi"/>
          <w:lang w:val="en-US"/>
        </w:rPr>
        <w:t>, vol. 379, no. 6563, pp. 335–9, 1996.</w:t>
      </w:r>
    </w:p>
    <w:p w14:paraId="7BCC68E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6]</w:t>
      </w:r>
      <w:r w:rsidRPr="007B1436">
        <w:rPr>
          <w:rFonts w:asciiTheme="minorHAnsi" w:hAnsiTheme="minorHAnsi"/>
          <w:lang w:val="en-US"/>
        </w:rPr>
        <w:tab/>
        <w:t xml:space="preserve">M. J. Sherratt, C. P. Bayley, S. M. Reilly, N. K. Gibbs, C. E. Griffiths, and R. E. Watson, “Low-dose ultraviolet radiation selectively degrades chromophore-rich extracellular matrix components,” </w:t>
      </w:r>
      <w:r w:rsidRPr="007B1436">
        <w:rPr>
          <w:rFonts w:asciiTheme="minorHAnsi" w:hAnsiTheme="minorHAnsi"/>
          <w:i/>
          <w:iCs/>
          <w:lang w:val="en-US"/>
        </w:rPr>
        <w:t>J. Pathol.</w:t>
      </w:r>
      <w:r w:rsidRPr="007B1436">
        <w:rPr>
          <w:rFonts w:asciiTheme="minorHAnsi" w:hAnsiTheme="minorHAnsi"/>
          <w:lang w:val="en-US"/>
        </w:rPr>
        <w:t>, vol. 222, no. 1, pp. 32–40, 2010.</w:t>
      </w:r>
    </w:p>
    <w:p w14:paraId="6BE217E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7]</w:t>
      </w:r>
      <w:r w:rsidRPr="007B1436">
        <w:rPr>
          <w:rFonts w:asciiTheme="minorHAnsi" w:hAnsiTheme="minorHAnsi"/>
          <w:lang w:val="en-US"/>
        </w:rPr>
        <w:tab/>
        <w:t xml:space="preserve">W. Y. J. Chen and A. A. Rogers, “Recent insights into the causes of chronic leg ulceration in venous diseases and implications on other types of chronic wounds,” </w:t>
      </w:r>
      <w:r w:rsidRPr="007B1436">
        <w:rPr>
          <w:rFonts w:asciiTheme="minorHAnsi" w:hAnsiTheme="minorHAnsi"/>
          <w:i/>
          <w:iCs/>
          <w:lang w:val="en-US"/>
        </w:rPr>
        <w:t>Wound Repair Regen.</w:t>
      </w:r>
      <w:r w:rsidRPr="007B1436">
        <w:rPr>
          <w:rFonts w:asciiTheme="minorHAnsi" w:hAnsiTheme="minorHAnsi"/>
          <w:lang w:val="en-US"/>
        </w:rPr>
        <w:t>, vol. 15, no. 4, pp. 434–449, Jul. 2007.</w:t>
      </w:r>
    </w:p>
    <w:p w14:paraId="5BBCB20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8]</w:t>
      </w:r>
      <w:r w:rsidRPr="007B1436">
        <w:rPr>
          <w:rFonts w:asciiTheme="minorHAnsi" w:hAnsiTheme="minorHAnsi"/>
          <w:lang w:val="en-US"/>
        </w:rPr>
        <w:tab/>
        <w:t xml:space="preserve">P. D. Coleridge Smith, P. Thomas, J. H. Scurr, and J. A. Dormandy, “Causes of venous ulceration: a new hypothesis,” </w:t>
      </w:r>
      <w:r w:rsidRPr="007B1436">
        <w:rPr>
          <w:rFonts w:asciiTheme="minorHAnsi" w:hAnsiTheme="minorHAnsi"/>
          <w:i/>
          <w:iCs/>
          <w:lang w:val="en-US"/>
        </w:rPr>
        <w:t>Br. Med. J. Clin. Res. Ed</w:t>
      </w:r>
      <w:r w:rsidRPr="007B1436">
        <w:rPr>
          <w:rFonts w:asciiTheme="minorHAnsi" w:hAnsiTheme="minorHAnsi"/>
          <w:lang w:val="en-US"/>
        </w:rPr>
        <w:t>, vol. 296, no. 6638, pp. 1726–1727, Jun. 1988.</w:t>
      </w:r>
    </w:p>
    <w:p w14:paraId="71072CD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39]</w:t>
      </w:r>
      <w:r w:rsidRPr="007B1436">
        <w:rPr>
          <w:rFonts w:asciiTheme="minorHAnsi" w:hAnsiTheme="minorHAnsi"/>
          <w:lang w:val="en-US"/>
        </w:rPr>
        <w:tab/>
        <w:t xml:space="preserve">P. R. Thomas and J. A. Dormandy, “White cell and platelet trapping in patients with chronic venous insufficiency,” </w:t>
      </w:r>
      <w:r w:rsidRPr="007B1436">
        <w:rPr>
          <w:rFonts w:asciiTheme="minorHAnsi" w:hAnsiTheme="minorHAnsi"/>
          <w:i/>
          <w:iCs/>
          <w:lang w:val="en-US"/>
        </w:rPr>
        <w:t>Phlébologie</w:t>
      </w:r>
      <w:r w:rsidRPr="007B1436">
        <w:rPr>
          <w:rFonts w:asciiTheme="minorHAnsi" w:hAnsiTheme="minorHAnsi"/>
          <w:lang w:val="en-US"/>
        </w:rPr>
        <w:t>, vol. 41, no. 4, pp. 771–776, Dec. 1988.</w:t>
      </w:r>
    </w:p>
    <w:p w14:paraId="3B4FC33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0]</w:t>
      </w:r>
      <w:r w:rsidRPr="007B1436">
        <w:rPr>
          <w:rFonts w:asciiTheme="minorHAnsi" w:hAnsiTheme="minorHAnsi"/>
          <w:lang w:val="en-US"/>
        </w:rPr>
        <w:tab/>
        <w:t xml:space="preserve">D. B. Allen </w:t>
      </w:r>
      <w:r w:rsidRPr="007B1436">
        <w:rPr>
          <w:rFonts w:asciiTheme="minorHAnsi" w:hAnsiTheme="minorHAnsi"/>
          <w:i/>
          <w:iCs/>
          <w:lang w:val="en-US"/>
        </w:rPr>
        <w:t>et al.</w:t>
      </w:r>
      <w:r w:rsidRPr="007B1436">
        <w:rPr>
          <w:rFonts w:asciiTheme="minorHAnsi" w:hAnsiTheme="minorHAnsi"/>
          <w:lang w:val="en-US"/>
        </w:rPr>
        <w:t xml:space="preserve">, “Wound hypoxia and acidosis limit neutrophil bacterial killing mechanisms,” </w:t>
      </w:r>
      <w:r w:rsidRPr="007B1436">
        <w:rPr>
          <w:rFonts w:asciiTheme="minorHAnsi" w:hAnsiTheme="minorHAnsi"/>
          <w:i/>
          <w:iCs/>
          <w:lang w:val="en-US"/>
        </w:rPr>
        <w:t>Arch. Surg. Chic. Ill 1960</w:t>
      </w:r>
      <w:r w:rsidRPr="007B1436">
        <w:rPr>
          <w:rFonts w:asciiTheme="minorHAnsi" w:hAnsiTheme="minorHAnsi"/>
          <w:lang w:val="en-US"/>
        </w:rPr>
        <w:t>, vol. 132, no. 9, pp. 991–996, Sep. 1997.</w:t>
      </w:r>
    </w:p>
    <w:p w14:paraId="7E01EFA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1]</w:t>
      </w:r>
      <w:r w:rsidRPr="007B1436">
        <w:rPr>
          <w:rFonts w:asciiTheme="minorHAnsi" w:hAnsiTheme="minorHAnsi"/>
          <w:lang w:val="en-US"/>
        </w:rPr>
        <w:tab/>
        <w:t xml:space="preserve">A. Siddiqui, R. D. Galiano, D. Connors, E. Gruskin, L. Wu, and T. A. Mustoe, “Differential effects of oxygen on human dermal fibroblasts: acute versus chronic hypoxia,” </w:t>
      </w:r>
      <w:r w:rsidRPr="007B1436">
        <w:rPr>
          <w:rFonts w:asciiTheme="minorHAnsi" w:hAnsiTheme="minorHAnsi"/>
          <w:i/>
          <w:iCs/>
          <w:lang w:val="en-US"/>
        </w:rPr>
        <w:t>Wound Repair Regen. Off. Publ. Wound Heal. Soc. Eur. Tissue Repair Soc.</w:t>
      </w:r>
      <w:r w:rsidRPr="007B1436">
        <w:rPr>
          <w:rFonts w:asciiTheme="minorHAnsi" w:hAnsiTheme="minorHAnsi"/>
          <w:lang w:val="en-US"/>
        </w:rPr>
        <w:t>, vol. 4, no. 2, pp. 211–218, Jun. 1996.</w:t>
      </w:r>
    </w:p>
    <w:p w14:paraId="2B5484A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2]</w:t>
      </w:r>
      <w:r w:rsidRPr="007B1436">
        <w:rPr>
          <w:rFonts w:asciiTheme="minorHAnsi" w:hAnsiTheme="minorHAnsi"/>
          <w:lang w:val="en-US"/>
        </w:rPr>
        <w:tab/>
        <w:t xml:space="preserve">I. B. Wall </w:t>
      </w:r>
      <w:r w:rsidRPr="007B1436">
        <w:rPr>
          <w:rFonts w:asciiTheme="minorHAnsi" w:hAnsiTheme="minorHAnsi"/>
          <w:i/>
          <w:iCs/>
          <w:lang w:val="en-US"/>
        </w:rPr>
        <w:t>et al.</w:t>
      </w:r>
      <w:r w:rsidRPr="007B1436">
        <w:rPr>
          <w:rFonts w:asciiTheme="minorHAnsi" w:hAnsiTheme="minorHAnsi"/>
          <w:lang w:val="en-US"/>
        </w:rPr>
        <w:t xml:space="preserve">, “Fibroblast dysfunction is a key factor in the non-healing of chronic venous leg ulcers,” </w:t>
      </w:r>
      <w:r w:rsidRPr="007B1436">
        <w:rPr>
          <w:rFonts w:asciiTheme="minorHAnsi" w:hAnsiTheme="minorHAnsi"/>
          <w:i/>
          <w:iCs/>
          <w:lang w:val="en-US"/>
        </w:rPr>
        <w:t>J. Invest. Dermatol.</w:t>
      </w:r>
      <w:r w:rsidRPr="007B1436">
        <w:rPr>
          <w:rFonts w:asciiTheme="minorHAnsi" w:hAnsiTheme="minorHAnsi"/>
          <w:lang w:val="en-US"/>
        </w:rPr>
        <w:t>, vol. 128, no. 10, pp. 2526–2540, Oct. 2008.</w:t>
      </w:r>
    </w:p>
    <w:p w14:paraId="64710B1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3]</w:t>
      </w:r>
      <w:r w:rsidRPr="007B1436">
        <w:rPr>
          <w:rFonts w:asciiTheme="minorHAnsi" w:hAnsiTheme="minorHAnsi"/>
          <w:lang w:val="en-US"/>
        </w:rPr>
        <w:tab/>
        <w:t xml:space="preserve">A. J. M. Boulton, R. S. Kirsner, and L. Vileikyte, “Neuropathic Diabetic Foot Ulcers,” </w:t>
      </w:r>
      <w:r w:rsidRPr="007B1436">
        <w:rPr>
          <w:rFonts w:asciiTheme="minorHAnsi" w:hAnsiTheme="minorHAnsi"/>
          <w:i/>
          <w:iCs/>
          <w:lang w:val="en-US"/>
        </w:rPr>
        <w:t>N. Engl. J. Med.</w:t>
      </w:r>
      <w:r w:rsidRPr="007B1436">
        <w:rPr>
          <w:rFonts w:asciiTheme="minorHAnsi" w:hAnsiTheme="minorHAnsi"/>
          <w:lang w:val="en-US"/>
        </w:rPr>
        <w:t>, vol. 351, no. 1, pp. 48–55, 2004.</w:t>
      </w:r>
    </w:p>
    <w:p w14:paraId="5FC3AC8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4]</w:t>
      </w:r>
      <w:r w:rsidRPr="007B1436">
        <w:rPr>
          <w:rFonts w:asciiTheme="minorHAnsi" w:hAnsiTheme="minorHAnsi"/>
          <w:lang w:val="en-US"/>
        </w:rPr>
        <w:tab/>
        <w:t xml:space="preserve">N. Singh, D. G. Armstrong, and B. A. Lipsky, “Preventing foot ulcers in patients with diabetes,” </w:t>
      </w:r>
      <w:r w:rsidRPr="007B1436">
        <w:rPr>
          <w:rFonts w:asciiTheme="minorHAnsi" w:hAnsiTheme="minorHAnsi"/>
          <w:i/>
          <w:iCs/>
          <w:lang w:val="en-US"/>
        </w:rPr>
        <w:t>JAMA J. Am. Med. Assoc.</w:t>
      </w:r>
      <w:r w:rsidRPr="007B1436">
        <w:rPr>
          <w:rFonts w:asciiTheme="minorHAnsi" w:hAnsiTheme="minorHAnsi"/>
          <w:lang w:val="en-US"/>
        </w:rPr>
        <w:t>, vol. 293, no. 2, pp. 217–228, Jan. 2005.</w:t>
      </w:r>
    </w:p>
    <w:p w14:paraId="70BE86D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5]</w:t>
      </w:r>
      <w:r w:rsidRPr="007B1436">
        <w:rPr>
          <w:rFonts w:asciiTheme="minorHAnsi" w:hAnsiTheme="minorHAnsi"/>
          <w:lang w:val="en-US"/>
        </w:rPr>
        <w:tab/>
        <w:t xml:space="preserve">A. J. M. Boulton </w:t>
      </w:r>
      <w:r w:rsidRPr="007B1436">
        <w:rPr>
          <w:rFonts w:asciiTheme="minorHAnsi" w:hAnsiTheme="minorHAnsi"/>
          <w:i/>
          <w:iCs/>
          <w:lang w:val="en-US"/>
        </w:rPr>
        <w:t>et al.</w:t>
      </w:r>
      <w:r w:rsidRPr="007B1436">
        <w:rPr>
          <w:rFonts w:asciiTheme="minorHAnsi" w:hAnsiTheme="minorHAnsi"/>
          <w:lang w:val="en-US"/>
        </w:rPr>
        <w:t xml:space="preserve">, “Diabetic Neuropathies A statement by the American Diabetes Association,” </w:t>
      </w:r>
      <w:r w:rsidRPr="007B1436">
        <w:rPr>
          <w:rFonts w:asciiTheme="minorHAnsi" w:hAnsiTheme="minorHAnsi"/>
          <w:i/>
          <w:iCs/>
          <w:lang w:val="en-US"/>
        </w:rPr>
        <w:t>Diabetes Care</w:t>
      </w:r>
      <w:r w:rsidRPr="007B1436">
        <w:rPr>
          <w:rFonts w:asciiTheme="minorHAnsi" w:hAnsiTheme="minorHAnsi"/>
          <w:lang w:val="en-US"/>
        </w:rPr>
        <w:t>, vol. 28, no. 4, pp. 956–962, Apr. 2005.</w:t>
      </w:r>
    </w:p>
    <w:p w14:paraId="5847D11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6]</w:t>
      </w:r>
      <w:r w:rsidRPr="007B1436">
        <w:rPr>
          <w:rFonts w:asciiTheme="minorHAnsi" w:hAnsiTheme="minorHAnsi"/>
          <w:lang w:val="en-US"/>
        </w:rPr>
        <w:tab/>
        <w:t xml:space="preserve">A. J. M. Boulton, L. Vileikyte, G. Ragnarson-Tennvall, and J. Apelqvist, “The global burden of diabetic foot disease,” </w:t>
      </w:r>
      <w:r w:rsidRPr="007B1436">
        <w:rPr>
          <w:rFonts w:asciiTheme="minorHAnsi" w:hAnsiTheme="minorHAnsi"/>
          <w:i/>
          <w:iCs/>
          <w:lang w:val="en-US"/>
        </w:rPr>
        <w:t>Lancet</w:t>
      </w:r>
      <w:r w:rsidRPr="007B1436">
        <w:rPr>
          <w:rFonts w:asciiTheme="minorHAnsi" w:hAnsiTheme="minorHAnsi"/>
          <w:lang w:val="en-US"/>
        </w:rPr>
        <w:t>, vol. 366, no. 9498, pp. 1719–1724, Nov. 2005.</w:t>
      </w:r>
    </w:p>
    <w:p w14:paraId="562DBAF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7]</w:t>
      </w:r>
      <w:r w:rsidRPr="007B1436">
        <w:rPr>
          <w:rFonts w:asciiTheme="minorHAnsi" w:hAnsiTheme="minorHAnsi"/>
          <w:lang w:val="en-US"/>
        </w:rPr>
        <w:tab/>
        <w:t xml:space="preserve">P. R. Cavanagh, B. A. Lipsky, A. W. Bradbury, and G. Botek, “Treatment for diabetic foot ulcers,” </w:t>
      </w:r>
      <w:r w:rsidRPr="007B1436">
        <w:rPr>
          <w:rFonts w:asciiTheme="minorHAnsi" w:hAnsiTheme="minorHAnsi"/>
          <w:i/>
          <w:iCs/>
          <w:lang w:val="en-US"/>
        </w:rPr>
        <w:t>Lancet</w:t>
      </w:r>
      <w:r w:rsidRPr="007B1436">
        <w:rPr>
          <w:rFonts w:asciiTheme="minorHAnsi" w:hAnsiTheme="minorHAnsi"/>
          <w:lang w:val="en-US"/>
        </w:rPr>
        <w:t>, vol. 366, no. 9498, pp. 1725–1735, Nov. 2005.</w:t>
      </w:r>
    </w:p>
    <w:p w14:paraId="336AA4D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8]</w:t>
      </w:r>
      <w:r w:rsidRPr="007B1436">
        <w:rPr>
          <w:rFonts w:asciiTheme="minorHAnsi" w:hAnsiTheme="minorHAnsi"/>
          <w:lang w:val="en-US"/>
        </w:rPr>
        <w:tab/>
        <w:t xml:space="preserve">N. Holman, R. J. Young, and W. J. Jeffcoate, “Variation in the recorded incidence of amputation of the lower limb in England,” </w:t>
      </w:r>
      <w:r w:rsidRPr="007B1436">
        <w:rPr>
          <w:rFonts w:asciiTheme="minorHAnsi" w:hAnsiTheme="minorHAnsi"/>
          <w:i/>
          <w:iCs/>
          <w:lang w:val="en-US"/>
        </w:rPr>
        <w:t>Diabetologia</w:t>
      </w:r>
      <w:r w:rsidRPr="007B1436">
        <w:rPr>
          <w:rFonts w:asciiTheme="minorHAnsi" w:hAnsiTheme="minorHAnsi"/>
          <w:lang w:val="en-US"/>
        </w:rPr>
        <w:t>, vol. 55, no. 7, pp. 1919–1925, Jul. 2012.</w:t>
      </w:r>
    </w:p>
    <w:p w14:paraId="1D42C9C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49]</w:t>
      </w:r>
      <w:r w:rsidRPr="007B1436">
        <w:rPr>
          <w:rFonts w:asciiTheme="minorHAnsi" w:hAnsiTheme="minorHAnsi"/>
          <w:lang w:val="en-US"/>
        </w:rPr>
        <w:tab/>
        <w:t xml:space="preserve">K. A. Ekmektzoglou and G. C. Zografos, “A concomitant review of the effects of diabetes mellitus and hypothyroidism in wound healing,” </w:t>
      </w:r>
      <w:r w:rsidRPr="007B1436">
        <w:rPr>
          <w:rFonts w:asciiTheme="minorHAnsi" w:hAnsiTheme="minorHAnsi"/>
          <w:i/>
          <w:iCs/>
          <w:lang w:val="en-US"/>
        </w:rPr>
        <w:t>World J. Gastroenterol. WJG</w:t>
      </w:r>
      <w:r w:rsidRPr="007B1436">
        <w:rPr>
          <w:rFonts w:asciiTheme="minorHAnsi" w:hAnsiTheme="minorHAnsi"/>
          <w:lang w:val="en-US"/>
        </w:rPr>
        <w:t>, vol. 12, no. 17, pp. 2721–2729, May 2006.</w:t>
      </w:r>
    </w:p>
    <w:p w14:paraId="264308C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0]</w:t>
      </w:r>
      <w:r w:rsidRPr="007B1436">
        <w:rPr>
          <w:rFonts w:asciiTheme="minorHAnsi" w:hAnsiTheme="minorHAnsi"/>
          <w:lang w:val="en-US"/>
        </w:rPr>
        <w:tab/>
        <w:t xml:space="preserve">R. Ilyas </w:t>
      </w:r>
      <w:r w:rsidRPr="007B1436">
        <w:rPr>
          <w:rFonts w:asciiTheme="minorHAnsi" w:hAnsiTheme="minorHAnsi"/>
          <w:i/>
          <w:iCs/>
          <w:lang w:val="en-US"/>
        </w:rPr>
        <w:t>et al.</w:t>
      </w:r>
      <w:r w:rsidRPr="007B1436">
        <w:rPr>
          <w:rFonts w:asciiTheme="minorHAnsi" w:hAnsiTheme="minorHAnsi"/>
          <w:lang w:val="en-US"/>
        </w:rPr>
        <w:t xml:space="preserve">, “High glucose disrupts oligosaccharide recognition function via competitive inhibition: A potential mechanism for immune dysregulation in diabetes mellitus,” </w:t>
      </w:r>
      <w:r w:rsidRPr="007B1436">
        <w:rPr>
          <w:rFonts w:asciiTheme="minorHAnsi" w:hAnsiTheme="minorHAnsi"/>
          <w:i/>
          <w:iCs/>
          <w:lang w:val="en-US"/>
        </w:rPr>
        <w:t>Immunobiology</w:t>
      </w:r>
      <w:r w:rsidRPr="007B1436">
        <w:rPr>
          <w:rFonts w:asciiTheme="minorHAnsi" w:hAnsiTheme="minorHAnsi"/>
          <w:lang w:val="en-US"/>
        </w:rPr>
        <w:t>, vol. 216, no. 1–2, pp. 126–131, Jan. 2011.</w:t>
      </w:r>
    </w:p>
    <w:p w14:paraId="74B4399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1]</w:t>
      </w:r>
      <w:r w:rsidRPr="007B1436">
        <w:rPr>
          <w:rFonts w:asciiTheme="minorHAnsi" w:hAnsiTheme="minorHAnsi"/>
          <w:lang w:val="en-US"/>
        </w:rPr>
        <w:tab/>
        <w:t xml:space="preserve">“Elevated Levels of Mannan-Binding Lectin in Patients with Type 1 Diabetes,” </w:t>
      </w:r>
      <w:r w:rsidRPr="007B1436">
        <w:rPr>
          <w:rFonts w:asciiTheme="minorHAnsi" w:hAnsiTheme="minorHAnsi"/>
          <w:i/>
          <w:iCs/>
          <w:lang w:val="en-US"/>
        </w:rPr>
        <w:t>J. Clin. Endocrinol. Metab.</w:t>
      </w:r>
      <w:r w:rsidRPr="007B1436">
        <w:rPr>
          <w:rFonts w:asciiTheme="minorHAnsi" w:hAnsiTheme="minorHAnsi"/>
          <w:lang w:val="en-US"/>
        </w:rPr>
        <w:t>, vol. 88, no. 10, pp. 4857–4861, Oct. 2003.</w:t>
      </w:r>
    </w:p>
    <w:p w14:paraId="41134A40"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2]</w:t>
      </w:r>
      <w:r w:rsidRPr="007B1436">
        <w:rPr>
          <w:rFonts w:asciiTheme="minorHAnsi" w:hAnsiTheme="minorHAnsi"/>
          <w:lang w:val="en-US"/>
        </w:rPr>
        <w:tab/>
        <w:t xml:space="preserve">“Intensive Insulin Therapy Exerts Antiinflammatory Effects in Critically Ill Patients and Counteracts the Adverse Effect of Low Mannose-Binding Lectin Levels,” </w:t>
      </w:r>
      <w:r w:rsidRPr="007B1436">
        <w:rPr>
          <w:rFonts w:asciiTheme="minorHAnsi" w:hAnsiTheme="minorHAnsi"/>
          <w:i/>
          <w:iCs/>
          <w:lang w:val="en-US"/>
        </w:rPr>
        <w:t>J. Clin. Endocrinol. Metab.</w:t>
      </w:r>
      <w:r w:rsidRPr="007B1436">
        <w:rPr>
          <w:rFonts w:asciiTheme="minorHAnsi" w:hAnsiTheme="minorHAnsi"/>
          <w:lang w:val="en-US"/>
        </w:rPr>
        <w:t>, vol. 88, no. 3, pp. 1082–1088, Mar. 2003.</w:t>
      </w:r>
    </w:p>
    <w:p w14:paraId="1C1449C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3]</w:t>
      </w:r>
      <w:r w:rsidRPr="007B1436">
        <w:rPr>
          <w:rFonts w:asciiTheme="minorHAnsi" w:hAnsiTheme="minorHAnsi"/>
          <w:lang w:val="en-US"/>
        </w:rPr>
        <w:tab/>
        <w:t xml:space="preserve">Hansen T, Gall M, Tarnow L, and et al, “MAnnose-binding lectin and mortality in type 2 diabetes,” </w:t>
      </w:r>
      <w:r w:rsidRPr="007B1436">
        <w:rPr>
          <w:rFonts w:asciiTheme="minorHAnsi" w:hAnsiTheme="minorHAnsi"/>
          <w:i/>
          <w:iCs/>
          <w:lang w:val="en-US"/>
        </w:rPr>
        <w:t>Arch. Intern. Med.</w:t>
      </w:r>
      <w:r w:rsidRPr="007B1436">
        <w:rPr>
          <w:rFonts w:asciiTheme="minorHAnsi" w:hAnsiTheme="minorHAnsi"/>
          <w:lang w:val="en-US"/>
        </w:rPr>
        <w:t>, vol. 166, no. 18, pp. 2007–2013, Oct. 2006.</w:t>
      </w:r>
    </w:p>
    <w:p w14:paraId="515FFB10"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4]</w:t>
      </w:r>
      <w:r w:rsidRPr="007B1436">
        <w:rPr>
          <w:rFonts w:asciiTheme="minorHAnsi" w:hAnsiTheme="minorHAnsi"/>
          <w:lang w:val="en-US"/>
        </w:rPr>
        <w:tab/>
        <w:t xml:space="preserve">G. A. James </w:t>
      </w:r>
      <w:r w:rsidRPr="007B1436">
        <w:rPr>
          <w:rFonts w:asciiTheme="minorHAnsi" w:hAnsiTheme="minorHAnsi"/>
          <w:i/>
          <w:iCs/>
          <w:lang w:val="en-US"/>
        </w:rPr>
        <w:t>et al.</w:t>
      </w:r>
      <w:r w:rsidRPr="007B1436">
        <w:rPr>
          <w:rFonts w:asciiTheme="minorHAnsi" w:hAnsiTheme="minorHAnsi"/>
          <w:lang w:val="en-US"/>
        </w:rPr>
        <w:t xml:space="preserve">, “Biofilms in chronic wounds,” </w:t>
      </w:r>
      <w:r w:rsidRPr="007B1436">
        <w:rPr>
          <w:rFonts w:asciiTheme="minorHAnsi" w:hAnsiTheme="minorHAnsi"/>
          <w:i/>
          <w:iCs/>
          <w:lang w:val="en-US"/>
        </w:rPr>
        <w:t>Wound Repair Regen. Off. Publ. Wound Heal. Soc. Eur. Tissue Repair Soc.</w:t>
      </w:r>
      <w:r w:rsidRPr="007B1436">
        <w:rPr>
          <w:rFonts w:asciiTheme="minorHAnsi" w:hAnsiTheme="minorHAnsi"/>
          <w:lang w:val="en-US"/>
        </w:rPr>
        <w:t>, vol. 16, no. 1, pp. 37–44, Feb. 2008.</w:t>
      </w:r>
    </w:p>
    <w:p w14:paraId="6A2F7A7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5]</w:t>
      </w:r>
      <w:r w:rsidRPr="007B1436">
        <w:rPr>
          <w:rFonts w:asciiTheme="minorHAnsi" w:hAnsiTheme="minorHAnsi"/>
          <w:lang w:val="en-US"/>
        </w:rPr>
        <w:tab/>
        <w:t xml:space="preserve">K. Gjødsbøl, J. J. Christensen, T. Karlsmark, B. Jørgensen, B. M. Klein, and K. A. Krogfelt, “Multiple bacterial species reside in chronic wounds: a longitudinal study,” </w:t>
      </w:r>
      <w:r w:rsidRPr="007B1436">
        <w:rPr>
          <w:rFonts w:asciiTheme="minorHAnsi" w:hAnsiTheme="minorHAnsi"/>
          <w:i/>
          <w:iCs/>
          <w:lang w:val="en-US"/>
        </w:rPr>
        <w:t>Int. Wound J.</w:t>
      </w:r>
      <w:r w:rsidRPr="007B1436">
        <w:rPr>
          <w:rFonts w:asciiTheme="minorHAnsi" w:hAnsiTheme="minorHAnsi"/>
          <w:lang w:val="en-US"/>
        </w:rPr>
        <w:t>, vol. 3, no. 3, pp. 225–231, Sep. 2006.</w:t>
      </w:r>
    </w:p>
    <w:p w14:paraId="3A7AF9E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6]</w:t>
      </w:r>
      <w:r w:rsidRPr="007B1436">
        <w:rPr>
          <w:rFonts w:asciiTheme="minorHAnsi" w:hAnsiTheme="minorHAnsi"/>
          <w:lang w:val="en-US"/>
        </w:rPr>
        <w:tab/>
        <w:t xml:space="preserve">K. Kirketerp-M?ller </w:t>
      </w:r>
      <w:r w:rsidRPr="007B1436">
        <w:rPr>
          <w:rFonts w:asciiTheme="minorHAnsi" w:hAnsiTheme="minorHAnsi"/>
          <w:i/>
          <w:iCs/>
          <w:lang w:val="en-US"/>
        </w:rPr>
        <w:t>et al.</w:t>
      </w:r>
      <w:r w:rsidRPr="007B1436">
        <w:rPr>
          <w:rFonts w:asciiTheme="minorHAnsi" w:hAnsiTheme="minorHAnsi"/>
          <w:lang w:val="en-US"/>
        </w:rPr>
        <w:t xml:space="preserve">, “Distribution, Organization, and Ecology of Bacteria in Chronic Wounds,” </w:t>
      </w:r>
      <w:r w:rsidRPr="007B1436">
        <w:rPr>
          <w:rFonts w:asciiTheme="minorHAnsi" w:hAnsiTheme="minorHAnsi"/>
          <w:i/>
          <w:iCs/>
          <w:lang w:val="en-US"/>
        </w:rPr>
        <w:t>J. Clin. Microbiol.</w:t>
      </w:r>
      <w:r w:rsidRPr="007B1436">
        <w:rPr>
          <w:rFonts w:asciiTheme="minorHAnsi" w:hAnsiTheme="minorHAnsi"/>
          <w:lang w:val="en-US"/>
        </w:rPr>
        <w:t>, vol. 46, no. 8, pp. 2717–2722, Aug. 2008.</w:t>
      </w:r>
    </w:p>
    <w:p w14:paraId="1AD213B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7]</w:t>
      </w:r>
      <w:r w:rsidRPr="007B1436">
        <w:rPr>
          <w:rFonts w:asciiTheme="minorHAnsi" w:hAnsiTheme="minorHAnsi"/>
          <w:lang w:val="en-US"/>
        </w:rPr>
        <w:tab/>
        <w:t xml:space="preserve">P. Zamboni </w:t>
      </w:r>
      <w:r w:rsidRPr="007B1436">
        <w:rPr>
          <w:rFonts w:asciiTheme="minorHAnsi" w:hAnsiTheme="minorHAnsi"/>
          <w:i/>
          <w:iCs/>
          <w:lang w:val="en-US"/>
        </w:rPr>
        <w:t>et al.</w:t>
      </w:r>
      <w:r w:rsidRPr="007B1436">
        <w:rPr>
          <w:rFonts w:asciiTheme="minorHAnsi" w:hAnsiTheme="minorHAnsi"/>
          <w:lang w:val="en-US"/>
        </w:rPr>
        <w:t xml:space="preserve">, “Serum iron and matrix metalloproteinase-9 variations in limbs affected by chronic venous disease and venous leg ulcers,” </w:t>
      </w:r>
      <w:r w:rsidRPr="007B1436">
        <w:rPr>
          <w:rFonts w:asciiTheme="minorHAnsi" w:hAnsiTheme="minorHAnsi"/>
          <w:i/>
          <w:iCs/>
          <w:lang w:val="en-US"/>
        </w:rPr>
        <w:t>Dermatol. Surg. Off. Publ. Am. Soc. Dermatol. Surg. Al</w:t>
      </w:r>
      <w:r w:rsidRPr="007B1436">
        <w:rPr>
          <w:rFonts w:asciiTheme="minorHAnsi" w:hAnsiTheme="minorHAnsi"/>
          <w:lang w:val="en-US"/>
        </w:rPr>
        <w:t>, vol. 31, no. 6, p. 644–649; discussion 649, Jun. 2005.</w:t>
      </w:r>
    </w:p>
    <w:p w14:paraId="084B5CE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8]</w:t>
      </w:r>
      <w:r w:rsidRPr="007B1436">
        <w:rPr>
          <w:rFonts w:asciiTheme="minorHAnsi" w:hAnsiTheme="minorHAnsi"/>
          <w:lang w:val="en-US"/>
        </w:rPr>
        <w:tab/>
        <w:t xml:space="preserve">A. Sindrilaru </w:t>
      </w:r>
      <w:r w:rsidRPr="007B1436">
        <w:rPr>
          <w:rFonts w:asciiTheme="minorHAnsi" w:hAnsiTheme="minorHAnsi"/>
          <w:i/>
          <w:iCs/>
          <w:lang w:val="en-US"/>
        </w:rPr>
        <w:t>et al.</w:t>
      </w:r>
      <w:r w:rsidRPr="007B1436">
        <w:rPr>
          <w:rFonts w:asciiTheme="minorHAnsi" w:hAnsiTheme="minorHAnsi"/>
          <w:lang w:val="en-US"/>
        </w:rPr>
        <w:t xml:space="preserve">, “An unrestrained proinflammatory M1 macrophage population induced by iron impairs wound healing in humans and mice,” </w:t>
      </w:r>
      <w:r w:rsidRPr="007B1436">
        <w:rPr>
          <w:rFonts w:asciiTheme="minorHAnsi" w:hAnsiTheme="minorHAnsi"/>
          <w:i/>
          <w:iCs/>
          <w:lang w:val="en-US"/>
        </w:rPr>
        <w:t>J. Clin. Invest.</w:t>
      </w:r>
      <w:r w:rsidRPr="007B1436">
        <w:rPr>
          <w:rFonts w:asciiTheme="minorHAnsi" w:hAnsiTheme="minorHAnsi"/>
          <w:lang w:val="en-US"/>
        </w:rPr>
        <w:t>, vol. 121, no. 3, pp. 985–997, Mar. 2011.</w:t>
      </w:r>
    </w:p>
    <w:p w14:paraId="4E37C25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59]</w:t>
      </w:r>
      <w:r w:rsidRPr="007B1436">
        <w:rPr>
          <w:rFonts w:asciiTheme="minorHAnsi" w:hAnsiTheme="minorHAnsi"/>
          <w:lang w:val="en-US"/>
        </w:rPr>
        <w:tab/>
        <w:t xml:space="preserve">M. Wessling-Resnick, “Iron Homeostasis and the Inflammatory Response,” </w:t>
      </w:r>
      <w:r w:rsidRPr="007B1436">
        <w:rPr>
          <w:rFonts w:asciiTheme="minorHAnsi" w:hAnsiTheme="minorHAnsi"/>
          <w:i/>
          <w:iCs/>
          <w:lang w:val="en-US"/>
        </w:rPr>
        <w:t>Annu. Rev. Nutr.</w:t>
      </w:r>
      <w:r w:rsidRPr="007B1436">
        <w:rPr>
          <w:rFonts w:asciiTheme="minorHAnsi" w:hAnsiTheme="minorHAnsi"/>
          <w:lang w:val="en-US"/>
        </w:rPr>
        <w:t>, vol. 30, pp. 105–122, Aug. 2010.</w:t>
      </w:r>
    </w:p>
    <w:p w14:paraId="4C2754D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0]</w:t>
      </w:r>
      <w:r w:rsidRPr="007B1436">
        <w:rPr>
          <w:rFonts w:asciiTheme="minorHAnsi" w:hAnsiTheme="minorHAnsi"/>
          <w:lang w:val="en-US"/>
        </w:rPr>
        <w:tab/>
        <w:t xml:space="preserve">M. Budzyn, M. Iskra, Z. Krasinski, L. Dzieciuchowicz, M. Kasprzak, and B. Gryszczynska, “Serum iron concentration and plasma oxidant-antioxidant balance in patients with chronic venous insufficency,” </w:t>
      </w:r>
      <w:r w:rsidRPr="007B1436">
        <w:rPr>
          <w:rFonts w:asciiTheme="minorHAnsi" w:hAnsiTheme="minorHAnsi"/>
          <w:i/>
          <w:iCs/>
          <w:lang w:val="en-US"/>
        </w:rPr>
        <w:t>Med. Sci. Monit. Int. Med. J. Exp. Clin. Res.</w:t>
      </w:r>
      <w:r w:rsidRPr="007B1436">
        <w:rPr>
          <w:rFonts w:asciiTheme="minorHAnsi" w:hAnsiTheme="minorHAnsi"/>
          <w:lang w:val="en-US"/>
        </w:rPr>
        <w:t>, vol. 17, no. 12, p. CR719-CR727, Dec. 2011.</w:t>
      </w:r>
    </w:p>
    <w:p w14:paraId="1BEE1EF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1]</w:t>
      </w:r>
      <w:r w:rsidRPr="007B1436">
        <w:rPr>
          <w:rFonts w:asciiTheme="minorHAnsi" w:hAnsiTheme="minorHAnsi"/>
          <w:lang w:val="en-US"/>
        </w:rPr>
        <w:tab/>
        <w:t xml:space="preserve">O. Pinhas-Hamiel, R. S. Newfield, I. Koren, A. Agmon, P. Lilos, and M. Phillip, “Greater prevalence of iron deficiency in overweight and obese children and adolescents,” </w:t>
      </w:r>
      <w:r w:rsidRPr="007B1436">
        <w:rPr>
          <w:rFonts w:asciiTheme="minorHAnsi" w:hAnsiTheme="minorHAnsi"/>
          <w:i/>
          <w:iCs/>
          <w:lang w:val="en-US"/>
        </w:rPr>
        <w:t>Int. J. Obes. Relat. Metab. Disord. J. Int. Assoc. Study Obes.</w:t>
      </w:r>
      <w:r w:rsidRPr="007B1436">
        <w:rPr>
          <w:rFonts w:asciiTheme="minorHAnsi" w:hAnsiTheme="minorHAnsi"/>
          <w:lang w:val="en-US"/>
        </w:rPr>
        <w:t>, vol. 27, no. 3, pp. 416–418, Mar. 2003.</w:t>
      </w:r>
    </w:p>
    <w:p w14:paraId="192683F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2]</w:t>
      </w:r>
      <w:r w:rsidRPr="007B1436">
        <w:rPr>
          <w:rFonts w:asciiTheme="minorHAnsi" w:hAnsiTheme="minorHAnsi"/>
          <w:lang w:val="en-US"/>
        </w:rPr>
        <w:tab/>
        <w:t xml:space="preserve">M. Löndahl, P. Katzman, A. Nilsson, and C. Hammarlund, “Hyperbaric oxygen therapy facilitates healing of chronic foot ulcers in patients with diabetes,” </w:t>
      </w:r>
      <w:r w:rsidRPr="007B1436">
        <w:rPr>
          <w:rFonts w:asciiTheme="minorHAnsi" w:hAnsiTheme="minorHAnsi"/>
          <w:i/>
          <w:iCs/>
          <w:lang w:val="en-US"/>
        </w:rPr>
        <w:t>Diabetes Care</w:t>
      </w:r>
      <w:r w:rsidRPr="007B1436">
        <w:rPr>
          <w:rFonts w:asciiTheme="minorHAnsi" w:hAnsiTheme="minorHAnsi"/>
          <w:lang w:val="en-US"/>
        </w:rPr>
        <w:t>, vol. 33, no. 5, pp. 998–1003, May 2010.</w:t>
      </w:r>
    </w:p>
    <w:p w14:paraId="75A1178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3]</w:t>
      </w:r>
      <w:r w:rsidRPr="007B1436">
        <w:rPr>
          <w:rFonts w:asciiTheme="minorHAnsi" w:hAnsiTheme="minorHAnsi"/>
          <w:lang w:val="en-US"/>
        </w:rPr>
        <w:tab/>
        <w:t xml:space="preserve">C. Plafki, P. Peters, M. Almeling, W. Welslau, and R. Busch, “Complications and side effects of hyperbaric oxygen therapy,” </w:t>
      </w:r>
      <w:r w:rsidRPr="007B1436">
        <w:rPr>
          <w:rFonts w:asciiTheme="minorHAnsi" w:hAnsiTheme="minorHAnsi"/>
          <w:i/>
          <w:iCs/>
          <w:lang w:val="en-US"/>
        </w:rPr>
        <w:t>Aviat. Space Environ. Med.</w:t>
      </w:r>
      <w:r w:rsidRPr="007B1436">
        <w:rPr>
          <w:rFonts w:asciiTheme="minorHAnsi" w:hAnsiTheme="minorHAnsi"/>
          <w:lang w:val="en-US"/>
        </w:rPr>
        <w:t>, vol. 71, no. 2, pp. 119–124, Feb. 2000.</w:t>
      </w:r>
    </w:p>
    <w:p w14:paraId="400FB75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4]</w:t>
      </w:r>
      <w:r w:rsidRPr="007B1436">
        <w:rPr>
          <w:rFonts w:asciiTheme="minorHAnsi" w:hAnsiTheme="minorHAnsi"/>
          <w:lang w:val="en-US"/>
        </w:rPr>
        <w:tab/>
        <w:t xml:space="preserve">W. J. Jeffcoate </w:t>
      </w:r>
      <w:r w:rsidRPr="007B1436">
        <w:rPr>
          <w:rFonts w:asciiTheme="minorHAnsi" w:hAnsiTheme="minorHAnsi"/>
          <w:i/>
          <w:iCs/>
          <w:lang w:val="en-US"/>
        </w:rPr>
        <w:t>et al.</w:t>
      </w:r>
      <w:r w:rsidRPr="007B1436">
        <w:rPr>
          <w:rFonts w:asciiTheme="minorHAnsi" w:hAnsiTheme="minorHAnsi"/>
          <w:lang w:val="en-US"/>
        </w:rPr>
        <w:t xml:space="preserve">, “Randomised controlled trial of the use of three dressing preparations in the management of chronic ulceration of the foot in diabetes,” </w:t>
      </w:r>
      <w:r w:rsidRPr="007B1436">
        <w:rPr>
          <w:rFonts w:asciiTheme="minorHAnsi" w:hAnsiTheme="minorHAnsi"/>
          <w:i/>
          <w:iCs/>
          <w:lang w:val="en-US"/>
        </w:rPr>
        <w:t>Health Technol. Assess. Winch. Engl.</w:t>
      </w:r>
      <w:r w:rsidRPr="007B1436">
        <w:rPr>
          <w:rFonts w:asciiTheme="minorHAnsi" w:hAnsiTheme="minorHAnsi"/>
          <w:lang w:val="en-US"/>
        </w:rPr>
        <w:t>, vol. 13, no. 54, pp. 1–86, iii–iv, Nov. 2009.</w:t>
      </w:r>
    </w:p>
    <w:p w14:paraId="35F9214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5]</w:t>
      </w:r>
      <w:r w:rsidRPr="007B1436">
        <w:rPr>
          <w:rFonts w:asciiTheme="minorHAnsi" w:hAnsiTheme="minorHAnsi"/>
          <w:lang w:val="en-US"/>
        </w:rPr>
        <w:tab/>
        <w:t xml:space="preserve">M. Muller, C. Trocme, B. Lardy, F. Morel, S. Halimi, and P. Y. Benhamou, “Matrix metalloproteinases and diabetic foot ulcers: the ratio of MMP-1 to TIMP-1 is a predictor of wound healing,” </w:t>
      </w:r>
      <w:r w:rsidRPr="007B1436">
        <w:rPr>
          <w:rFonts w:asciiTheme="minorHAnsi" w:hAnsiTheme="minorHAnsi"/>
          <w:i/>
          <w:iCs/>
          <w:lang w:val="en-US"/>
        </w:rPr>
        <w:t>Diabet. Med.</w:t>
      </w:r>
      <w:r w:rsidRPr="007B1436">
        <w:rPr>
          <w:rFonts w:asciiTheme="minorHAnsi" w:hAnsiTheme="minorHAnsi"/>
          <w:lang w:val="en-US"/>
        </w:rPr>
        <w:t>, vol. 25, no. 4, pp. 419–426, Apr. 2008.</w:t>
      </w:r>
    </w:p>
    <w:p w14:paraId="317F769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6]</w:t>
      </w:r>
      <w:r w:rsidRPr="007B1436">
        <w:rPr>
          <w:rFonts w:asciiTheme="minorHAnsi" w:hAnsiTheme="minorHAnsi"/>
          <w:lang w:val="en-US"/>
        </w:rPr>
        <w:tab/>
        <w:t xml:space="preserve">A. Sulakvelidze, Z. Alavidze, and J. G. Morris, “Bacteriophage Therapy,” </w:t>
      </w:r>
      <w:r w:rsidRPr="007B1436">
        <w:rPr>
          <w:rFonts w:asciiTheme="minorHAnsi" w:hAnsiTheme="minorHAnsi"/>
          <w:i/>
          <w:iCs/>
          <w:lang w:val="en-US"/>
        </w:rPr>
        <w:t>Antimicrob. Agents Chemother.</w:t>
      </w:r>
      <w:r w:rsidRPr="007B1436">
        <w:rPr>
          <w:rFonts w:asciiTheme="minorHAnsi" w:hAnsiTheme="minorHAnsi"/>
          <w:lang w:val="en-US"/>
        </w:rPr>
        <w:t>, vol. 45, no. 3, pp. 649–659, Mar. 2001.</w:t>
      </w:r>
    </w:p>
    <w:p w14:paraId="01F6579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7]</w:t>
      </w:r>
      <w:r w:rsidRPr="007B1436">
        <w:rPr>
          <w:rFonts w:asciiTheme="minorHAnsi" w:hAnsiTheme="minorHAnsi"/>
          <w:lang w:val="en-US"/>
        </w:rPr>
        <w:tab/>
        <w:t xml:space="preserve">J. J. Mendes </w:t>
      </w:r>
      <w:r w:rsidRPr="007B1436">
        <w:rPr>
          <w:rFonts w:asciiTheme="minorHAnsi" w:hAnsiTheme="minorHAnsi"/>
          <w:i/>
          <w:iCs/>
          <w:lang w:val="en-US"/>
        </w:rPr>
        <w:t>et al.</w:t>
      </w:r>
      <w:r w:rsidRPr="007B1436">
        <w:rPr>
          <w:rFonts w:asciiTheme="minorHAnsi" w:hAnsiTheme="minorHAnsi"/>
          <w:lang w:val="en-US"/>
        </w:rPr>
        <w:t xml:space="preserve">, “Wound healing potential of topical bacteriophage therapy on diabetic cutaneous wounds,” </w:t>
      </w:r>
      <w:r w:rsidRPr="007B1436">
        <w:rPr>
          <w:rFonts w:asciiTheme="minorHAnsi" w:hAnsiTheme="minorHAnsi"/>
          <w:i/>
          <w:iCs/>
          <w:lang w:val="en-US"/>
        </w:rPr>
        <w:t>Wound Repair Regen.</w:t>
      </w:r>
      <w:r w:rsidRPr="007B1436">
        <w:rPr>
          <w:rFonts w:asciiTheme="minorHAnsi" w:hAnsiTheme="minorHAnsi"/>
          <w:lang w:val="en-US"/>
        </w:rPr>
        <w:t>, vol. 21, no. 4, pp. 595–603, 2013.</w:t>
      </w:r>
    </w:p>
    <w:p w14:paraId="628B7E5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8]</w:t>
      </w:r>
      <w:r w:rsidRPr="007B1436">
        <w:rPr>
          <w:rFonts w:asciiTheme="minorHAnsi" w:hAnsiTheme="minorHAnsi"/>
          <w:lang w:val="en-US"/>
        </w:rPr>
        <w:tab/>
        <w:t xml:space="preserve">A. I. Caplan, “Adult mesenchymal stem cells for tissue engineering versus regenerative medicine,” </w:t>
      </w:r>
      <w:r w:rsidRPr="007B1436">
        <w:rPr>
          <w:rFonts w:asciiTheme="minorHAnsi" w:hAnsiTheme="minorHAnsi"/>
          <w:i/>
          <w:iCs/>
          <w:lang w:val="en-US"/>
        </w:rPr>
        <w:t>J. Cell. Physiol.</w:t>
      </w:r>
      <w:r w:rsidRPr="007B1436">
        <w:rPr>
          <w:rFonts w:asciiTheme="minorHAnsi" w:hAnsiTheme="minorHAnsi"/>
          <w:lang w:val="en-US"/>
        </w:rPr>
        <w:t>, vol. 213, no. 2, pp. 341–347, 2007.</w:t>
      </w:r>
    </w:p>
    <w:p w14:paraId="1C7BCAA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69]</w:t>
      </w:r>
      <w:r w:rsidRPr="007B1436">
        <w:rPr>
          <w:rFonts w:asciiTheme="minorHAnsi" w:hAnsiTheme="minorHAnsi"/>
          <w:lang w:val="en-US"/>
        </w:rPr>
        <w:tab/>
        <w:t xml:space="preserve">G. Di Rocco </w:t>
      </w:r>
      <w:r w:rsidRPr="007B1436">
        <w:rPr>
          <w:rFonts w:asciiTheme="minorHAnsi" w:hAnsiTheme="minorHAnsi"/>
          <w:i/>
          <w:iCs/>
          <w:lang w:val="en-US"/>
        </w:rPr>
        <w:t>et al.</w:t>
      </w:r>
      <w:r w:rsidRPr="007B1436">
        <w:rPr>
          <w:rFonts w:asciiTheme="minorHAnsi" w:hAnsiTheme="minorHAnsi"/>
          <w:lang w:val="en-US"/>
        </w:rPr>
        <w:t xml:space="preserve">, “Enhanced Healing of Diabetic Wounds by Topical Administration of Adipose Tissue-Derived Stromal Cells Overexpressing Stromal-Derived Factor-1: Biodistribution and Engraftment Analysis by Bioluminescent Imaging,” </w:t>
      </w:r>
      <w:r w:rsidRPr="007B1436">
        <w:rPr>
          <w:rFonts w:asciiTheme="minorHAnsi" w:hAnsiTheme="minorHAnsi"/>
          <w:i/>
          <w:iCs/>
          <w:lang w:val="en-US"/>
        </w:rPr>
        <w:t>Stem Cells Int.</w:t>
      </w:r>
      <w:r w:rsidRPr="007B1436">
        <w:rPr>
          <w:rFonts w:asciiTheme="minorHAnsi" w:hAnsiTheme="minorHAnsi"/>
          <w:lang w:val="en-US"/>
        </w:rPr>
        <w:t>, vol. 2011, Dec. 2010.</w:t>
      </w:r>
    </w:p>
    <w:p w14:paraId="541AEFE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0]</w:t>
      </w:r>
      <w:r w:rsidRPr="007B1436">
        <w:rPr>
          <w:rFonts w:asciiTheme="minorHAnsi" w:hAnsiTheme="minorHAnsi"/>
          <w:lang w:val="en-US"/>
        </w:rPr>
        <w:tab/>
        <w:t xml:space="preserve">E. M. Horwitz </w:t>
      </w:r>
      <w:r w:rsidRPr="007B1436">
        <w:rPr>
          <w:rFonts w:asciiTheme="minorHAnsi" w:hAnsiTheme="minorHAnsi"/>
          <w:i/>
          <w:iCs/>
          <w:lang w:val="en-US"/>
        </w:rPr>
        <w:t>et al.</w:t>
      </w:r>
      <w:r w:rsidRPr="007B1436">
        <w:rPr>
          <w:rFonts w:asciiTheme="minorHAnsi" w:hAnsiTheme="minorHAnsi"/>
          <w:lang w:val="en-US"/>
        </w:rPr>
        <w:t xml:space="preserve">, “Clarification of the nomenclature for MSC: The International Society for Cellular Therapy position statement,” </w:t>
      </w:r>
      <w:r w:rsidRPr="007B1436">
        <w:rPr>
          <w:rFonts w:asciiTheme="minorHAnsi" w:hAnsiTheme="minorHAnsi"/>
          <w:i/>
          <w:iCs/>
          <w:lang w:val="en-US"/>
        </w:rPr>
        <w:t>Cytotherapy</w:t>
      </w:r>
      <w:r w:rsidRPr="007B1436">
        <w:rPr>
          <w:rFonts w:asciiTheme="minorHAnsi" w:hAnsiTheme="minorHAnsi"/>
          <w:lang w:val="en-US"/>
        </w:rPr>
        <w:t>, vol. 7, no. 5, pp. 393–395, 2005.</w:t>
      </w:r>
    </w:p>
    <w:p w14:paraId="2871DBA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1]</w:t>
      </w:r>
      <w:r w:rsidRPr="007B1436">
        <w:rPr>
          <w:rFonts w:asciiTheme="minorHAnsi" w:hAnsiTheme="minorHAnsi"/>
          <w:lang w:val="en-US"/>
        </w:rPr>
        <w:tab/>
        <w:t xml:space="preserve">W.-S. Kim </w:t>
      </w:r>
      <w:r w:rsidRPr="007B1436">
        <w:rPr>
          <w:rFonts w:asciiTheme="minorHAnsi" w:hAnsiTheme="minorHAnsi"/>
          <w:i/>
          <w:iCs/>
          <w:lang w:val="en-US"/>
        </w:rPr>
        <w:t>et al.</w:t>
      </w:r>
      <w:r w:rsidRPr="007B1436">
        <w:rPr>
          <w:rFonts w:asciiTheme="minorHAnsi" w:hAnsiTheme="minorHAnsi"/>
          <w:lang w:val="en-US"/>
        </w:rPr>
        <w:t xml:space="preserve">, “Wound healing effect of adipose-derived stem cells: A critical role of secretory factors on human dermal fibroblasts,” </w:t>
      </w:r>
      <w:r w:rsidRPr="007B1436">
        <w:rPr>
          <w:rFonts w:asciiTheme="minorHAnsi" w:hAnsiTheme="minorHAnsi"/>
          <w:i/>
          <w:iCs/>
          <w:lang w:val="en-US"/>
        </w:rPr>
        <w:t>J. Dermatol. Sci.</w:t>
      </w:r>
      <w:r w:rsidRPr="007B1436">
        <w:rPr>
          <w:rFonts w:asciiTheme="minorHAnsi" w:hAnsiTheme="minorHAnsi"/>
          <w:lang w:val="en-US"/>
        </w:rPr>
        <w:t>, vol. 48, no. 1, pp. 15–24, Oct. 2007.</w:t>
      </w:r>
    </w:p>
    <w:p w14:paraId="3303E5F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2]</w:t>
      </w:r>
      <w:r w:rsidRPr="007B1436">
        <w:rPr>
          <w:rFonts w:asciiTheme="minorHAnsi" w:hAnsiTheme="minorHAnsi"/>
          <w:lang w:val="en-US"/>
        </w:rPr>
        <w:tab/>
        <w:t xml:space="preserve">M. N. M. Walter, K. T. Wright, H. R. Fuller, S. MacNeil, and W. E. B. Johnson, “Mesenchymal stem cell-conditioned medium accelerates skin wound healing: An in vitro study of fibroblast and keratinocyte scratch assays,” </w:t>
      </w:r>
      <w:r w:rsidRPr="007B1436">
        <w:rPr>
          <w:rFonts w:asciiTheme="minorHAnsi" w:hAnsiTheme="minorHAnsi"/>
          <w:i/>
          <w:iCs/>
          <w:lang w:val="en-US"/>
        </w:rPr>
        <w:t>Exp. Cell Res.</w:t>
      </w:r>
      <w:r w:rsidRPr="007B1436">
        <w:rPr>
          <w:rFonts w:asciiTheme="minorHAnsi" w:hAnsiTheme="minorHAnsi"/>
          <w:lang w:val="en-US"/>
        </w:rPr>
        <w:t>, vol. 316, no. 7, pp. 1271–1281, Apr. 2010.</w:t>
      </w:r>
    </w:p>
    <w:p w14:paraId="37990D5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3]</w:t>
      </w:r>
      <w:r w:rsidRPr="007B1436">
        <w:rPr>
          <w:rFonts w:asciiTheme="minorHAnsi" w:hAnsiTheme="minorHAnsi"/>
          <w:lang w:val="en-US"/>
        </w:rPr>
        <w:tab/>
        <w:t xml:space="preserve">W.-S. Kim </w:t>
      </w:r>
      <w:r w:rsidRPr="007B1436">
        <w:rPr>
          <w:rFonts w:asciiTheme="minorHAnsi" w:hAnsiTheme="minorHAnsi"/>
          <w:i/>
          <w:iCs/>
          <w:lang w:val="en-US"/>
        </w:rPr>
        <w:t>et al.</w:t>
      </w:r>
      <w:r w:rsidRPr="007B1436">
        <w:rPr>
          <w:rFonts w:asciiTheme="minorHAnsi" w:hAnsiTheme="minorHAnsi"/>
          <w:lang w:val="en-US"/>
        </w:rPr>
        <w:t xml:space="preserve">, “Evidence supporting antioxidant action of adipose-derived stem cells: Protection of human dermal fibroblasts from oxidative stress,” </w:t>
      </w:r>
      <w:r w:rsidRPr="007B1436">
        <w:rPr>
          <w:rFonts w:asciiTheme="minorHAnsi" w:hAnsiTheme="minorHAnsi"/>
          <w:i/>
          <w:iCs/>
          <w:lang w:val="en-US"/>
        </w:rPr>
        <w:t>J. Dermatol. Sci.</w:t>
      </w:r>
      <w:r w:rsidRPr="007B1436">
        <w:rPr>
          <w:rFonts w:asciiTheme="minorHAnsi" w:hAnsiTheme="minorHAnsi"/>
          <w:lang w:val="en-US"/>
        </w:rPr>
        <w:t>, vol. 49, no. 2, pp. 133–142, Feb. 2008.</w:t>
      </w:r>
    </w:p>
    <w:p w14:paraId="05A1A4B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4]</w:t>
      </w:r>
      <w:r w:rsidRPr="007B1436">
        <w:rPr>
          <w:rFonts w:asciiTheme="minorHAnsi" w:hAnsiTheme="minorHAnsi"/>
          <w:lang w:val="en-US"/>
        </w:rPr>
        <w:tab/>
        <w:t xml:space="preserve">S. Ghannam, C. Bouffi, F. Djouad, C. Jorgensen, and D. Noël, “Immunosuppression by mesenchymal stem cells: mechanisms and clinical applications,” </w:t>
      </w:r>
      <w:r w:rsidRPr="007B1436">
        <w:rPr>
          <w:rFonts w:asciiTheme="minorHAnsi" w:hAnsiTheme="minorHAnsi"/>
          <w:i/>
          <w:iCs/>
          <w:lang w:val="en-US"/>
        </w:rPr>
        <w:t>Stem Cell Res. Ther.</w:t>
      </w:r>
      <w:r w:rsidRPr="007B1436">
        <w:rPr>
          <w:rFonts w:asciiTheme="minorHAnsi" w:hAnsiTheme="minorHAnsi"/>
          <w:lang w:val="en-US"/>
        </w:rPr>
        <w:t>, vol. 1, no. 1, p. 2, Mar. 2010.</w:t>
      </w:r>
    </w:p>
    <w:p w14:paraId="2537C4D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5]</w:t>
      </w:r>
      <w:r w:rsidRPr="007B1436">
        <w:rPr>
          <w:rFonts w:asciiTheme="minorHAnsi" w:hAnsiTheme="minorHAnsi"/>
          <w:lang w:val="en-US"/>
        </w:rPr>
        <w:tab/>
        <w:t xml:space="preserve">K. Anton, D. Banerjee, and J. Glod, “Macrophage-Associated Mesenchymal Stem Cells Assume an Activated, Migratory, Pro-Inflammatory Phenotype with Increased IL-6 and CXCL10 Secretion,” </w:t>
      </w:r>
      <w:r w:rsidRPr="007B1436">
        <w:rPr>
          <w:rFonts w:asciiTheme="minorHAnsi" w:hAnsiTheme="minorHAnsi"/>
          <w:i/>
          <w:iCs/>
          <w:lang w:val="en-US"/>
        </w:rPr>
        <w:t>PLoS ONE</w:t>
      </w:r>
      <w:r w:rsidRPr="007B1436">
        <w:rPr>
          <w:rFonts w:asciiTheme="minorHAnsi" w:hAnsiTheme="minorHAnsi"/>
          <w:lang w:val="en-US"/>
        </w:rPr>
        <w:t>, vol. 7, no. 4, p. e35036, Apr. 2012.</w:t>
      </w:r>
    </w:p>
    <w:p w14:paraId="67880C5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6]</w:t>
      </w:r>
      <w:r w:rsidRPr="007B1436">
        <w:rPr>
          <w:rFonts w:asciiTheme="minorHAnsi" w:hAnsiTheme="minorHAnsi"/>
          <w:lang w:val="en-US"/>
        </w:rPr>
        <w:tab/>
        <w:t xml:space="preserve">A. Tyndall and V. Pistoia, “Mesenchymal stem cells combat sepsis,” </w:t>
      </w:r>
      <w:r w:rsidRPr="007B1436">
        <w:rPr>
          <w:rFonts w:asciiTheme="minorHAnsi" w:hAnsiTheme="minorHAnsi"/>
          <w:i/>
          <w:iCs/>
          <w:lang w:val="en-US"/>
        </w:rPr>
        <w:t>Nat. Med.</w:t>
      </w:r>
      <w:r w:rsidRPr="007B1436">
        <w:rPr>
          <w:rFonts w:asciiTheme="minorHAnsi" w:hAnsiTheme="minorHAnsi"/>
          <w:lang w:val="en-US"/>
        </w:rPr>
        <w:t>, vol. 15, no. 1, pp. 18–20, Jan. 2009.</w:t>
      </w:r>
    </w:p>
    <w:p w14:paraId="694ED02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7]</w:t>
      </w:r>
      <w:r w:rsidRPr="007B1436">
        <w:rPr>
          <w:rFonts w:asciiTheme="minorHAnsi" w:hAnsiTheme="minorHAnsi"/>
          <w:lang w:val="en-US"/>
        </w:rPr>
        <w:tab/>
        <w:t xml:space="preserve">K. Németh </w:t>
      </w:r>
      <w:r w:rsidRPr="007B1436">
        <w:rPr>
          <w:rFonts w:asciiTheme="minorHAnsi" w:hAnsiTheme="minorHAnsi"/>
          <w:i/>
          <w:iCs/>
          <w:lang w:val="en-US"/>
        </w:rPr>
        <w:t>et al.</w:t>
      </w:r>
      <w:r w:rsidRPr="007B1436">
        <w:rPr>
          <w:rFonts w:asciiTheme="minorHAnsi" w:hAnsiTheme="minorHAnsi"/>
          <w:lang w:val="en-US"/>
        </w:rPr>
        <w:t xml:space="preserve">, “Bone marrow stromal cells attenuate sepsis via prostaglandin E2–dependent reprogramming of host macrophages to increase their interleukin-10 production,” </w:t>
      </w:r>
      <w:r w:rsidRPr="007B1436">
        <w:rPr>
          <w:rFonts w:asciiTheme="minorHAnsi" w:hAnsiTheme="minorHAnsi"/>
          <w:i/>
          <w:iCs/>
          <w:lang w:val="en-US"/>
        </w:rPr>
        <w:t>Nat. Med.</w:t>
      </w:r>
      <w:r w:rsidRPr="007B1436">
        <w:rPr>
          <w:rFonts w:asciiTheme="minorHAnsi" w:hAnsiTheme="minorHAnsi"/>
          <w:lang w:val="en-US"/>
        </w:rPr>
        <w:t>, vol. 15, no. 1, pp. 42–49, Jan. 2009.</w:t>
      </w:r>
    </w:p>
    <w:p w14:paraId="0F93705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8]</w:t>
      </w:r>
      <w:r w:rsidRPr="007B1436">
        <w:rPr>
          <w:rFonts w:asciiTheme="minorHAnsi" w:hAnsiTheme="minorHAnsi"/>
          <w:lang w:val="en-US"/>
        </w:rPr>
        <w:tab/>
        <w:t xml:space="preserve">K. Le Blanc </w:t>
      </w:r>
      <w:r w:rsidRPr="007B1436">
        <w:rPr>
          <w:rFonts w:asciiTheme="minorHAnsi" w:hAnsiTheme="minorHAnsi"/>
          <w:i/>
          <w:iCs/>
          <w:lang w:val="en-US"/>
        </w:rPr>
        <w:t>et al.</w:t>
      </w:r>
      <w:r w:rsidRPr="007B1436">
        <w:rPr>
          <w:rFonts w:asciiTheme="minorHAnsi" w:hAnsiTheme="minorHAnsi"/>
          <w:lang w:val="en-US"/>
        </w:rPr>
        <w:t xml:space="preserve">, “Treatment of severe acute graft-versus-host disease with third party haploidentical mesenchymal stem cells,” </w:t>
      </w:r>
      <w:r w:rsidRPr="007B1436">
        <w:rPr>
          <w:rFonts w:asciiTheme="minorHAnsi" w:hAnsiTheme="minorHAnsi"/>
          <w:i/>
          <w:iCs/>
          <w:lang w:val="en-US"/>
        </w:rPr>
        <w:t>The Lancet</w:t>
      </w:r>
      <w:r w:rsidRPr="007B1436">
        <w:rPr>
          <w:rFonts w:asciiTheme="minorHAnsi" w:hAnsiTheme="minorHAnsi"/>
          <w:lang w:val="en-US"/>
        </w:rPr>
        <w:t>, vol. 363, no. 9419, pp. 1439–1441, May 2004.</w:t>
      </w:r>
    </w:p>
    <w:p w14:paraId="264A424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79]</w:t>
      </w:r>
      <w:r w:rsidRPr="007B1436">
        <w:rPr>
          <w:rFonts w:asciiTheme="minorHAnsi" w:hAnsiTheme="minorHAnsi"/>
          <w:lang w:val="en-US"/>
        </w:rPr>
        <w:tab/>
        <w:t xml:space="preserve">Y.-C. Lin, T. Grahovac, S. J. Oh, M. Ieraci, J. P. Rubin, and K. G. Marra, “Evaluation of a multi-layer adipose-derived stem cell sheet in a full-thickness wound healing model,” </w:t>
      </w:r>
      <w:r w:rsidRPr="007B1436">
        <w:rPr>
          <w:rFonts w:asciiTheme="minorHAnsi" w:hAnsiTheme="minorHAnsi"/>
          <w:i/>
          <w:iCs/>
          <w:lang w:val="en-US"/>
        </w:rPr>
        <w:t>Acta Biomater.</w:t>
      </w:r>
      <w:r w:rsidRPr="007B1436">
        <w:rPr>
          <w:rFonts w:asciiTheme="minorHAnsi" w:hAnsiTheme="minorHAnsi"/>
          <w:lang w:val="en-US"/>
        </w:rPr>
        <w:t>, vol. 9, no. 2, pp. 5243–5250, Feb. 2013.</w:t>
      </w:r>
    </w:p>
    <w:p w14:paraId="09DC805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0]</w:t>
      </w:r>
      <w:r w:rsidRPr="007B1436">
        <w:rPr>
          <w:rFonts w:asciiTheme="minorHAnsi" w:hAnsiTheme="minorHAnsi"/>
          <w:lang w:val="en-US"/>
        </w:rPr>
        <w:tab/>
        <w:t xml:space="preserve">S. J. Hong </w:t>
      </w:r>
      <w:r w:rsidRPr="007B1436">
        <w:rPr>
          <w:rFonts w:asciiTheme="minorHAnsi" w:hAnsiTheme="minorHAnsi"/>
          <w:i/>
          <w:iCs/>
          <w:lang w:val="en-US"/>
        </w:rPr>
        <w:t>et al.</w:t>
      </w:r>
      <w:r w:rsidRPr="007B1436">
        <w:rPr>
          <w:rFonts w:asciiTheme="minorHAnsi" w:hAnsiTheme="minorHAnsi"/>
          <w:lang w:val="en-US"/>
        </w:rPr>
        <w:t xml:space="preserve">, “Topically Delivered Adipose Derived Stem Cells Show an Activated-Fibroblast Phenotype and Enhance Granulation Tissue Formation in Skin Wounds,” </w:t>
      </w:r>
      <w:r w:rsidRPr="007B1436">
        <w:rPr>
          <w:rFonts w:asciiTheme="minorHAnsi" w:hAnsiTheme="minorHAnsi"/>
          <w:i/>
          <w:iCs/>
          <w:lang w:val="en-US"/>
        </w:rPr>
        <w:t>PLoS ONE</w:t>
      </w:r>
      <w:r w:rsidRPr="007B1436">
        <w:rPr>
          <w:rFonts w:asciiTheme="minorHAnsi" w:hAnsiTheme="minorHAnsi"/>
          <w:lang w:val="en-US"/>
        </w:rPr>
        <w:t>, vol. 8, no. 1, p. e55640, Jan. 2013.</w:t>
      </w:r>
    </w:p>
    <w:p w14:paraId="6B357E4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1]</w:t>
      </w:r>
      <w:r w:rsidRPr="007B1436">
        <w:rPr>
          <w:rFonts w:asciiTheme="minorHAnsi" w:hAnsiTheme="minorHAnsi"/>
          <w:lang w:val="en-US"/>
        </w:rPr>
        <w:tab/>
        <w:t xml:space="preserve">R. Das, H. Jahr, G. J. V. M. van Osch, and E. Farrell, “The Role of Hypoxia in Bone Marrow–Derived Mesenchymal Stem Cells: Considerations for Regenerative Medicine Approaches,” </w:t>
      </w:r>
      <w:r w:rsidRPr="007B1436">
        <w:rPr>
          <w:rFonts w:asciiTheme="minorHAnsi" w:hAnsiTheme="minorHAnsi"/>
          <w:i/>
          <w:iCs/>
          <w:lang w:val="en-US"/>
        </w:rPr>
        <w:t>Tissue Eng. Part B Rev.</w:t>
      </w:r>
      <w:r w:rsidRPr="007B1436">
        <w:rPr>
          <w:rFonts w:asciiTheme="minorHAnsi" w:hAnsiTheme="minorHAnsi"/>
          <w:lang w:val="en-US"/>
        </w:rPr>
        <w:t>, vol. 16, no. 2, pp. 159–168, Apr. 2010.</w:t>
      </w:r>
    </w:p>
    <w:p w14:paraId="7E3B15E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2]</w:t>
      </w:r>
      <w:r w:rsidRPr="007B1436">
        <w:rPr>
          <w:rFonts w:asciiTheme="minorHAnsi" w:hAnsiTheme="minorHAnsi"/>
          <w:lang w:val="en-US"/>
        </w:rPr>
        <w:tab/>
        <w:t xml:space="preserve">W. A. Dorsett-Martin, “Rat models of skin wound healing: a review,” </w:t>
      </w:r>
      <w:r w:rsidRPr="007B1436">
        <w:rPr>
          <w:rFonts w:asciiTheme="minorHAnsi" w:hAnsiTheme="minorHAnsi"/>
          <w:i/>
          <w:iCs/>
          <w:lang w:val="en-US"/>
        </w:rPr>
        <w:t>Wound Repair Regen. Off. Publ. Wound Heal. Soc. Eur. Tissue Repair Soc.</w:t>
      </w:r>
      <w:r w:rsidRPr="007B1436">
        <w:rPr>
          <w:rFonts w:asciiTheme="minorHAnsi" w:hAnsiTheme="minorHAnsi"/>
          <w:lang w:val="en-US"/>
        </w:rPr>
        <w:t>, vol. 12, no. 6, pp. 591–599, Dec. 2004.</w:t>
      </w:r>
    </w:p>
    <w:p w14:paraId="3BC344B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3]</w:t>
      </w:r>
      <w:r w:rsidRPr="007B1436">
        <w:rPr>
          <w:rFonts w:asciiTheme="minorHAnsi" w:hAnsiTheme="minorHAnsi"/>
          <w:lang w:val="en-US"/>
        </w:rPr>
        <w:tab/>
        <w:t xml:space="preserve">D. M. Ansell, K. A. Holden, and M. J. Hardman, “Animal models of wound repair: Are they cutting it?,” </w:t>
      </w:r>
      <w:r w:rsidRPr="007B1436">
        <w:rPr>
          <w:rFonts w:asciiTheme="minorHAnsi" w:hAnsiTheme="minorHAnsi"/>
          <w:i/>
          <w:iCs/>
          <w:lang w:val="en-US"/>
        </w:rPr>
        <w:t>Exp. Dermatol.</w:t>
      </w:r>
      <w:r w:rsidRPr="007B1436">
        <w:rPr>
          <w:rFonts w:asciiTheme="minorHAnsi" w:hAnsiTheme="minorHAnsi"/>
          <w:lang w:val="en-US"/>
        </w:rPr>
        <w:t>, vol. 21, no. 8, pp. 581–585, Aug. 2012.</w:t>
      </w:r>
    </w:p>
    <w:p w14:paraId="4D2FCA3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4]</w:t>
      </w:r>
      <w:r w:rsidRPr="007B1436">
        <w:rPr>
          <w:rFonts w:asciiTheme="minorHAnsi" w:hAnsiTheme="minorHAnsi"/>
          <w:lang w:val="en-US"/>
        </w:rPr>
        <w:tab/>
        <w:t xml:space="preserve">S. T. Ahn and T. A. Mustoe, “Effects of ischemia on ulcer wound healing: a new model in the rabbit ear,” </w:t>
      </w:r>
      <w:r w:rsidRPr="007B1436">
        <w:rPr>
          <w:rFonts w:asciiTheme="minorHAnsi" w:hAnsiTheme="minorHAnsi"/>
          <w:i/>
          <w:iCs/>
          <w:lang w:val="en-US"/>
        </w:rPr>
        <w:t>Ann. Plast. Surg.</w:t>
      </w:r>
      <w:r w:rsidRPr="007B1436">
        <w:rPr>
          <w:rFonts w:asciiTheme="minorHAnsi" w:hAnsiTheme="minorHAnsi"/>
          <w:lang w:val="en-US"/>
        </w:rPr>
        <w:t>, vol. 24, no. 1, pp. 17–23, Jan. 1990.</w:t>
      </w:r>
    </w:p>
    <w:p w14:paraId="3D6D807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5]</w:t>
      </w:r>
      <w:r w:rsidRPr="007B1436">
        <w:rPr>
          <w:rFonts w:asciiTheme="minorHAnsi" w:hAnsiTheme="minorHAnsi"/>
          <w:lang w:val="en-US"/>
        </w:rPr>
        <w:tab/>
        <w:t xml:space="preserve">V. I. Tkalčević, S. Čužić, M. J. Parnham, I. Pašalić, and K. Brajša, “Differential Evaluation of Excisional Non-occluded Wound Healing in db/db Mice,” </w:t>
      </w:r>
      <w:r w:rsidRPr="007B1436">
        <w:rPr>
          <w:rFonts w:asciiTheme="minorHAnsi" w:hAnsiTheme="minorHAnsi"/>
          <w:i/>
          <w:iCs/>
          <w:lang w:val="en-US"/>
        </w:rPr>
        <w:t>Toxicol. Pathol.</w:t>
      </w:r>
      <w:r w:rsidRPr="007B1436">
        <w:rPr>
          <w:rFonts w:asciiTheme="minorHAnsi" w:hAnsiTheme="minorHAnsi"/>
          <w:lang w:val="en-US"/>
        </w:rPr>
        <w:t>, vol. 37, no. 2, pp. 183–192, Feb. 2009.</w:t>
      </w:r>
    </w:p>
    <w:p w14:paraId="2CE7137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6]</w:t>
      </w:r>
      <w:r w:rsidRPr="007B1436">
        <w:rPr>
          <w:rFonts w:asciiTheme="minorHAnsi" w:hAnsiTheme="minorHAnsi"/>
          <w:lang w:val="en-US"/>
        </w:rPr>
        <w:tab/>
        <w:t xml:space="preserve">G. S. Ashcroft, M. A. Horan, and M. W. J. Ferguson, “The effects of ageing on wound healing: immunolocalisation of growth factors and their receptors in a murine incisional model,” </w:t>
      </w:r>
      <w:r w:rsidRPr="007B1436">
        <w:rPr>
          <w:rFonts w:asciiTheme="minorHAnsi" w:hAnsiTheme="minorHAnsi"/>
          <w:i/>
          <w:iCs/>
          <w:lang w:val="en-US"/>
        </w:rPr>
        <w:t>J. Anat.</w:t>
      </w:r>
      <w:r w:rsidRPr="007B1436">
        <w:rPr>
          <w:rFonts w:asciiTheme="minorHAnsi" w:hAnsiTheme="minorHAnsi"/>
          <w:lang w:val="en-US"/>
        </w:rPr>
        <w:t>, vol. 190, no. 3, pp. 351–365, Apr. 1997.</w:t>
      </w:r>
    </w:p>
    <w:p w14:paraId="37E20D0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7]</w:t>
      </w:r>
      <w:r w:rsidRPr="007B1436">
        <w:rPr>
          <w:rFonts w:asciiTheme="minorHAnsi" w:hAnsiTheme="minorHAnsi"/>
          <w:lang w:val="en-US"/>
        </w:rPr>
        <w:tab/>
        <w:t xml:space="preserve">C. F. Schierle, M. De la Garza, T. A. Mustoe, and R. D. Galiano, “Staphylococcal biofilms impair wound healing by delaying reepithelialization in a murine cutaneous wound model,” </w:t>
      </w:r>
      <w:r w:rsidRPr="007B1436">
        <w:rPr>
          <w:rFonts w:asciiTheme="minorHAnsi" w:hAnsiTheme="minorHAnsi"/>
          <w:i/>
          <w:iCs/>
          <w:lang w:val="en-US"/>
        </w:rPr>
        <w:t>Wound Repair Regen.</w:t>
      </w:r>
      <w:r w:rsidRPr="007B1436">
        <w:rPr>
          <w:rFonts w:asciiTheme="minorHAnsi" w:hAnsiTheme="minorHAnsi"/>
          <w:lang w:val="en-US"/>
        </w:rPr>
        <w:t>, vol. 17, no. 3, pp. 354–359, May 2009.</w:t>
      </w:r>
    </w:p>
    <w:p w14:paraId="761A8EB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8]</w:t>
      </w:r>
      <w:r w:rsidRPr="007B1436">
        <w:rPr>
          <w:rFonts w:asciiTheme="minorHAnsi" w:hAnsiTheme="minorHAnsi"/>
          <w:lang w:val="en-US"/>
        </w:rPr>
        <w:tab/>
        <w:t xml:space="preserve">J. J. Mendes, C. I. Leandro, D. P. Bonaparte, and A. L. Pinto, “A Rat Model of Diabetic Wound Infection for the Evaluation of Topical Antimicrobial Therapies,” </w:t>
      </w:r>
      <w:r w:rsidRPr="007B1436">
        <w:rPr>
          <w:rFonts w:asciiTheme="minorHAnsi" w:hAnsiTheme="minorHAnsi"/>
          <w:i/>
          <w:iCs/>
          <w:lang w:val="en-US"/>
        </w:rPr>
        <w:t>Comp. Med.</w:t>
      </w:r>
      <w:r w:rsidRPr="007B1436">
        <w:rPr>
          <w:rFonts w:asciiTheme="minorHAnsi" w:hAnsiTheme="minorHAnsi"/>
          <w:lang w:val="en-US"/>
        </w:rPr>
        <w:t>, vol. 62, no. 1, pp. 37–48, Feb. 2012.</w:t>
      </w:r>
    </w:p>
    <w:p w14:paraId="73E320F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89]</w:t>
      </w:r>
      <w:r w:rsidRPr="007B1436">
        <w:rPr>
          <w:rFonts w:asciiTheme="minorHAnsi" w:hAnsiTheme="minorHAnsi"/>
          <w:lang w:val="en-US"/>
        </w:rPr>
        <w:tab/>
        <w:t xml:space="preserve">J. W. J. van Kilsdonk, E. H. van den Bogaard, P. A. M. Jansen, C. Bos, M. Bergers, and J. Schalkwijk, “An in vitro wound healing model for evaluation of dermal substitutes,” </w:t>
      </w:r>
      <w:r w:rsidRPr="007B1436">
        <w:rPr>
          <w:rFonts w:asciiTheme="minorHAnsi" w:hAnsiTheme="minorHAnsi"/>
          <w:i/>
          <w:iCs/>
          <w:lang w:val="en-US"/>
        </w:rPr>
        <w:t>Wound Repair Regen.</w:t>
      </w:r>
      <w:r w:rsidRPr="007B1436">
        <w:rPr>
          <w:rFonts w:asciiTheme="minorHAnsi" w:hAnsiTheme="minorHAnsi"/>
          <w:lang w:val="en-US"/>
        </w:rPr>
        <w:t>, vol. 21, no. 6, pp. 890–896, Nov. 2013.</w:t>
      </w:r>
    </w:p>
    <w:p w14:paraId="6B75371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0]</w:t>
      </w:r>
      <w:r w:rsidRPr="007B1436">
        <w:rPr>
          <w:rFonts w:asciiTheme="minorHAnsi" w:hAnsiTheme="minorHAnsi"/>
          <w:lang w:val="en-US"/>
        </w:rPr>
        <w:tab/>
        <w:t xml:space="preserve">C. A. Harrison, M. J. Heaton, C. M. Layton, and S. Mac Neil, “Use of an in vitro model of tissue-engineered human skin to study keratinocyte attachment and migration in the process of reepithelialization,” </w:t>
      </w:r>
      <w:r w:rsidRPr="007B1436">
        <w:rPr>
          <w:rFonts w:asciiTheme="minorHAnsi" w:hAnsiTheme="minorHAnsi"/>
          <w:i/>
          <w:iCs/>
          <w:lang w:val="en-US"/>
        </w:rPr>
        <w:t>Wound Repair Regen.</w:t>
      </w:r>
      <w:r w:rsidRPr="007B1436">
        <w:rPr>
          <w:rFonts w:asciiTheme="minorHAnsi" w:hAnsiTheme="minorHAnsi"/>
          <w:lang w:val="en-US"/>
        </w:rPr>
        <w:t>, vol. 14, no. 2, pp. 203–209, Mar. 2006.</w:t>
      </w:r>
    </w:p>
    <w:p w14:paraId="0ACF5B9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1]</w:t>
      </w:r>
      <w:r w:rsidRPr="007B1436">
        <w:rPr>
          <w:rFonts w:asciiTheme="minorHAnsi" w:hAnsiTheme="minorHAnsi"/>
          <w:lang w:val="en-US"/>
        </w:rPr>
        <w:tab/>
        <w:t xml:space="preserve">Y. Xie </w:t>
      </w:r>
      <w:r w:rsidRPr="007B1436">
        <w:rPr>
          <w:rFonts w:asciiTheme="minorHAnsi" w:hAnsiTheme="minorHAnsi"/>
          <w:i/>
          <w:iCs/>
          <w:lang w:val="en-US"/>
        </w:rPr>
        <w:t>et al.</w:t>
      </w:r>
      <w:r w:rsidRPr="007B1436">
        <w:rPr>
          <w:rFonts w:asciiTheme="minorHAnsi" w:hAnsiTheme="minorHAnsi"/>
          <w:lang w:val="en-US"/>
        </w:rPr>
        <w:t xml:space="preserve">, “Development of a Three-Dimensional Human Skin Equivalent Wound Model for Investigating Novel Wound Healing Therapies,” </w:t>
      </w:r>
      <w:r w:rsidRPr="007B1436">
        <w:rPr>
          <w:rFonts w:asciiTheme="minorHAnsi" w:hAnsiTheme="minorHAnsi"/>
          <w:i/>
          <w:iCs/>
          <w:lang w:val="en-US"/>
        </w:rPr>
        <w:t>Tissue Eng. Part C Methods</w:t>
      </w:r>
      <w:r w:rsidRPr="007B1436">
        <w:rPr>
          <w:rFonts w:asciiTheme="minorHAnsi" w:hAnsiTheme="minorHAnsi"/>
          <w:lang w:val="en-US"/>
        </w:rPr>
        <w:t>, vol. 16, no. 5, pp. 1111–1123, Jan. 2010.</w:t>
      </w:r>
    </w:p>
    <w:p w14:paraId="4FF8F7B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2]</w:t>
      </w:r>
      <w:r w:rsidRPr="007B1436">
        <w:rPr>
          <w:rFonts w:asciiTheme="minorHAnsi" w:hAnsiTheme="minorHAnsi"/>
          <w:lang w:val="en-US"/>
        </w:rPr>
        <w:tab/>
        <w:t xml:space="preserve">J. Shepherd, I. Douglas, S. Rimmer, L. Swanson, and S. MacNeil, “Development of Three-Dimensional Tissue-Engineered Models of Bacterial Infected Human Skin Wounds,” </w:t>
      </w:r>
      <w:r w:rsidRPr="007B1436">
        <w:rPr>
          <w:rFonts w:asciiTheme="minorHAnsi" w:hAnsiTheme="minorHAnsi"/>
          <w:i/>
          <w:iCs/>
          <w:lang w:val="en-US"/>
        </w:rPr>
        <w:t>Tissue Eng. Part C Methods</w:t>
      </w:r>
      <w:r w:rsidRPr="007B1436">
        <w:rPr>
          <w:rFonts w:asciiTheme="minorHAnsi" w:hAnsiTheme="minorHAnsi"/>
          <w:lang w:val="en-US"/>
        </w:rPr>
        <w:t>, vol. 15, no. 3, pp. 475–484, Jan. 2009.</w:t>
      </w:r>
    </w:p>
    <w:p w14:paraId="1D44BF4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3]</w:t>
      </w:r>
      <w:r w:rsidRPr="007B1436">
        <w:rPr>
          <w:rFonts w:asciiTheme="minorHAnsi" w:hAnsiTheme="minorHAnsi"/>
          <w:lang w:val="en-US"/>
        </w:rPr>
        <w:tab/>
        <w:t xml:space="preserve">K. L. Christman, A. J. Vardanian, Q. Fang, R. E. Sievers, H. H. Fok, and R. J. Lee, “Injectable fibrin scaffold improves cell transplant survival, reduces infarct expansion, and induces neovasculature formation in ischemic myocardium,” </w:t>
      </w:r>
      <w:r w:rsidRPr="007B1436">
        <w:rPr>
          <w:rFonts w:asciiTheme="minorHAnsi" w:hAnsiTheme="minorHAnsi"/>
          <w:i/>
          <w:iCs/>
          <w:lang w:val="en-US"/>
        </w:rPr>
        <w:t>J. Am. Coll. Cardiol.</w:t>
      </w:r>
      <w:r w:rsidRPr="007B1436">
        <w:rPr>
          <w:rFonts w:asciiTheme="minorHAnsi" w:hAnsiTheme="minorHAnsi"/>
          <w:lang w:val="en-US"/>
        </w:rPr>
        <w:t>, vol. 44, no. 3, pp. 654–660, Aug. 2004.</w:t>
      </w:r>
    </w:p>
    <w:p w14:paraId="716A509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4]</w:t>
      </w:r>
      <w:r w:rsidRPr="007B1436">
        <w:rPr>
          <w:rFonts w:asciiTheme="minorHAnsi" w:hAnsiTheme="minorHAnsi"/>
          <w:lang w:val="en-US"/>
        </w:rPr>
        <w:tab/>
        <w:t xml:space="preserve">K. L. Christman, H. H. Fok, R. E. Sievers, Q. Fang, and R. J. Lee, “Fibrin glue alone and skeletal myoblasts in a fibrin scaffold preserve cardiac function after myocardial infarction,” </w:t>
      </w:r>
      <w:r w:rsidRPr="007B1436">
        <w:rPr>
          <w:rFonts w:asciiTheme="minorHAnsi" w:hAnsiTheme="minorHAnsi"/>
          <w:i/>
          <w:iCs/>
          <w:lang w:val="en-US"/>
        </w:rPr>
        <w:t>Tissue Eng.</w:t>
      </w:r>
      <w:r w:rsidRPr="007B1436">
        <w:rPr>
          <w:rFonts w:asciiTheme="minorHAnsi" w:hAnsiTheme="minorHAnsi"/>
          <w:lang w:val="en-US"/>
        </w:rPr>
        <w:t>, vol. 10, no. 3–4, pp. 403–409, Apr. 2004.</w:t>
      </w:r>
    </w:p>
    <w:p w14:paraId="16A3B11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5]</w:t>
      </w:r>
      <w:r w:rsidRPr="007B1436">
        <w:rPr>
          <w:rFonts w:asciiTheme="minorHAnsi" w:hAnsiTheme="minorHAnsi"/>
          <w:lang w:val="en-US"/>
        </w:rPr>
        <w:tab/>
        <w:t xml:space="preserve">V. Chekanov </w:t>
      </w:r>
      <w:r w:rsidRPr="007B1436">
        <w:rPr>
          <w:rFonts w:asciiTheme="minorHAnsi" w:hAnsiTheme="minorHAnsi"/>
          <w:i/>
          <w:iCs/>
          <w:lang w:val="en-US"/>
        </w:rPr>
        <w:t>et al.</w:t>
      </w:r>
      <w:r w:rsidRPr="007B1436">
        <w:rPr>
          <w:rFonts w:asciiTheme="minorHAnsi" w:hAnsiTheme="minorHAnsi"/>
          <w:lang w:val="en-US"/>
        </w:rPr>
        <w:t xml:space="preserve">, “Transplantation of autologous endothelial cells induces angiogenesis,” </w:t>
      </w:r>
      <w:r w:rsidRPr="007B1436">
        <w:rPr>
          <w:rFonts w:asciiTheme="minorHAnsi" w:hAnsiTheme="minorHAnsi"/>
          <w:i/>
          <w:iCs/>
          <w:lang w:val="en-US"/>
        </w:rPr>
        <w:t>Pacing Clin. Electrophysiol. PACE</w:t>
      </w:r>
      <w:r w:rsidRPr="007B1436">
        <w:rPr>
          <w:rFonts w:asciiTheme="minorHAnsi" w:hAnsiTheme="minorHAnsi"/>
          <w:lang w:val="en-US"/>
        </w:rPr>
        <w:t>, vol. 26, no. 1 Pt 2, pp. 496–499, Jan. 2003.</w:t>
      </w:r>
    </w:p>
    <w:p w14:paraId="20CD843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6]</w:t>
      </w:r>
      <w:r w:rsidRPr="007B1436">
        <w:rPr>
          <w:rFonts w:asciiTheme="minorHAnsi" w:hAnsiTheme="minorHAnsi"/>
          <w:lang w:val="en-US"/>
        </w:rPr>
        <w:tab/>
        <w:t xml:space="preserve">H.-D. Guo, H.-J. Wang, Y.-Z. Tan, and J.-H. Wu, “Transplantation of marrow-derived cardiac stem cells carried in fibrin improves cardiac function after myocardial infarction,” </w:t>
      </w:r>
      <w:r w:rsidRPr="007B1436">
        <w:rPr>
          <w:rFonts w:asciiTheme="minorHAnsi" w:hAnsiTheme="minorHAnsi"/>
          <w:i/>
          <w:iCs/>
          <w:lang w:val="en-US"/>
        </w:rPr>
        <w:t>Tissue Eng. Part A</w:t>
      </w:r>
      <w:r w:rsidRPr="007B1436">
        <w:rPr>
          <w:rFonts w:asciiTheme="minorHAnsi" w:hAnsiTheme="minorHAnsi"/>
          <w:lang w:val="en-US"/>
        </w:rPr>
        <w:t>, vol. 17, no. 1–2, pp. 45–58, Jan. 2011.</w:t>
      </w:r>
    </w:p>
    <w:p w14:paraId="0756090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7]</w:t>
      </w:r>
      <w:r w:rsidRPr="007B1436">
        <w:rPr>
          <w:rFonts w:asciiTheme="minorHAnsi" w:hAnsiTheme="minorHAnsi"/>
          <w:lang w:val="en-US"/>
        </w:rPr>
        <w:tab/>
        <w:t xml:space="preserve">G. A. Gonçalves </w:t>
      </w:r>
      <w:r w:rsidRPr="007B1436">
        <w:rPr>
          <w:rFonts w:asciiTheme="minorHAnsi" w:hAnsiTheme="minorHAnsi"/>
          <w:i/>
          <w:iCs/>
          <w:lang w:val="en-US"/>
        </w:rPr>
        <w:t>et al.</w:t>
      </w:r>
      <w:r w:rsidRPr="007B1436">
        <w:rPr>
          <w:rFonts w:asciiTheme="minorHAnsi" w:hAnsiTheme="minorHAnsi"/>
          <w:lang w:val="en-US"/>
        </w:rPr>
        <w:t xml:space="preserve">, “Intramyocardial transplantation of fibroblasts expressing vascular endothelial growth factor attenuates cardiac dysfunction,” </w:t>
      </w:r>
      <w:r w:rsidRPr="007B1436">
        <w:rPr>
          <w:rFonts w:asciiTheme="minorHAnsi" w:hAnsiTheme="minorHAnsi"/>
          <w:i/>
          <w:iCs/>
          <w:lang w:val="en-US"/>
        </w:rPr>
        <w:t>Gene Ther.</w:t>
      </w:r>
      <w:r w:rsidRPr="007B1436">
        <w:rPr>
          <w:rFonts w:asciiTheme="minorHAnsi" w:hAnsiTheme="minorHAnsi"/>
          <w:lang w:val="en-US"/>
        </w:rPr>
        <w:t>, vol. 17, no. 3, pp. 305–314, Mar. 2010.</w:t>
      </w:r>
    </w:p>
    <w:p w14:paraId="0AA5EDC0"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8]</w:t>
      </w:r>
      <w:r w:rsidRPr="007B1436">
        <w:rPr>
          <w:rFonts w:asciiTheme="minorHAnsi" w:hAnsiTheme="minorHAnsi"/>
          <w:lang w:val="en-US"/>
        </w:rPr>
        <w:tab/>
        <w:t xml:space="preserve">T. P. Martens </w:t>
      </w:r>
      <w:r w:rsidRPr="007B1436">
        <w:rPr>
          <w:rFonts w:asciiTheme="minorHAnsi" w:hAnsiTheme="minorHAnsi"/>
          <w:i/>
          <w:iCs/>
          <w:lang w:val="en-US"/>
        </w:rPr>
        <w:t>et al.</w:t>
      </w:r>
      <w:r w:rsidRPr="007B1436">
        <w:rPr>
          <w:rFonts w:asciiTheme="minorHAnsi" w:hAnsiTheme="minorHAnsi"/>
          <w:lang w:val="en-US"/>
        </w:rPr>
        <w:t xml:space="preserve">, “Percutaneous cell delivery into the heart using hydrogels polymerizing in situ,” </w:t>
      </w:r>
      <w:r w:rsidRPr="007B1436">
        <w:rPr>
          <w:rFonts w:asciiTheme="minorHAnsi" w:hAnsiTheme="minorHAnsi"/>
          <w:i/>
          <w:iCs/>
          <w:lang w:val="en-US"/>
        </w:rPr>
        <w:t>Cell Transplant.</w:t>
      </w:r>
      <w:r w:rsidRPr="007B1436">
        <w:rPr>
          <w:rFonts w:asciiTheme="minorHAnsi" w:hAnsiTheme="minorHAnsi"/>
          <w:lang w:val="en-US"/>
        </w:rPr>
        <w:t>, vol. 18, no. 3, pp. 297–304, 2009.</w:t>
      </w:r>
    </w:p>
    <w:p w14:paraId="1A9E90C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99]</w:t>
      </w:r>
      <w:r w:rsidRPr="007B1436">
        <w:rPr>
          <w:rFonts w:asciiTheme="minorHAnsi" w:hAnsiTheme="minorHAnsi"/>
          <w:lang w:val="en-US"/>
        </w:rPr>
        <w:tab/>
        <w:t xml:space="preserve">Q. Ye </w:t>
      </w:r>
      <w:r w:rsidRPr="007B1436">
        <w:rPr>
          <w:rFonts w:asciiTheme="minorHAnsi" w:hAnsiTheme="minorHAnsi"/>
          <w:i/>
          <w:iCs/>
          <w:lang w:val="en-US"/>
        </w:rPr>
        <w:t>et al.</w:t>
      </w:r>
      <w:r w:rsidRPr="007B1436">
        <w:rPr>
          <w:rFonts w:asciiTheme="minorHAnsi" w:hAnsiTheme="minorHAnsi"/>
          <w:lang w:val="en-US"/>
        </w:rPr>
        <w:t xml:space="preserve">, “Fibrin gel as a three dimensional matrix in cardiovascular tissue engineering,” </w:t>
      </w:r>
      <w:r w:rsidRPr="007B1436">
        <w:rPr>
          <w:rFonts w:asciiTheme="minorHAnsi" w:hAnsiTheme="minorHAnsi"/>
          <w:i/>
          <w:iCs/>
          <w:lang w:val="en-US"/>
        </w:rPr>
        <w:t>Eur. J. Cardiothorac. Surg.</w:t>
      </w:r>
      <w:r w:rsidRPr="007B1436">
        <w:rPr>
          <w:rFonts w:asciiTheme="minorHAnsi" w:hAnsiTheme="minorHAnsi"/>
          <w:lang w:val="en-US"/>
        </w:rPr>
        <w:t>, vol. 17, no. 5, pp. 587–591, May 2000.</w:t>
      </w:r>
    </w:p>
    <w:p w14:paraId="5025EF3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0]</w:t>
      </w:r>
      <w:r w:rsidRPr="007B1436">
        <w:rPr>
          <w:rFonts w:asciiTheme="minorHAnsi" w:hAnsiTheme="minorHAnsi"/>
          <w:lang w:val="en-US"/>
        </w:rPr>
        <w:tab/>
        <w:t xml:space="preserve">S. Jockenhoevel </w:t>
      </w:r>
      <w:r w:rsidRPr="007B1436">
        <w:rPr>
          <w:rFonts w:asciiTheme="minorHAnsi" w:hAnsiTheme="minorHAnsi"/>
          <w:i/>
          <w:iCs/>
          <w:lang w:val="en-US"/>
        </w:rPr>
        <w:t>et al.</w:t>
      </w:r>
      <w:r w:rsidRPr="007B1436">
        <w:rPr>
          <w:rFonts w:asciiTheme="minorHAnsi" w:hAnsiTheme="minorHAnsi"/>
          <w:lang w:val="en-US"/>
        </w:rPr>
        <w:t xml:space="preserve">, “Fibrin gel – advantages of a new scaffold in cardiovascular tissue engineering,” </w:t>
      </w:r>
      <w:r w:rsidRPr="007B1436">
        <w:rPr>
          <w:rFonts w:asciiTheme="minorHAnsi" w:hAnsiTheme="minorHAnsi"/>
          <w:i/>
          <w:iCs/>
          <w:lang w:val="en-US"/>
        </w:rPr>
        <w:t>Eur. J. Cardiothorac. Surg.</w:t>
      </w:r>
      <w:r w:rsidRPr="007B1436">
        <w:rPr>
          <w:rFonts w:asciiTheme="minorHAnsi" w:hAnsiTheme="minorHAnsi"/>
          <w:lang w:val="en-US"/>
        </w:rPr>
        <w:t>, vol. 19, no. 4, pp. 424–430, Apr. 2001.</w:t>
      </w:r>
    </w:p>
    <w:p w14:paraId="5A56527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1]</w:t>
      </w:r>
      <w:r w:rsidRPr="007B1436">
        <w:rPr>
          <w:rFonts w:asciiTheme="minorHAnsi" w:hAnsiTheme="minorHAnsi"/>
          <w:lang w:val="en-US"/>
        </w:rPr>
        <w:tab/>
        <w:t xml:space="preserve">U. Kneser </w:t>
      </w:r>
      <w:r w:rsidRPr="007B1436">
        <w:rPr>
          <w:rFonts w:asciiTheme="minorHAnsi" w:hAnsiTheme="minorHAnsi"/>
          <w:i/>
          <w:iCs/>
          <w:lang w:val="en-US"/>
        </w:rPr>
        <w:t>et al.</w:t>
      </w:r>
      <w:r w:rsidRPr="007B1436">
        <w:rPr>
          <w:rFonts w:asciiTheme="minorHAnsi" w:hAnsiTheme="minorHAnsi"/>
          <w:lang w:val="en-US"/>
        </w:rPr>
        <w:t xml:space="preserve">, “Fibrin gel-immobilized primary osteoblasts in calcium phosphate bone cement: in vivo evaluation with regard to application as injectable biological bone substitute,” </w:t>
      </w:r>
      <w:r w:rsidRPr="007B1436">
        <w:rPr>
          <w:rFonts w:asciiTheme="minorHAnsi" w:hAnsiTheme="minorHAnsi"/>
          <w:i/>
          <w:iCs/>
          <w:lang w:val="en-US"/>
        </w:rPr>
        <w:t>Cells Tissues Organs</w:t>
      </w:r>
      <w:r w:rsidRPr="007B1436">
        <w:rPr>
          <w:rFonts w:asciiTheme="minorHAnsi" w:hAnsiTheme="minorHAnsi"/>
          <w:lang w:val="en-US"/>
        </w:rPr>
        <w:t>, vol. 179, no. 4, pp. 158–169, 2005.</w:t>
      </w:r>
    </w:p>
    <w:p w14:paraId="3CA772E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2]</w:t>
      </w:r>
      <w:r w:rsidRPr="007B1436">
        <w:rPr>
          <w:rFonts w:asciiTheme="minorHAnsi" w:hAnsiTheme="minorHAnsi"/>
          <w:lang w:val="en-US"/>
        </w:rPr>
        <w:tab/>
        <w:t xml:space="preserve">S.-H. Park, S. R. Park, S. I. Chung, K. S. Pai, and B.-H. Min, “Tissue-engineered Cartilage Using Fibrin/Hyaluronan Composite Gel and Its In Vivo Implantation,” </w:t>
      </w:r>
      <w:r w:rsidRPr="007B1436">
        <w:rPr>
          <w:rFonts w:asciiTheme="minorHAnsi" w:hAnsiTheme="minorHAnsi"/>
          <w:i/>
          <w:iCs/>
          <w:lang w:val="en-US"/>
        </w:rPr>
        <w:t>Artif. Organs</w:t>
      </w:r>
      <w:r w:rsidRPr="007B1436">
        <w:rPr>
          <w:rFonts w:asciiTheme="minorHAnsi" w:hAnsiTheme="minorHAnsi"/>
          <w:lang w:val="en-US"/>
        </w:rPr>
        <w:t>, vol. 29, no. 10, pp. 838–845, Oct. 2005.</w:t>
      </w:r>
    </w:p>
    <w:p w14:paraId="7EEF0A0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3]</w:t>
      </w:r>
      <w:r w:rsidRPr="007B1436">
        <w:rPr>
          <w:rFonts w:asciiTheme="minorHAnsi" w:hAnsiTheme="minorHAnsi"/>
          <w:lang w:val="en-US"/>
        </w:rPr>
        <w:tab/>
        <w:t xml:space="preserve">J. L. Dragoo </w:t>
      </w:r>
      <w:r w:rsidRPr="007B1436">
        <w:rPr>
          <w:rFonts w:asciiTheme="minorHAnsi" w:hAnsiTheme="minorHAnsi"/>
          <w:i/>
          <w:iCs/>
          <w:lang w:val="en-US"/>
        </w:rPr>
        <w:t>et al.</w:t>
      </w:r>
      <w:r w:rsidRPr="007B1436">
        <w:rPr>
          <w:rFonts w:asciiTheme="minorHAnsi" w:hAnsiTheme="minorHAnsi"/>
          <w:lang w:val="en-US"/>
        </w:rPr>
        <w:t xml:space="preserve">, “Healing Full-Thickness Cartilage Defects Using Adipose-Derived Stem Cells,” </w:t>
      </w:r>
      <w:r w:rsidRPr="007B1436">
        <w:rPr>
          <w:rFonts w:asciiTheme="minorHAnsi" w:hAnsiTheme="minorHAnsi"/>
          <w:i/>
          <w:iCs/>
          <w:lang w:val="en-US"/>
        </w:rPr>
        <w:t>Tissue Eng.</w:t>
      </w:r>
      <w:r w:rsidRPr="007B1436">
        <w:rPr>
          <w:rFonts w:asciiTheme="minorHAnsi" w:hAnsiTheme="minorHAnsi"/>
          <w:lang w:val="en-US"/>
        </w:rPr>
        <w:t>, vol. 13, no. 7, pp. 1615–1621, May 2007.</w:t>
      </w:r>
    </w:p>
    <w:p w14:paraId="3360F57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4]</w:t>
      </w:r>
      <w:r w:rsidRPr="007B1436">
        <w:rPr>
          <w:rFonts w:asciiTheme="minorHAnsi" w:hAnsiTheme="minorHAnsi"/>
          <w:lang w:val="en-US"/>
        </w:rPr>
        <w:tab/>
        <w:t xml:space="preserve">L. J. Currie, R. Martin, J. R. Sharpe, and S. E. James, “A comparison of keratinocyte cell sprays with and without fibrin glue,” </w:t>
      </w:r>
      <w:r w:rsidRPr="007B1436">
        <w:rPr>
          <w:rFonts w:asciiTheme="minorHAnsi" w:hAnsiTheme="minorHAnsi"/>
          <w:i/>
          <w:iCs/>
          <w:lang w:val="en-US"/>
        </w:rPr>
        <w:t>Burns</w:t>
      </w:r>
      <w:r w:rsidRPr="007B1436">
        <w:rPr>
          <w:rFonts w:asciiTheme="minorHAnsi" w:hAnsiTheme="minorHAnsi"/>
          <w:lang w:val="en-US"/>
        </w:rPr>
        <w:t>, vol. 29, no. 7, pp. 677–685, Nov. 2003.</w:t>
      </w:r>
    </w:p>
    <w:p w14:paraId="29B62D0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5]</w:t>
      </w:r>
      <w:r w:rsidRPr="007B1436">
        <w:rPr>
          <w:rFonts w:asciiTheme="minorHAnsi" w:hAnsiTheme="minorHAnsi"/>
          <w:lang w:val="en-US"/>
        </w:rPr>
        <w:tab/>
        <w:t xml:space="preserve">R. E. Horch, H. Bannasch, and G. B. Stark, “Transplantation of cultured autologous keratinocytes in fibrin sealant biomatrix to resurface chronic wounds,” </w:t>
      </w:r>
      <w:r w:rsidRPr="007B1436">
        <w:rPr>
          <w:rFonts w:asciiTheme="minorHAnsi" w:hAnsiTheme="minorHAnsi"/>
          <w:i/>
          <w:iCs/>
          <w:lang w:val="en-US"/>
        </w:rPr>
        <w:t>Transplant. Proc.</w:t>
      </w:r>
      <w:r w:rsidRPr="007B1436">
        <w:rPr>
          <w:rFonts w:asciiTheme="minorHAnsi" w:hAnsiTheme="minorHAnsi"/>
          <w:lang w:val="en-US"/>
        </w:rPr>
        <w:t>, vol. 33, no. 1–2, pp. 642–644, Feb. 2001.</w:t>
      </w:r>
    </w:p>
    <w:p w14:paraId="4CEB1C7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6]</w:t>
      </w:r>
      <w:r w:rsidRPr="007B1436">
        <w:rPr>
          <w:rFonts w:asciiTheme="minorHAnsi" w:hAnsiTheme="minorHAnsi"/>
          <w:lang w:val="en-US"/>
        </w:rPr>
        <w:tab/>
        <w:t xml:space="preserve">L. Zimmerlin, J. P. Rubin, M. E. Pfeifer, L. R. Moore, V. S. Donnenberg, and A. D. Donnenberg, “Human Adipose Stromal Vascular Cell Delivery in a Fibrin Spray,” </w:t>
      </w:r>
      <w:r w:rsidRPr="007B1436">
        <w:rPr>
          <w:rFonts w:asciiTheme="minorHAnsi" w:hAnsiTheme="minorHAnsi"/>
          <w:i/>
          <w:iCs/>
          <w:lang w:val="en-US"/>
        </w:rPr>
        <w:t>Cytotherapy</w:t>
      </w:r>
      <w:r w:rsidRPr="007B1436">
        <w:rPr>
          <w:rFonts w:asciiTheme="minorHAnsi" w:hAnsiTheme="minorHAnsi"/>
          <w:lang w:val="en-US"/>
        </w:rPr>
        <w:t>, vol. 15, no. 1, pp. 102–108, Jan. 2013.</w:t>
      </w:r>
    </w:p>
    <w:p w14:paraId="72B106A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7]</w:t>
      </w:r>
      <w:r w:rsidRPr="007B1436">
        <w:rPr>
          <w:rFonts w:asciiTheme="minorHAnsi" w:hAnsiTheme="minorHAnsi"/>
          <w:lang w:val="en-US"/>
        </w:rPr>
        <w:tab/>
        <w:t xml:space="preserve">V. Falanga </w:t>
      </w:r>
      <w:r w:rsidRPr="007B1436">
        <w:rPr>
          <w:rFonts w:asciiTheme="minorHAnsi" w:hAnsiTheme="minorHAnsi"/>
          <w:i/>
          <w:iCs/>
          <w:lang w:val="en-US"/>
        </w:rPr>
        <w:t>et al.</w:t>
      </w:r>
      <w:r w:rsidRPr="007B1436">
        <w:rPr>
          <w:rFonts w:asciiTheme="minorHAnsi" w:hAnsiTheme="minorHAnsi"/>
          <w:lang w:val="en-US"/>
        </w:rPr>
        <w:t xml:space="preserve">, “Autologous bone marrow-derived cultured mesenchymal stem cells delivered in a fibrin spray accelerate healing in murine and human cutaneous wounds,” </w:t>
      </w:r>
      <w:r w:rsidRPr="007B1436">
        <w:rPr>
          <w:rFonts w:asciiTheme="minorHAnsi" w:hAnsiTheme="minorHAnsi"/>
          <w:i/>
          <w:iCs/>
          <w:lang w:val="en-US"/>
        </w:rPr>
        <w:t>Tissue Eng.</w:t>
      </w:r>
      <w:r w:rsidRPr="007B1436">
        <w:rPr>
          <w:rFonts w:asciiTheme="minorHAnsi" w:hAnsiTheme="minorHAnsi"/>
          <w:lang w:val="en-US"/>
        </w:rPr>
        <w:t>, vol. 13, no. 6, pp. 1299–1312, Jun. 2007.</w:t>
      </w:r>
    </w:p>
    <w:p w14:paraId="0C584E2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8]</w:t>
      </w:r>
      <w:r w:rsidRPr="007B1436">
        <w:rPr>
          <w:rFonts w:asciiTheme="minorHAnsi" w:hAnsiTheme="minorHAnsi"/>
          <w:lang w:val="en-US"/>
        </w:rPr>
        <w:tab/>
        <w:t xml:space="preserve">P. S. Wolfe, S. A. Sell, and G. L. Bowlin, “Natural and Synthetic Scaffolds,” in </w:t>
      </w:r>
      <w:r w:rsidRPr="007B1436">
        <w:rPr>
          <w:rFonts w:asciiTheme="minorHAnsi" w:hAnsiTheme="minorHAnsi"/>
          <w:i/>
          <w:iCs/>
          <w:lang w:val="en-US"/>
        </w:rPr>
        <w:t>Tissue Engineering</w:t>
      </w:r>
      <w:r w:rsidRPr="007B1436">
        <w:rPr>
          <w:rFonts w:asciiTheme="minorHAnsi" w:hAnsiTheme="minorHAnsi"/>
          <w:lang w:val="en-US"/>
        </w:rPr>
        <w:t>, N. Pallua and C. V. Suscheck, Eds. Springer Berlin Heidelberg, 2011, pp. 41–67.</w:t>
      </w:r>
    </w:p>
    <w:p w14:paraId="32BB8EE1"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09]</w:t>
      </w:r>
      <w:r w:rsidRPr="007B1436">
        <w:rPr>
          <w:rFonts w:asciiTheme="minorHAnsi" w:hAnsiTheme="minorHAnsi"/>
          <w:lang w:val="en-US"/>
        </w:rPr>
        <w:tab/>
        <w:t xml:space="preserve">I. Zein, D. W. Hutmacher, K. C. Tan, and S. H. Teoh, “Fused deposition modeling of novel scaffold architectures for tissue engineering applications,” </w:t>
      </w:r>
      <w:r w:rsidRPr="007B1436">
        <w:rPr>
          <w:rFonts w:asciiTheme="minorHAnsi" w:hAnsiTheme="minorHAnsi"/>
          <w:i/>
          <w:iCs/>
          <w:lang w:val="en-US"/>
        </w:rPr>
        <w:t>Biomaterials</w:t>
      </w:r>
      <w:r w:rsidRPr="007B1436">
        <w:rPr>
          <w:rFonts w:asciiTheme="minorHAnsi" w:hAnsiTheme="minorHAnsi"/>
          <w:lang w:val="en-US"/>
        </w:rPr>
        <w:t>, vol. 23, no. 4, pp. 1169–1185, Feb. 2002.</w:t>
      </w:r>
    </w:p>
    <w:p w14:paraId="60651D9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0]</w:t>
      </w:r>
      <w:r w:rsidRPr="007B1436">
        <w:rPr>
          <w:rFonts w:asciiTheme="minorHAnsi" w:hAnsiTheme="minorHAnsi"/>
          <w:lang w:val="en-US"/>
        </w:rPr>
        <w:tab/>
        <w:t xml:space="preserve">A. G. Mikos </w:t>
      </w:r>
      <w:r w:rsidRPr="007B1436">
        <w:rPr>
          <w:rFonts w:asciiTheme="minorHAnsi" w:hAnsiTheme="minorHAnsi"/>
          <w:i/>
          <w:iCs/>
          <w:lang w:val="en-US"/>
        </w:rPr>
        <w:t>et al.</w:t>
      </w:r>
      <w:r w:rsidRPr="007B1436">
        <w:rPr>
          <w:rFonts w:asciiTheme="minorHAnsi" w:hAnsiTheme="minorHAnsi"/>
          <w:lang w:val="en-US"/>
        </w:rPr>
        <w:t xml:space="preserve">, “Preparation and characterization of poly(l-lactic acid) foams,” </w:t>
      </w:r>
      <w:r w:rsidRPr="007B1436">
        <w:rPr>
          <w:rFonts w:asciiTheme="minorHAnsi" w:hAnsiTheme="minorHAnsi"/>
          <w:i/>
          <w:iCs/>
          <w:lang w:val="en-US"/>
        </w:rPr>
        <w:t>Polymer</w:t>
      </w:r>
      <w:r w:rsidRPr="007B1436">
        <w:rPr>
          <w:rFonts w:asciiTheme="minorHAnsi" w:hAnsiTheme="minorHAnsi"/>
          <w:lang w:val="en-US"/>
        </w:rPr>
        <w:t>, vol. 35, no. 5, pp. 1068–1077, Mar. 1994.</w:t>
      </w:r>
    </w:p>
    <w:p w14:paraId="222DDBA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1]</w:t>
      </w:r>
      <w:r w:rsidRPr="007B1436">
        <w:rPr>
          <w:rFonts w:asciiTheme="minorHAnsi" w:hAnsiTheme="minorHAnsi"/>
          <w:lang w:val="en-US"/>
        </w:rPr>
        <w:tab/>
        <w:t xml:space="preserve">J. Zeng </w:t>
      </w:r>
      <w:r w:rsidRPr="007B1436">
        <w:rPr>
          <w:rFonts w:asciiTheme="minorHAnsi" w:hAnsiTheme="minorHAnsi"/>
          <w:i/>
          <w:iCs/>
          <w:lang w:val="en-US"/>
        </w:rPr>
        <w:t>et al.</w:t>
      </w:r>
      <w:r w:rsidRPr="007B1436">
        <w:rPr>
          <w:rFonts w:asciiTheme="minorHAnsi" w:hAnsiTheme="minorHAnsi"/>
          <w:lang w:val="en-US"/>
        </w:rPr>
        <w:t xml:space="preserve">, “Ultrafine fibers electrospun from biodegradable polymers,” </w:t>
      </w:r>
      <w:r w:rsidRPr="007B1436">
        <w:rPr>
          <w:rFonts w:asciiTheme="minorHAnsi" w:hAnsiTheme="minorHAnsi"/>
          <w:i/>
          <w:iCs/>
          <w:lang w:val="en-US"/>
        </w:rPr>
        <w:t>J. Appl. Polym. Sci.</w:t>
      </w:r>
      <w:r w:rsidRPr="007B1436">
        <w:rPr>
          <w:rFonts w:asciiTheme="minorHAnsi" w:hAnsiTheme="minorHAnsi"/>
          <w:lang w:val="en-US"/>
        </w:rPr>
        <w:t>, vol. 89, no. 4, pp. 1085–1092, Jul. 2003.</w:t>
      </w:r>
    </w:p>
    <w:p w14:paraId="544FE09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2]</w:t>
      </w:r>
      <w:r w:rsidRPr="007B1436">
        <w:rPr>
          <w:rFonts w:asciiTheme="minorHAnsi" w:hAnsiTheme="minorHAnsi"/>
          <w:lang w:val="en-US"/>
        </w:rPr>
        <w:tab/>
        <w:t xml:space="preserve">C. L. Casper, J. S. Stephens, N. G. Tassi, D. B. Chase, and J. F. Rabolt, “Controlling Surface Morphology of Electrospun Polystyrene Fibers:  Effect of Humidity and Molecular Weight in the Electrospinning Process,” </w:t>
      </w:r>
      <w:r w:rsidRPr="007B1436">
        <w:rPr>
          <w:rFonts w:asciiTheme="minorHAnsi" w:hAnsiTheme="minorHAnsi"/>
          <w:i/>
          <w:iCs/>
          <w:lang w:val="en-US"/>
        </w:rPr>
        <w:t>Macromolecules</w:t>
      </w:r>
      <w:r w:rsidRPr="007B1436">
        <w:rPr>
          <w:rFonts w:asciiTheme="minorHAnsi" w:hAnsiTheme="minorHAnsi"/>
          <w:lang w:val="en-US"/>
        </w:rPr>
        <w:t>, vol. 37, no. 2, pp. 573–578, Jan. 2004.</w:t>
      </w:r>
    </w:p>
    <w:p w14:paraId="1768F68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3]</w:t>
      </w:r>
      <w:r w:rsidRPr="007B1436">
        <w:rPr>
          <w:rFonts w:asciiTheme="minorHAnsi" w:hAnsiTheme="minorHAnsi"/>
          <w:lang w:val="en-US"/>
        </w:rPr>
        <w:tab/>
        <w:t xml:space="preserve">A. K. Haghi and M. Akbari, “Trends in electrospinning of natural nanofibers,” </w:t>
      </w:r>
      <w:r w:rsidRPr="007B1436">
        <w:rPr>
          <w:rFonts w:asciiTheme="minorHAnsi" w:hAnsiTheme="minorHAnsi"/>
          <w:i/>
          <w:iCs/>
          <w:lang w:val="en-US"/>
        </w:rPr>
        <w:t>Phys. Status Solidi A</w:t>
      </w:r>
      <w:r w:rsidRPr="007B1436">
        <w:rPr>
          <w:rFonts w:asciiTheme="minorHAnsi" w:hAnsiTheme="minorHAnsi"/>
          <w:lang w:val="en-US"/>
        </w:rPr>
        <w:t>, vol. 204, no. 6, pp. 1830–1834, Jun. 2007.</w:t>
      </w:r>
    </w:p>
    <w:p w14:paraId="30C6467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4]</w:t>
      </w:r>
      <w:r w:rsidRPr="007B1436">
        <w:rPr>
          <w:rFonts w:asciiTheme="minorHAnsi" w:hAnsiTheme="minorHAnsi"/>
          <w:lang w:val="en-US"/>
        </w:rPr>
        <w:tab/>
        <w:t xml:space="preserve">L. Huang, R. A. McMillan, R. P. Apkarian, B. Pourdeyhimi, V. P. Conticello, and E. L. Chaikof, “Generation of Synthetic Elastin-Mimetic Small Diameter Fibers and Fiber Networks,” </w:t>
      </w:r>
      <w:r w:rsidRPr="007B1436">
        <w:rPr>
          <w:rFonts w:asciiTheme="minorHAnsi" w:hAnsiTheme="minorHAnsi"/>
          <w:i/>
          <w:iCs/>
          <w:lang w:val="en-US"/>
        </w:rPr>
        <w:t>Macromolecules</w:t>
      </w:r>
      <w:r w:rsidRPr="007B1436">
        <w:rPr>
          <w:rFonts w:asciiTheme="minorHAnsi" w:hAnsiTheme="minorHAnsi"/>
          <w:lang w:val="en-US"/>
        </w:rPr>
        <w:t>, vol. 33, no. 8, pp. 2989–2997, Apr. 2000.</w:t>
      </w:r>
    </w:p>
    <w:p w14:paraId="4189867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5]</w:t>
      </w:r>
      <w:r w:rsidRPr="007B1436">
        <w:rPr>
          <w:rFonts w:asciiTheme="minorHAnsi" w:hAnsiTheme="minorHAnsi"/>
          <w:lang w:val="en-US"/>
        </w:rPr>
        <w:tab/>
        <w:t xml:space="preserve">J. A. Matthews, G. E. Wnek, D. G. Simpson, and G. L. Bowlin, “Electrospinning of Collagen Nanofibers,” </w:t>
      </w:r>
      <w:r w:rsidRPr="007B1436">
        <w:rPr>
          <w:rFonts w:asciiTheme="minorHAnsi" w:hAnsiTheme="minorHAnsi"/>
          <w:i/>
          <w:iCs/>
          <w:lang w:val="en-US"/>
        </w:rPr>
        <w:t>Biomacromolecules</w:t>
      </w:r>
      <w:r w:rsidRPr="007B1436">
        <w:rPr>
          <w:rFonts w:asciiTheme="minorHAnsi" w:hAnsiTheme="minorHAnsi"/>
          <w:lang w:val="en-US"/>
        </w:rPr>
        <w:t>, vol. 3, no. 2, pp. 232–238, Mar. 2002.</w:t>
      </w:r>
    </w:p>
    <w:p w14:paraId="53F8512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6]</w:t>
      </w:r>
      <w:r w:rsidRPr="007B1436">
        <w:rPr>
          <w:rFonts w:asciiTheme="minorHAnsi" w:hAnsiTheme="minorHAnsi"/>
          <w:lang w:val="en-US"/>
        </w:rPr>
        <w:tab/>
        <w:t xml:space="preserve">G. E. Wnek, M. E. Carr, D. G. Simpson, and G. L. Bowlin, “Electrospinning of Nanofiber Fibrinogen Structures,” </w:t>
      </w:r>
      <w:r w:rsidRPr="007B1436">
        <w:rPr>
          <w:rFonts w:asciiTheme="minorHAnsi" w:hAnsiTheme="minorHAnsi"/>
          <w:i/>
          <w:iCs/>
          <w:lang w:val="en-US"/>
        </w:rPr>
        <w:t>Nano Lett.</w:t>
      </w:r>
      <w:r w:rsidRPr="007B1436">
        <w:rPr>
          <w:rFonts w:asciiTheme="minorHAnsi" w:hAnsiTheme="minorHAnsi"/>
          <w:lang w:val="en-US"/>
        </w:rPr>
        <w:t>, vol. 3, no. 2, pp. 213–216, Feb. 2003.</w:t>
      </w:r>
    </w:p>
    <w:p w14:paraId="784E41C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7]</w:t>
      </w:r>
      <w:r w:rsidRPr="007B1436">
        <w:rPr>
          <w:rFonts w:asciiTheme="minorHAnsi" w:hAnsiTheme="minorHAnsi"/>
          <w:lang w:val="en-US"/>
        </w:rPr>
        <w:tab/>
        <w:t xml:space="preserve">M. C. McManus, E. D. Boland, D. G. Simpson, C. P. Barnes, and G. L. Bowlin, “Electrospun fibrinogen: Feasibility as a tissue engineering scaffold in a rat cell culture model,” </w:t>
      </w:r>
      <w:r w:rsidRPr="007B1436">
        <w:rPr>
          <w:rFonts w:asciiTheme="minorHAnsi" w:hAnsiTheme="minorHAnsi"/>
          <w:i/>
          <w:iCs/>
          <w:lang w:val="en-US"/>
        </w:rPr>
        <w:t>J. Biomed. Mater. Res. A</w:t>
      </w:r>
      <w:r w:rsidRPr="007B1436">
        <w:rPr>
          <w:rFonts w:asciiTheme="minorHAnsi" w:hAnsiTheme="minorHAnsi"/>
          <w:lang w:val="en-US"/>
        </w:rPr>
        <w:t>, vol. 81A, no. 2, pp. 299–309, May 2007.</w:t>
      </w:r>
    </w:p>
    <w:p w14:paraId="6D3E256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8]</w:t>
      </w:r>
      <w:r w:rsidRPr="007B1436">
        <w:rPr>
          <w:rFonts w:asciiTheme="minorHAnsi" w:hAnsiTheme="minorHAnsi"/>
          <w:lang w:val="en-US"/>
        </w:rPr>
        <w:tab/>
        <w:t xml:space="preserve">J. Han, P. Lazarovici, C. Pomerantz, X. Chen, Y. Wei, and P. I. Lelkes, “Co-Electrospun Blends of PLGA, Gelatin, and Elastin as Potential Nonthrombogenic Scaffolds for Vascular Tissue Engineering,” </w:t>
      </w:r>
      <w:r w:rsidRPr="007B1436">
        <w:rPr>
          <w:rFonts w:asciiTheme="minorHAnsi" w:hAnsiTheme="minorHAnsi"/>
          <w:i/>
          <w:iCs/>
          <w:lang w:val="en-US"/>
        </w:rPr>
        <w:t>Biomacromolecules</w:t>
      </w:r>
      <w:r w:rsidRPr="007B1436">
        <w:rPr>
          <w:rFonts w:asciiTheme="minorHAnsi" w:hAnsiTheme="minorHAnsi"/>
          <w:lang w:val="en-US"/>
        </w:rPr>
        <w:t>, vol. 12, no. 2, pp. 399–408, Feb. 2011.</w:t>
      </w:r>
    </w:p>
    <w:p w14:paraId="042D4CD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19]</w:t>
      </w:r>
      <w:r w:rsidRPr="007B1436">
        <w:rPr>
          <w:rFonts w:asciiTheme="minorHAnsi" w:hAnsiTheme="minorHAnsi"/>
          <w:lang w:val="en-US"/>
        </w:rPr>
        <w:tab/>
        <w:t xml:space="preserve">A. S. Wolberg, “Thrombin generation and fibrin clot structure,” </w:t>
      </w:r>
      <w:r w:rsidRPr="007B1436">
        <w:rPr>
          <w:rFonts w:asciiTheme="minorHAnsi" w:hAnsiTheme="minorHAnsi"/>
          <w:i/>
          <w:iCs/>
          <w:lang w:val="en-US"/>
        </w:rPr>
        <w:t>Blood Rev.</w:t>
      </w:r>
      <w:r w:rsidRPr="007B1436">
        <w:rPr>
          <w:rFonts w:asciiTheme="minorHAnsi" w:hAnsiTheme="minorHAnsi"/>
          <w:lang w:val="en-US"/>
        </w:rPr>
        <w:t>, vol. 21, no. 3, pp. 131–142, May 2007.</w:t>
      </w:r>
    </w:p>
    <w:p w14:paraId="58EA848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0]</w:t>
      </w:r>
      <w:r w:rsidRPr="007B1436">
        <w:rPr>
          <w:rFonts w:asciiTheme="minorHAnsi" w:hAnsiTheme="minorHAnsi"/>
          <w:lang w:val="en-US"/>
        </w:rPr>
        <w:tab/>
        <w:t xml:space="preserve">J. T. B. Crawley, S. Zanardelli, C. K. N. K. Chion, and D. A. Lane, “The central role of thrombin in hemostasis,” </w:t>
      </w:r>
      <w:r w:rsidRPr="007B1436">
        <w:rPr>
          <w:rFonts w:asciiTheme="minorHAnsi" w:hAnsiTheme="minorHAnsi"/>
          <w:i/>
          <w:iCs/>
          <w:lang w:val="en-US"/>
        </w:rPr>
        <w:t>J. Thromb. Haemost. JTH</w:t>
      </w:r>
      <w:r w:rsidRPr="007B1436">
        <w:rPr>
          <w:rFonts w:asciiTheme="minorHAnsi" w:hAnsiTheme="minorHAnsi"/>
          <w:lang w:val="en-US"/>
        </w:rPr>
        <w:t>, vol. 5 Suppl 1, pp. 95–101, Jul. 2007.</w:t>
      </w:r>
    </w:p>
    <w:p w14:paraId="37EB7C3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1]</w:t>
      </w:r>
      <w:r w:rsidRPr="007B1436">
        <w:rPr>
          <w:rFonts w:asciiTheme="minorHAnsi" w:hAnsiTheme="minorHAnsi"/>
          <w:lang w:val="en-US"/>
        </w:rPr>
        <w:tab/>
        <w:t xml:space="preserve">S. Krishnaswamy, “The Transition of Prothrombin to Thrombin,” </w:t>
      </w:r>
      <w:r w:rsidRPr="007B1436">
        <w:rPr>
          <w:rFonts w:asciiTheme="minorHAnsi" w:hAnsiTheme="minorHAnsi"/>
          <w:i/>
          <w:iCs/>
          <w:lang w:val="en-US"/>
        </w:rPr>
        <w:t>J. Thromb. Haemost. JTH</w:t>
      </w:r>
      <w:r w:rsidRPr="007B1436">
        <w:rPr>
          <w:rFonts w:asciiTheme="minorHAnsi" w:hAnsiTheme="minorHAnsi"/>
          <w:lang w:val="en-US"/>
        </w:rPr>
        <w:t>, vol. 11, no. 0 1, pp. 265–276, Jun. 2013.</w:t>
      </w:r>
    </w:p>
    <w:p w14:paraId="600870B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2]</w:t>
      </w:r>
      <w:r w:rsidRPr="007B1436">
        <w:rPr>
          <w:rFonts w:asciiTheme="minorHAnsi" w:hAnsiTheme="minorHAnsi"/>
          <w:lang w:val="en-US"/>
        </w:rPr>
        <w:tab/>
        <w:t>J. W. Weisel, “Fibrinogen and Fibrin,” vol. 70, B.-A. in P. Chemistry, Ed. Academic Press, 2005, pp. 247–299.</w:t>
      </w:r>
    </w:p>
    <w:p w14:paraId="3ED9F60D"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3]</w:t>
      </w:r>
      <w:r w:rsidRPr="007B1436">
        <w:rPr>
          <w:rFonts w:asciiTheme="minorHAnsi" w:hAnsiTheme="minorHAnsi"/>
          <w:lang w:val="en-US"/>
        </w:rPr>
        <w:tab/>
        <w:t xml:space="preserve">G. D. Lowe, A. Rumley, and I. J. Mackie, “Plasma fibrinogen,” </w:t>
      </w:r>
      <w:r w:rsidRPr="007B1436">
        <w:rPr>
          <w:rFonts w:asciiTheme="minorHAnsi" w:hAnsiTheme="minorHAnsi"/>
          <w:i/>
          <w:iCs/>
          <w:lang w:val="en-US"/>
        </w:rPr>
        <w:t>Ann. Clin. Biochem.</w:t>
      </w:r>
      <w:r w:rsidRPr="007B1436">
        <w:rPr>
          <w:rFonts w:asciiTheme="minorHAnsi" w:hAnsiTheme="minorHAnsi"/>
          <w:lang w:val="en-US"/>
        </w:rPr>
        <w:t>, vol. 41, no. 6, pp. 430–440, Nov. 2004.</w:t>
      </w:r>
    </w:p>
    <w:p w14:paraId="4AC1201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4]</w:t>
      </w:r>
      <w:r w:rsidRPr="007B1436">
        <w:rPr>
          <w:rFonts w:asciiTheme="minorHAnsi" w:hAnsiTheme="minorHAnsi"/>
          <w:lang w:val="en-US"/>
        </w:rPr>
        <w:tab/>
        <w:t xml:space="preserve">M. Kroez, W. Lang, and G. Dickneite, “Wound healing and degradation of the fibrin sealant Beriplast® P following partial liver resection in rabbits,” </w:t>
      </w:r>
      <w:r w:rsidRPr="007B1436">
        <w:rPr>
          <w:rFonts w:asciiTheme="minorHAnsi" w:hAnsiTheme="minorHAnsi"/>
          <w:i/>
          <w:iCs/>
          <w:lang w:val="en-US"/>
        </w:rPr>
        <w:t>Wound Repair Regen.</w:t>
      </w:r>
      <w:r w:rsidRPr="007B1436">
        <w:rPr>
          <w:rFonts w:asciiTheme="minorHAnsi" w:hAnsiTheme="minorHAnsi"/>
          <w:lang w:val="en-US"/>
        </w:rPr>
        <w:t>, vol. 13, no. 3, pp. 318–323, May 2005.</w:t>
      </w:r>
    </w:p>
    <w:p w14:paraId="6DF83A1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5]</w:t>
      </w:r>
      <w:r w:rsidRPr="007B1436">
        <w:rPr>
          <w:rFonts w:asciiTheme="minorHAnsi" w:hAnsiTheme="minorHAnsi"/>
          <w:lang w:val="en-US"/>
        </w:rPr>
        <w:tab/>
        <w:t xml:space="preserve">P. Pescatore, C. Verbeke, M. Härle, and B. C. Manegold, “Fibrin sealing in peptic ulcer bleeding: The fate of the clot,” </w:t>
      </w:r>
      <w:r w:rsidRPr="007B1436">
        <w:rPr>
          <w:rFonts w:asciiTheme="minorHAnsi" w:hAnsiTheme="minorHAnsi"/>
          <w:i/>
          <w:iCs/>
          <w:lang w:val="en-US"/>
        </w:rPr>
        <w:t>Gastrointest. Endosc.</w:t>
      </w:r>
      <w:r w:rsidRPr="007B1436">
        <w:rPr>
          <w:rFonts w:asciiTheme="minorHAnsi" w:hAnsiTheme="minorHAnsi"/>
          <w:lang w:val="en-US"/>
        </w:rPr>
        <w:t>, vol. 45, no. 4, p. AB99, Apr. 1997.</w:t>
      </w:r>
    </w:p>
    <w:p w14:paraId="66D95F3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6]</w:t>
      </w:r>
      <w:r w:rsidRPr="007B1436">
        <w:rPr>
          <w:rFonts w:asciiTheme="minorHAnsi" w:hAnsiTheme="minorHAnsi"/>
          <w:lang w:val="en-US"/>
        </w:rPr>
        <w:tab/>
        <w:t xml:space="preserve">C. H. Nair, G. A. Shah, and D. P. Dhall, “Effect of temperature, ph and ionic strength and composition on fibrin network structure and its development,” </w:t>
      </w:r>
      <w:r w:rsidRPr="007B1436">
        <w:rPr>
          <w:rFonts w:asciiTheme="minorHAnsi" w:hAnsiTheme="minorHAnsi"/>
          <w:i/>
          <w:iCs/>
          <w:lang w:val="en-US"/>
        </w:rPr>
        <w:t>Thromb. Res.</w:t>
      </w:r>
      <w:r w:rsidRPr="007B1436">
        <w:rPr>
          <w:rFonts w:asciiTheme="minorHAnsi" w:hAnsiTheme="minorHAnsi"/>
          <w:lang w:val="en-US"/>
        </w:rPr>
        <w:t>, vol. 42, no. 6, pp. 809–816, Jun. 1986.</w:t>
      </w:r>
    </w:p>
    <w:p w14:paraId="3C27B41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7]</w:t>
      </w:r>
      <w:r w:rsidRPr="007B1436">
        <w:rPr>
          <w:rFonts w:asciiTheme="minorHAnsi" w:hAnsiTheme="minorHAnsi"/>
          <w:lang w:val="en-US"/>
        </w:rPr>
        <w:tab/>
        <w:t xml:space="preserve">W. D. Spotnitz, “Fibrin Sealant: The Only Approved Hemostat, Sealant, and Adhesive—a Laboratory and Clinical Perspective,” </w:t>
      </w:r>
      <w:r w:rsidRPr="007B1436">
        <w:rPr>
          <w:rFonts w:asciiTheme="minorHAnsi" w:hAnsiTheme="minorHAnsi"/>
          <w:i/>
          <w:iCs/>
          <w:lang w:val="en-US"/>
        </w:rPr>
        <w:t>ISRN Surg.</w:t>
      </w:r>
      <w:r w:rsidRPr="007B1436">
        <w:rPr>
          <w:rFonts w:asciiTheme="minorHAnsi" w:hAnsiTheme="minorHAnsi"/>
          <w:lang w:val="en-US"/>
        </w:rPr>
        <w:t>, vol. 2014, Mar. 2014.</w:t>
      </w:r>
    </w:p>
    <w:p w14:paraId="5A351678"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8]</w:t>
      </w:r>
      <w:r w:rsidRPr="007B1436">
        <w:rPr>
          <w:rFonts w:asciiTheme="minorHAnsi" w:hAnsiTheme="minorHAnsi"/>
          <w:lang w:val="en-US"/>
        </w:rPr>
        <w:tab/>
        <w:t xml:space="preserve">I. Galanakis, N. Vasdev, and N. Soomro, “A Review of Current Hemostatic Agents and Tissue Sealants Used in Laparoscopic Partial Nephrectomy,” </w:t>
      </w:r>
      <w:r w:rsidRPr="007B1436">
        <w:rPr>
          <w:rFonts w:asciiTheme="minorHAnsi" w:hAnsiTheme="minorHAnsi"/>
          <w:i/>
          <w:iCs/>
          <w:lang w:val="en-US"/>
        </w:rPr>
        <w:t>Rev. Urol.</w:t>
      </w:r>
      <w:r w:rsidRPr="007B1436">
        <w:rPr>
          <w:rFonts w:asciiTheme="minorHAnsi" w:hAnsiTheme="minorHAnsi"/>
          <w:lang w:val="en-US"/>
        </w:rPr>
        <w:t>, vol. 13, no. 3, pp. 131–138, 2011.</w:t>
      </w:r>
    </w:p>
    <w:p w14:paraId="41ABEF4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29]</w:t>
      </w:r>
      <w:r w:rsidRPr="007B1436">
        <w:rPr>
          <w:rFonts w:asciiTheme="minorHAnsi" w:hAnsiTheme="minorHAnsi"/>
          <w:lang w:val="en-US"/>
        </w:rPr>
        <w:tab/>
        <w:t xml:space="preserve">C. P. Sundaram and A. C. Keenan, “Evolution of hemostatic agents in surgical practice,” </w:t>
      </w:r>
      <w:r w:rsidRPr="007B1436">
        <w:rPr>
          <w:rFonts w:asciiTheme="minorHAnsi" w:hAnsiTheme="minorHAnsi"/>
          <w:i/>
          <w:iCs/>
          <w:lang w:val="en-US"/>
        </w:rPr>
        <w:t>Indian J. Urol. IJU J. Urol. Soc. India</w:t>
      </w:r>
      <w:r w:rsidRPr="007B1436">
        <w:rPr>
          <w:rFonts w:asciiTheme="minorHAnsi" w:hAnsiTheme="minorHAnsi"/>
          <w:lang w:val="en-US"/>
        </w:rPr>
        <w:t>, vol. 26, no. 3, pp. 374–378, 2010.</w:t>
      </w:r>
    </w:p>
    <w:p w14:paraId="7C086AE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0]</w:t>
      </w:r>
      <w:r w:rsidRPr="007B1436">
        <w:rPr>
          <w:rFonts w:asciiTheme="minorHAnsi" w:hAnsiTheme="minorHAnsi"/>
          <w:lang w:val="en-US"/>
        </w:rPr>
        <w:tab/>
        <w:t xml:space="preserve">D. M. Albala and J. H. Lawson, “Recent Clinical and Investigational Applications of Fibrin Sealant in Selected Surgical Specialties,” </w:t>
      </w:r>
      <w:r w:rsidRPr="007B1436">
        <w:rPr>
          <w:rFonts w:asciiTheme="minorHAnsi" w:hAnsiTheme="minorHAnsi"/>
          <w:i/>
          <w:iCs/>
          <w:lang w:val="en-US"/>
        </w:rPr>
        <w:t>J. Am. Coll. Surg.</w:t>
      </w:r>
      <w:r w:rsidRPr="007B1436">
        <w:rPr>
          <w:rFonts w:asciiTheme="minorHAnsi" w:hAnsiTheme="minorHAnsi"/>
          <w:lang w:val="en-US"/>
        </w:rPr>
        <w:t>, vol. 202, no. 4, pp. 685–697, Apr. 2006.</w:t>
      </w:r>
    </w:p>
    <w:p w14:paraId="69F9615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1]</w:t>
      </w:r>
      <w:r w:rsidRPr="007B1436">
        <w:rPr>
          <w:rFonts w:asciiTheme="minorHAnsi" w:hAnsiTheme="minorHAnsi"/>
          <w:lang w:val="en-US"/>
        </w:rPr>
        <w:tab/>
        <w:t xml:space="preserve">G. Dickneite, H. J. Metzner, M. Kroez, B. Hein, and U. Nicolay, “The Importance of Factor XIII as a Component of Fibrin Sealants,” </w:t>
      </w:r>
      <w:r w:rsidRPr="007B1436">
        <w:rPr>
          <w:rFonts w:asciiTheme="minorHAnsi" w:hAnsiTheme="minorHAnsi"/>
          <w:i/>
          <w:iCs/>
          <w:lang w:val="en-US"/>
        </w:rPr>
        <w:t>J. Surg. Res.</w:t>
      </w:r>
      <w:r w:rsidRPr="007B1436">
        <w:rPr>
          <w:rFonts w:asciiTheme="minorHAnsi" w:hAnsiTheme="minorHAnsi"/>
          <w:lang w:val="en-US"/>
        </w:rPr>
        <w:t>, vol. 107, no. 2, pp. 186–195, Oct. 2002.</w:t>
      </w:r>
    </w:p>
    <w:p w14:paraId="1F18A04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2]</w:t>
      </w:r>
      <w:r w:rsidRPr="007B1436">
        <w:rPr>
          <w:rFonts w:asciiTheme="minorHAnsi" w:hAnsiTheme="minorHAnsi"/>
          <w:lang w:val="en-US"/>
        </w:rPr>
        <w:tab/>
        <w:t xml:space="preserve">E. A. Shats, C. H. Nair, and D. P. Dhall, “Interaction of endothelial cells and fibroblasts with modified fibrin networks: role in atherosclerosis,” </w:t>
      </w:r>
      <w:r w:rsidRPr="007B1436">
        <w:rPr>
          <w:rFonts w:asciiTheme="minorHAnsi" w:hAnsiTheme="minorHAnsi"/>
          <w:i/>
          <w:iCs/>
          <w:lang w:val="en-US"/>
        </w:rPr>
        <w:t>Atherosclerosis</w:t>
      </w:r>
      <w:r w:rsidRPr="007B1436">
        <w:rPr>
          <w:rFonts w:asciiTheme="minorHAnsi" w:hAnsiTheme="minorHAnsi"/>
          <w:lang w:val="en-US"/>
        </w:rPr>
        <w:t>, vol. 129, no. 1, pp. 9–15, Feb. 1997.</w:t>
      </w:r>
    </w:p>
    <w:p w14:paraId="0EC96A7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3]</w:t>
      </w:r>
      <w:r w:rsidRPr="007B1436">
        <w:rPr>
          <w:rFonts w:asciiTheme="minorHAnsi" w:hAnsiTheme="minorHAnsi"/>
          <w:lang w:val="en-US"/>
        </w:rPr>
        <w:tab/>
        <w:t xml:space="preserve">I. Catelas, N. Sese, B. M. Wu, J. C. Y. Dunn, S. Helgerson, and B. Tawil, “Human Mesenchymal Stem Cell Proliferation and Osteogenic Differentiation in Fibrin Gels in Vitro,” </w:t>
      </w:r>
      <w:r w:rsidRPr="007B1436">
        <w:rPr>
          <w:rFonts w:asciiTheme="minorHAnsi" w:hAnsiTheme="minorHAnsi"/>
          <w:i/>
          <w:iCs/>
          <w:lang w:val="en-US"/>
        </w:rPr>
        <w:t>Tissue Eng.</w:t>
      </w:r>
      <w:r w:rsidRPr="007B1436">
        <w:rPr>
          <w:rFonts w:asciiTheme="minorHAnsi" w:hAnsiTheme="minorHAnsi"/>
          <w:lang w:val="en-US"/>
        </w:rPr>
        <w:t>, vol. 12, no. 8, pp. 2385–2396, Aug. 2006.</w:t>
      </w:r>
    </w:p>
    <w:p w14:paraId="6005D9DA"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4]</w:t>
      </w:r>
      <w:r w:rsidRPr="007B1436">
        <w:rPr>
          <w:rFonts w:asciiTheme="minorHAnsi" w:hAnsiTheme="minorHAnsi"/>
          <w:lang w:val="en-US"/>
        </w:rPr>
        <w:tab/>
        <w:t xml:space="preserve">D. Eyrich </w:t>
      </w:r>
      <w:r w:rsidRPr="007B1436">
        <w:rPr>
          <w:rFonts w:asciiTheme="minorHAnsi" w:hAnsiTheme="minorHAnsi"/>
          <w:i/>
          <w:iCs/>
          <w:lang w:val="en-US"/>
        </w:rPr>
        <w:t>et al.</w:t>
      </w:r>
      <w:r w:rsidRPr="007B1436">
        <w:rPr>
          <w:rFonts w:asciiTheme="minorHAnsi" w:hAnsiTheme="minorHAnsi"/>
          <w:lang w:val="en-US"/>
        </w:rPr>
        <w:t xml:space="preserve">, “Long-term stable fibrin gels for cartilage engineering,” </w:t>
      </w:r>
      <w:r w:rsidRPr="007B1436">
        <w:rPr>
          <w:rFonts w:asciiTheme="minorHAnsi" w:hAnsiTheme="minorHAnsi"/>
          <w:i/>
          <w:iCs/>
          <w:lang w:val="en-US"/>
        </w:rPr>
        <w:t>Biomaterials</w:t>
      </w:r>
      <w:r w:rsidRPr="007B1436">
        <w:rPr>
          <w:rFonts w:asciiTheme="minorHAnsi" w:hAnsiTheme="minorHAnsi"/>
          <w:lang w:val="en-US"/>
        </w:rPr>
        <w:t>, vol. 28, no. 1, pp. 55–65, Jan. 2007.</w:t>
      </w:r>
    </w:p>
    <w:p w14:paraId="5B8367B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5]</w:t>
      </w:r>
      <w:r w:rsidRPr="007B1436">
        <w:rPr>
          <w:rFonts w:asciiTheme="minorHAnsi" w:hAnsiTheme="minorHAnsi"/>
          <w:lang w:val="en-US"/>
        </w:rPr>
        <w:tab/>
        <w:t xml:space="preserve">H. K. Makadia and S. J. Siegel, “Poly Lactic-co-Glycolic Acid (PLGA) as Biodegradable Controlled Drug Delivery Carrier,” </w:t>
      </w:r>
      <w:r w:rsidRPr="007B1436">
        <w:rPr>
          <w:rFonts w:asciiTheme="minorHAnsi" w:hAnsiTheme="minorHAnsi"/>
          <w:i/>
          <w:iCs/>
          <w:lang w:val="en-US"/>
        </w:rPr>
        <w:t>Polymers</w:t>
      </w:r>
      <w:r w:rsidRPr="007B1436">
        <w:rPr>
          <w:rFonts w:asciiTheme="minorHAnsi" w:hAnsiTheme="minorHAnsi"/>
          <w:lang w:val="en-US"/>
        </w:rPr>
        <w:t>, vol. 3, no. 3, pp. 1377–1397, Sep. 2011.</w:t>
      </w:r>
    </w:p>
    <w:p w14:paraId="5B2FE546"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6]</w:t>
      </w:r>
      <w:r w:rsidRPr="007B1436">
        <w:rPr>
          <w:rFonts w:asciiTheme="minorHAnsi" w:hAnsiTheme="minorHAnsi"/>
          <w:lang w:val="en-US"/>
        </w:rPr>
        <w:tab/>
        <w:t xml:space="preserve">R. A. Jain, “The manufacturing techniques of various drug loaded biodegradable poly(lactide-co-glycolide) (PLGA) devices,” </w:t>
      </w:r>
      <w:r w:rsidRPr="007B1436">
        <w:rPr>
          <w:rFonts w:asciiTheme="minorHAnsi" w:hAnsiTheme="minorHAnsi"/>
          <w:i/>
          <w:iCs/>
          <w:lang w:val="en-US"/>
        </w:rPr>
        <w:t>Biomaterials</w:t>
      </w:r>
      <w:r w:rsidRPr="007B1436">
        <w:rPr>
          <w:rFonts w:asciiTheme="minorHAnsi" w:hAnsiTheme="minorHAnsi"/>
          <w:lang w:val="en-US"/>
        </w:rPr>
        <w:t>, vol. 21, no. 23, pp. 2475–2490, Dec. 2000.</w:t>
      </w:r>
    </w:p>
    <w:p w14:paraId="577B94EE"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7]</w:t>
      </w:r>
      <w:r w:rsidRPr="007B1436">
        <w:rPr>
          <w:rFonts w:asciiTheme="minorHAnsi" w:hAnsiTheme="minorHAnsi"/>
          <w:lang w:val="en-US"/>
        </w:rPr>
        <w:tab/>
        <w:t xml:space="preserve">A. R. Katz and R. J. Turner, “Evaluation of tensile and absorption properties of polyglycolic acid sutures,” </w:t>
      </w:r>
      <w:r w:rsidRPr="007B1436">
        <w:rPr>
          <w:rFonts w:asciiTheme="minorHAnsi" w:hAnsiTheme="minorHAnsi"/>
          <w:i/>
          <w:iCs/>
          <w:lang w:val="en-US"/>
        </w:rPr>
        <w:t>Surg. Gynecol. Obstet.</w:t>
      </w:r>
      <w:r w:rsidRPr="007B1436">
        <w:rPr>
          <w:rFonts w:asciiTheme="minorHAnsi" w:hAnsiTheme="minorHAnsi"/>
          <w:lang w:val="en-US"/>
        </w:rPr>
        <w:t>, vol. 131, no. 4, pp. 701–716, Oct. 1970.</w:t>
      </w:r>
    </w:p>
    <w:p w14:paraId="3B0D5AE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8]</w:t>
      </w:r>
      <w:r w:rsidRPr="007B1436">
        <w:rPr>
          <w:rFonts w:asciiTheme="minorHAnsi" w:hAnsiTheme="minorHAnsi"/>
          <w:lang w:val="en-US"/>
        </w:rPr>
        <w:tab/>
        <w:t xml:space="preserve">R. Suuronen, T. Pohjonen, J. Hietanen, and C. Lindqvist, “A 5-year in vitro and in vivo study of the biodegradation of polylactide plates,” </w:t>
      </w:r>
      <w:r w:rsidRPr="007B1436">
        <w:rPr>
          <w:rFonts w:asciiTheme="minorHAnsi" w:hAnsiTheme="minorHAnsi"/>
          <w:i/>
          <w:iCs/>
          <w:lang w:val="en-US"/>
        </w:rPr>
        <w:t>J. Oral Maxillofac. Surg. Off. J. Am. Assoc. Oral Maxillofac. Surg.</w:t>
      </w:r>
      <w:r w:rsidRPr="007B1436">
        <w:rPr>
          <w:rFonts w:asciiTheme="minorHAnsi" w:hAnsiTheme="minorHAnsi"/>
          <w:lang w:val="en-US"/>
        </w:rPr>
        <w:t>, vol. 56, no. 5, pp. 604-614-615, May 1998.</w:t>
      </w:r>
    </w:p>
    <w:p w14:paraId="0A64639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39]</w:t>
      </w:r>
      <w:r w:rsidRPr="007B1436">
        <w:rPr>
          <w:rFonts w:asciiTheme="minorHAnsi" w:hAnsiTheme="minorHAnsi"/>
          <w:lang w:val="en-US"/>
        </w:rPr>
        <w:tab/>
        <w:t xml:space="preserve">M. L. Houchin and E. M. Topp, “Physical properties of PLGA films during polymer degradation,” </w:t>
      </w:r>
      <w:r w:rsidRPr="007B1436">
        <w:rPr>
          <w:rFonts w:asciiTheme="minorHAnsi" w:hAnsiTheme="minorHAnsi"/>
          <w:i/>
          <w:iCs/>
          <w:lang w:val="en-US"/>
        </w:rPr>
        <w:t>J. Appl. Polym. Sci.</w:t>
      </w:r>
      <w:r w:rsidRPr="007B1436">
        <w:rPr>
          <w:rFonts w:asciiTheme="minorHAnsi" w:hAnsiTheme="minorHAnsi"/>
          <w:lang w:val="en-US"/>
        </w:rPr>
        <w:t>, vol. 114, no. 5, pp. 2848–2854, Dec. 2009.</w:t>
      </w:r>
    </w:p>
    <w:p w14:paraId="484CBF3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0]</w:t>
      </w:r>
      <w:r w:rsidRPr="007B1436">
        <w:rPr>
          <w:rFonts w:asciiTheme="minorHAnsi" w:hAnsiTheme="minorHAnsi"/>
          <w:lang w:val="en-US"/>
        </w:rPr>
        <w:tab/>
        <w:t xml:space="preserve">N. Hua and J. Sun, “Body distribution of poly(d,l-lactide-co-glycolide) copolymer degradation products in rats,” </w:t>
      </w:r>
      <w:r w:rsidRPr="007B1436">
        <w:rPr>
          <w:rFonts w:asciiTheme="minorHAnsi" w:hAnsiTheme="minorHAnsi"/>
          <w:i/>
          <w:iCs/>
          <w:lang w:val="en-US"/>
        </w:rPr>
        <w:t>J. Mater. Sci. Mater. Med.</w:t>
      </w:r>
      <w:r w:rsidRPr="007B1436">
        <w:rPr>
          <w:rFonts w:asciiTheme="minorHAnsi" w:hAnsiTheme="minorHAnsi"/>
          <w:lang w:val="en-US"/>
        </w:rPr>
        <w:t>, vol. 19, no. 10, pp. 3243–3248, Oct. 2008.</w:t>
      </w:r>
    </w:p>
    <w:p w14:paraId="43507F6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1]</w:t>
      </w:r>
      <w:r w:rsidRPr="007B1436">
        <w:rPr>
          <w:rFonts w:asciiTheme="minorHAnsi" w:hAnsiTheme="minorHAnsi"/>
          <w:lang w:val="en-US"/>
        </w:rPr>
        <w:tab/>
        <w:t xml:space="preserve">K. a. Athanasiou, J. p. Schmitz, and C. m. Agrawal, “The Effects of Porosity on in Vitro Degradation of Polylactic Acid–Polyglycolic Acid Implants Used in Repair of Articular Cartilage,” </w:t>
      </w:r>
      <w:r w:rsidRPr="007B1436">
        <w:rPr>
          <w:rFonts w:asciiTheme="minorHAnsi" w:hAnsiTheme="minorHAnsi"/>
          <w:i/>
          <w:iCs/>
          <w:lang w:val="en-US"/>
        </w:rPr>
        <w:t>Tissue Eng.</w:t>
      </w:r>
      <w:r w:rsidRPr="007B1436">
        <w:rPr>
          <w:rFonts w:asciiTheme="minorHAnsi" w:hAnsiTheme="minorHAnsi"/>
          <w:lang w:val="en-US"/>
        </w:rPr>
        <w:t>, vol. 4, no. 1, pp. 53–63, Mar. 1998.</w:t>
      </w:r>
    </w:p>
    <w:p w14:paraId="0233F41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2]</w:t>
      </w:r>
      <w:r w:rsidRPr="007B1436">
        <w:rPr>
          <w:rFonts w:asciiTheme="minorHAnsi" w:hAnsiTheme="minorHAnsi"/>
          <w:lang w:val="en-US"/>
        </w:rPr>
        <w:tab/>
        <w:t xml:space="preserve">X. Hu, H. Shen, F. Yang, J. Bei, and S. Wang, “Preparation and cell affinity of microtubular orientation-structured PLGA(70/30) blood vessel scaffold,” </w:t>
      </w:r>
      <w:r w:rsidRPr="007B1436">
        <w:rPr>
          <w:rFonts w:asciiTheme="minorHAnsi" w:hAnsiTheme="minorHAnsi"/>
          <w:i/>
          <w:iCs/>
          <w:lang w:val="en-US"/>
        </w:rPr>
        <w:t>Biomaterials</w:t>
      </w:r>
      <w:r w:rsidRPr="007B1436">
        <w:rPr>
          <w:rFonts w:asciiTheme="minorHAnsi" w:hAnsiTheme="minorHAnsi"/>
          <w:lang w:val="en-US"/>
        </w:rPr>
        <w:t>, vol. 29, no. 21, pp. 3128–3136, Jul. 2008.</w:t>
      </w:r>
    </w:p>
    <w:p w14:paraId="1E27411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3]</w:t>
      </w:r>
      <w:r w:rsidRPr="007B1436">
        <w:rPr>
          <w:rFonts w:asciiTheme="minorHAnsi" w:hAnsiTheme="minorHAnsi"/>
          <w:lang w:val="en-US"/>
        </w:rPr>
        <w:tab/>
        <w:t xml:space="preserve">Y. Xiong </w:t>
      </w:r>
      <w:r w:rsidRPr="007B1436">
        <w:rPr>
          <w:rFonts w:asciiTheme="minorHAnsi" w:hAnsiTheme="minorHAnsi"/>
          <w:i/>
          <w:iCs/>
          <w:lang w:val="en-US"/>
        </w:rPr>
        <w:t>et al.</w:t>
      </w:r>
      <w:r w:rsidRPr="007B1436">
        <w:rPr>
          <w:rFonts w:asciiTheme="minorHAnsi" w:hAnsiTheme="minorHAnsi"/>
          <w:lang w:val="en-US"/>
        </w:rPr>
        <w:t xml:space="preserve">, “Synaptic transmission of neural stem cells seeded in 3-dimensional PLGA scaffolds,” </w:t>
      </w:r>
      <w:r w:rsidRPr="007B1436">
        <w:rPr>
          <w:rFonts w:asciiTheme="minorHAnsi" w:hAnsiTheme="minorHAnsi"/>
          <w:i/>
          <w:iCs/>
          <w:lang w:val="en-US"/>
        </w:rPr>
        <w:t>Biomaterials</w:t>
      </w:r>
      <w:r w:rsidRPr="007B1436">
        <w:rPr>
          <w:rFonts w:asciiTheme="minorHAnsi" w:hAnsiTheme="minorHAnsi"/>
          <w:lang w:val="en-US"/>
        </w:rPr>
        <w:t>, vol. 30, no. 22, pp. 3711–3722, Aug. 2009.</w:t>
      </w:r>
    </w:p>
    <w:p w14:paraId="62F8CE1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4]</w:t>
      </w:r>
      <w:r w:rsidRPr="007B1436">
        <w:rPr>
          <w:rFonts w:asciiTheme="minorHAnsi" w:hAnsiTheme="minorHAnsi"/>
          <w:lang w:val="en-US"/>
        </w:rPr>
        <w:tab/>
        <w:t xml:space="preserve">Y. Cui, Y. Liu, Y. Cui, X. Jing, P. Zhang, and X. Chen, “The nanocomposite scaffold of poly(lactide-co-glycolide) and hydroxyapatite surface-grafted with l-lactic acid oligomer for bone repair,” </w:t>
      </w:r>
      <w:r w:rsidRPr="007B1436">
        <w:rPr>
          <w:rFonts w:asciiTheme="minorHAnsi" w:hAnsiTheme="minorHAnsi"/>
          <w:i/>
          <w:iCs/>
          <w:lang w:val="en-US"/>
        </w:rPr>
        <w:t>Acta Biomater.</w:t>
      </w:r>
      <w:r w:rsidRPr="007B1436">
        <w:rPr>
          <w:rFonts w:asciiTheme="minorHAnsi" w:hAnsiTheme="minorHAnsi"/>
          <w:lang w:val="en-US"/>
        </w:rPr>
        <w:t>, vol. 5, no. 7, pp. 2680–2692, Sep. 2009.</w:t>
      </w:r>
    </w:p>
    <w:p w14:paraId="7E067AA7"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5]</w:t>
      </w:r>
      <w:r w:rsidRPr="007B1436">
        <w:rPr>
          <w:rFonts w:asciiTheme="minorHAnsi" w:hAnsiTheme="minorHAnsi"/>
          <w:lang w:val="en-US"/>
        </w:rPr>
        <w:tab/>
        <w:t xml:space="preserve">H. Shen, X. Hu, J. Bei, and S. Wang, “The immobilization of basic fibroblast growth factor on plasma-treated poly(lactide-co-glycolide),” </w:t>
      </w:r>
      <w:r w:rsidRPr="007B1436">
        <w:rPr>
          <w:rFonts w:asciiTheme="minorHAnsi" w:hAnsiTheme="minorHAnsi"/>
          <w:i/>
          <w:iCs/>
          <w:lang w:val="en-US"/>
        </w:rPr>
        <w:t>Biomaterials</w:t>
      </w:r>
      <w:r w:rsidRPr="007B1436">
        <w:rPr>
          <w:rFonts w:asciiTheme="minorHAnsi" w:hAnsiTheme="minorHAnsi"/>
          <w:lang w:val="en-US"/>
        </w:rPr>
        <w:t>, vol. 29, no. 15, pp. 2388–2399, May 2008.</w:t>
      </w:r>
    </w:p>
    <w:p w14:paraId="599C4B0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6]</w:t>
      </w:r>
      <w:r w:rsidRPr="007B1436">
        <w:rPr>
          <w:rFonts w:asciiTheme="minorHAnsi" w:hAnsiTheme="minorHAnsi"/>
          <w:lang w:val="en-US"/>
        </w:rPr>
        <w:tab/>
        <w:t xml:space="preserve">Y. S. Lee </w:t>
      </w:r>
      <w:r w:rsidRPr="007B1436">
        <w:rPr>
          <w:rFonts w:asciiTheme="minorHAnsi" w:hAnsiTheme="minorHAnsi"/>
          <w:i/>
          <w:iCs/>
          <w:lang w:val="en-US"/>
        </w:rPr>
        <w:t>et al.</w:t>
      </w:r>
      <w:r w:rsidRPr="007B1436">
        <w:rPr>
          <w:rFonts w:asciiTheme="minorHAnsi" w:hAnsiTheme="minorHAnsi"/>
          <w:lang w:val="en-US"/>
        </w:rPr>
        <w:t xml:space="preserve">, “Development of porous PLGA/PEI1.8k biodegradable microspheres for the delivery of mesenchymal stem cells (MSCs),” </w:t>
      </w:r>
      <w:r w:rsidRPr="007B1436">
        <w:rPr>
          <w:rFonts w:asciiTheme="minorHAnsi" w:hAnsiTheme="minorHAnsi"/>
          <w:i/>
          <w:iCs/>
          <w:lang w:val="en-US"/>
        </w:rPr>
        <w:t>J. Controlled Release</w:t>
      </w:r>
      <w:r w:rsidRPr="007B1436">
        <w:rPr>
          <w:rFonts w:asciiTheme="minorHAnsi" w:hAnsiTheme="minorHAnsi"/>
          <w:lang w:val="en-US"/>
        </w:rPr>
        <w:t>, vol. 205, pp. 128–133, May 2015.</w:t>
      </w:r>
    </w:p>
    <w:p w14:paraId="5BF66CC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7]</w:t>
      </w:r>
      <w:r w:rsidRPr="007B1436">
        <w:rPr>
          <w:rFonts w:asciiTheme="minorHAnsi" w:hAnsiTheme="minorHAnsi"/>
          <w:lang w:val="en-US"/>
        </w:rPr>
        <w:tab/>
        <w:t xml:space="preserve">W. Wang </w:t>
      </w:r>
      <w:r w:rsidRPr="007B1436">
        <w:rPr>
          <w:rFonts w:asciiTheme="minorHAnsi" w:hAnsiTheme="minorHAnsi"/>
          <w:i/>
          <w:iCs/>
          <w:lang w:val="en-US"/>
        </w:rPr>
        <w:t>et al.</w:t>
      </w:r>
      <w:r w:rsidRPr="007B1436">
        <w:rPr>
          <w:rFonts w:asciiTheme="minorHAnsi" w:hAnsiTheme="minorHAnsi"/>
          <w:lang w:val="en-US"/>
        </w:rPr>
        <w:t xml:space="preserve">, “The restoration of full-thickness cartilage defects with BMSCs and TGF-beta 1 loaded PLGA/fibrin gel constructs,” </w:t>
      </w:r>
      <w:r w:rsidRPr="007B1436">
        <w:rPr>
          <w:rFonts w:asciiTheme="minorHAnsi" w:hAnsiTheme="minorHAnsi"/>
          <w:i/>
          <w:iCs/>
          <w:lang w:val="en-US"/>
        </w:rPr>
        <w:t>Biomaterials</w:t>
      </w:r>
      <w:r w:rsidRPr="007B1436">
        <w:rPr>
          <w:rFonts w:asciiTheme="minorHAnsi" w:hAnsiTheme="minorHAnsi"/>
          <w:lang w:val="en-US"/>
        </w:rPr>
        <w:t>, vol. 31, no. 34, pp. 8964–8973, Dec. 2010.</w:t>
      </w:r>
    </w:p>
    <w:p w14:paraId="17B730E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8]</w:t>
      </w:r>
      <w:r w:rsidRPr="007B1436">
        <w:rPr>
          <w:rFonts w:asciiTheme="minorHAnsi" w:hAnsiTheme="minorHAnsi"/>
          <w:lang w:val="en-US"/>
        </w:rPr>
        <w:tab/>
        <w:t xml:space="preserve">Y. D. Teng </w:t>
      </w:r>
      <w:r w:rsidRPr="007B1436">
        <w:rPr>
          <w:rFonts w:asciiTheme="minorHAnsi" w:hAnsiTheme="minorHAnsi"/>
          <w:i/>
          <w:iCs/>
          <w:lang w:val="en-US"/>
        </w:rPr>
        <w:t>et al.</w:t>
      </w:r>
      <w:r w:rsidRPr="007B1436">
        <w:rPr>
          <w:rFonts w:asciiTheme="minorHAnsi" w:hAnsiTheme="minorHAnsi"/>
          <w:lang w:val="en-US"/>
        </w:rPr>
        <w:t xml:space="preserve">, “Functional recovery following traumatic spinal cord injury mediated by a unique polymer scaffold seeded with neural stem cells,” </w:t>
      </w:r>
      <w:r w:rsidRPr="007B1436">
        <w:rPr>
          <w:rFonts w:asciiTheme="minorHAnsi" w:hAnsiTheme="minorHAnsi"/>
          <w:i/>
          <w:iCs/>
          <w:lang w:val="en-US"/>
        </w:rPr>
        <w:t>Proc. Natl. Acad. Sci.</w:t>
      </w:r>
      <w:r w:rsidRPr="007B1436">
        <w:rPr>
          <w:rFonts w:asciiTheme="minorHAnsi" w:hAnsiTheme="minorHAnsi"/>
          <w:lang w:val="en-US"/>
        </w:rPr>
        <w:t>, vol. 99, no. 5, pp. 3024–3029, Mar. 2002.</w:t>
      </w:r>
    </w:p>
    <w:p w14:paraId="69DD0E39"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49]</w:t>
      </w:r>
      <w:r w:rsidRPr="007B1436">
        <w:rPr>
          <w:rFonts w:asciiTheme="minorHAnsi" w:hAnsiTheme="minorHAnsi"/>
          <w:lang w:val="en-US"/>
        </w:rPr>
        <w:tab/>
        <w:t xml:space="preserve">C. B. Nagori, S. Y. Panchal, and H. Patel, “Endometrial regeneration using autologous adult stem cells followed by conception by in vitro fertilization in a patient of severe Asherman’s syndrome,” </w:t>
      </w:r>
      <w:r w:rsidRPr="007B1436">
        <w:rPr>
          <w:rFonts w:asciiTheme="minorHAnsi" w:hAnsiTheme="minorHAnsi"/>
          <w:i/>
          <w:iCs/>
          <w:lang w:val="en-US"/>
        </w:rPr>
        <w:t>J. Hum. Reprod. Sci.</w:t>
      </w:r>
      <w:r w:rsidRPr="007B1436">
        <w:rPr>
          <w:rFonts w:asciiTheme="minorHAnsi" w:hAnsiTheme="minorHAnsi"/>
          <w:lang w:val="en-US"/>
        </w:rPr>
        <w:t>, vol. 4, no. 1, pp. 43–48, 2011.</w:t>
      </w:r>
    </w:p>
    <w:p w14:paraId="607792E5"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0]</w:t>
      </w:r>
      <w:r w:rsidRPr="007B1436">
        <w:rPr>
          <w:rFonts w:asciiTheme="minorHAnsi" w:hAnsiTheme="minorHAnsi"/>
          <w:lang w:val="en-US"/>
        </w:rPr>
        <w:tab/>
        <w:t xml:space="preserve">K. A. Kelley, “Transport of mouse lines by shipment of live embryos,” </w:t>
      </w:r>
      <w:r w:rsidRPr="007B1436">
        <w:rPr>
          <w:rFonts w:asciiTheme="minorHAnsi" w:hAnsiTheme="minorHAnsi"/>
          <w:i/>
          <w:iCs/>
          <w:lang w:val="en-US"/>
        </w:rPr>
        <w:t>Methods Enzymol.</w:t>
      </w:r>
      <w:r w:rsidRPr="007B1436">
        <w:rPr>
          <w:rFonts w:asciiTheme="minorHAnsi" w:hAnsiTheme="minorHAnsi"/>
          <w:lang w:val="en-US"/>
        </w:rPr>
        <w:t>, vol. 476, pp. 25–36, 2010.</w:t>
      </w:r>
    </w:p>
    <w:p w14:paraId="664B5480"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1]</w:t>
      </w:r>
      <w:r w:rsidRPr="007B1436">
        <w:rPr>
          <w:rFonts w:asciiTheme="minorHAnsi" w:hAnsiTheme="minorHAnsi"/>
          <w:lang w:val="en-US"/>
        </w:rPr>
        <w:tab/>
        <w:t xml:space="preserve">M. Vergara </w:t>
      </w:r>
      <w:r w:rsidRPr="007B1436">
        <w:rPr>
          <w:rFonts w:asciiTheme="minorHAnsi" w:hAnsiTheme="minorHAnsi"/>
          <w:i/>
          <w:iCs/>
          <w:lang w:val="en-US"/>
        </w:rPr>
        <w:t>et al.</w:t>
      </w:r>
      <w:r w:rsidRPr="007B1436">
        <w:rPr>
          <w:rFonts w:asciiTheme="minorHAnsi" w:hAnsiTheme="minorHAnsi"/>
          <w:lang w:val="en-US"/>
        </w:rPr>
        <w:t xml:space="preserve">, “Differential Effect of Culture Temperature and Specific Growth Rate on CHO Cell Behavior in Chemostat Culture,” </w:t>
      </w:r>
      <w:r w:rsidRPr="007B1436">
        <w:rPr>
          <w:rFonts w:asciiTheme="minorHAnsi" w:hAnsiTheme="minorHAnsi"/>
          <w:i/>
          <w:iCs/>
          <w:lang w:val="en-US"/>
        </w:rPr>
        <w:t>PLOS ONE</w:t>
      </w:r>
      <w:r w:rsidRPr="007B1436">
        <w:rPr>
          <w:rFonts w:asciiTheme="minorHAnsi" w:hAnsiTheme="minorHAnsi"/>
          <w:lang w:val="en-US"/>
        </w:rPr>
        <w:t>, vol. 9, no. 4, p. e93865, Apr. 2014.</w:t>
      </w:r>
    </w:p>
    <w:p w14:paraId="72F58F4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2]</w:t>
      </w:r>
      <w:r w:rsidRPr="007B1436">
        <w:rPr>
          <w:rFonts w:asciiTheme="minorHAnsi" w:hAnsiTheme="minorHAnsi"/>
          <w:lang w:val="en-US"/>
        </w:rPr>
        <w:tab/>
        <w:t xml:space="preserve">N. G. Rainov, C. Trümpler, A. Quinones, M. A. Spear, and C. M. Kramm, “Improved method for transport of living cell cultures,” </w:t>
      </w:r>
      <w:r w:rsidRPr="007B1436">
        <w:rPr>
          <w:rFonts w:asciiTheme="minorHAnsi" w:hAnsiTheme="minorHAnsi"/>
          <w:i/>
          <w:iCs/>
          <w:lang w:val="en-US"/>
        </w:rPr>
        <w:t>Biotechnol. Lett.</w:t>
      </w:r>
      <w:r w:rsidRPr="007B1436">
        <w:rPr>
          <w:rFonts w:asciiTheme="minorHAnsi" w:hAnsiTheme="minorHAnsi"/>
          <w:lang w:val="en-US"/>
        </w:rPr>
        <w:t>, vol. 22, no. 5, pp. 383–385, Mar. 2000.</w:t>
      </w:r>
    </w:p>
    <w:p w14:paraId="5185D23C"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3]</w:t>
      </w:r>
      <w:r w:rsidRPr="007B1436">
        <w:rPr>
          <w:rFonts w:asciiTheme="minorHAnsi" w:hAnsiTheme="minorHAnsi"/>
          <w:lang w:val="en-US"/>
        </w:rPr>
        <w:tab/>
        <w:t xml:space="preserve">C. G. Mackenzie, J. B. Mackenzie, and P. Beck, “THE EFFECT OF pH ON GROWTH, PROTEIN SYNTHESIS, AND LIPID-RICH PARTICLES OF CULTURED MAMMALIAN CELLS,” </w:t>
      </w:r>
      <w:r w:rsidRPr="007B1436">
        <w:rPr>
          <w:rFonts w:asciiTheme="minorHAnsi" w:hAnsiTheme="minorHAnsi"/>
          <w:i/>
          <w:iCs/>
          <w:lang w:val="en-US"/>
        </w:rPr>
        <w:t>J. Biophys. Biochem. Cytol.</w:t>
      </w:r>
      <w:r w:rsidRPr="007B1436">
        <w:rPr>
          <w:rFonts w:asciiTheme="minorHAnsi" w:hAnsiTheme="minorHAnsi"/>
          <w:lang w:val="en-US"/>
        </w:rPr>
        <w:t>, vol. 9, no. 1, pp. 141–156, Jan. 1961.</w:t>
      </w:r>
    </w:p>
    <w:p w14:paraId="15DF19FF"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4]</w:t>
      </w:r>
      <w:r w:rsidRPr="007B1436">
        <w:rPr>
          <w:rFonts w:asciiTheme="minorHAnsi" w:hAnsiTheme="minorHAnsi"/>
          <w:lang w:val="en-US"/>
        </w:rPr>
        <w:tab/>
        <w:t xml:space="preserve">L. Yang, C. Li, L. Chen, and Z. Li, “An Agarose-Gel Based Method for Transporting Cell Lines,” </w:t>
      </w:r>
      <w:r w:rsidRPr="007B1436">
        <w:rPr>
          <w:rFonts w:asciiTheme="minorHAnsi" w:hAnsiTheme="minorHAnsi"/>
          <w:i/>
          <w:iCs/>
          <w:lang w:val="en-US"/>
        </w:rPr>
        <w:t>Curr. Chem. Genomics</w:t>
      </w:r>
      <w:r w:rsidRPr="007B1436">
        <w:rPr>
          <w:rFonts w:asciiTheme="minorHAnsi" w:hAnsiTheme="minorHAnsi"/>
          <w:lang w:val="en-US"/>
        </w:rPr>
        <w:t>, vol. 3, pp. 50–53, Dec. 2009.</w:t>
      </w:r>
    </w:p>
    <w:p w14:paraId="2AF50914"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5]</w:t>
      </w:r>
      <w:r w:rsidRPr="007B1436">
        <w:rPr>
          <w:rFonts w:asciiTheme="minorHAnsi" w:hAnsiTheme="minorHAnsi"/>
          <w:lang w:val="en-US"/>
        </w:rPr>
        <w:tab/>
        <w:t xml:space="preserve">E. M. Kearney, P. J. Prendergast, and V. A. Campbell, “Mechanisms of Strain-Mediated Mesenchymal Stem Cell Apoptosis,” </w:t>
      </w:r>
      <w:r w:rsidRPr="007B1436">
        <w:rPr>
          <w:rFonts w:asciiTheme="minorHAnsi" w:hAnsiTheme="minorHAnsi"/>
          <w:i/>
          <w:iCs/>
          <w:lang w:val="en-US"/>
        </w:rPr>
        <w:t>J. Biomech. Eng.</w:t>
      </w:r>
      <w:r w:rsidRPr="007B1436">
        <w:rPr>
          <w:rFonts w:asciiTheme="minorHAnsi" w:hAnsiTheme="minorHAnsi"/>
          <w:lang w:val="en-US"/>
        </w:rPr>
        <w:t>, vol. 130, no. 6, pp. 061004–061004, Oct. 2008.</w:t>
      </w:r>
    </w:p>
    <w:p w14:paraId="156A1C0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6]</w:t>
      </w:r>
      <w:r w:rsidRPr="007B1436">
        <w:rPr>
          <w:rFonts w:asciiTheme="minorHAnsi" w:hAnsiTheme="minorHAnsi"/>
          <w:lang w:val="en-US"/>
        </w:rPr>
        <w:tab/>
        <w:t xml:space="preserve">J. Wang, P. Chen, J. Xu, J. . Zou, H. Wang, and H.-W. Chen, “Transporting Cells in Semi-Solid Gel Condition and at Ambient Temperature,” </w:t>
      </w:r>
      <w:r w:rsidRPr="007B1436">
        <w:rPr>
          <w:rFonts w:asciiTheme="minorHAnsi" w:hAnsiTheme="minorHAnsi"/>
          <w:i/>
          <w:iCs/>
          <w:lang w:val="en-US"/>
        </w:rPr>
        <w:t>PLoS ONE</w:t>
      </w:r>
      <w:r w:rsidRPr="007B1436">
        <w:rPr>
          <w:rFonts w:asciiTheme="minorHAnsi" w:hAnsiTheme="minorHAnsi"/>
          <w:lang w:val="en-US"/>
        </w:rPr>
        <w:t>, vol. 10, no. 6, Jun. 2015.</w:t>
      </w:r>
    </w:p>
    <w:p w14:paraId="22C1471B"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7]</w:t>
      </w:r>
      <w:r w:rsidRPr="007B1436">
        <w:rPr>
          <w:rFonts w:asciiTheme="minorHAnsi" w:hAnsiTheme="minorHAnsi"/>
          <w:lang w:val="en-US"/>
        </w:rPr>
        <w:tab/>
        <w:t xml:space="preserve">Y. Ohyabu, H. Hatayama, and S. Yunoki, “Evaluation of gelatin hydrogel as a potential carrier for cell transportation,” </w:t>
      </w:r>
      <w:r w:rsidRPr="007B1436">
        <w:rPr>
          <w:rFonts w:asciiTheme="minorHAnsi" w:hAnsiTheme="minorHAnsi"/>
          <w:i/>
          <w:iCs/>
          <w:lang w:val="en-US"/>
        </w:rPr>
        <w:t>J. Biosci. Bioeng.</w:t>
      </w:r>
      <w:r w:rsidRPr="007B1436">
        <w:rPr>
          <w:rFonts w:asciiTheme="minorHAnsi" w:hAnsiTheme="minorHAnsi"/>
          <w:lang w:val="en-US"/>
        </w:rPr>
        <w:t>, vol. 118, no. 1, pp. 112–115, Jul. 2014.</w:t>
      </w:r>
    </w:p>
    <w:p w14:paraId="6BD18A22"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8]</w:t>
      </w:r>
      <w:r w:rsidRPr="007B1436">
        <w:rPr>
          <w:rFonts w:asciiTheme="minorHAnsi" w:hAnsiTheme="minorHAnsi"/>
          <w:lang w:val="en-US"/>
        </w:rPr>
        <w:tab/>
        <w:t xml:space="preserve">P. C. Eves, M. Baran, N. A. Bullett, L. Way, D. Haddow, and S. Mac Neil, “Establishing a transport protocol for the delivery of melanocytes and keratinocytes for the treatment of vitiligo,” </w:t>
      </w:r>
      <w:r w:rsidRPr="007B1436">
        <w:rPr>
          <w:rFonts w:asciiTheme="minorHAnsi" w:hAnsiTheme="minorHAnsi"/>
          <w:i/>
          <w:iCs/>
          <w:lang w:val="en-US"/>
        </w:rPr>
        <w:t>Tissue Eng. Part C Methods</w:t>
      </w:r>
      <w:r w:rsidRPr="007B1436">
        <w:rPr>
          <w:rFonts w:asciiTheme="minorHAnsi" w:hAnsiTheme="minorHAnsi"/>
          <w:lang w:val="en-US"/>
        </w:rPr>
        <w:t>, vol. 17, no. 4, pp. 375–382, Apr. 2011.</w:t>
      </w:r>
    </w:p>
    <w:p w14:paraId="60AD2473" w14:textId="77777777" w:rsidR="003D58FB" w:rsidRPr="007B1436" w:rsidRDefault="003D58FB" w:rsidP="003D58FB">
      <w:pPr>
        <w:pStyle w:val="Bibliography"/>
        <w:rPr>
          <w:rFonts w:asciiTheme="minorHAnsi" w:hAnsiTheme="minorHAnsi"/>
          <w:lang w:val="en-US"/>
        </w:rPr>
      </w:pPr>
      <w:r w:rsidRPr="007B1436">
        <w:rPr>
          <w:rFonts w:asciiTheme="minorHAnsi" w:hAnsiTheme="minorHAnsi"/>
          <w:lang w:val="en-US"/>
        </w:rPr>
        <w:t>[159]</w:t>
      </w:r>
      <w:r w:rsidRPr="007B1436">
        <w:rPr>
          <w:rFonts w:asciiTheme="minorHAnsi" w:hAnsiTheme="minorHAnsi"/>
          <w:lang w:val="en-US"/>
        </w:rPr>
        <w:tab/>
        <w:t xml:space="preserve">F. Sefat </w:t>
      </w:r>
      <w:r w:rsidRPr="007B1436">
        <w:rPr>
          <w:rFonts w:asciiTheme="minorHAnsi" w:hAnsiTheme="minorHAnsi"/>
          <w:i/>
          <w:iCs/>
          <w:lang w:val="en-US"/>
        </w:rPr>
        <w:t>et al.</w:t>
      </w:r>
      <w:r w:rsidRPr="007B1436">
        <w:rPr>
          <w:rFonts w:asciiTheme="minorHAnsi" w:hAnsiTheme="minorHAnsi"/>
          <w:lang w:val="en-US"/>
        </w:rPr>
        <w:t xml:space="preserve">, “Production, Sterilisation and Storage of Biodegradable Electrospun PLGA Membranes for Delivery of Limbal Stem Cells to the Cornea,” </w:t>
      </w:r>
      <w:r w:rsidRPr="007B1436">
        <w:rPr>
          <w:rFonts w:asciiTheme="minorHAnsi" w:hAnsiTheme="minorHAnsi"/>
          <w:i/>
          <w:iCs/>
          <w:lang w:val="en-US"/>
        </w:rPr>
        <w:t>Procedia Eng.</w:t>
      </w:r>
      <w:r w:rsidRPr="007B1436">
        <w:rPr>
          <w:rFonts w:asciiTheme="minorHAnsi" w:hAnsiTheme="minorHAnsi"/>
          <w:lang w:val="en-US"/>
        </w:rPr>
        <w:t>, vol. 59, pp. 101–116, Jan. 2013.</w:t>
      </w:r>
    </w:p>
    <w:p w14:paraId="4B6F9622" w14:textId="1D3E6DE0" w:rsidR="002745E9" w:rsidRPr="007B1436" w:rsidRDefault="00BC14A8">
      <w:pPr>
        <w:rPr>
          <w:rFonts w:asciiTheme="minorHAnsi" w:hAnsiTheme="minorHAnsi" w:cs="Arial"/>
        </w:rPr>
      </w:pPr>
      <w:r w:rsidRPr="00BB471B">
        <w:rPr>
          <w:rFonts w:asciiTheme="minorHAnsi" w:hAnsiTheme="minorHAnsi" w:cs="Arial"/>
        </w:rPr>
        <w:fldChar w:fldCharType="end"/>
      </w:r>
    </w:p>
    <w:p w14:paraId="605DF269" w14:textId="77777777" w:rsidR="003D58FB" w:rsidRPr="007B1436" w:rsidRDefault="003D58FB">
      <w:pPr>
        <w:rPr>
          <w:rFonts w:asciiTheme="minorHAnsi" w:hAnsiTheme="minorHAnsi" w:cs="Arial"/>
        </w:rPr>
        <w:sectPr w:rsidR="003D58FB" w:rsidRPr="007B1436" w:rsidSect="002745E9">
          <w:pgSz w:w="11900" w:h="16840"/>
          <w:pgMar w:top="1440" w:right="1797" w:bottom="1440" w:left="1797" w:header="709" w:footer="709" w:gutter="0"/>
          <w:cols w:space="708"/>
          <w:docGrid w:linePitch="360"/>
        </w:sectPr>
      </w:pPr>
    </w:p>
    <w:p w14:paraId="0F2983BC" w14:textId="77777777" w:rsidR="003D58FB" w:rsidRPr="007B1436" w:rsidRDefault="003D58FB" w:rsidP="003D58FB">
      <w:pPr>
        <w:pStyle w:val="Heading1"/>
        <w:rPr>
          <w:color w:val="auto"/>
        </w:rPr>
      </w:pPr>
      <w:bookmarkStart w:id="191" w:name="_Toc358625813"/>
      <w:bookmarkStart w:id="192" w:name="_Toc362554048"/>
      <w:r w:rsidRPr="007B1436">
        <w:rPr>
          <w:color w:val="auto"/>
        </w:rPr>
        <w:t>Appendix:</w:t>
      </w:r>
      <w:bookmarkEnd w:id="191"/>
      <w:bookmarkEnd w:id="192"/>
    </w:p>
    <w:p w14:paraId="46AF71C1" w14:textId="77777777" w:rsidR="003D58FB" w:rsidRPr="007B1436" w:rsidRDefault="003D58FB" w:rsidP="003D58FB">
      <w:pPr>
        <w:pStyle w:val="Normal1"/>
        <w:rPr>
          <w:rFonts w:asciiTheme="minorHAnsi" w:hAnsiTheme="minorHAnsi"/>
          <w:color w:val="auto"/>
        </w:rPr>
      </w:pPr>
    </w:p>
    <w:tbl>
      <w:tblPr>
        <w:tblW w:w="11740" w:type="dxa"/>
        <w:tblInd w:w="93" w:type="dxa"/>
        <w:tblLook w:val="04A0" w:firstRow="1" w:lastRow="0" w:firstColumn="1" w:lastColumn="0" w:noHBand="0" w:noVBand="1"/>
      </w:tblPr>
      <w:tblGrid>
        <w:gridCol w:w="1700"/>
        <w:gridCol w:w="1300"/>
        <w:gridCol w:w="1300"/>
        <w:gridCol w:w="1300"/>
        <w:gridCol w:w="1300"/>
        <w:gridCol w:w="1300"/>
        <w:gridCol w:w="3540"/>
      </w:tblGrid>
      <w:tr w:rsidR="003D58FB" w:rsidRPr="007B1436" w14:paraId="59C239DC" w14:textId="77777777" w:rsidTr="003D58FB">
        <w:trPr>
          <w:trHeight w:val="380"/>
        </w:trPr>
        <w:tc>
          <w:tcPr>
            <w:tcW w:w="1700" w:type="dxa"/>
            <w:tcBorders>
              <w:top w:val="nil"/>
              <w:left w:val="nil"/>
              <w:bottom w:val="nil"/>
              <w:right w:val="nil"/>
            </w:tcBorders>
            <w:shd w:val="clear" w:color="auto" w:fill="auto"/>
            <w:noWrap/>
            <w:vAlign w:val="bottom"/>
            <w:hideMark/>
          </w:tcPr>
          <w:p w14:paraId="53ABC444"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7F9545A8"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9E3FE2"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1</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0592B2"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2</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D9AF73"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3</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2CA11F"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Mean</w:t>
            </w:r>
          </w:p>
        </w:tc>
        <w:tc>
          <w:tcPr>
            <w:tcW w:w="35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2E1401"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Expected specifications</w:t>
            </w:r>
          </w:p>
        </w:tc>
      </w:tr>
      <w:tr w:rsidR="003D58FB" w:rsidRPr="007B1436" w14:paraId="2AC3A907" w14:textId="77777777" w:rsidTr="003D58FB">
        <w:trPr>
          <w:trHeight w:val="580"/>
        </w:trPr>
        <w:tc>
          <w:tcPr>
            <w:tcW w:w="1700" w:type="dxa"/>
            <w:tcBorders>
              <w:top w:val="nil"/>
              <w:left w:val="nil"/>
              <w:bottom w:val="nil"/>
              <w:right w:val="nil"/>
            </w:tcBorders>
            <w:shd w:val="clear" w:color="auto" w:fill="auto"/>
            <w:noWrap/>
            <w:vAlign w:val="bottom"/>
            <w:hideMark/>
          </w:tcPr>
          <w:p w14:paraId="0B32A26A"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308D68CB"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3BF9F4A2"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7F2AD03A"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2883380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4D0A5C02"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3540" w:type="dxa"/>
            <w:tcBorders>
              <w:top w:val="nil"/>
              <w:left w:val="single" w:sz="8" w:space="0" w:color="auto"/>
              <w:bottom w:val="single" w:sz="8" w:space="0" w:color="auto"/>
              <w:right w:val="single" w:sz="8" w:space="0" w:color="auto"/>
            </w:tcBorders>
            <w:shd w:val="clear" w:color="auto" w:fill="auto"/>
            <w:vAlign w:val="bottom"/>
            <w:hideMark/>
          </w:tcPr>
          <w:p w14:paraId="21789A4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r>
      <w:tr w:rsidR="003D58FB" w:rsidRPr="007B1436" w14:paraId="0C6E4273" w14:textId="77777777" w:rsidTr="003D58FB">
        <w:trPr>
          <w:trHeight w:val="280"/>
        </w:trPr>
        <w:tc>
          <w:tcPr>
            <w:tcW w:w="170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F384876"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Incubator without fibr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D40A552"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9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412F51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1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10C9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D785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D856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2</w:t>
            </w:r>
          </w:p>
        </w:tc>
        <w:tc>
          <w:tcPr>
            <w:tcW w:w="3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2BEC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0E33395E"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7CF7F1EF"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4F09494D"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73</w:t>
            </w:r>
          </w:p>
        </w:tc>
        <w:tc>
          <w:tcPr>
            <w:tcW w:w="1300" w:type="dxa"/>
            <w:tcBorders>
              <w:top w:val="nil"/>
              <w:left w:val="nil"/>
              <w:bottom w:val="single" w:sz="4" w:space="0" w:color="auto"/>
              <w:right w:val="single" w:sz="4" w:space="0" w:color="auto"/>
            </w:tcBorders>
            <w:shd w:val="clear" w:color="auto" w:fill="auto"/>
            <w:noWrap/>
            <w:vAlign w:val="bottom"/>
            <w:hideMark/>
          </w:tcPr>
          <w:p w14:paraId="324DDC1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0009B3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4F96C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258054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5CEEBA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2B8D7880"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5E2C7A80"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B6478E8"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4</w:t>
            </w:r>
          </w:p>
        </w:tc>
        <w:tc>
          <w:tcPr>
            <w:tcW w:w="1300" w:type="dxa"/>
            <w:tcBorders>
              <w:top w:val="nil"/>
              <w:left w:val="nil"/>
              <w:bottom w:val="single" w:sz="4" w:space="0" w:color="auto"/>
              <w:right w:val="single" w:sz="4" w:space="0" w:color="auto"/>
            </w:tcBorders>
            <w:shd w:val="clear" w:color="auto" w:fill="auto"/>
            <w:noWrap/>
            <w:vAlign w:val="bottom"/>
            <w:hideMark/>
          </w:tcPr>
          <w:p w14:paraId="087F588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87379B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11189C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1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8DF230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6</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350BDC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7C41F249"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6D548DFB"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FD7BAF6"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05</w:t>
            </w:r>
          </w:p>
        </w:tc>
        <w:tc>
          <w:tcPr>
            <w:tcW w:w="1300" w:type="dxa"/>
            <w:tcBorders>
              <w:top w:val="nil"/>
              <w:left w:val="nil"/>
              <w:bottom w:val="single" w:sz="4" w:space="0" w:color="auto"/>
              <w:right w:val="single" w:sz="4" w:space="0" w:color="auto"/>
            </w:tcBorders>
            <w:shd w:val="clear" w:color="auto" w:fill="auto"/>
            <w:noWrap/>
            <w:vAlign w:val="bottom"/>
            <w:hideMark/>
          </w:tcPr>
          <w:p w14:paraId="722C550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85.7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9C7737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1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3A6833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60491A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4.79</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855524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3A78C3E3"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8F8D6D4"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4D5643AE"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1</w:t>
            </w:r>
          </w:p>
        </w:tc>
        <w:tc>
          <w:tcPr>
            <w:tcW w:w="1300" w:type="dxa"/>
            <w:tcBorders>
              <w:top w:val="nil"/>
              <w:left w:val="nil"/>
              <w:bottom w:val="single" w:sz="4" w:space="0" w:color="auto"/>
              <w:right w:val="single" w:sz="4" w:space="0" w:color="auto"/>
            </w:tcBorders>
            <w:shd w:val="clear" w:color="auto" w:fill="auto"/>
            <w:noWrap/>
            <w:vAlign w:val="bottom"/>
            <w:hideMark/>
          </w:tcPr>
          <w:p w14:paraId="016F3AB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32B289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9BFDFC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0F79A0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15DC2B6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0636E5C0"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5FFB647"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7E00A153"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4</w:t>
            </w:r>
          </w:p>
        </w:tc>
        <w:tc>
          <w:tcPr>
            <w:tcW w:w="1300" w:type="dxa"/>
            <w:tcBorders>
              <w:top w:val="nil"/>
              <w:left w:val="nil"/>
              <w:bottom w:val="single" w:sz="4" w:space="0" w:color="auto"/>
              <w:right w:val="single" w:sz="4" w:space="0" w:color="auto"/>
            </w:tcBorders>
            <w:shd w:val="clear" w:color="auto" w:fill="auto"/>
            <w:noWrap/>
            <w:vAlign w:val="bottom"/>
            <w:hideMark/>
          </w:tcPr>
          <w:p w14:paraId="7939DDB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BFAC8E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EFA64F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7012FA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1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38DE92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10%</w:t>
            </w:r>
          </w:p>
        </w:tc>
      </w:tr>
      <w:tr w:rsidR="003D58FB" w:rsidRPr="007B1436" w14:paraId="480F2B7B"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318A309"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3335128"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45</w:t>
            </w:r>
          </w:p>
        </w:tc>
        <w:tc>
          <w:tcPr>
            <w:tcW w:w="1300" w:type="dxa"/>
            <w:tcBorders>
              <w:top w:val="nil"/>
              <w:left w:val="nil"/>
              <w:bottom w:val="single" w:sz="4" w:space="0" w:color="auto"/>
              <w:right w:val="single" w:sz="4" w:space="0" w:color="auto"/>
            </w:tcBorders>
            <w:shd w:val="clear" w:color="auto" w:fill="auto"/>
            <w:noWrap/>
            <w:vAlign w:val="bottom"/>
            <w:hideMark/>
          </w:tcPr>
          <w:p w14:paraId="42BD50E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3D5E24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F5652E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B80A4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86EA72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7EC2CB87"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903DD09"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74436374"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29</w:t>
            </w:r>
          </w:p>
        </w:tc>
        <w:tc>
          <w:tcPr>
            <w:tcW w:w="1300" w:type="dxa"/>
            <w:tcBorders>
              <w:top w:val="nil"/>
              <w:left w:val="nil"/>
              <w:bottom w:val="single" w:sz="4" w:space="0" w:color="auto"/>
              <w:right w:val="single" w:sz="4" w:space="0" w:color="auto"/>
            </w:tcBorders>
            <w:shd w:val="clear" w:color="auto" w:fill="auto"/>
            <w:noWrap/>
            <w:vAlign w:val="bottom"/>
            <w:hideMark/>
          </w:tcPr>
          <w:p w14:paraId="584B5A6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D794E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278554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D6D870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3</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DE2BEE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62468E6F"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120706FC"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2A3BEA6"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HLADR</w:t>
            </w:r>
          </w:p>
        </w:tc>
        <w:tc>
          <w:tcPr>
            <w:tcW w:w="1300" w:type="dxa"/>
            <w:tcBorders>
              <w:top w:val="nil"/>
              <w:left w:val="nil"/>
              <w:bottom w:val="single" w:sz="4" w:space="0" w:color="auto"/>
              <w:right w:val="single" w:sz="4" w:space="0" w:color="auto"/>
            </w:tcBorders>
            <w:shd w:val="clear" w:color="auto" w:fill="auto"/>
            <w:noWrap/>
            <w:vAlign w:val="bottom"/>
            <w:hideMark/>
          </w:tcPr>
          <w:p w14:paraId="4ED5BC9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8B2033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0314A1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F32AF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4C3454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0754BA19"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7D33501"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0CA54AC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3</w:t>
            </w:r>
          </w:p>
        </w:tc>
        <w:tc>
          <w:tcPr>
            <w:tcW w:w="1300" w:type="dxa"/>
            <w:tcBorders>
              <w:top w:val="nil"/>
              <w:left w:val="nil"/>
              <w:bottom w:val="single" w:sz="4" w:space="0" w:color="auto"/>
              <w:right w:val="single" w:sz="4" w:space="0" w:color="auto"/>
            </w:tcBorders>
            <w:shd w:val="clear" w:color="auto" w:fill="auto"/>
            <w:noWrap/>
            <w:vAlign w:val="bottom"/>
            <w:hideMark/>
          </w:tcPr>
          <w:p w14:paraId="3C33290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9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1B914B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45C3B9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166256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5</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6B4F62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5B1BDD7D" w14:textId="77777777" w:rsidTr="003D58FB">
        <w:trPr>
          <w:trHeight w:val="30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587408D4"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76838C3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6</w:t>
            </w:r>
          </w:p>
        </w:tc>
        <w:tc>
          <w:tcPr>
            <w:tcW w:w="1300" w:type="dxa"/>
            <w:tcBorders>
              <w:top w:val="nil"/>
              <w:left w:val="nil"/>
              <w:bottom w:val="single" w:sz="4" w:space="0" w:color="auto"/>
              <w:right w:val="single" w:sz="4" w:space="0" w:color="auto"/>
            </w:tcBorders>
            <w:shd w:val="clear" w:color="auto" w:fill="auto"/>
            <w:noWrap/>
            <w:vAlign w:val="bottom"/>
            <w:hideMark/>
          </w:tcPr>
          <w:p w14:paraId="2FA847E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0.5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DBE61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3.2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017443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5.3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7A0EAD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74</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35E136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bl>
    <w:p w14:paraId="570CFAA5" w14:textId="77777777" w:rsidR="003D58FB" w:rsidRPr="007B1436" w:rsidRDefault="003D58FB" w:rsidP="003D58FB">
      <w:pPr>
        <w:rPr>
          <w:rFonts w:asciiTheme="minorHAnsi" w:hAnsiTheme="minorHAnsi"/>
        </w:rPr>
      </w:pPr>
    </w:p>
    <w:p w14:paraId="27F87DE9" w14:textId="77777777" w:rsidR="003D58FB" w:rsidRPr="007B1436" w:rsidRDefault="003D58FB" w:rsidP="003D58FB">
      <w:pPr>
        <w:rPr>
          <w:rFonts w:asciiTheme="minorHAnsi" w:hAnsiTheme="minorHAnsi"/>
        </w:rPr>
      </w:pPr>
      <w:r w:rsidRPr="007B1436">
        <w:rPr>
          <w:rFonts w:asciiTheme="minorHAnsi" w:hAnsiTheme="minorHAnsi"/>
        </w:rPr>
        <w:br w:type="column"/>
      </w:r>
    </w:p>
    <w:p w14:paraId="030311B0" w14:textId="77777777" w:rsidR="003D58FB" w:rsidRPr="007B1436" w:rsidRDefault="003D58FB" w:rsidP="003D58FB">
      <w:pPr>
        <w:rPr>
          <w:rFonts w:asciiTheme="minorHAnsi" w:hAnsiTheme="minorHAnsi"/>
        </w:rPr>
      </w:pPr>
    </w:p>
    <w:p w14:paraId="27CA4FB3" w14:textId="77777777" w:rsidR="003D58FB" w:rsidRPr="007B1436" w:rsidRDefault="003D58FB" w:rsidP="003D58FB">
      <w:pPr>
        <w:rPr>
          <w:rFonts w:asciiTheme="minorHAnsi" w:hAnsiTheme="minorHAnsi"/>
        </w:rPr>
      </w:pPr>
    </w:p>
    <w:tbl>
      <w:tblPr>
        <w:tblW w:w="11740" w:type="dxa"/>
        <w:tblInd w:w="93" w:type="dxa"/>
        <w:tblLook w:val="04A0" w:firstRow="1" w:lastRow="0" w:firstColumn="1" w:lastColumn="0" w:noHBand="0" w:noVBand="1"/>
      </w:tblPr>
      <w:tblGrid>
        <w:gridCol w:w="1700"/>
        <w:gridCol w:w="1300"/>
        <w:gridCol w:w="1300"/>
        <w:gridCol w:w="1300"/>
        <w:gridCol w:w="1300"/>
        <w:gridCol w:w="1300"/>
        <w:gridCol w:w="3540"/>
      </w:tblGrid>
      <w:tr w:rsidR="003D58FB" w:rsidRPr="007B1436" w14:paraId="595A4543" w14:textId="77777777" w:rsidTr="003D58FB">
        <w:trPr>
          <w:trHeight w:val="380"/>
        </w:trPr>
        <w:tc>
          <w:tcPr>
            <w:tcW w:w="1700" w:type="dxa"/>
            <w:tcBorders>
              <w:top w:val="nil"/>
              <w:left w:val="nil"/>
              <w:bottom w:val="nil"/>
              <w:right w:val="nil"/>
            </w:tcBorders>
            <w:shd w:val="clear" w:color="auto" w:fill="auto"/>
            <w:noWrap/>
            <w:vAlign w:val="bottom"/>
            <w:hideMark/>
          </w:tcPr>
          <w:p w14:paraId="176059CD"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6661DACC"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13AF55"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1</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3A26F2"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2</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F4EE4E"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3</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66D863"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Mean</w:t>
            </w:r>
          </w:p>
        </w:tc>
        <w:tc>
          <w:tcPr>
            <w:tcW w:w="35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8834B1"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Expected specifications</w:t>
            </w:r>
          </w:p>
        </w:tc>
      </w:tr>
      <w:tr w:rsidR="003D58FB" w:rsidRPr="007B1436" w14:paraId="43437608" w14:textId="77777777" w:rsidTr="003D58FB">
        <w:trPr>
          <w:trHeight w:val="580"/>
        </w:trPr>
        <w:tc>
          <w:tcPr>
            <w:tcW w:w="1700" w:type="dxa"/>
            <w:tcBorders>
              <w:top w:val="nil"/>
              <w:left w:val="nil"/>
              <w:bottom w:val="nil"/>
              <w:right w:val="nil"/>
            </w:tcBorders>
            <w:shd w:val="clear" w:color="auto" w:fill="auto"/>
            <w:noWrap/>
            <w:vAlign w:val="bottom"/>
            <w:hideMark/>
          </w:tcPr>
          <w:p w14:paraId="772008CF"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22FED580"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2551635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3E5D0AA0"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126D65E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09EC3215"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3540" w:type="dxa"/>
            <w:tcBorders>
              <w:top w:val="nil"/>
              <w:left w:val="single" w:sz="8" w:space="0" w:color="auto"/>
              <w:bottom w:val="single" w:sz="8" w:space="0" w:color="auto"/>
              <w:right w:val="single" w:sz="8" w:space="0" w:color="auto"/>
            </w:tcBorders>
            <w:shd w:val="clear" w:color="auto" w:fill="auto"/>
            <w:vAlign w:val="bottom"/>
            <w:hideMark/>
          </w:tcPr>
          <w:p w14:paraId="454A0235"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r>
      <w:tr w:rsidR="003D58FB" w:rsidRPr="007B1436" w14:paraId="2E7E94EB" w14:textId="77777777" w:rsidTr="003D58FB">
        <w:trPr>
          <w:trHeight w:val="280"/>
        </w:trPr>
        <w:tc>
          <w:tcPr>
            <w:tcW w:w="170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E13F563"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Incubator with fibr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EB9A0B2"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9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2569C5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1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7861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1440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BA89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2</w:t>
            </w:r>
          </w:p>
        </w:tc>
        <w:tc>
          <w:tcPr>
            <w:tcW w:w="3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09AC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295A527A"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923BFEE"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7B86EF04"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73</w:t>
            </w:r>
          </w:p>
        </w:tc>
        <w:tc>
          <w:tcPr>
            <w:tcW w:w="1300" w:type="dxa"/>
            <w:tcBorders>
              <w:top w:val="nil"/>
              <w:left w:val="nil"/>
              <w:bottom w:val="single" w:sz="4" w:space="0" w:color="auto"/>
              <w:right w:val="single" w:sz="4" w:space="0" w:color="auto"/>
            </w:tcBorders>
            <w:shd w:val="clear" w:color="auto" w:fill="auto"/>
            <w:noWrap/>
            <w:vAlign w:val="bottom"/>
            <w:hideMark/>
          </w:tcPr>
          <w:p w14:paraId="028C595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9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4B9C2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8B20CD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1A4477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5</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3656572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0547B3B0"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91AEDF6"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927AF76"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4</w:t>
            </w:r>
          </w:p>
        </w:tc>
        <w:tc>
          <w:tcPr>
            <w:tcW w:w="1300" w:type="dxa"/>
            <w:tcBorders>
              <w:top w:val="nil"/>
              <w:left w:val="nil"/>
              <w:bottom w:val="single" w:sz="4" w:space="0" w:color="auto"/>
              <w:right w:val="single" w:sz="4" w:space="0" w:color="auto"/>
            </w:tcBorders>
            <w:shd w:val="clear" w:color="auto" w:fill="auto"/>
            <w:noWrap/>
            <w:vAlign w:val="bottom"/>
            <w:hideMark/>
          </w:tcPr>
          <w:p w14:paraId="32832B7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2.8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D26654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3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507CC0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5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72AF8C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23</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6974BE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62E996B8"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AC52774"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8874FAD"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05</w:t>
            </w:r>
          </w:p>
        </w:tc>
        <w:tc>
          <w:tcPr>
            <w:tcW w:w="1300" w:type="dxa"/>
            <w:tcBorders>
              <w:top w:val="nil"/>
              <w:left w:val="nil"/>
              <w:bottom w:val="single" w:sz="4" w:space="0" w:color="auto"/>
              <w:right w:val="single" w:sz="4" w:space="0" w:color="auto"/>
            </w:tcBorders>
            <w:shd w:val="clear" w:color="auto" w:fill="auto"/>
            <w:noWrap/>
            <w:vAlign w:val="bottom"/>
            <w:hideMark/>
          </w:tcPr>
          <w:p w14:paraId="2A08851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4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3E612F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5.7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71E77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1.1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8C8BAD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5.11</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7B5577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42BDD4EC"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64801E9"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037E252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1</w:t>
            </w:r>
          </w:p>
        </w:tc>
        <w:tc>
          <w:tcPr>
            <w:tcW w:w="1300" w:type="dxa"/>
            <w:tcBorders>
              <w:top w:val="nil"/>
              <w:left w:val="nil"/>
              <w:bottom w:val="single" w:sz="4" w:space="0" w:color="auto"/>
              <w:right w:val="single" w:sz="4" w:space="0" w:color="auto"/>
            </w:tcBorders>
            <w:shd w:val="clear" w:color="auto" w:fill="auto"/>
            <w:noWrap/>
            <w:vAlign w:val="bottom"/>
            <w:hideMark/>
          </w:tcPr>
          <w:p w14:paraId="19643D6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593A7E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5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C9C1CF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2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0FC20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2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392D33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586FC4DA"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79E49D0"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E826F80"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4</w:t>
            </w:r>
          </w:p>
        </w:tc>
        <w:tc>
          <w:tcPr>
            <w:tcW w:w="1300" w:type="dxa"/>
            <w:tcBorders>
              <w:top w:val="nil"/>
              <w:left w:val="nil"/>
              <w:bottom w:val="single" w:sz="4" w:space="0" w:color="auto"/>
              <w:right w:val="single" w:sz="4" w:space="0" w:color="auto"/>
            </w:tcBorders>
            <w:shd w:val="clear" w:color="auto" w:fill="auto"/>
            <w:noWrap/>
            <w:vAlign w:val="bottom"/>
            <w:hideMark/>
          </w:tcPr>
          <w:p w14:paraId="4CFC718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B9BC40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6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1BAEED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6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68B85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75</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B73E6F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10%</w:t>
            </w:r>
          </w:p>
        </w:tc>
      </w:tr>
      <w:tr w:rsidR="003D58FB" w:rsidRPr="007B1436" w14:paraId="589A884A"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52DFD19C"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F793585"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45</w:t>
            </w:r>
          </w:p>
        </w:tc>
        <w:tc>
          <w:tcPr>
            <w:tcW w:w="1300" w:type="dxa"/>
            <w:tcBorders>
              <w:top w:val="nil"/>
              <w:left w:val="nil"/>
              <w:bottom w:val="single" w:sz="4" w:space="0" w:color="auto"/>
              <w:right w:val="single" w:sz="4" w:space="0" w:color="auto"/>
            </w:tcBorders>
            <w:shd w:val="clear" w:color="auto" w:fill="auto"/>
            <w:noWrap/>
            <w:vAlign w:val="bottom"/>
            <w:hideMark/>
          </w:tcPr>
          <w:p w14:paraId="1807261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4CA35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823CEF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0C7018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0D92ECF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061D7121"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B6B6BAE"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230EC22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29</w:t>
            </w:r>
          </w:p>
        </w:tc>
        <w:tc>
          <w:tcPr>
            <w:tcW w:w="1300" w:type="dxa"/>
            <w:tcBorders>
              <w:top w:val="nil"/>
              <w:left w:val="nil"/>
              <w:bottom w:val="single" w:sz="4" w:space="0" w:color="auto"/>
              <w:right w:val="single" w:sz="4" w:space="0" w:color="auto"/>
            </w:tcBorders>
            <w:shd w:val="clear" w:color="auto" w:fill="auto"/>
            <w:noWrap/>
            <w:vAlign w:val="bottom"/>
            <w:hideMark/>
          </w:tcPr>
          <w:p w14:paraId="083B717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8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B7CC28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C3F051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8B3139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16</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903E96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6CD4398E"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289C3A0"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A22934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HLADR</w:t>
            </w:r>
          </w:p>
        </w:tc>
        <w:tc>
          <w:tcPr>
            <w:tcW w:w="1300" w:type="dxa"/>
            <w:tcBorders>
              <w:top w:val="nil"/>
              <w:left w:val="nil"/>
              <w:bottom w:val="single" w:sz="4" w:space="0" w:color="auto"/>
              <w:right w:val="single" w:sz="4" w:space="0" w:color="auto"/>
            </w:tcBorders>
            <w:shd w:val="clear" w:color="auto" w:fill="auto"/>
            <w:noWrap/>
            <w:vAlign w:val="bottom"/>
            <w:hideMark/>
          </w:tcPr>
          <w:p w14:paraId="4B79404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5A36E5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9CD8A5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D416AC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1A9093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4557CD0C"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4B0F8F8"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44C09A7"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3</w:t>
            </w:r>
          </w:p>
        </w:tc>
        <w:tc>
          <w:tcPr>
            <w:tcW w:w="1300" w:type="dxa"/>
            <w:tcBorders>
              <w:top w:val="nil"/>
              <w:left w:val="nil"/>
              <w:bottom w:val="single" w:sz="4" w:space="0" w:color="auto"/>
              <w:right w:val="single" w:sz="4" w:space="0" w:color="auto"/>
            </w:tcBorders>
            <w:shd w:val="clear" w:color="auto" w:fill="auto"/>
            <w:noWrap/>
            <w:vAlign w:val="bottom"/>
            <w:hideMark/>
          </w:tcPr>
          <w:p w14:paraId="641B110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D6A013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6BD0DC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8</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DC6FFC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2</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64F901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5DE9740D" w14:textId="77777777" w:rsidTr="003D58FB">
        <w:trPr>
          <w:trHeight w:val="30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54622784"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492CAD8"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6</w:t>
            </w:r>
          </w:p>
        </w:tc>
        <w:tc>
          <w:tcPr>
            <w:tcW w:w="1300" w:type="dxa"/>
            <w:tcBorders>
              <w:top w:val="nil"/>
              <w:left w:val="nil"/>
              <w:bottom w:val="single" w:sz="4" w:space="0" w:color="auto"/>
              <w:right w:val="single" w:sz="4" w:space="0" w:color="auto"/>
            </w:tcBorders>
            <w:shd w:val="clear" w:color="auto" w:fill="auto"/>
            <w:noWrap/>
            <w:vAlign w:val="bottom"/>
            <w:hideMark/>
          </w:tcPr>
          <w:p w14:paraId="1E7C9CC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8.8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D97761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32.3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69AAE4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7.8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71D4DD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9.7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5A3FD55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bl>
    <w:p w14:paraId="60160F0E" w14:textId="77777777" w:rsidR="003D58FB" w:rsidRPr="007B1436" w:rsidRDefault="003D58FB" w:rsidP="003D58FB">
      <w:pPr>
        <w:rPr>
          <w:rFonts w:asciiTheme="minorHAnsi" w:hAnsiTheme="minorHAnsi"/>
        </w:rPr>
      </w:pPr>
    </w:p>
    <w:p w14:paraId="494C8159" w14:textId="77777777" w:rsidR="003D58FB" w:rsidRPr="007B1436" w:rsidRDefault="003D58FB" w:rsidP="003D58FB">
      <w:pPr>
        <w:rPr>
          <w:rFonts w:asciiTheme="minorHAnsi" w:hAnsiTheme="minorHAnsi"/>
        </w:rPr>
      </w:pPr>
      <w:r w:rsidRPr="007B1436">
        <w:rPr>
          <w:rFonts w:asciiTheme="minorHAnsi" w:hAnsiTheme="minorHAnsi"/>
        </w:rPr>
        <w:br w:type="column"/>
      </w:r>
    </w:p>
    <w:tbl>
      <w:tblPr>
        <w:tblW w:w="11740" w:type="dxa"/>
        <w:tblInd w:w="93" w:type="dxa"/>
        <w:tblLook w:val="04A0" w:firstRow="1" w:lastRow="0" w:firstColumn="1" w:lastColumn="0" w:noHBand="0" w:noVBand="1"/>
      </w:tblPr>
      <w:tblGrid>
        <w:gridCol w:w="1700"/>
        <w:gridCol w:w="1300"/>
        <w:gridCol w:w="1300"/>
        <w:gridCol w:w="1300"/>
        <w:gridCol w:w="1300"/>
        <w:gridCol w:w="1300"/>
        <w:gridCol w:w="3540"/>
      </w:tblGrid>
      <w:tr w:rsidR="003D58FB" w:rsidRPr="007B1436" w14:paraId="744C607A" w14:textId="77777777" w:rsidTr="003D58FB">
        <w:trPr>
          <w:trHeight w:val="380"/>
        </w:trPr>
        <w:tc>
          <w:tcPr>
            <w:tcW w:w="1700" w:type="dxa"/>
            <w:tcBorders>
              <w:top w:val="nil"/>
              <w:left w:val="nil"/>
              <w:bottom w:val="nil"/>
              <w:right w:val="nil"/>
            </w:tcBorders>
            <w:shd w:val="clear" w:color="auto" w:fill="auto"/>
            <w:noWrap/>
            <w:vAlign w:val="bottom"/>
            <w:hideMark/>
          </w:tcPr>
          <w:p w14:paraId="170B1770"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1F8EF0F1"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BE0B71"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1</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C9C93E"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2</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3A052C"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3</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EE544EC"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Mean</w:t>
            </w:r>
          </w:p>
        </w:tc>
        <w:tc>
          <w:tcPr>
            <w:tcW w:w="35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C91E6B4"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Expected specifications</w:t>
            </w:r>
          </w:p>
        </w:tc>
      </w:tr>
      <w:tr w:rsidR="003D58FB" w:rsidRPr="007B1436" w14:paraId="1041674B" w14:textId="77777777" w:rsidTr="003D58FB">
        <w:trPr>
          <w:trHeight w:val="580"/>
        </w:trPr>
        <w:tc>
          <w:tcPr>
            <w:tcW w:w="1700" w:type="dxa"/>
            <w:tcBorders>
              <w:top w:val="nil"/>
              <w:left w:val="nil"/>
              <w:bottom w:val="nil"/>
              <w:right w:val="nil"/>
            </w:tcBorders>
            <w:shd w:val="clear" w:color="auto" w:fill="auto"/>
            <w:noWrap/>
            <w:vAlign w:val="bottom"/>
            <w:hideMark/>
          </w:tcPr>
          <w:p w14:paraId="311E2766"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6CDA504A"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0E4717BA"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58660353"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5C9A6F4D"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2BACC93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3540" w:type="dxa"/>
            <w:tcBorders>
              <w:top w:val="nil"/>
              <w:left w:val="single" w:sz="8" w:space="0" w:color="auto"/>
              <w:bottom w:val="single" w:sz="8" w:space="0" w:color="auto"/>
              <w:right w:val="single" w:sz="8" w:space="0" w:color="auto"/>
            </w:tcBorders>
            <w:shd w:val="clear" w:color="auto" w:fill="auto"/>
            <w:vAlign w:val="bottom"/>
            <w:hideMark/>
          </w:tcPr>
          <w:p w14:paraId="1EB13B6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r>
      <w:tr w:rsidR="003D58FB" w:rsidRPr="007B1436" w14:paraId="1ED93DAA" w14:textId="77777777" w:rsidTr="003D58FB">
        <w:trPr>
          <w:trHeight w:val="280"/>
        </w:trPr>
        <w:tc>
          <w:tcPr>
            <w:tcW w:w="170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8245F8B"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Transport box without fibr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6723348"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9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6263E8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A888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5878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9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E0F8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8</w:t>
            </w:r>
          </w:p>
        </w:tc>
        <w:tc>
          <w:tcPr>
            <w:tcW w:w="3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5953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23DAC62D"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0F1F5377"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FD1B241"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73</w:t>
            </w:r>
          </w:p>
        </w:tc>
        <w:tc>
          <w:tcPr>
            <w:tcW w:w="1300" w:type="dxa"/>
            <w:tcBorders>
              <w:top w:val="nil"/>
              <w:left w:val="nil"/>
              <w:bottom w:val="single" w:sz="4" w:space="0" w:color="auto"/>
              <w:right w:val="single" w:sz="4" w:space="0" w:color="auto"/>
            </w:tcBorders>
            <w:shd w:val="clear" w:color="auto" w:fill="auto"/>
            <w:noWrap/>
            <w:vAlign w:val="bottom"/>
            <w:hideMark/>
          </w:tcPr>
          <w:p w14:paraId="6AB0400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695334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4DCB90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2B32F0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F1F6E6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7856C8DC"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1AF169B7"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A716241"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4</w:t>
            </w:r>
          </w:p>
        </w:tc>
        <w:tc>
          <w:tcPr>
            <w:tcW w:w="1300" w:type="dxa"/>
            <w:tcBorders>
              <w:top w:val="nil"/>
              <w:left w:val="nil"/>
              <w:bottom w:val="single" w:sz="4" w:space="0" w:color="auto"/>
              <w:right w:val="single" w:sz="4" w:space="0" w:color="auto"/>
            </w:tcBorders>
            <w:shd w:val="clear" w:color="auto" w:fill="auto"/>
            <w:noWrap/>
            <w:vAlign w:val="bottom"/>
            <w:hideMark/>
          </w:tcPr>
          <w:p w14:paraId="2AD32A1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3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2034D7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2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3C07BA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8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A551F0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46</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4E92FF3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3627CC46"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46489DF"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100A03D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05</w:t>
            </w:r>
          </w:p>
        </w:tc>
        <w:tc>
          <w:tcPr>
            <w:tcW w:w="1300" w:type="dxa"/>
            <w:tcBorders>
              <w:top w:val="nil"/>
              <w:left w:val="nil"/>
              <w:bottom w:val="single" w:sz="4" w:space="0" w:color="auto"/>
              <w:right w:val="single" w:sz="4" w:space="0" w:color="auto"/>
            </w:tcBorders>
            <w:shd w:val="clear" w:color="auto" w:fill="auto"/>
            <w:noWrap/>
            <w:vAlign w:val="bottom"/>
            <w:hideMark/>
          </w:tcPr>
          <w:p w14:paraId="6B42CC3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7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CA123C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4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E6ACB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6.5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87CA21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7.92</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0638D1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6E5EEFC6"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FD46017"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017710DA"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1</w:t>
            </w:r>
          </w:p>
        </w:tc>
        <w:tc>
          <w:tcPr>
            <w:tcW w:w="1300" w:type="dxa"/>
            <w:tcBorders>
              <w:top w:val="nil"/>
              <w:left w:val="nil"/>
              <w:bottom w:val="single" w:sz="4" w:space="0" w:color="auto"/>
              <w:right w:val="single" w:sz="4" w:space="0" w:color="auto"/>
            </w:tcBorders>
            <w:shd w:val="clear" w:color="auto" w:fill="auto"/>
            <w:noWrap/>
            <w:vAlign w:val="bottom"/>
            <w:hideMark/>
          </w:tcPr>
          <w:p w14:paraId="4FCE1B0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1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0F0300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96FDA0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30C3C0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7</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7687BB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2367CFF5"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B216608"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B54185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4</w:t>
            </w:r>
          </w:p>
        </w:tc>
        <w:tc>
          <w:tcPr>
            <w:tcW w:w="1300" w:type="dxa"/>
            <w:tcBorders>
              <w:top w:val="nil"/>
              <w:left w:val="nil"/>
              <w:bottom w:val="single" w:sz="4" w:space="0" w:color="auto"/>
              <w:right w:val="single" w:sz="4" w:space="0" w:color="auto"/>
            </w:tcBorders>
            <w:shd w:val="clear" w:color="auto" w:fill="auto"/>
            <w:noWrap/>
            <w:vAlign w:val="bottom"/>
            <w:hideMark/>
          </w:tcPr>
          <w:p w14:paraId="4436E73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950535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3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999F2D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20611D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44</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4DE69ED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10%</w:t>
            </w:r>
          </w:p>
        </w:tc>
      </w:tr>
      <w:tr w:rsidR="003D58FB" w:rsidRPr="007B1436" w14:paraId="7ECC2D16"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60A1B288"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64B0504"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45</w:t>
            </w:r>
          </w:p>
        </w:tc>
        <w:tc>
          <w:tcPr>
            <w:tcW w:w="1300" w:type="dxa"/>
            <w:tcBorders>
              <w:top w:val="nil"/>
              <w:left w:val="nil"/>
              <w:bottom w:val="single" w:sz="4" w:space="0" w:color="auto"/>
              <w:right w:val="single" w:sz="4" w:space="0" w:color="auto"/>
            </w:tcBorders>
            <w:shd w:val="clear" w:color="auto" w:fill="auto"/>
            <w:noWrap/>
            <w:vAlign w:val="bottom"/>
            <w:hideMark/>
          </w:tcPr>
          <w:p w14:paraId="770C3CB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826FF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60EC3E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F7D647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4883AE8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2CAA8F44"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79EAAB56"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ABBF64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29</w:t>
            </w:r>
          </w:p>
        </w:tc>
        <w:tc>
          <w:tcPr>
            <w:tcW w:w="1300" w:type="dxa"/>
            <w:tcBorders>
              <w:top w:val="nil"/>
              <w:left w:val="nil"/>
              <w:bottom w:val="single" w:sz="4" w:space="0" w:color="auto"/>
              <w:right w:val="single" w:sz="4" w:space="0" w:color="auto"/>
            </w:tcBorders>
            <w:shd w:val="clear" w:color="auto" w:fill="auto"/>
            <w:noWrap/>
            <w:vAlign w:val="bottom"/>
            <w:hideMark/>
          </w:tcPr>
          <w:p w14:paraId="57E4F61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5C27FF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1B400D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192323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69</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09C711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2F7AE3B9"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646E15F"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0840BFC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HLADR</w:t>
            </w:r>
          </w:p>
        </w:tc>
        <w:tc>
          <w:tcPr>
            <w:tcW w:w="1300" w:type="dxa"/>
            <w:tcBorders>
              <w:top w:val="nil"/>
              <w:left w:val="nil"/>
              <w:bottom w:val="single" w:sz="4" w:space="0" w:color="auto"/>
              <w:right w:val="single" w:sz="4" w:space="0" w:color="auto"/>
            </w:tcBorders>
            <w:shd w:val="clear" w:color="auto" w:fill="auto"/>
            <w:noWrap/>
            <w:vAlign w:val="bottom"/>
            <w:hideMark/>
          </w:tcPr>
          <w:p w14:paraId="370AB71F"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11FFB1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2EFE77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88E7DD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4D7F80B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67AED1FF"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187EFCDD"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AB756CB"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3</w:t>
            </w:r>
          </w:p>
        </w:tc>
        <w:tc>
          <w:tcPr>
            <w:tcW w:w="1300" w:type="dxa"/>
            <w:tcBorders>
              <w:top w:val="nil"/>
              <w:left w:val="nil"/>
              <w:bottom w:val="single" w:sz="4" w:space="0" w:color="auto"/>
              <w:right w:val="single" w:sz="4" w:space="0" w:color="auto"/>
            </w:tcBorders>
            <w:shd w:val="clear" w:color="auto" w:fill="auto"/>
            <w:noWrap/>
            <w:vAlign w:val="bottom"/>
            <w:hideMark/>
          </w:tcPr>
          <w:p w14:paraId="46897F8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3EEAA2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602458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033129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6</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25CA83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0893EACF" w14:textId="77777777" w:rsidTr="003D58FB">
        <w:trPr>
          <w:trHeight w:val="30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8BB1980"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7CCE129F"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6</w:t>
            </w:r>
          </w:p>
        </w:tc>
        <w:tc>
          <w:tcPr>
            <w:tcW w:w="1300" w:type="dxa"/>
            <w:tcBorders>
              <w:top w:val="nil"/>
              <w:left w:val="nil"/>
              <w:bottom w:val="single" w:sz="4" w:space="0" w:color="auto"/>
              <w:right w:val="single" w:sz="4" w:space="0" w:color="auto"/>
            </w:tcBorders>
            <w:shd w:val="clear" w:color="auto" w:fill="auto"/>
            <w:noWrap/>
            <w:vAlign w:val="bottom"/>
            <w:hideMark/>
          </w:tcPr>
          <w:p w14:paraId="08AD56C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5.8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CE6AAE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7.0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836D92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36600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0.9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00DB2D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bl>
    <w:p w14:paraId="2DA3B9DA" w14:textId="77777777" w:rsidR="003D58FB" w:rsidRPr="007B1436" w:rsidRDefault="003D58FB" w:rsidP="003D58FB">
      <w:pPr>
        <w:rPr>
          <w:rFonts w:asciiTheme="minorHAnsi" w:hAnsiTheme="minorHAnsi"/>
        </w:rPr>
      </w:pPr>
    </w:p>
    <w:p w14:paraId="7D1DB1F0" w14:textId="77777777" w:rsidR="003D58FB" w:rsidRPr="007B1436" w:rsidRDefault="003D58FB" w:rsidP="003D58FB">
      <w:pPr>
        <w:rPr>
          <w:rFonts w:asciiTheme="minorHAnsi" w:hAnsiTheme="minorHAnsi"/>
        </w:rPr>
      </w:pPr>
      <w:r w:rsidRPr="007B1436">
        <w:rPr>
          <w:rFonts w:asciiTheme="minorHAnsi" w:hAnsiTheme="minorHAnsi"/>
        </w:rPr>
        <w:br w:type="column"/>
      </w:r>
    </w:p>
    <w:tbl>
      <w:tblPr>
        <w:tblW w:w="11740" w:type="dxa"/>
        <w:tblInd w:w="93" w:type="dxa"/>
        <w:tblLook w:val="04A0" w:firstRow="1" w:lastRow="0" w:firstColumn="1" w:lastColumn="0" w:noHBand="0" w:noVBand="1"/>
      </w:tblPr>
      <w:tblGrid>
        <w:gridCol w:w="1700"/>
        <w:gridCol w:w="1300"/>
        <w:gridCol w:w="1300"/>
        <w:gridCol w:w="1300"/>
        <w:gridCol w:w="1300"/>
        <w:gridCol w:w="1300"/>
        <w:gridCol w:w="3540"/>
      </w:tblGrid>
      <w:tr w:rsidR="003D58FB" w:rsidRPr="007B1436" w14:paraId="74D50480" w14:textId="77777777" w:rsidTr="003D58FB">
        <w:trPr>
          <w:trHeight w:val="380"/>
        </w:trPr>
        <w:tc>
          <w:tcPr>
            <w:tcW w:w="1700" w:type="dxa"/>
            <w:tcBorders>
              <w:top w:val="nil"/>
              <w:left w:val="nil"/>
              <w:bottom w:val="nil"/>
              <w:right w:val="nil"/>
            </w:tcBorders>
            <w:shd w:val="clear" w:color="auto" w:fill="auto"/>
            <w:noWrap/>
            <w:vAlign w:val="bottom"/>
            <w:hideMark/>
          </w:tcPr>
          <w:p w14:paraId="77404AE8"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788696E5" w14:textId="77777777" w:rsidR="003D58FB" w:rsidRPr="007B1436" w:rsidRDefault="003D58FB" w:rsidP="003D58FB">
            <w:pPr>
              <w:rPr>
                <w:rFonts w:asciiTheme="minorHAnsi" w:eastAsia="Times New Roman" w:hAnsiTheme="minorHAnsi" w:cs="Times New Roman"/>
                <w:b/>
                <w:bCs/>
                <w:sz w:val="22"/>
                <w:szCs w:val="22"/>
              </w:rPr>
            </w:pP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57CFB1"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1</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C7A6EB"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2</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5B7B9C"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Donor 3</w:t>
            </w:r>
          </w:p>
        </w:tc>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A1DB46"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Mean</w:t>
            </w:r>
          </w:p>
        </w:tc>
        <w:tc>
          <w:tcPr>
            <w:tcW w:w="35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65F0D6"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Expected specifications</w:t>
            </w:r>
          </w:p>
        </w:tc>
      </w:tr>
      <w:tr w:rsidR="003D58FB" w:rsidRPr="007B1436" w14:paraId="7F88DBB5" w14:textId="77777777" w:rsidTr="003D58FB">
        <w:trPr>
          <w:trHeight w:val="580"/>
        </w:trPr>
        <w:tc>
          <w:tcPr>
            <w:tcW w:w="1700" w:type="dxa"/>
            <w:tcBorders>
              <w:top w:val="nil"/>
              <w:left w:val="nil"/>
              <w:bottom w:val="nil"/>
              <w:right w:val="nil"/>
            </w:tcBorders>
            <w:shd w:val="clear" w:color="auto" w:fill="auto"/>
            <w:noWrap/>
            <w:vAlign w:val="bottom"/>
            <w:hideMark/>
          </w:tcPr>
          <w:p w14:paraId="2B1A9CA2" w14:textId="77777777" w:rsidR="003D58FB" w:rsidRPr="007B1436" w:rsidRDefault="003D58FB" w:rsidP="003D58FB">
            <w:pPr>
              <w:jc w:val="center"/>
              <w:rPr>
                <w:rFonts w:asciiTheme="minorHAnsi" w:eastAsia="Times New Roman" w:hAnsiTheme="minorHAnsi" w:cs="Times New Roman"/>
                <w:sz w:val="22"/>
                <w:szCs w:val="22"/>
              </w:rPr>
            </w:pPr>
          </w:p>
        </w:tc>
        <w:tc>
          <w:tcPr>
            <w:tcW w:w="1300" w:type="dxa"/>
            <w:tcBorders>
              <w:top w:val="nil"/>
              <w:left w:val="nil"/>
              <w:bottom w:val="nil"/>
              <w:right w:val="nil"/>
            </w:tcBorders>
            <w:shd w:val="clear" w:color="auto" w:fill="auto"/>
            <w:noWrap/>
            <w:vAlign w:val="bottom"/>
            <w:hideMark/>
          </w:tcPr>
          <w:p w14:paraId="36F7CFB0" w14:textId="77777777" w:rsidR="003D58FB" w:rsidRPr="007B1436" w:rsidRDefault="003D58FB" w:rsidP="003D58FB">
            <w:pPr>
              <w:rPr>
                <w:rFonts w:asciiTheme="minorHAnsi" w:eastAsia="Times New Roman" w:hAnsiTheme="minorHAnsi" w:cs="Times New Roman"/>
                <w:b/>
                <w:bCs/>
                <w:sz w:val="22"/>
                <w:szCs w:val="22"/>
              </w:rPr>
            </w:pP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5BE76EC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58927C79"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06BE0B2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1300" w:type="dxa"/>
            <w:tcBorders>
              <w:top w:val="nil"/>
              <w:left w:val="single" w:sz="8" w:space="0" w:color="auto"/>
              <w:bottom w:val="single" w:sz="8" w:space="0" w:color="auto"/>
              <w:right w:val="single" w:sz="8" w:space="0" w:color="auto"/>
            </w:tcBorders>
            <w:shd w:val="clear" w:color="auto" w:fill="auto"/>
            <w:vAlign w:val="bottom"/>
            <w:hideMark/>
          </w:tcPr>
          <w:p w14:paraId="43BF48F6"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c>
          <w:tcPr>
            <w:tcW w:w="3540" w:type="dxa"/>
            <w:tcBorders>
              <w:top w:val="nil"/>
              <w:left w:val="single" w:sz="8" w:space="0" w:color="auto"/>
              <w:bottom w:val="single" w:sz="8" w:space="0" w:color="auto"/>
              <w:right w:val="single" w:sz="8" w:space="0" w:color="auto"/>
            </w:tcBorders>
            <w:shd w:val="clear" w:color="auto" w:fill="auto"/>
            <w:vAlign w:val="bottom"/>
            <w:hideMark/>
          </w:tcPr>
          <w:p w14:paraId="1C5EE521"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 positive cells</w:t>
            </w:r>
          </w:p>
        </w:tc>
      </w:tr>
      <w:tr w:rsidR="003D58FB" w:rsidRPr="007B1436" w14:paraId="4A61E20D" w14:textId="77777777" w:rsidTr="003D58FB">
        <w:trPr>
          <w:trHeight w:val="280"/>
        </w:trPr>
        <w:tc>
          <w:tcPr>
            <w:tcW w:w="170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619BDA" w14:textId="77777777" w:rsidR="003D58FB" w:rsidRPr="007B1436" w:rsidRDefault="003D58FB" w:rsidP="003D58FB">
            <w:pPr>
              <w:jc w:val="center"/>
              <w:rPr>
                <w:rFonts w:asciiTheme="minorHAnsi" w:eastAsia="Times New Roman" w:hAnsiTheme="minorHAnsi" w:cs="Times New Roman"/>
                <w:b/>
                <w:bCs/>
                <w:sz w:val="28"/>
                <w:szCs w:val="28"/>
              </w:rPr>
            </w:pPr>
            <w:r w:rsidRPr="007B1436">
              <w:rPr>
                <w:rFonts w:asciiTheme="minorHAnsi" w:eastAsia="Times New Roman" w:hAnsiTheme="minorHAnsi" w:cs="Times New Roman"/>
                <w:b/>
                <w:bCs/>
                <w:sz w:val="28"/>
                <w:szCs w:val="28"/>
              </w:rPr>
              <w:t>Transport box with fibr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BA4BFA7"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9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A59521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02AD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7F07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8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FE85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4</w:t>
            </w:r>
          </w:p>
        </w:tc>
        <w:tc>
          <w:tcPr>
            <w:tcW w:w="3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0D11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5F0DCD5D"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829FB3E"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D98504A"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73</w:t>
            </w:r>
          </w:p>
        </w:tc>
        <w:tc>
          <w:tcPr>
            <w:tcW w:w="1300" w:type="dxa"/>
            <w:tcBorders>
              <w:top w:val="nil"/>
              <w:left w:val="nil"/>
              <w:bottom w:val="single" w:sz="4" w:space="0" w:color="auto"/>
              <w:right w:val="single" w:sz="4" w:space="0" w:color="auto"/>
            </w:tcBorders>
            <w:shd w:val="clear" w:color="auto" w:fill="auto"/>
            <w:noWrap/>
            <w:vAlign w:val="bottom"/>
            <w:hideMark/>
          </w:tcPr>
          <w:p w14:paraId="074D0DC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215B47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5B88BF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3DEB46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19</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1BB072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63C5A431"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2F8C4818"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3B69C5B"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4</w:t>
            </w:r>
          </w:p>
        </w:tc>
        <w:tc>
          <w:tcPr>
            <w:tcW w:w="1300" w:type="dxa"/>
            <w:tcBorders>
              <w:top w:val="nil"/>
              <w:left w:val="nil"/>
              <w:bottom w:val="single" w:sz="4" w:space="0" w:color="auto"/>
              <w:right w:val="single" w:sz="4" w:space="0" w:color="auto"/>
            </w:tcBorders>
            <w:shd w:val="clear" w:color="auto" w:fill="auto"/>
            <w:noWrap/>
            <w:vAlign w:val="bottom"/>
            <w:hideMark/>
          </w:tcPr>
          <w:p w14:paraId="7F992E8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1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29A678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22</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8827D5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2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10F172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53</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AF8BF0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26FA3B06"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038E99B"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1266B82D"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05</w:t>
            </w:r>
          </w:p>
        </w:tc>
        <w:tc>
          <w:tcPr>
            <w:tcW w:w="1300" w:type="dxa"/>
            <w:tcBorders>
              <w:top w:val="nil"/>
              <w:left w:val="nil"/>
              <w:bottom w:val="single" w:sz="4" w:space="0" w:color="auto"/>
              <w:right w:val="single" w:sz="4" w:space="0" w:color="auto"/>
            </w:tcBorders>
            <w:shd w:val="clear" w:color="auto" w:fill="auto"/>
            <w:noWrap/>
            <w:vAlign w:val="bottom"/>
            <w:hideMark/>
          </w:tcPr>
          <w:p w14:paraId="09B45A2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6.4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6F3992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6.9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A4676B5"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1.09</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C44D0E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4.83</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70FDF6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90%</w:t>
            </w:r>
          </w:p>
        </w:tc>
      </w:tr>
      <w:tr w:rsidR="003D58FB" w:rsidRPr="007B1436" w14:paraId="3F47F495"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68B72F64"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56A203D7"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1</w:t>
            </w:r>
          </w:p>
        </w:tc>
        <w:tc>
          <w:tcPr>
            <w:tcW w:w="1300" w:type="dxa"/>
            <w:tcBorders>
              <w:top w:val="nil"/>
              <w:left w:val="nil"/>
              <w:bottom w:val="single" w:sz="4" w:space="0" w:color="auto"/>
              <w:right w:val="single" w:sz="4" w:space="0" w:color="auto"/>
            </w:tcBorders>
            <w:shd w:val="clear" w:color="auto" w:fill="auto"/>
            <w:noWrap/>
            <w:vAlign w:val="bottom"/>
            <w:hideMark/>
          </w:tcPr>
          <w:p w14:paraId="207A3A41"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8</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199FB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6</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E10E9A0"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9DF772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5</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0CEB708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63FC20CB"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67ECB4D"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094A1447"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4</w:t>
            </w:r>
          </w:p>
        </w:tc>
        <w:tc>
          <w:tcPr>
            <w:tcW w:w="1300" w:type="dxa"/>
            <w:tcBorders>
              <w:top w:val="nil"/>
              <w:left w:val="nil"/>
              <w:bottom w:val="single" w:sz="4" w:space="0" w:color="auto"/>
              <w:right w:val="single" w:sz="4" w:space="0" w:color="auto"/>
            </w:tcBorders>
            <w:shd w:val="clear" w:color="auto" w:fill="auto"/>
            <w:noWrap/>
            <w:vAlign w:val="bottom"/>
            <w:hideMark/>
          </w:tcPr>
          <w:p w14:paraId="79F8B05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91336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4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16DA26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5FC14C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14</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72B6A59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10%</w:t>
            </w:r>
          </w:p>
        </w:tc>
      </w:tr>
      <w:tr w:rsidR="003D58FB" w:rsidRPr="007B1436" w14:paraId="6E32F542"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5A8304C1"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6F5A475D"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45</w:t>
            </w:r>
          </w:p>
        </w:tc>
        <w:tc>
          <w:tcPr>
            <w:tcW w:w="1300" w:type="dxa"/>
            <w:tcBorders>
              <w:top w:val="nil"/>
              <w:left w:val="nil"/>
              <w:bottom w:val="single" w:sz="4" w:space="0" w:color="auto"/>
              <w:right w:val="single" w:sz="4" w:space="0" w:color="auto"/>
            </w:tcBorders>
            <w:shd w:val="clear" w:color="auto" w:fill="auto"/>
            <w:noWrap/>
            <w:vAlign w:val="bottom"/>
            <w:hideMark/>
          </w:tcPr>
          <w:p w14:paraId="7570A02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CBD3BF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2B1F19C"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F8EABC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1F612E1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lt; 5%</w:t>
            </w:r>
          </w:p>
        </w:tc>
      </w:tr>
      <w:tr w:rsidR="003D58FB" w:rsidRPr="007B1436" w14:paraId="0D4DBC7E"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3F7E64E"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484B0598"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29</w:t>
            </w:r>
          </w:p>
        </w:tc>
        <w:tc>
          <w:tcPr>
            <w:tcW w:w="1300" w:type="dxa"/>
            <w:tcBorders>
              <w:top w:val="nil"/>
              <w:left w:val="nil"/>
              <w:bottom w:val="single" w:sz="4" w:space="0" w:color="auto"/>
              <w:right w:val="single" w:sz="4" w:space="0" w:color="auto"/>
            </w:tcBorders>
            <w:shd w:val="clear" w:color="auto" w:fill="auto"/>
            <w:noWrap/>
            <w:vAlign w:val="bottom"/>
            <w:hideMark/>
          </w:tcPr>
          <w:p w14:paraId="01226819"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93</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0002C53"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22</w:t>
            </w:r>
          </w:p>
        </w:tc>
        <w:tc>
          <w:tcPr>
            <w:tcW w:w="1300" w:type="dxa"/>
            <w:tcBorders>
              <w:top w:val="nil"/>
              <w:left w:val="single" w:sz="4" w:space="0" w:color="auto"/>
              <w:bottom w:val="single" w:sz="4" w:space="0" w:color="auto"/>
              <w:right w:val="single" w:sz="4" w:space="0" w:color="auto"/>
            </w:tcBorders>
            <w:shd w:val="clear" w:color="000000" w:fill="BFBFBF"/>
            <w:noWrap/>
            <w:vAlign w:val="bottom"/>
            <w:hideMark/>
          </w:tcPr>
          <w:p w14:paraId="41B12A3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 </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4AC8E6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08</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AE0CE0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7DA4FA58"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7A44D33C"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3D689E1B"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HLADR</w:t>
            </w:r>
          </w:p>
        </w:tc>
        <w:tc>
          <w:tcPr>
            <w:tcW w:w="1300" w:type="dxa"/>
            <w:tcBorders>
              <w:top w:val="nil"/>
              <w:left w:val="nil"/>
              <w:bottom w:val="single" w:sz="4" w:space="0" w:color="auto"/>
              <w:right w:val="single" w:sz="4" w:space="0" w:color="auto"/>
            </w:tcBorders>
            <w:shd w:val="clear" w:color="auto" w:fill="auto"/>
            <w:noWrap/>
            <w:vAlign w:val="bottom"/>
            <w:hideMark/>
          </w:tcPr>
          <w:p w14:paraId="71864EA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883EBC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7FA0BFD"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EAAADB2"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0.00</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14D655C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5D417904" w14:textId="77777777" w:rsidTr="003D58FB">
        <w:trPr>
          <w:trHeight w:val="28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D250060"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4F8C26D6"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13</w:t>
            </w:r>
          </w:p>
        </w:tc>
        <w:tc>
          <w:tcPr>
            <w:tcW w:w="1300" w:type="dxa"/>
            <w:tcBorders>
              <w:top w:val="nil"/>
              <w:left w:val="nil"/>
              <w:bottom w:val="single" w:sz="4" w:space="0" w:color="auto"/>
              <w:right w:val="single" w:sz="4" w:space="0" w:color="auto"/>
            </w:tcBorders>
            <w:shd w:val="clear" w:color="auto" w:fill="auto"/>
            <w:noWrap/>
            <w:vAlign w:val="bottom"/>
            <w:hideMark/>
          </w:tcPr>
          <w:p w14:paraId="4EBAAFE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8.84</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AFB8B7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7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F22E7F7"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55</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929D95B"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99.37</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25843DBE"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r w:rsidR="003D58FB" w:rsidRPr="007B1436" w14:paraId="09C70619" w14:textId="77777777" w:rsidTr="003D58FB">
        <w:trPr>
          <w:trHeight w:val="300"/>
        </w:trPr>
        <w:tc>
          <w:tcPr>
            <w:tcW w:w="17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3CC63DF" w14:textId="77777777" w:rsidR="003D58FB" w:rsidRPr="007B1436" w:rsidRDefault="003D58FB" w:rsidP="003D58FB">
            <w:pPr>
              <w:rPr>
                <w:rFonts w:asciiTheme="minorHAnsi" w:eastAsia="Times New Roman" w:hAnsiTheme="minorHAnsi" w:cs="Times New Roman"/>
                <w:b/>
                <w:bCs/>
                <w:sz w:val="28"/>
                <w:szCs w:val="28"/>
              </w:rPr>
            </w:pPr>
          </w:p>
        </w:tc>
        <w:tc>
          <w:tcPr>
            <w:tcW w:w="1300" w:type="dxa"/>
            <w:tcBorders>
              <w:top w:val="nil"/>
              <w:left w:val="nil"/>
              <w:bottom w:val="single" w:sz="4" w:space="0" w:color="auto"/>
              <w:right w:val="single" w:sz="4" w:space="0" w:color="auto"/>
            </w:tcBorders>
            <w:shd w:val="clear" w:color="auto" w:fill="auto"/>
            <w:noWrap/>
            <w:vAlign w:val="bottom"/>
            <w:hideMark/>
          </w:tcPr>
          <w:p w14:paraId="43203E8C" w14:textId="77777777" w:rsidR="003D58FB" w:rsidRPr="007B1436" w:rsidRDefault="003D58FB" w:rsidP="003D58FB">
            <w:pPr>
              <w:jc w:val="center"/>
              <w:rPr>
                <w:rFonts w:asciiTheme="minorHAnsi" w:eastAsia="Times New Roman" w:hAnsiTheme="minorHAnsi" w:cs="Times New Roman"/>
                <w:b/>
                <w:bCs/>
                <w:sz w:val="22"/>
                <w:szCs w:val="22"/>
              </w:rPr>
            </w:pPr>
            <w:r w:rsidRPr="007B1436">
              <w:rPr>
                <w:rFonts w:asciiTheme="minorHAnsi" w:eastAsia="Times New Roman" w:hAnsiTheme="minorHAnsi" w:cs="Times New Roman"/>
                <w:b/>
                <w:bCs/>
                <w:sz w:val="22"/>
                <w:szCs w:val="22"/>
              </w:rPr>
              <w:t>CD36</w:t>
            </w:r>
          </w:p>
        </w:tc>
        <w:tc>
          <w:tcPr>
            <w:tcW w:w="1300" w:type="dxa"/>
            <w:tcBorders>
              <w:top w:val="nil"/>
              <w:left w:val="nil"/>
              <w:bottom w:val="single" w:sz="4" w:space="0" w:color="auto"/>
              <w:right w:val="single" w:sz="4" w:space="0" w:color="auto"/>
            </w:tcBorders>
            <w:shd w:val="clear" w:color="auto" w:fill="auto"/>
            <w:noWrap/>
            <w:vAlign w:val="bottom"/>
            <w:hideMark/>
          </w:tcPr>
          <w:p w14:paraId="470C673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6.21</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1E0611A"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7.68</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7F9FE28"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2.5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C982AF6"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12.15</w:t>
            </w:r>
          </w:p>
        </w:tc>
        <w:tc>
          <w:tcPr>
            <w:tcW w:w="3540" w:type="dxa"/>
            <w:tcBorders>
              <w:top w:val="nil"/>
              <w:left w:val="single" w:sz="4" w:space="0" w:color="auto"/>
              <w:bottom w:val="single" w:sz="4" w:space="0" w:color="auto"/>
              <w:right w:val="single" w:sz="4" w:space="0" w:color="auto"/>
            </w:tcBorders>
            <w:shd w:val="clear" w:color="auto" w:fill="auto"/>
            <w:noWrap/>
            <w:vAlign w:val="bottom"/>
            <w:hideMark/>
          </w:tcPr>
          <w:p w14:paraId="64B4DE74" w14:textId="77777777" w:rsidR="003D58FB" w:rsidRPr="007B1436" w:rsidRDefault="003D58FB" w:rsidP="003D58FB">
            <w:pPr>
              <w:jc w:val="center"/>
              <w:rPr>
                <w:rFonts w:asciiTheme="minorHAnsi" w:eastAsia="Times New Roman" w:hAnsiTheme="minorHAnsi" w:cs="Times New Roman"/>
                <w:sz w:val="22"/>
                <w:szCs w:val="22"/>
              </w:rPr>
            </w:pPr>
            <w:r w:rsidRPr="007B1436">
              <w:rPr>
                <w:rFonts w:asciiTheme="minorHAnsi" w:eastAsia="Times New Roman" w:hAnsiTheme="minorHAnsi" w:cs="Times New Roman"/>
                <w:sz w:val="22"/>
                <w:szCs w:val="22"/>
              </w:rPr>
              <w:t>No specification</w:t>
            </w:r>
          </w:p>
        </w:tc>
      </w:tr>
    </w:tbl>
    <w:p w14:paraId="3341AD85" w14:textId="77777777" w:rsidR="003D58FB" w:rsidRPr="007B1436" w:rsidRDefault="003D58FB" w:rsidP="003D58FB">
      <w:pPr>
        <w:pStyle w:val="Normal1"/>
        <w:rPr>
          <w:rFonts w:asciiTheme="minorHAnsi" w:hAnsiTheme="minorHAnsi"/>
          <w:color w:val="auto"/>
        </w:rPr>
      </w:pPr>
    </w:p>
    <w:p w14:paraId="79AAA93F" w14:textId="77777777" w:rsidR="003D58FB" w:rsidRPr="007B1436" w:rsidRDefault="003D58FB" w:rsidP="003D58FB">
      <w:pPr>
        <w:rPr>
          <w:rFonts w:asciiTheme="minorHAnsi" w:hAnsiTheme="minorHAnsi" w:cs="Times New Roman"/>
        </w:rPr>
      </w:pPr>
    </w:p>
    <w:p w14:paraId="232BBF3D" w14:textId="77777777" w:rsidR="003D58FB" w:rsidRPr="007B1436" w:rsidRDefault="003D58FB" w:rsidP="003D58FB">
      <w:pPr>
        <w:rPr>
          <w:rFonts w:asciiTheme="minorHAnsi" w:hAnsiTheme="minorHAnsi" w:cs="Times New Roman"/>
        </w:rPr>
      </w:pPr>
    </w:p>
    <w:p w14:paraId="59120993" w14:textId="7B074138" w:rsidR="00AF28B6" w:rsidRPr="00614D51" w:rsidRDefault="00AF28B6">
      <w:pPr>
        <w:rPr>
          <w:rFonts w:asciiTheme="minorHAnsi" w:hAnsiTheme="minorHAnsi" w:cs="Arial"/>
        </w:rPr>
      </w:pPr>
    </w:p>
    <w:sectPr w:rsidR="00AF28B6" w:rsidRPr="00614D51" w:rsidSect="003D58FB">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0C9D8E" w14:textId="77777777" w:rsidR="000A617A" w:rsidRDefault="000A617A">
      <w:pPr>
        <w:spacing w:line="240" w:lineRule="auto"/>
      </w:pPr>
      <w:r>
        <w:separator/>
      </w:r>
    </w:p>
  </w:endnote>
  <w:endnote w:type="continuationSeparator" w:id="0">
    <w:p w14:paraId="774F0E8C" w14:textId="77777777" w:rsidR="000A617A" w:rsidRDefault="000A61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60BD8" w14:textId="77777777" w:rsidR="000A617A" w:rsidRDefault="000A617A" w:rsidP="00274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6D31161D" w14:textId="77777777" w:rsidR="000A617A" w:rsidRDefault="000A617A" w:rsidP="002745E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660F69" w14:textId="77777777" w:rsidR="000A617A" w:rsidRDefault="000A617A" w:rsidP="00274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1DC">
      <w:rPr>
        <w:rStyle w:val="PageNumber"/>
        <w:noProof/>
      </w:rPr>
      <w:t>5</w:t>
    </w:r>
    <w:r>
      <w:rPr>
        <w:rStyle w:val="PageNumber"/>
      </w:rPr>
      <w:fldChar w:fldCharType="end"/>
    </w:r>
  </w:p>
  <w:p w14:paraId="006A1E31" w14:textId="719CF588" w:rsidR="000A617A" w:rsidRDefault="000A617A" w:rsidP="00D17671">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A4D2A" w14:textId="77777777" w:rsidR="000A617A" w:rsidRDefault="000A617A" w:rsidP="00274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DEEC9B" w14:textId="77777777" w:rsidR="000A617A" w:rsidRDefault="000A617A" w:rsidP="002745E9">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7C27DC2C" w14:textId="77777777" w:rsidR="000A617A" w:rsidRDefault="000A617A" w:rsidP="002745E9">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0FC39" w14:textId="77777777" w:rsidR="000A617A" w:rsidRDefault="000A617A" w:rsidP="00274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1DC">
      <w:rPr>
        <w:rStyle w:val="PageNumber"/>
        <w:noProof/>
      </w:rPr>
      <w:t>120</w:t>
    </w:r>
    <w:r>
      <w:rPr>
        <w:rStyle w:val="PageNumber"/>
      </w:rPr>
      <w:fldChar w:fldCharType="end"/>
    </w:r>
  </w:p>
  <w:p w14:paraId="4F190FF1" w14:textId="3819A7E0" w:rsidR="000A617A" w:rsidRDefault="000A617A" w:rsidP="002745E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6B515" w14:textId="77777777" w:rsidR="000A617A" w:rsidRDefault="000A617A">
      <w:pPr>
        <w:spacing w:line="240" w:lineRule="auto"/>
      </w:pPr>
      <w:r>
        <w:separator/>
      </w:r>
    </w:p>
  </w:footnote>
  <w:footnote w:type="continuationSeparator" w:id="0">
    <w:p w14:paraId="4A1E75D0" w14:textId="77777777" w:rsidR="000A617A" w:rsidRDefault="000A617A">
      <w:pPr>
        <w:spacing w:line="240" w:lineRule="auto"/>
      </w:pPr>
      <w:r>
        <w:continuationSeparator/>
      </w:r>
    </w:p>
  </w:footnote>
  <w:footnote w:id="1">
    <w:p w14:paraId="6BE0FA77" w14:textId="77777777" w:rsidR="000A617A" w:rsidRDefault="000A617A" w:rsidP="00D17671">
      <w:pPr>
        <w:pStyle w:val="Footer"/>
        <w:ind w:right="360"/>
      </w:pPr>
      <w:r>
        <w:rPr>
          <w:rStyle w:val="FootnoteReference"/>
        </w:rPr>
        <w:footnoteRef/>
      </w:r>
      <w:r>
        <w:t xml:space="preserve"> </w:t>
      </w:r>
      <w:bookmarkStart w:id="2" w:name="_GoBack"/>
      <w:r>
        <w:t xml:space="preserve">Chaka Kahn, ‘Ain’t Nobody’, 1984, </w:t>
      </w:r>
      <w:r w:rsidRPr="002C61DC">
        <w:rPr>
          <w:i/>
        </w:rPr>
        <w:t>Stompin’ at the Savoy</w:t>
      </w:r>
      <w:bookmarkEnd w:id="2"/>
    </w:p>
    <w:p w14:paraId="30F58AA9" w14:textId="77777777" w:rsidR="000A617A" w:rsidRPr="00D17671" w:rsidRDefault="000A617A" w:rsidP="00D17671">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1356E"/>
    <w:multiLevelType w:val="hybridMultilevel"/>
    <w:tmpl w:val="17206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F3483C"/>
    <w:multiLevelType w:val="hybridMultilevel"/>
    <w:tmpl w:val="A2B0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F512F76"/>
    <w:multiLevelType w:val="hybridMultilevel"/>
    <w:tmpl w:val="1A28DE6E"/>
    <w:lvl w:ilvl="0" w:tplc="1B62C5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D27016"/>
    <w:multiLevelType w:val="multilevel"/>
    <w:tmpl w:val="BCC0880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nsid w:val="5E6D52D4"/>
    <w:multiLevelType w:val="hybridMultilevel"/>
    <w:tmpl w:val="D27C5EEC"/>
    <w:lvl w:ilvl="0" w:tplc="1B62C54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011E4D"/>
    <w:multiLevelType w:val="hybridMultilevel"/>
    <w:tmpl w:val="0792ED70"/>
    <w:lvl w:ilvl="0" w:tplc="0694D0F0">
      <w:start w:val="19"/>
      <w:numFmt w:val="bullet"/>
      <w:lvlText w:val="-"/>
      <w:lvlJc w:val="left"/>
      <w:pPr>
        <w:ind w:left="720" w:hanging="360"/>
      </w:pPr>
      <w:rPr>
        <w:rFonts w:ascii="Cambria" w:eastAsia="Arial" w:hAnsi="Cambri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ila MacNeil">
    <w15:presenceInfo w15:providerId="None" w15:userId="Sheila MacNe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4A8"/>
    <w:rsid w:val="000027BF"/>
    <w:rsid w:val="00014899"/>
    <w:rsid w:val="0002270E"/>
    <w:rsid w:val="000537EB"/>
    <w:rsid w:val="0005780A"/>
    <w:rsid w:val="0006346E"/>
    <w:rsid w:val="000642F3"/>
    <w:rsid w:val="000A41DD"/>
    <w:rsid w:val="000A617A"/>
    <w:rsid w:val="000B1141"/>
    <w:rsid w:val="000B7FEC"/>
    <w:rsid w:val="000D0B6A"/>
    <w:rsid w:val="000E302C"/>
    <w:rsid w:val="00110975"/>
    <w:rsid w:val="00117DC4"/>
    <w:rsid w:val="00125A29"/>
    <w:rsid w:val="00134CF5"/>
    <w:rsid w:val="001635AC"/>
    <w:rsid w:val="001827B5"/>
    <w:rsid w:val="00186875"/>
    <w:rsid w:val="001A6BCE"/>
    <w:rsid w:val="001B5F50"/>
    <w:rsid w:val="001C4888"/>
    <w:rsid w:val="001F1E75"/>
    <w:rsid w:val="001F73C2"/>
    <w:rsid w:val="00202846"/>
    <w:rsid w:val="0020360C"/>
    <w:rsid w:val="002143BB"/>
    <w:rsid w:val="0023537D"/>
    <w:rsid w:val="00254676"/>
    <w:rsid w:val="0026275E"/>
    <w:rsid w:val="002655FD"/>
    <w:rsid w:val="002670F2"/>
    <w:rsid w:val="002745E9"/>
    <w:rsid w:val="00295061"/>
    <w:rsid w:val="002A3A64"/>
    <w:rsid w:val="002B5FAB"/>
    <w:rsid w:val="002C61DC"/>
    <w:rsid w:val="002D123C"/>
    <w:rsid w:val="002E168A"/>
    <w:rsid w:val="00304569"/>
    <w:rsid w:val="00313AC2"/>
    <w:rsid w:val="003566B0"/>
    <w:rsid w:val="003716EC"/>
    <w:rsid w:val="0039343A"/>
    <w:rsid w:val="0039369B"/>
    <w:rsid w:val="003B7B77"/>
    <w:rsid w:val="003C7A10"/>
    <w:rsid w:val="003D58FB"/>
    <w:rsid w:val="003F6B10"/>
    <w:rsid w:val="00407E38"/>
    <w:rsid w:val="00435579"/>
    <w:rsid w:val="00441EBF"/>
    <w:rsid w:val="0044793B"/>
    <w:rsid w:val="00456B05"/>
    <w:rsid w:val="00473926"/>
    <w:rsid w:val="00482338"/>
    <w:rsid w:val="004C7F41"/>
    <w:rsid w:val="004E4F1A"/>
    <w:rsid w:val="00516C77"/>
    <w:rsid w:val="00520029"/>
    <w:rsid w:val="005212B3"/>
    <w:rsid w:val="00534132"/>
    <w:rsid w:val="00542C79"/>
    <w:rsid w:val="005A7147"/>
    <w:rsid w:val="005B170D"/>
    <w:rsid w:val="005D671B"/>
    <w:rsid w:val="00614D51"/>
    <w:rsid w:val="00646FC0"/>
    <w:rsid w:val="006501C1"/>
    <w:rsid w:val="00683578"/>
    <w:rsid w:val="00696A4F"/>
    <w:rsid w:val="006A5CF4"/>
    <w:rsid w:val="00704347"/>
    <w:rsid w:val="007064B7"/>
    <w:rsid w:val="00711551"/>
    <w:rsid w:val="007162D0"/>
    <w:rsid w:val="007255AB"/>
    <w:rsid w:val="00726F08"/>
    <w:rsid w:val="00740256"/>
    <w:rsid w:val="0074375F"/>
    <w:rsid w:val="00772B07"/>
    <w:rsid w:val="007B1436"/>
    <w:rsid w:val="007B7884"/>
    <w:rsid w:val="007E3DBE"/>
    <w:rsid w:val="007F76BC"/>
    <w:rsid w:val="00803E67"/>
    <w:rsid w:val="00810121"/>
    <w:rsid w:val="00820B48"/>
    <w:rsid w:val="00825D0A"/>
    <w:rsid w:val="00872642"/>
    <w:rsid w:val="0088135C"/>
    <w:rsid w:val="008857F1"/>
    <w:rsid w:val="008B3092"/>
    <w:rsid w:val="008B4802"/>
    <w:rsid w:val="008D772D"/>
    <w:rsid w:val="008E02F8"/>
    <w:rsid w:val="00932CCD"/>
    <w:rsid w:val="00934339"/>
    <w:rsid w:val="00935070"/>
    <w:rsid w:val="00943CC3"/>
    <w:rsid w:val="009511D9"/>
    <w:rsid w:val="00960AE6"/>
    <w:rsid w:val="00995282"/>
    <w:rsid w:val="009D2015"/>
    <w:rsid w:val="00A05AE1"/>
    <w:rsid w:val="00A07B18"/>
    <w:rsid w:val="00A1223F"/>
    <w:rsid w:val="00A30D9A"/>
    <w:rsid w:val="00A640F9"/>
    <w:rsid w:val="00A71990"/>
    <w:rsid w:val="00A80A39"/>
    <w:rsid w:val="00A972AA"/>
    <w:rsid w:val="00AA0A88"/>
    <w:rsid w:val="00AA2401"/>
    <w:rsid w:val="00AA7556"/>
    <w:rsid w:val="00AD02DD"/>
    <w:rsid w:val="00AE767B"/>
    <w:rsid w:val="00AE784C"/>
    <w:rsid w:val="00AF28B6"/>
    <w:rsid w:val="00AF2A09"/>
    <w:rsid w:val="00AF6E6B"/>
    <w:rsid w:val="00B10C97"/>
    <w:rsid w:val="00B352B9"/>
    <w:rsid w:val="00BB471B"/>
    <w:rsid w:val="00BC14A8"/>
    <w:rsid w:val="00BF1B42"/>
    <w:rsid w:val="00C133EC"/>
    <w:rsid w:val="00C17DF2"/>
    <w:rsid w:val="00C47985"/>
    <w:rsid w:val="00C9320E"/>
    <w:rsid w:val="00C94CDC"/>
    <w:rsid w:val="00CC3E81"/>
    <w:rsid w:val="00CD6416"/>
    <w:rsid w:val="00CE0415"/>
    <w:rsid w:val="00D07A73"/>
    <w:rsid w:val="00D07CB2"/>
    <w:rsid w:val="00D07E4E"/>
    <w:rsid w:val="00D10A53"/>
    <w:rsid w:val="00D17671"/>
    <w:rsid w:val="00D32174"/>
    <w:rsid w:val="00D32A7C"/>
    <w:rsid w:val="00D525A0"/>
    <w:rsid w:val="00D52A82"/>
    <w:rsid w:val="00D7765E"/>
    <w:rsid w:val="00DE6172"/>
    <w:rsid w:val="00DF0057"/>
    <w:rsid w:val="00E01225"/>
    <w:rsid w:val="00E101AC"/>
    <w:rsid w:val="00E22AA3"/>
    <w:rsid w:val="00E46A98"/>
    <w:rsid w:val="00E70F6A"/>
    <w:rsid w:val="00E94D42"/>
    <w:rsid w:val="00EB4743"/>
    <w:rsid w:val="00EC68BB"/>
    <w:rsid w:val="00ED039E"/>
    <w:rsid w:val="00EF7C28"/>
    <w:rsid w:val="00F02F47"/>
    <w:rsid w:val="00F072CD"/>
    <w:rsid w:val="00F403E6"/>
    <w:rsid w:val="00F51150"/>
    <w:rsid w:val="00F52489"/>
    <w:rsid w:val="00F72E25"/>
    <w:rsid w:val="00FA5BAB"/>
    <w:rsid w:val="00FB4505"/>
    <w:rsid w:val="00FC4D65"/>
    <w:rsid w:val="00FF24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4BA7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14A8"/>
    <w:pPr>
      <w:spacing w:line="360" w:lineRule="auto"/>
    </w:pPr>
    <w:rPr>
      <w:rFonts w:ascii="Arial" w:hAnsi="Arial"/>
      <w:lang w:val="en-GB"/>
    </w:rPr>
  </w:style>
  <w:style w:type="paragraph" w:styleId="Heading1">
    <w:name w:val="heading 1"/>
    <w:basedOn w:val="Normal"/>
    <w:next w:val="Normal"/>
    <w:link w:val="Heading1Char"/>
    <w:uiPriority w:val="9"/>
    <w:qFormat/>
    <w:rsid w:val="002745E9"/>
    <w:pPr>
      <w:keepNext/>
      <w:keepLines/>
      <w:spacing w:before="480"/>
      <w:outlineLvl w:val="0"/>
    </w:pPr>
    <w:rPr>
      <w:rFonts w:asciiTheme="minorHAnsi" w:eastAsiaTheme="majorEastAsia" w:hAnsiTheme="min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745E9"/>
    <w:pPr>
      <w:keepNext/>
      <w:keepLines/>
      <w:spacing w:before="200"/>
      <w:outlineLvl w:val="1"/>
    </w:pPr>
    <w:rPr>
      <w:rFonts w:asciiTheme="minorHAnsi" w:eastAsiaTheme="majorEastAsia" w:hAnsiTheme="min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BC14A8"/>
    <w:pPr>
      <w:keepNext/>
      <w:keepLines/>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BC14A8"/>
    <w:pPr>
      <w:keepNext/>
      <w:keepLines/>
      <w:spacing w:before="200" w:line="276" w:lineRule="auto"/>
      <w:outlineLvl w:val="3"/>
    </w:pPr>
    <w:rPr>
      <w:rFonts w:eastAsiaTheme="majorEastAsia" w:cstheme="majorBidi"/>
      <w:b/>
      <w:bCs/>
      <w:i/>
      <w:iCs/>
      <w:color w:val="4F81BD" w:themeColor="accent1"/>
      <w:sz w:val="22"/>
      <w:szCs w:val="22"/>
      <w:lang w:eastAsia="zh-CN"/>
    </w:rPr>
  </w:style>
  <w:style w:type="paragraph" w:styleId="Heading5">
    <w:name w:val="heading 5"/>
    <w:basedOn w:val="Normal"/>
    <w:next w:val="Normal"/>
    <w:link w:val="Heading5Char"/>
    <w:uiPriority w:val="9"/>
    <w:unhideWhenUsed/>
    <w:qFormat/>
    <w:rsid w:val="00BC14A8"/>
    <w:pPr>
      <w:keepNext/>
      <w:keepLines/>
      <w:spacing w:before="200" w:line="276" w:lineRule="auto"/>
      <w:outlineLvl w:val="4"/>
    </w:pPr>
    <w:rPr>
      <w:rFonts w:eastAsiaTheme="majorEastAsia" w:cstheme="majorBidi"/>
      <w:color w:val="243F60" w:themeColor="accent1" w:themeShade="7F"/>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5E9"/>
    <w:rPr>
      <w:rFonts w:eastAsiaTheme="majorEastAsia"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2745E9"/>
    <w:rPr>
      <w:rFonts w:eastAsiaTheme="majorEastAsia" w:cstheme="majorBidi"/>
      <w:b/>
      <w:bCs/>
      <w:color w:val="4F81BD" w:themeColor="accent1"/>
      <w:sz w:val="28"/>
      <w:szCs w:val="26"/>
      <w:lang w:val="en-GB"/>
    </w:rPr>
  </w:style>
  <w:style w:type="character" w:customStyle="1" w:styleId="Heading3Char">
    <w:name w:val="Heading 3 Char"/>
    <w:basedOn w:val="DefaultParagraphFont"/>
    <w:link w:val="Heading3"/>
    <w:uiPriority w:val="9"/>
    <w:rsid w:val="00BC14A8"/>
    <w:rPr>
      <w:rFonts w:ascii="Arial" w:eastAsiaTheme="majorEastAsia" w:hAnsi="Arial" w:cstheme="majorBidi"/>
      <w:b/>
      <w:bCs/>
      <w:color w:val="4F81BD" w:themeColor="accent1"/>
      <w:lang w:val="en-GB"/>
    </w:rPr>
  </w:style>
  <w:style w:type="character" w:customStyle="1" w:styleId="Heading4Char">
    <w:name w:val="Heading 4 Char"/>
    <w:basedOn w:val="DefaultParagraphFont"/>
    <w:link w:val="Heading4"/>
    <w:uiPriority w:val="9"/>
    <w:rsid w:val="00BC14A8"/>
    <w:rPr>
      <w:rFonts w:ascii="Arial" w:eastAsiaTheme="majorEastAsia" w:hAnsi="Arial" w:cstheme="majorBidi"/>
      <w:b/>
      <w:bCs/>
      <w:i/>
      <w:iCs/>
      <w:color w:val="4F81BD" w:themeColor="accent1"/>
      <w:sz w:val="22"/>
      <w:szCs w:val="22"/>
      <w:lang w:val="en-GB" w:eastAsia="zh-CN"/>
    </w:rPr>
  </w:style>
  <w:style w:type="character" w:customStyle="1" w:styleId="Heading5Char">
    <w:name w:val="Heading 5 Char"/>
    <w:basedOn w:val="DefaultParagraphFont"/>
    <w:link w:val="Heading5"/>
    <w:uiPriority w:val="9"/>
    <w:rsid w:val="00BC14A8"/>
    <w:rPr>
      <w:rFonts w:ascii="Arial" w:eastAsiaTheme="majorEastAsia" w:hAnsi="Arial" w:cstheme="majorBidi"/>
      <w:color w:val="243F60" w:themeColor="accent1" w:themeShade="7F"/>
      <w:szCs w:val="22"/>
      <w:lang w:val="en-GB" w:eastAsia="zh-CN"/>
    </w:rPr>
  </w:style>
  <w:style w:type="paragraph" w:styleId="Title">
    <w:name w:val="Title"/>
    <w:basedOn w:val="Normal"/>
    <w:next w:val="Normal"/>
    <w:link w:val="TitleChar"/>
    <w:uiPriority w:val="10"/>
    <w:qFormat/>
    <w:rsid w:val="00BC14A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zh-CN"/>
    </w:rPr>
  </w:style>
  <w:style w:type="character" w:customStyle="1" w:styleId="TitleChar">
    <w:name w:val="Title Char"/>
    <w:basedOn w:val="DefaultParagraphFont"/>
    <w:link w:val="Title"/>
    <w:uiPriority w:val="10"/>
    <w:rsid w:val="00BC14A8"/>
    <w:rPr>
      <w:rFonts w:asciiTheme="majorHAnsi" w:eastAsiaTheme="majorEastAsia" w:hAnsiTheme="majorHAnsi" w:cstheme="majorBidi"/>
      <w:color w:val="17365D" w:themeColor="text2" w:themeShade="BF"/>
      <w:spacing w:val="5"/>
      <w:kern w:val="28"/>
      <w:sz w:val="52"/>
      <w:szCs w:val="52"/>
      <w:lang w:val="en-GB" w:eastAsia="zh-CN"/>
    </w:rPr>
  </w:style>
  <w:style w:type="paragraph" w:styleId="TOCHeading">
    <w:name w:val="TOC Heading"/>
    <w:basedOn w:val="Heading1"/>
    <w:next w:val="Normal"/>
    <w:uiPriority w:val="39"/>
    <w:unhideWhenUsed/>
    <w:qFormat/>
    <w:rsid w:val="00BC14A8"/>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BC14A8"/>
    <w:pPr>
      <w:spacing w:before="120" w:line="276" w:lineRule="auto"/>
    </w:pPr>
    <w:rPr>
      <w:b/>
      <w:caps/>
      <w:sz w:val="22"/>
      <w:szCs w:val="22"/>
      <w:lang w:eastAsia="zh-CN"/>
    </w:rPr>
  </w:style>
  <w:style w:type="paragraph" w:styleId="TOC2">
    <w:name w:val="toc 2"/>
    <w:basedOn w:val="Normal"/>
    <w:next w:val="Normal"/>
    <w:autoRedefine/>
    <w:uiPriority w:val="39"/>
    <w:unhideWhenUsed/>
    <w:rsid w:val="00BC14A8"/>
    <w:pPr>
      <w:spacing w:line="276" w:lineRule="auto"/>
      <w:ind w:left="220"/>
    </w:pPr>
    <w:rPr>
      <w:smallCaps/>
      <w:sz w:val="22"/>
      <w:szCs w:val="22"/>
      <w:lang w:eastAsia="zh-CN"/>
    </w:rPr>
  </w:style>
  <w:style w:type="paragraph" w:styleId="TOC3">
    <w:name w:val="toc 3"/>
    <w:basedOn w:val="Normal"/>
    <w:next w:val="Normal"/>
    <w:autoRedefine/>
    <w:uiPriority w:val="39"/>
    <w:unhideWhenUsed/>
    <w:rsid w:val="00BC14A8"/>
    <w:pPr>
      <w:spacing w:line="276" w:lineRule="auto"/>
      <w:ind w:left="440"/>
    </w:pPr>
    <w:rPr>
      <w:i/>
      <w:sz w:val="22"/>
      <w:szCs w:val="22"/>
      <w:lang w:eastAsia="zh-CN"/>
    </w:rPr>
  </w:style>
  <w:style w:type="paragraph" w:styleId="Bibliography">
    <w:name w:val="Bibliography"/>
    <w:basedOn w:val="Normal"/>
    <w:next w:val="Normal"/>
    <w:uiPriority w:val="37"/>
    <w:unhideWhenUsed/>
    <w:rsid w:val="00BC14A8"/>
    <w:pPr>
      <w:tabs>
        <w:tab w:val="left" w:pos="500"/>
      </w:tabs>
      <w:spacing w:line="240" w:lineRule="auto"/>
      <w:ind w:left="504" w:hanging="504"/>
    </w:pPr>
  </w:style>
  <w:style w:type="paragraph" w:styleId="BalloonText">
    <w:name w:val="Balloon Text"/>
    <w:basedOn w:val="Normal"/>
    <w:link w:val="BalloonTextChar"/>
    <w:uiPriority w:val="99"/>
    <w:semiHidden/>
    <w:unhideWhenUsed/>
    <w:rsid w:val="00BC14A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14A8"/>
    <w:rPr>
      <w:rFonts w:ascii="Lucida Grande" w:hAnsi="Lucida Grande" w:cs="Lucida Grande"/>
      <w:sz w:val="18"/>
      <w:szCs w:val="18"/>
      <w:lang w:val="en-GB"/>
    </w:rPr>
  </w:style>
  <w:style w:type="character" w:styleId="Hyperlink">
    <w:name w:val="Hyperlink"/>
    <w:basedOn w:val="DefaultParagraphFont"/>
    <w:uiPriority w:val="99"/>
    <w:unhideWhenUsed/>
    <w:rsid w:val="00BC14A8"/>
    <w:rPr>
      <w:color w:val="0000FF" w:themeColor="hyperlink"/>
      <w:u w:val="single"/>
    </w:rPr>
  </w:style>
  <w:style w:type="paragraph" w:styleId="NoSpacing">
    <w:name w:val="No Spacing"/>
    <w:uiPriority w:val="1"/>
    <w:qFormat/>
    <w:rsid w:val="00AF28B6"/>
    <w:rPr>
      <w:rFonts w:ascii="Arial" w:hAnsi="Arial"/>
      <w:lang w:val="en-GB"/>
    </w:rPr>
  </w:style>
  <w:style w:type="paragraph" w:styleId="Caption">
    <w:name w:val="caption"/>
    <w:basedOn w:val="Normal"/>
    <w:next w:val="Normal"/>
    <w:uiPriority w:val="35"/>
    <w:unhideWhenUsed/>
    <w:qFormat/>
    <w:rsid w:val="00435579"/>
    <w:pPr>
      <w:spacing w:after="200" w:line="240" w:lineRule="auto"/>
    </w:pPr>
    <w:rPr>
      <w:rFonts w:ascii="Verdana" w:eastAsiaTheme="minorHAnsi" w:hAnsi="Verdana"/>
      <w:b/>
      <w:bCs/>
      <w:color w:val="4F81BD" w:themeColor="accent1"/>
      <w:sz w:val="18"/>
      <w:szCs w:val="18"/>
    </w:rPr>
  </w:style>
  <w:style w:type="character" w:styleId="Emphasis">
    <w:name w:val="Emphasis"/>
    <w:basedOn w:val="DefaultParagraphFont"/>
    <w:uiPriority w:val="20"/>
    <w:qFormat/>
    <w:rsid w:val="007E3DBE"/>
    <w:rPr>
      <w:i/>
      <w:iCs/>
    </w:rPr>
  </w:style>
  <w:style w:type="character" w:styleId="FollowedHyperlink">
    <w:name w:val="FollowedHyperlink"/>
    <w:basedOn w:val="DefaultParagraphFont"/>
    <w:uiPriority w:val="99"/>
    <w:semiHidden/>
    <w:unhideWhenUsed/>
    <w:rsid w:val="00F52489"/>
    <w:rPr>
      <w:color w:val="800080" w:themeColor="followedHyperlink"/>
      <w:u w:val="single"/>
    </w:rPr>
  </w:style>
  <w:style w:type="paragraph" w:styleId="TOC4">
    <w:name w:val="toc 4"/>
    <w:basedOn w:val="Normal"/>
    <w:next w:val="Normal"/>
    <w:autoRedefine/>
    <w:uiPriority w:val="39"/>
    <w:unhideWhenUsed/>
    <w:rsid w:val="00704347"/>
    <w:pPr>
      <w:ind w:left="720"/>
    </w:pPr>
  </w:style>
  <w:style w:type="paragraph" w:styleId="TOC5">
    <w:name w:val="toc 5"/>
    <w:basedOn w:val="Normal"/>
    <w:next w:val="Normal"/>
    <w:autoRedefine/>
    <w:uiPriority w:val="39"/>
    <w:unhideWhenUsed/>
    <w:rsid w:val="00704347"/>
    <w:pPr>
      <w:ind w:left="960"/>
    </w:pPr>
  </w:style>
  <w:style w:type="paragraph" w:styleId="TOC6">
    <w:name w:val="toc 6"/>
    <w:basedOn w:val="Normal"/>
    <w:next w:val="Normal"/>
    <w:autoRedefine/>
    <w:uiPriority w:val="39"/>
    <w:unhideWhenUsed/>
    <w:rsid w:val="00704347"/>
    <w:pPr>
      <w:ind w:left="1200"/>
    </w:pPr>
  </w:style>
  <w:style w:type="paragraph" w:styleId="TOC7">
    <w:name w:val="toc 7"/>
    <w:basedOn w:val="Normal"/>
    <w:next w:val="Normal"/>
    <w:autoRedefine/>
    <w:uiPriority w:val="39"/>
    <w:unhideWhenUsed/>
    <w:rsid w:val="00704347"/>
    <w:pPr>
      <w:ind w:left="1440"/>
    </w:pPr>
  </w:style>
  <w:style w:type="paragraph" w:styleId="TOC8">
    <w:name w:val="toc 8"/>
    <w:basedOn w:val="Normal"/>
    <w:next w:val="Normal"/>
    <w:autoRedefine/>
    <w:uiPriority w:val="39"/>
    <w:unhideWhenUsed/>
    <w:rsid w:val="00704347"/>
    <w:pPr>
      <w:ind w:left="1680"/>
    </w:pPr>
  </w:style>
  <w:style w:type="paragraph" w:styleId="TOC9">
    <w:name w:val="toc 9"/>
    <w:basedOn w:val="Normal"/>
    <w:next w:val="Normal"/>
    <w:autoRedefine/>
    <w:uiPriority w:val="39"/>
    <w:unhideWhenUsed/>
    <w:rsid w:val="00704347"/>
    <w:pPr>
      <w:ind w:left="1920"/>
    </w:pPr>
  </w:style>
  <w:style w:type="paragraph" w:styleId="ListParagraph">
    <w:name w:val="List Paragraph"/>
    <w:basedOn w:val="Normal"/>
    <w:uiPriority w:val="34"/>
    <w:qFormat/>
    <w:rsid w:val="00704347"/>
    <w:pPr>
      <w:spacing w:line="240" w:lineRule="auto"/>
      <w:ind w:left="720"/>
      <w:contextualSpacing/>
    </w:pPr>
    <w:rPr>
      <w:rFonts w:asciiTheme="minorHAnsi" w:hAnsiTheme="minorHAnsi"/>
    </w:rPr>
  </w:style>
  <w:style w:type="table" w:styleId="TableGrid">
    <w:name w:val="Table Grid"/>
    <w:basedOn w:val="TableNormal"/>
    <w:uiPriority w:val="59"/>
    <w:rsid w:val="002745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2745E9"/>
    <w:pPr>
      <w:spacing w:line="276" w:lineRule="auto"/>
    </w:pPr>
    <w:rPr>
      <w:rFonts w:ascii="Arial" w:eastAsia="Arial" w:hAnsi="Arial" w:cs="Arial"/>
      <w:color w:val="000000"/>
      <w:sz w:val="22"/>
      <w:szCs w:val="22"/>
      <w:lang w:val="en-GB"/>
    </w:rPr>
  </w:style>
  <w:style w:type="paragraph" w:styleId="Footer">
    <w:name w:val="footer"/>
    <w:basedOn w:val="Normal"/>
    <w:link w:val="FooterChar"/>
    <w:uiPriority w:val="99"/>
    <w:unhideWhenUsed/>
    <w:rsid w:val="002745E9"/>
    <w:pPr>
      <w:tabs>
        <w:tab w:val="center" w:pos="4320"/>
        <w:tab w:val="right" w:pos="8640"/>
      </w:tabs>
      <w:spacing w:line="240" w:lineRule="auto"/>
    </w:pPr>
    <w:rPr>
      <w:rFonts w:asciiTheme="minorHAnsi" w:hAnsiTheme="minorHAnsi"/>
    </w:rPr>
  </w:style>
  <w:style w:type="character" w:customStyle="1" w:styleId="FooterChar">
    <w:name w:val="Footer Char"/>
    <w:basedOn w:val="DefaultParagraphFont"/>
    <w:link w:val="Footer"/>
    <w:uiPriority w:val="99"/>
    <w:rsid w:val="002745E9"/>
    <w:rPr>
      <w:lang w:val="en-GB"/>
    </w:rPr>
  </w:style>
  <w:style w:type="character" w:styleId="PageNumber">
    <w:name w:val="page number"/>
    <w:basedOn w:val="DefaultParagraphFont"/>
    <w:uiPriority w:val="99"/>
    <w:semiHidden/>
    <w:unhideWhenUsed/>
    <w:rsid w:val="002745E9"/>
  </w:style>
  <w:style w:type="paragraph" w:styleId="NormalWeb">
    <w:name w:val="Normal (Web)"/>
    <w:basedOn w:val="Normal"/>
    <w:uiPriority w:val="99"/>
    <w:semiHidden/>
    <w:unhideWhenUsed/>
    <w:rsid w:val="002745E9"/>
    <w:pPr>
      <w:spacing w:before="100" w:beforeAutospacing="1" w:after="100" w:afterAutospacing="1" w:line="240" w:lineRule="auto"/>
    </w:pPr>
    <w:rPr>
      <w:rFonts w:ascii="Times" w:hAnsi="Times" w:cs="Times New Roman"/>
      <w:sz w:val="20"/>
      <w:szCs w:val="20"/>
    </w:rPr>
  </w:style>
  <w:style w:type="paragraph" w:customStyle="1" w:styleId="Normal2">
    <w:name w:val="Normal2"/>
    <w:rsid w:val="002745E9"/>
    <w:pPr>
      <w:spacing w:line="276" w:lineRule="auto"/>
    </w:pPr>
    <w:rPr>
      <w:rFonts w:ascii="Arial" w:eastAsia="Arial" w:hAnsi="Arial" w:cs="Arial"/>
      <w:color w:val="000000"/>
      <w:sz w:val="22"/>
      <w:szCs w:val="22"/>
      <w:lang w:val="en-GB"/>
    </w:rPr>
  </w:style>
  <w:style w:type="paragraph" w:styleId="Revision">
    <w:name w:val="Revision"/>
    <w:hidden/>
    <w:uiPriority w:val="99"/>
    <w:semiHidden/>
    <w:rsid w:val="00614D51"/>
    <w:rPr>
      <w:rFonts w:ascii="Arial" w:hAnsi="Arial"/>
      <w:lang w:val="en-GB"/>
    </w:rPr>
  </w:style>
  <w:style w:type="paragraph" w:styleId="DocumentMap">
    <w:name w:val="Document Map"/>
    <w:basedOn w:val="Normal"/>
    <w:link w:val="DocumentMapChar"/>
    <w:uiPriority w:val="99"/>
    <w:semiHidden/>
    <w:unhideWhenUsed/>
    <w:rsid w:val="00A07B18"/>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07B18"/>
    <w:rPr>
      <w:rFonts w:ascii="Lucida Grande" w:hAnsi="Lucida Grande" w:cs="Lucida Grande"/>
      <w:lang w:val="en-GB"/>
    </w:rPr>
  </w:style>
  <w:style w:type="paragraph" w:styleId="Header">
    <w:name w:val="header"/>
    <w:basedOn w:val="Normal"/>
    <w:link w:val="HeaderChar"/>
    <w:uiPriority w:val="99"/>
    <w:unhideWhenUsed/>
    <w:rsid w:val="004C7F41"/>
    <w:pPr>
      <w:tabs>
        <w:tab w:val="center" w:pos="4320"/>
        <w:tab w:val="right" w:pos="8640"/>
      </w:tabs>
      <w:spacing w:line="240" w:lineRule="auto"/>
    </w:pPr>
  </w:style>
  <w:style w:type="character" w:customStyle="1" w:styleId="HeaderChar">
    <w:name w:val="Header Char"/>
    <w:basedOn w:val="DefaultParagraphFont"/>
    <w:link w:val="Header"/>
    <w:uiPriority w:val="99"/>
    <w:rsid w:val="004C7F41"/>
    <w:rPr>
      <w:rFonts w:ascii="Arial" w:hAnsi="Arial"/>
      <w:lang w:val="en-GB"/>
    </w:rPr>
  </w:style>
  <w:style w:type="paragraph" w:styleId="FootnoteText">
    <w:name w:val="footnote text"/>
    <w:basedOn w:val="Normal"/>
    <w:link w:val="FootnoteTextChar"/>
    <w:uiPriority w:val="99"/>
    <w:unhideWhenUsed/>
    <w:rsid w:val="00D17671"/>
    <w:pPr>
      <w:spacing w:line="240" w:lineRule="auto"/>
    </w:pPr>
  </w:style>
  <w:style w:type="character" w:customStyle="1" w:styleId="FootnoteTextChar">
    <w:name w:val="Footnote Text Char"/>
    <w:basedOn w:val="DefaultParagraphFont"/>
    <w:link w:val="FootnoteText"/>
    <w:uiPriority w:val="99"/>
    <w:rsid w:val="00D17671"/>
    <w:rPr>
      <w:rFonts w:ascii="Arial" w:hAnsi="Arial"/>
      <w:lang w:val="en-GB"/>
    </w:rPr>
  </w:style>
  <w:style w:type="character" w:styleId="FootnoteReference">
    <w:name w:val="footnote reference"/>
    <w:basedOn w:val="DefaultParagraphFont"/>
    <w:uiPriority w:val="99"/>
    <w:unhideWhenUsed/>
    <w:rsid w:val="00D1767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14A8"/>
    <w:pPr>
      <w:spacing w:line="360" w:lineRule="auto"/>
    </w:pPr>
    <w:rPr>
      <w:rFonts w:ascii="Arial" w:hAnsi="Arial"/>
      <w:lang w:val="en-GB"/>
    </w:rPr>
  </w:style>
  <w:style w:type="paragraph" w:styleId="Heading1">
    <w:name w:val="heading 1"/>
    <w:basedOn w:val="Normal"/>
    <w:next w:val="Normal"/>
    <w:link w:val="Heading1Char"/>
    <w:uiPriority w:val="9"/>
    <w:qFormat/>
    <w:rsid w:val="002745E9"/>
    <w:pPr>
      <w:keepNext/>
      <w:keepLines/>
      <w:spacing w:before="480"/>
      <w:outlineLvl w:val="0"/>
    </w:pPr>
    <w:rPr>
      <w:rFonts w:asciiTheme="minorHAnsi" w:eastAsiaTheme="majorEastAsia" w:hAnsiTheme="min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745E9"/>
    <w:pPr>
      <w:keepNext/>
      <w:keepLines/>
      <w:spacing w:before="200"/>
      <w:outlineLvl w:val="1"/>
    </w:pPr>
    <w:rPr>
      <w:rFonts w:asciiTheme="minorHAnsi" w:eastAsiaTheme="majorEastAsia" w:hAnsiTheme="min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BC14A8"/>
    <w:pPr>
      <w:keepNext/>
      <w:keepLines/>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BC14A8"/>
    <w:pPr>
      <w:keepNext/>
      <w:keepLines/>
      <w:spacing w:before="200" w:line="276" w:lineRule="auto"/>
      <w:outlineLvl w:val="3"/>
    </w:pPr>
    <w:rPr>
      <w:rFonts w:eastAsiaTheme="majorEastAsia" w:cstheme="majorBidi"/>
      <w:b/>
      <w:bCs/>
      <w:i/>
      <w:iCs/>
      <w:color w:val="4F81BD" w:themeColor="accent1"/>
      <w:sz w:val="22"/>
      <w:szCs w:val="22"/>
      <w:lang w:eastAsia="zh-CN"/>
    </w:rPr>
  </w:style>
  <w:style w:type="paragraph" w:styleId="Heading5">
    <w:name w:val="heading 5"/>
    <w:basedOn w:val="Normal"/>
    <w:next w:val="Normal"/>
    <w:link w:val="Heading5Char"/>
    <w:uiPriority w:val="9"/>
    <w:unhideWhenUsed/>
    <w:qFormat/>
    <w:rsid w:val="00BC14A8"/>
    <w:pPr>
      <w:keepNext/>
      <w:keepLines/>
      <w:spacing w:before="200" w:line="276" w:lineRule="auto"/>
      <w:outlineLvl w:val="4"/>
    </w:pPr>
    <w:rPr>
      <w:rFonts w:eastAsiaTheme="majorEastAsia" w:cstheme="majorBidi"/>
      <w:color w:val="243F60" w:themeColor="accent1" w:themeShade="7F"/>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5E9"/>
    <w:rPr>
      <w:rFonts w:eastAsiaTheme="majorEastAsia"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2745E9"/>
    <w:rPr>
      <w:rFonts w:eastAsiaTheme="majorEastAsia" w:cstheme="majorBidi"/>
      <w:b/>
      <w:bCs/>
      <w:color w:val="4F81BD" w:themeColor="accent1"/>
      <w:sz w:val="28"/>
      <w:szCs w:val="26"/>
      <w:lang w:val="en-GB"/>
    </w:rPr>
  </w:style>
  <w:style w:type="character" w:customStyle="1" w:styleId="Heading3Char">
    <w:name w:val="Heading 3 Char"/>
    <w:basedOn w:val="DefaultParagraphFont"/>
    <w:link w:val="Heading3"/>
    <w:uiPriority w:val="9"/>
    <w:rsid w:val="00BC14A8"/>
    <w:rPr>
      <w:rFonts w:ascii="Arial" w:eastAsiaTheme="majorEastAsia" w:hAnsi="Arial" w:cstheme="majorBidi"/>
      <w:b/>
      <w:bCs/>
      <w:color w:val="4F81BD" w:themeColor="accent1"/>
      <w:lang w:val="en-GB"/>
    </w:rPr>
  </w:style>
  <w:style w:type="character" w:customStyle="1" w:styleId="Heading4Char">
    <w:name w:val="Heading 4 Char"/>
    <w:basedOn w:val="DefaultParagraphFont"/>
    <w:link w:val="Heading4"/>
    <w:uiPriority w:val="9"/>
    <w:rsid w:val="00BC14A8"/>
    <w:rPr>
      <w:rFonts w:ascii="Arial" w:eastAsiaTheme="majorEastAsia" w:hAnsi="Arial" w:cstheme="majorBidi"/>
      <w:b/>
      <w:bCs/>
      <w:i/>
      <w:iCs/>
      <w:color w:val="4F81BD" w:themeColor="accent1"/>
      <w:sz w:val="22"/>
      <w:szCs w:val="22"/>
      <w:lang w:val="en-GB" w:eastAsia="zh-CN"/>
    </w:rPr>
  </w:style>
  <w:style w:type="character" w:customStyle="1" w:styleId="Heading5Char">
    <w:name w:val="Heading 5 Char"/>
    <w:basedOn w:val="DefaultParagraphFont"/>
    <w:link w:val="Heading5"/>
    <w:uiPriority w:val="9"/>
    <w:rsid w:val="00BC14A8"/>
    <w:rPr>
      <w:rFonts w:ascii="Arial" w:eastAsiaTheme="majorEastAsia" w:hAnsi="Arial" w:cstheme="majorBidi"/>
      <w:color w:val="243F60" w:themeColor="accent1" w:themeShade="7F"/>
      <w:szCs w:val="22"/>
      <w:lang w:val="en-GB" w:eastAsia="zh-CN"/>
    </w:rPr>
  </w:style>
  <w:style w:type="paragraph" w:styleId="Title">
    <w:name w:val="Title"/>
    <w:basedOn w:val="Normal"/>
    <w:next w:val="Normal"/>
    <w:link w:val="TitleChar"/>
    <w:uiPriority w:val="10"/>
    <w:qFormat/>
    <w:rsid w:val="00BC14A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zh-CN"/>
    </w:rPr>
  </w:style>
  <w:style w:type="character" w:customStyle="1" w:styleId="TitleChar">
    <w:name w:val="Title Char"/>
    <w:basedOn w:val="DefaultParagraphFont"/>
    <w:link w:val="Title"/>
    <w:uiPriority w:val="10"/>
    <w:rsid w:val="00BC14A8"/>
    <w:rPr>
      <w:rFonts w:asciiTheme="majorHAnsi" w:eastAsiaTheme="majorEastAsia" w:hAnsiTheme="majorHAnsi" w:cstheme="majorBidi"/>
      <w:color w:val="17365D" w:themeColor="text2" w:themeShade="BF"/>
      <w:spacing w:val="5"/>
      <w:kern w:val="28"/>
      <w:sz w:val="52"/>
      <w:szCs w:val="52"/>
      <w:lang w:val="en-GB" w:eastAsia="zh-CN"/>
    </w:rPr>
  </w:style>
  <w:style w:type="paragraph" w:styleId="TOCHeading">
    <w:name w:val="TOC Heading"/>
    <w:basedOn w:val="Heading1"/>
    <w:next w:val="Normal"/>
    <w:uiPriority w:val="39"/>
    <w:unhideWhenUsed/>
    <w:qFormat/>
    <w:rsid w:val="00BC14A8"/>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BC14A8"/>
    <w:pPr>
      <w:spacing w:before="120" w:line="276" w:lineRule="auto"/>
    </w:pPr>
    <w:rPr>
      <w:b/>
      <w:caps/>
      <w:sz w:val="22"/>
      <w:szCs w:val="22"/>
      <w:lang w:eastAsia="zh-CN"/>
    </w:rPr>
  </w:style>
  <w:style w:type="paragraph" w:styleId="TOC2">
    <w:name w:val="toc 2"/>
    <w:basedOn w:val="Normal"/>
    <w:next w:val="Normal"/>
    <w:autoRedefine/>
    <w:uiPriority w:val="39"/>
    <w:unhideWhenUsed/>
    <w:rsid w:val="00BC14A8"/>
    <w:pPr>
      <w:spacing w:line="276" w:lineRule="auto"/>
      <w:ind w:left="220"/>
    </w:pPr>
    <w:rPr>
      <w:smallCaps/>
      <w:sz w:val="22"/>
      <w:szCs w:val="22"/>
      <w:lang w:eastAsia="zh-CN"/>
    </w:rPr>
  </w:style>
  <w:style w:type="paragraph" w:styleId="TOC3">
    <w:name w:val="toc 3"/>
    <w:basedOn w:val="Normal"/>
    <w:next w:val="Normal"/>
    <w:autoRedefine/>
    <w:uiPriority w:val="39"/>
    <w:unhideWhenUsed/>
    <w:rsid w:val="00BC14A8"/>
    <w:pPr>
      <w:spacing w:line="276" w:lineRule="auto"/>
      <w:ind w:left="440"/>
    </w:pPr>
    <w:rPr>
      <w:i/>
      <w:sz w:val="22"/>
      <w:szCs w:val="22"/>
      <w:lang w:eastAsia="zh-CN"/>
    </w:rPr>
  </w:style>
  <w:style w:type="paragraph" w:styleId="Bibliography">
    <w:name w:val="Bibliography"/>
    <w:basedOn w:val="Normal"/>
    <w:next w:val="Normal"/>
    <w:uiPriority w:val="37"/>
    <w:unhideWhenUsed/>
    <w:rsid w:val="00BC14A8"/>
    <w:pPr>
      <w:tabs>
        <w:tab w:val="left" w:pos="500"/>
      </w:tabs>
      <w:spacing w:line="240" w:lineRule="auto"/>
      <w:ind w:left="504" w:hanging="504"/>
    </w:pPr>
  </w:style>
  <w:style w:type="paragraph" w:styleId="BalloonText">
    <w:name w:val="Balloon Text"/>
    <w:basedOn w:val="Normal"/>
    <w:link w:val="BalloonTextChar"/>
    <w:uiPriority w:val="99"/>
    <w:semiHidden/>
    <w:unhideWhenUsed/>
    <w:rsid w:val="00BC14A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14A8"/>
    <w:rPr>
      <w:rFonts w:ascii="Lucida Grande" w:hAnsi="Lucida Grande" w:cs="Lucida Grande"/>
      <w:sz w:val="18"/>
      <w:szCs w:val="18"/>
      <w:lang w:val="en-GB"/>
    </w:rPr>
  </w:style>
  <w:style w:type="character" w:styleId="Hyperlink">
    <w:name w:val="Hyperlink"/>
    <w:basedOn w:val="DefaultParagraphFont"/>
    <w:uiPriority w:val="99"/>
    <w:unhideWhenUsed/>
    <w:rsid w:val="00BC14A8"/>
    <w:rPr>
      <w:color w:val="0000FF" w:themeColor="hyperlink"/>
      <w:u w:val="single"/>
    </w:rPr>
  </w:style>
  <w:style w:type="paragraph" w:styleId="NoSpacing">
    <w:name w:val="No Spacing"/>
    <w:uiPriority w:val="1"/>
    <w:qFormat/>
    <w:rsid w:val="00AF28B6"/>
    <w:rPr>
      <w:rFonts w:ascii="Arial" w:hAnsi="Arial"/>
      <w:lang w:val="en-GB"/>
    </w:rPr>
  </w:style>
  <w:style w:type="paragraph" w:styleId="Caption">
    <w:name w:val="caption"/>
    <w:basedOn w:val="Normal"/>
    <w:next w:val="Normal"/>
    <w:uiPriority w:val="35"/>
    <w:unhideWhenUsed/>
    <w:qFormat/>
    <w:rsid w:val="00435579"/>
    <w:pPr>
      <w:spacing w:after="200" w:line="240" w:lineRule="auto"/>
    </w:pPr>
    <w:rPr>
      <w:rFonts w:ascii="Verdana" w:eastAsiaTheme="minorHAnsi" w:hAnsi="Verdana"/>
      <w:b/>
      <w:bCs/>
      <w:color w:val="4F81BD" w:themeColor="accent1"/>
      <w:sz w:val="18"/>
      <w:szCs w:val="18"/>
    </w:rPr>
  </w:style>
  <w:style w:type="character" w:styleId="Emphasis">
    <w:name w:val="Emphasis"/>
    <w:basedOn w:val="DefaultParagraphFont"/>
    <w:uiPriority w:val="20"/>
    <w:qFormat/>
    <w:rsid w:val="007E3DBE"/>
    <w:rPr>
      <w:i/>
      <w:iCs/>
    </w:rPr>
  </w:style>
  <w:style w:type="character" w:styleId="FollowedHyperlink">
    <w:name w:val="FollowedHyperlink"/>
    <w:basedOn w:val="DefaultParagraphFont"/>
    <w:uiPriority w:val="99"/>
    <w:semiHidden/>
    <w:unhideWhenUsed/>
    <w:rsid w:val="00F52489"/>
    <w:rPr>
      <w:color w:val="800080" w:themeColor="followedHyperlink"/>
      <w:u w:val="single"/>
    </w:rPr>
  </w:style>
  <w:style w:type="paragraph" w:styleId="TOC4">
    <w:name w:val="toc 4"/>
    <w:basedOn w:val="Normal"/>
    <w:next w:val="Normal"/>
    <w:autoRedefine/>
    <w:uiPriority w:val="39"/>
    <w:unhideWhenUsed/>
    <w:rsid w:val="00704347"/>
    <w:pPr>
      <w:ind w:left="720"/>
    </w:pPr>
  </w:style>
  <w:style w:type="paragraph" w:styleId="TOC5">
    <w:name w:val="toc 5"/>
    <w:basedOn w:val="Normal"/>
    <w:next w:val="Normal"/>
    <w:autoRedefine/>
    <w:uiPriority w:val="39"/>
    <w:unhideWhenUsed/>
    <w:rsid w:val="00704347"/>
    <w:pPr>
      <w:ind w:left="960"/>
    </w:pPr>
  </w:style>
  <w:style w:type="paragraph" w:styleId="TOC6">
    <w:name w:val="toc 6"/>
    <w:basedOn w:val="Normal"/>
    <w:next w:val="Normal"/>
    <w:autoRedefine/>
    <w:uiPriority w:val="39"/>
    <w:unhideWhenUsed/>
    <w:rsid w:val="00704347"/>
    <w:pPr>
      <w:ind w:left="1200"/>
    </w:pPr>
  </w:style>
  <w:style w:type="paragraph" w:styleId="TOC7">
    <w:name w:val="toc 7"/>
    <w:basedOn w:val="Normal"/>
    <w:next w:val="Normal"/>
    <w:autoRedefine/>
    <w:uiPriority w:val="39"/>
    <w:unhideWhenUsed/>
    <w:rsid w:val="00704347"/>
    <w:pPr>
      <w:ind w:left="1440"/>
    </w:pPr>
  </w:style>
  <w:style w:type="paragraph" w:styleId="TOC8">
    <w:name w:val="toc 8"/>
    <w:basedOn w:val="Normal"/>
    <w:next w:val="Normal"/>
    <w:autoRedefine/>
    <w:uiPriority w:val="39"/>
    <w:unhideWhenUsed/>
    <w:rsid w:val="00704347"/>
    <w:pPr>
      <w:ind w:left="1680"/>
    </w:pPr>
  </w:style>
  <w:style w:type="paragraph" w:styleId="TOC9">
    <w:name w:val="toc 9"/>
    <w:basedOn w:val="Normal"/>
    <w:next w:val="Normal"/>
    <w:autoRedefine/>
    <w:uiPriority w:val="39"/>
    <w:unhideWhenUsed/>
    <w:rsid w:val="00704347"/>
    <w:pPr>
      <w:ind w:left="1920"/>
    </w:pPr>
  </w:style>
  <w:style w:type="paragraph" w:styleId="ListParagraph">
    <w:name w:val="List Paragraph"/>
    <w:basedOn w:val="Normal"/>
    <w:uiPriority w:val="34"/>
    <w:qFormat/>
    <w:rsid w:val="00704347"/>
    <w:pPr>
      <w:spacing w:line="240" w:lineRule="auto"/>
      <w:ind w:left="720"/>
      <w:contextualSpacing/>
    </w:pPr>
    <w:rPr>
      <w:rFonts w:asciiTheme="minorHAnsi" w:hAnsiTheme="minorHAnsi"/>
    </w:rPr>
  </w:style>
  <w:style w:type="table" w:styleId="TableGrid">
    <w:name w:val="Table Grid"/>
    <w:basedOn w:val="TableNormal"/>
    <w:uiPriority w:val="59"/>
    <w:rsid w:val="002745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2745E9"/>
    <w:pPr>
      <w:spacing w:line="276" w:lineRule="auto"/>
    </w:pPr>
    <w:rPr>
      <w:rFonts w:ascii="Arial" w:eastAsia="Arial" w:hAnsi="Arial" w:cs="Arial"/>
      <w:color w:val="000000"/>
      <w:sz w:val="22"/>
      <w:szCs w:val="22"/>
      <w:lang w:val="en-GB"/>
    </w:rPr>
  </w:style>
  <w:style w:type="paragraph" w:styleId="Footer">
    <w:name w:val="footer"/>
    <w:basedOn w:val="Normal"/>
    <w:link w:val="FooterChar"/>
    <w:uiPriority w:val="99"/>
    <w:unhideWhenUsed/>
    <w:rsid w:val="002745E9"/>
    <w:pPr>
      <w:tabs>
        <w:tab w:val="center" w:pos="4320"/>
        <w:tab w:val="right" w:pos="8640"/>
      </w:tabs>
      <w:spacing w:line="240" w:lineRule="auto"/>
    </w:pPr>
    <w:rPr>
      <w:rFonts w:asciiTheme="minorHAnsi" w:hAnsiTheme="minorHAnsi"/>
    </w:rPr>
  </w:style>
  <w:style w:type="character" w:customStyle="1" w:styleId="FooterChar">
    <w:name w:val="Footer Char"/>
    <w:basedOn w:val="DefaultParagraphFont"/>
    <w:link w:val="Footer"/>
    <w:uiPriority w:val="99"/>
    <w:rsid w:val="002745E9"/>
    <w:rPr>
      <w:lang w:val="en-GB"/>
    </w:rPr>
  </w:style>
  <w:style w:type="character" w:styleId="PageNumber">
    <w:name w:val="page number"/>
    <w:basedOn w:val="DefaultParagraphFont"/>
    <w:uiPriority w:val="99"/>
    <w:semiHidden/>
    <w:unhideWhenUsed/>
    <w:rsid w:val="002745E9"/>
  </w:style>
  <w:style w:type="paragraph" w:styleId="NormalWeb">
    <w:name w:val="Normal (Web)"/>
    <w:basedOn w:val="Normal"/>
    <w:uiPriority w:val="99"/>
    <w:semiHidden/>
    <w:unhideWhenUsed/>
    <w:rsid w:val="002745E9"/>
    <w:pPr>
      <w:spacing w:before="100" w:beforeAutospacing="1" w:after="100" w:afterAutospacing="1" w:line="240" w:lineRule="auto"/>
    </w:pPr>
    <w:rPr>
      <w:rFonts w:ascii="Times" w:hAnsi="Times" w:cs="Times New Roman"/>
      <w:sz w:val="20"/>
      <w:szCs w:val="20"/>
    </w:rPr>
  </w:style>
  <w:style w:type="paragraph" w:customStyle="1" w:styleId="Normal2">
    <w:name w:val="Normal2"/>
    <w:rsid w:val="002745E9"/>
    <w:pPr>
      <w:spacing w:line="276" w:lineRule="auto"/>
    </w:pPr>
    <w:rPr>
      <w:rFonts w:ascii="Arial" w:eastAsia="Arial" w:hAnsi="Arial" w:cs="Arial"/>
      <w:color w:val="000000"/>
      <w:sz w:val="22"/>
      <w:szCs w:val="22"/>
      <w:lang w:val="en-GB"/>
    </w:rPr>
  </w:style>
  <w:style w:type="paragraph" w:styleId="Revision">
    <w:name w:val="Revision"/>
    <w:hidden/>
    <w:uiPriority w:val="99"/>
    <w:semiHidden/>
    <w:rsid w:val="00614D51"/>
    <w:rPr>
      <w:rFonts w:ascii="Arial" w:hAnsi="Arial"/>
      <w:lang w:val="en-GB"/>
    </w:rPr>
  </w:style>
  <w:style w:type="paragraph" w:styleId="DocumentMap">
    <w:name w:val="Document Map"/>
    <w:basedOn w:val="Normal"/>
    <w:link w:val="DocumentMapChar"/>
    <w:uiPriority w:val="99"/>
    <w:semiHidden/>
    <w:unhideWhenUsed/>
    <w:rsid w:val="00A07B18"/>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07B18"/>
    <w:rPr>
      <w:rFonts w:ascii="Lucida Grande" w:hAnsi="Lucida Grande" w:cs="Lucida Grande"/>
      <w:lang w:val="en-GB"/>
    </w:rPr>
  </w:style>
  <w:style w:type="paragraph" w:styleId="Header">
    <w:name w:val="header"/>
    <w:basedOn w:val="Normal"/>
    <w:link w:val="HeaderChar"/>
    <w:uiPriority w:val="99"/>
    <w:unhideWhenUsed/>
    <w:rsid w:val="004C7F41"/>
    <w:pPr>
      <w:tabs>
        <w:tab w:val="center" w:pos="4320"/>
        <w:tab w:val="right" w:pos="8640"/>
      </w:tabs>
      <w:spacing w:line="240" w:lineRule="auto"/>
    </w:pPr>
  </w:style>
  <w:style w:type="character" w:customStyle="1" w:styleId="HeaderChar">
    <w:name w:val="Header Char"/>
    <w:basedOn w:val="DefaultParagraphFont"/>
    <w:link w:val="Header"/>
    <w:uiPriority w:val="99"/>
    <w:rsid w:val="004C7F41"/>
    <w:rPr>
      <w:rFonts w:ascii="Arial" w:hAnsi="Arial"/>
      <w:lang w:val="en-GB"/>
    </w:rPr>
  </w:style>
  <w:style w:type="paragraph" w:styleId="FootnoteText">
    <w:name w:val="footnote text"/>
    <w:basedOn w:val="Normal"/>
    <w:link w:val="FootnoteTextChar"/>
    <w:uiPriority w:val="99"/>
    <w:unhideWhenUsed/>
    <w:rsid w:val="00D17671"/>
    <w:pPr>
      <w:spacing w:line="240" w:lineRule="auto"/>
    </w:pPr>
  </w:style>
  <w:style w:type="character" w:customStyle="1" w:styleId="FootnoteTextChar">
    <w:name w:val="Footnote Text Char"/>
    <w:basedOn w:val="DefaultParagraphFont"/>
    <w:link w:val="FootnoteText"/>
    <w:uiPriority w:val="99"/>
    <w:rsid w:val="00D17671"/>
    <w:rPr>
      <w:rFonts w:ascii="Arial" w:hAnsi="Arial"/>
      <w:lang w:val="en-GB"/>
    </w:rPr>
  </w:style>
  <w:style w:type="character" w:styleId="FootnoteReference">
    <w:name w:val="footnote reference"/>
    <w:basedOn w:val="DefaultParagraphFont"/>
    <w:uiPriority w:val="99"/>
    <w:unhideWhenUsed/>
    <w:rsid w:val="00D176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351463">
      <w:bodyDiv w:val="1"/>
      <w:marLeft w:val="0"/>
      <w:marRight w:val="0"/>
      <w:marTop w:val="0"/>
      <w:marBottom w:val="0"/>
      <w:divBdr>
        <w:top w:val="none" w:sz="0" w:space="0" w:color="auto"/>
        <w:left w:val="none" w:sz="0" w:space="0" w:color="auto"/>
        <w:bottom w:val="none" w:sz="0" w:space="0" w:color="auto"/>
        <w:right w:val="none" w:sz="0" w:space="0" w:color="auto"/>
      </w:divBdr>
    </w:div>
    <w:div w:id="446236826">
      <w:bodyDiv w:val="1"/>
      <w:marLeft w:val="0"/>
      <w:marRight w:val="0"/>
      <w:marTop w:val="0"/>
      <w:marBottom w:val="0"/>
      <w:divBdr>
        <w:top w:val="none" w:sz="0" w:space="0" w:color="auto"/>
        <w:left w:val="none" w:sz="0" w:space="0" w:color="auto"/>
        <w:bottom w:val="none" w:sz="0" w:space="0" w:color="auto"/>
        <w:right w:val="none" w:sz="0" w:space="0" w:color="auto"/>
      </w:divBdr>
    </w:div>
    <w:div w:id="463930605">
      <w:bodyDiv w:val="1"/>
      <w:marLeft w:val="0"/>
      <w:marRight w:val="0"/>
      <w:marTop w:val="0"/>
      <w:marBottom w:val="0"/>
      <w:divBdr>
        <w:top w:val="none" w:sz="0" w:space="0" w:color="auto"/>
        <w:left w:val="none" w:sz="0" w:space="0" w:color="auto"/>
        <w:bottom w:val="none" w:sz="0" w:space="0" w:color="auto"/>
        <w:right w:val="none" w:sz="0" w:space="0" w:color="auto"/>
      </w:divBdr>
    </w:div>
    <w:div w:id="681855985">
      <w:bodyDiv w:val="1"/>
      <w:marLeft w:val="0"/>
      <w:marRight w:val="0"/>
      <w:marTop w:val="0"/>
      <w:marBottom w:val="0"/>
      <w:divBdr>
        <w:top w:val="none" w:sz="0" w:space="0" w:color="auto"/>
        <w:left w:val="none" w:sz="0" w:space="0" w:color="auto"/>
        <w:bottom w:val="none" w:sz="0" w:space="0" w:color="auto"/>
        <w:right w:val="none" w:sz="0" w:space="0" w:color="auto"/>
      </w:divBdr>
    </w:div>
    <w:div w:id="700936983">
      <w:bodyDiv w:val="1"/>
      <w:marLeft w:val="0"/>
      <w:marRight w:val="0"/>
      <w:marTop w:val="0"/>
      <w:marBottom w:val="0"/>
      <w:divBdr>
        <w:top w:val="none" w:sz="0" w:space="0" w:color="auto"/>
        <w:left w:val="none" w:sz="0" w:space="0" w:color="auto"/>
        <w:bottom w:val="none" w:sz="0" w:space="0" w:color="auto"/>
        <w:right w:val="none" w:sz="0" w:space="0" w:color="auto"/>
      </w:divBdr>
    </w:div>
    <w:div w:id="1072117580">
      <w:bodyDiv w:val="1"/>
      <w:marLeft w:val="0"/>
      <w:marRight w:val="0"/>
      <w:marTop w:val="0"/>
      <w:marBottom w:val="0"/>
      <w:divBdr>
        <w:top w:val="none" w:sz="0" w:space="0" w:color="auto"/>
        <w:left w:val="none" w:sz="0" w:space="0" w:color="auto"/>
        <w:bottom w:val="none" w:sz="0" w:space="0" w:color="auto"/>
        <w:right w:val="none" w:sz="0" w:space="0" w:color="auto"/>
      </w:divBdr>
    </w:div>
    <w:div w:id="1237204235">
      <w:bodyDiv w:val="1"/>
      <w:marLeft w:val="0"/>
      <w:marRight w:val="0"/>
      <w:marTop w:val="0"/>
      <w:marBottom w:val="0"/>
      <w:divBdr>
        <w:top w:val="none" w:sz="0" w:space="0" w:color="auto"/>
        <w:left w:val="none" w:sz="0" w:space="0" w:color="auto"/>
        <w:bottom w:val="none" w:sz="0" w:space="0" w:color="auto"/>
        <w:right w:val="none" w:sz="0" w:space="0" w:color="auto"/>
      </w:divBdr>
    </w:div>
    <w:div w:id="1375739479">
      <w:bodyDiv w:val="1"/>
      <w:marLeft w:val="0"/>
      <w:marRight w:val="0"/>
      <w:marTop w:val="0"/>
      <w:marBottom w:val="0"/>
      <w:divBdr>
        <w:top w:val="none" w:sz="0" w:space="0" w:color="auto"/>
        <w:left w:val="none" w:sz="0" w:space="0" w:color="auto"/>
        <w:bottom w:val="none" w:sz="0" w:space="0" w:color="auto"/>
        <w:right w:val="none" w:sz="0" w:space="0" w:color="auto"/>
      </w:divBdr>
    </w:div>
    <w:div w:id="1469594608">
      <w:bodyDiv w:val="1"/>
      <w:marLeft w:val="0"/>
      <w:marRight w:val="0"/>
      <w:marTop w:val="0"/>
      <w:marBottom w:val="0"/>
      <w:divBdr>
        <w:top w:val="none" w:sz="0" w:space="0" w:color="auto"/>
        <w:left w:val="none" w:sz="0" w:space="0" w:color="auto"/>
        <w:bottom w:val="none" w:sz="0" w:space="0" w:color="auto"/>
        <w:right w:val="none" w:sz="0" w:space="0" w:color="auto"/>
      </w:divBdr>
    </w:div>
    <w:div w:id="1684630374">
      <w:bodyDiv w:val="1"/>
      <w:marLeft w:val="0"/>
      <w:marRight w:val="0"/>
      <w:marTop w:val="0"/>
      <w:marBottom w:val="0"/>
      <w:divBdr>
        <w:top w:val="none" w:sz="0" w:space="0" w:color="auto"/>
        <w:left w:val="none" w:sz="0" w:space="0" w:color="auto"/>
        <w:bottom w:val="none" w:sz="0" w:space="0" w:color="auto"/>
        <w:right w:val="none" w:sz="0" w:space="0" w:color="auto"/>
      </w:divBdr>
    </w:div>
    <w:div w:id="1974552148">
      <w:bodyDiv w:val="1"/>
      <w:marLeft w:val="0"/>
      <w:marRight w:val="0"/>
      <w:marTop w:val="0"/>
      <w:marBottom w:val="0"/>
      <w:divBdr>
        <w:top w:val="none" w:sz="0" w:space="0" w:color="auto"/>
        <w:left w:val="none" w:sz="0" w:space="0" w:color="auto"/>
        <w:bottom w:val="none" w:sz="0" w:space="0" w:color="auto"/>
        <w:right w:val="none" w:sz="0" w:space="0" w:color="auto"/>
      </w:divBdr>
    </w:div>
    <w:div w:id="2067099518">
      <w:bodyDiv w:val="1"/>
      <w:marLeft w:val="0"/>
      <w:marRight w:val="0"/>
      <w:marTop w:val="0"/>
      <w:marBottom w:val="0"/>
      <w:divBdr>
        <w:top w:val="none" w:sz="0" w:space="0" w:color="auto"/>
        <w:left w:val="none" w:sz="0" w:space="0" w:color="auto"/>
        <w:bottom w:val="none" w:sz="0" w:space="0" w:color="auto"/>
        <w:right w:val="none" w:sz="0" w:space="0" w:color="auto"/>
      </w:divBdr>
    </w:div>
    <w:div w:id="21016742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2.jpeg"/><Relationship Id="rId13" Type="http://schemas.openxmlformats.org/officeDocument/2006/relationships/image" Target="media/image4.jpeg"/><Relationship Id="rId14" Type="http://schemas.openxmlformats.org/officeDocument/2006/relationships/image" Target="media/image3.jpeg"/><Relationship Id="rId15" Type="http://schemas.openxmlformats.org/officeDocument/2006/relationships/image" Target="media/image6.jpeg"/><Relationship Id="rId16" Type="http://schemas.openxmlformats.org/officeDocument/2006/relationships/image" Target="media/image5.jpeg"/><Relationship Id="rId17" Type="http://schemas.openxmlformats.org/officeDocument/2006/relationships/image" Target="media/image8.jpeg"/><Relationship Id="rId18" Type="http://schemas.openxmlformats.org/officeDocument/2006/relationships/image" Target="media/image7.jpeg"/><Relationship Id="rId19" Type="http://schemas.openxmlformats.org/officeDocument/2006/relationships/image" Target="media/image10.jpeg"/><Relationship Id="rId60" Type="http://schemas.openxmlformats.org/officeDocument/2006/relationships/chart" Target="charts/chart8.xml"/><Relationship Id="rId61" Type="http://schemas.openxmlformats.org/officeDocument/2006/relationships/image" Target="media/image34.png"/><Relationship Id="rId120" Type="http://schemas.openxmlformats.org/officeDocument/2006/relationships/image" Target="media/image71.png"/><Relationship Id="rId121" Type="http://schemas.openxmlformats.org/officeDocument/2006/relationships/image" Target="media/image72.png"/><Relationship Id="rId122" Type="http://schemas.openxmlformats.org/officeDocument/2006/relationships/image" Target="media/image73.png"/><Relationship Id="rId123" Type="http://schemas.openxmlformats.org/officeDocument/2006/relationships/image" Target="media/image74.png"/><Relationship Id="rId124" Type="http://schemas.openxmlformats.org/officeDocument/2006/relationships/image" Target="media/image75.png"/><Relationship Id="rId62" Type="http://schemas.openxmlformats.org/officeDocument/2006/relationships/chart" Target="charts/chart9.xml"/><Relationship Id="rId63" Type="http://schemas.openxmlformats.org/officeDocument/2006/relationships/image" Target="media/image35.png"/><Relationship Id="rId64" Type="http://schemas.openxmlformats.org/officeDocument/2006/relationships/chart" Target="charts/chart10.xml"/><Relationship Id="rId65" Type="http://schemas.openxmlformats.org/officeDocument/2006/relationships/image" Target="media/image37.png"/><Relationship Id="rId129" Type="http://schemas.openxmlformats.org/officeDocument/2006/relationships/image" Target="media/image930.png"/><Relationship Id="rId66" Type="http://schemas.openxmlformats.org/officeDocument/2006/relationships/image" Target="media/image38.JPG"/><Relationship Id="rId40" Type="http://schemas.openxmlformats.org/officeDocument/2006/relationships/image" Target="media/image23.png"/><Relationship Id="rId41" Type="http://schemas.openxmlformats.org/officeDocument/2006/relationships/image" Target="media/image24.jpeg"/><Relationship Id="rId42" Type="http://schemas.openxmlformats.org/officeDocument/2006/relationships/image" Target="media/image27.jpeg"/><Relationship Id="rId90" Type="http://schemas.openxmlformats.org/officeDocument/2006/relationships/image" Target="media/image49.png"/><Relationship Id="rId91" Type="http://schemas.openxmlformats.org/officeDocument/2006/relationships/image" Target="media/image50.png"/><Relationship Id="rId92" Type="http://schemas.openxmlformats.org/officeDocument/2006/relationships/image" Target="media/image51.png"/><Relationship Id="rId93" Type="http://schemas.openxmlformats.org/officeDocument/2006/relationships/image" Target="media/image52.png"/><Relationship Id="rId94" Type="http://schemas.openxmlformats.org/officeDocument/2006/relationships/image" Target="media/image53.JPG"/><Relationship Id="rId95" Type="http://schemas.openxmlformats.org/officeDocument/2006/relationships/image" Target="media/image54.JPG"/><Relationship Id="rId96" Type="http://schemas.openxmlformats.org/officeDocument/2006/relationships/image" Target="media/image55.JPG"/><Relationship Id="rId97" Type="http://schemas.openxmlformats.org/officeDocument/2006/relationships/image" Target="media/image56.JPG"/><Relationship Id="rId102" Type="http://schemas.openxmlformats.org/officeDocument/2006/relationships/image" Target="media/image75.jpeg"/><Relationship Id="rId103" Type="http://schemas.openxmlformats.org/officeDocument/2006/relationships/image" Target="media/image76.jpeg"/><Relationship Id="rId104" Type="http://schemas.openxmlformats.org/officeDocument/2006/relationships/image" Target="media/image77.jpeg"/><Relationship Id="rId105" Type="http://schemas.openxmlformats.org/officeDocument/2006/relationships/image" Target="media/image78.jpeg"/><Relationship Id="rId106" Type="http://schemas.openxmlformats.org/officeDocument/2006/relationships/image" Target="media/image79.jpeg"/><Relationship Id="rId107" Type="http://schemas.openxmlformats.org/officeDocument/2006/relationships/image" Target="media/image80.jpeg"/><Relationship Id="rId108" Type="http://schemas.openxmlformats.org/officeDocument/2006/relationships/image" Target="media/image81.jpeg"/><Relationship Id="rId109" Type="http://schemas.openxmlformats.org/officeDocument/2006/relationships/image" Target="media/image82.jpeg"/><Relationship Id="rId98" Type="http://schemas.openxmlformats.org/officeDocument/2006/relationships/image" Target="media/image57.JPG"/><Relationship Id="rId99" Type="http://schemas.openxmlformats.org/officeDocument/2006/relationships/image" Target="media/image58.JPG"/><Relationship Id="rId43" Type="http://schemas.openxmlformats.org/officeDocument/2006/relationships/image" Target="media/image25.jpeg"/><Relationship Id="rId44" Type="http://schemas.openxmlformats.org/officeDocument/2006/relationships/image" Target="media/image29.jpeg"/><Relationship Id="rId45" Type="http://schemas.openxmlformats.org/officeDocument/2006/relationships/image" Target="media/image26.jpeg"/><Relationship Id="rId46" Type="http://schemas.openxmlformats.org/officeDocument/2006/relationships/image" Target="media/image31.jpe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jpg"/><Relationship Id="rId100" Type="http://schemas.openxmlformats.org/officeDocument/2006/relationships/image" Target="media/image59.JPG"/><Relationship Id="rId101" Type="http://schemas.openxmlformats.org/officeDocument/2006/relationships/image" Target="media/image60.JPG"/><Relationship Id="rId20" Type="http://schemas.openxmlformats.org/officeDocument/2006/relationships/image" Target="media/image9.jpeg"/><Relationship Id="rId21" Type="http://schemas.openxmlformats.org/officeDocument/2006/relationships/image" Target="media/image12.jpeg"/><Relationship Id="rId22" Type="http://schemas.openxmlformats.org/officeDocument/2006/relationships/image" Target="media/image11.jpeg"/><Relationship Id="rId23" Type="http://schemas.openxmlformats.org/officeDocument/2006/relationships/image" Target="media/image14.jpeg"/><Relationship Id="rId24" Type="http://schemas.openxmlformats.org/officeDocument/2006/relationships/image" Target="media/image13.jpeg"/><Relationship Id="rId25" Type="http://schemas.openxmlformats.org/officeDocument/2006/relationships/image" Target="media/image16.jpeg"/><Relationship Id="rId26" Type="http://schemas.openxmlformats.org/officeDocument/2006/relationships/image" Target="media/image15.jpeg"/><Relationship Id="rId27" Type="http://schemas.openxmlformats.org/officeDocument/2006/relationships/image" Target="media/image18.jpeg"/><Relationship Id="rId28" Type="http://schemas.openxmlformats.org/officeDocument/2006/relationships/image" Target="media/image17.jpeg"/><Relationship Id="rId76" Type="http://schemas.openxmlformats.org/officeDocument/2006/relationships/image" Target="media/image49.jpeg"/><Relationship Id="rId77" Type="http://schemas.openxmlformats.org/officeDocument/2006/relationships/image" Target="media/image39.JPG"/><Relationship Id="rId78" Type="http://schemas.openxmlformats.org/officeDocument/2006/relationships/image" Target="media/image51.jpeg"/><Relationship Id="rId79" Type="http://schemas.openxmlformats.org/officeDocument/2006/relationships/image" Target="media/image52.jpeg"/><Relationship Id="rId130" Type="http://schemas.openxmlformats.org/officeDocument/2006/relationships/image" Target="media/image940.png"/><Relationship Id="rId131" Type="http://schemas.openxmlformats.org/officeDocument/2006/relationships/image" Target="media/image76.png"/><Relationship Id="rId29" Type="http://schemas.openxmlformats.org/officeDocument/2006/relationships/image" Target="media/image20.jpeg"/><Relationship Id="rId132" Type="http://schemas.openxmlformats.org/officeDocument/2006/relationships/image" Target="media/image77.png"/><Relationship Id="rId133" Type="http://schemas.openxmlformats.org/officeDocument/2006/relationships/image" Target="media/image78.png"/><Relationship Id="rId134" Type="http://schemas.openxmlformats.org/officeDocument/2006/relationships/image" Target="media/image79.png"/><Relationship Id="rId135" Type="http://schemas.openxmlformats.org/officeDocument/2006/relationships/image" Target="media/image80.png"/><Relationship Id="rId136" Type="http://schemas.openxmlformats.org/officeDocument/2006/relationships/image" Target="media/image81.png"/><Relationship Id="rId137" Type="http://schemas.openxmlformats.org/officeDocument/2006/relationships/image" Target="media/image82.png"/><Relationship Id="rId138" Type="http://schemas.openxmlformats.org/officeDocument/2006/relationships/image" Target="media/image1020.png"/><Relationship Id="rId139" Type="http://schemas.openxmlformats.org/officeDocument/2006/relationships/image" Target="media/image103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facebook.com/oneyeardead" TargetMode="External"/><Relationship Id="rId50" Type="http://schemas.openxmlformats.org/officeDocument/2006/relationships/image" Target="media/image30.png"/><Relationship Id="rId51" Type="http://schemas.openxmlformats.org/officeDocument/2006/relationships/image" Target="media/image36.png"/><Relationship Id="rId52" Type="http://schemas.openxmlformats.org/officeDocument/2006/relationships/footer" Target="footer3.xml"/><Relationship Id="rId53" Type="http://schemas.openxmlformats.org/officeDocument/2006/relationships/footer" Target="footer4.xml"/><Relationship Id="rId54" Type="http://schemas.openxmlformats.org/officeDocument/2006/relationships/chart" Target="charts/chart5.xml"/><Relationship Id="rId55" Type="http://schemas.openxmlformats.org/officeDocument/2006/relationships/image" Target="media/image31.png"/><Relationship Id="rId56" Type="http://schemas.openxmlformats.org/officeDocument/2006/relationships/chart" Target="charts/chart6.xml"/><Relationship Id="rId57" Type="http://schemas.openxmlformats.org/officeDocument/2006/relationships/image" Target="media/image32.png"/><Relationship Id="rId58" Type="http://schemas.openxmlformats.org/officeDocument/2006/relationships/chart" Target="charts/chart7.xml"/><Relationship Id="rId59" Type="http://schemas.openxmlformats.org/officeDocument/2006/relationships/image" Target="media/image33.png"/><Relationship Id="rId110" Type="http://schemas.openxmlformats.org/officeDocument/2006/relationships/image" Target="media/image61.png"/><Relationship Id="rId111" Type="http://schemas.openxmlformats.org/officeDocument/2006/relationships/image" Target="media/image62.png"/><Relationship Id="rId112" Type="http://schemas.openxmlformats.org/officeDocument/2006/relationships/image" Target="media/image63.png"/><Relationship Id="rId113" Type="http://schemas.openxmlformats.org/officeDocument/2006/relationships/image" Target="media/image64.png"/><Relationship Id="rId114" Type="http://schemas.openxmlformats.org/officeDocument/2006/relationships/image" Target="media/image65.png"/><Relationship Id="rId115" Type="http://schemas.openxmlformats.org/officeDocument/2006/relationships/image" Target="media/image66.png"/><Relationship Id="rId116" Type="http://schemas.openxmlformats.org/officeDocument/2006/relationships/image" Target="media/image67.png"/><Relationship Id="rId117" Type="http://schemas.openxmlformats.org/officeDocument/2006/relationships/image" Target="media/image68.png"/><Relationship Id="rId118" Type="http://schemas.openxmlformats.org/officeDocument/2006/relationships/image" Target="media/image69.png"/><Relationship Id="rId119" Type="http://schemas.openxmlformats.org/officeDocument/2006/relationships/image" Target="media/image70.png"/><Relationship Id="rId30" Type="http://schemas.openxmlformats.org/officeDocument/2006/relationships/image" Target="media/image19.jpeg"/><Relationship Id="rId31" Type="http://schemas.openxmlformats.org/officeDocument/2006/relationships/footer" Target="footer1.xml"/><Relationship Id="rId32" Type="http://schemas.openxmlformats.org/officeDocument/2006/relationships/footer" Target="footer2.xml"/><Relationship Id="rId33" Type="http://schemas.openxmlformats.org/officeDocument/2006/relationships/chart" Target="charts/chart1.xml"/><Relationship Id="rId34" Type="http://schemas.openxmlformats.org/officeDocument/2006/relationships/image" Target="media/image20.png"/><Relationship Id="rId35" Type="http://schemas.openxmlformats.org/officeDocument/2006/relationships/chart" Target="charts/chart2.xml"/><Relationship Id="rId36" Type="http://schemas.openxmlformats.org/officeDocument/2006/relationships/image" Target="media/image21.png"/><Relationship Id="rId37" Type="http://schemas.openxmlformats.org/officeDocument/2006/relationships/chart" Target="charts/chart3.xml"/><Relationship Id="rId38" Type="http://schemas.openxmlformats.org/officeDocument/2006/relationships/image" Target="media/image22.png"/><Relationship Id="rId39" Type="http://schemas.openxmlformats.org/officeDocument/2006/relationships/chart" Target="charts/chart4.xml"/><Relationship Id="rId80" Type="http://schemas.openxmlformats.org/officeDocument/2006/relationships/image" Target="media/image53.jpeg"/><Relationship Id="rId81" Type="http://schemas.openxmlformats.org/officeDocument/2006/relationships/image" Target="media/image40.png"/><Relationship Id="rId82" Type="http://schemas.openxmlformats.org/officeDocument/2006/relationships/image" Target="media/image41.jpg"/><Relationship Id="rId83" Type="http://schemas.openxmlformats.org/officeDocument/2006/relationships/image" Target="media/image42.jpg"/><Relationship Id="rId84" Type="http://schemas.openxmlformats.org/officeDocument/2006/relationships/image" Target="media/image43.png"/><Relationship Id="rId85" Type="http://schemas.openxmlformats.org/officeDocument/2006/relationships/image" Target="media/image44.png"/><Relationship Id="rId86" Type="http://schemas.openxmlformats.org/officeDocument/2006/relationships/image" Target="media/image45.png"/><Relationship Id="rId87" Type="http://schemas.openxmlformats.org/officeDocument/2006/relationships/image" Target="media/image46.png"/><Relationship Id="rId88" Type="http://schemas.openxmlformats.org/officeDocument/2006/relationships/image" Target="media/image47.png"/><Relationship Id="rId89" Type="http://schemas.openxmlformats.org/officeDocument/2006/relationships/image" Target="media/image48.png"/><Relationship Id="rId140" Type="http://schemas.openxmlformats.org/officeDocument/2006/relationships/image" Target="media/image83.png"/><Relationship Id="rId141" Type="http://schemas.openxmlformats.org/officeDocument/2006/relationships/image" Target="media/image84.png"/><Relationship Id="rId142" Type="http://schemas.openxmlformats.org/officeDocument/2006/relationships/image" Target="media/image85.png"/><Relationship Id="rId143" Type="http://schemas.openxmlformats.org/officeDocument/2006/relationships/image" Target="media/image86.png"/><Relationship Id="rId144" Type="http://schemas.openxmlformats.org/officeDocument/2006/relationships/fontTable" Target="fontTable.xml"/><Relationship Id="rId145" Type="http://schemas.openxmlformats.org/officeDocument/2006/relationships/theme" Target="theme/theme1.xml"/><Relationship Id="rId146"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Sam:Desktop:MPhil%20figures:Chapter%201:Cell%20viability%20on%20PLGA+fibrin%20over%2096%20hour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Macintosh%20HD:Users:Sam:Desktop:MPhil%20figures:Chapter%201:Cell%20viability%20on%20PLGA+fibrin%20over%2096%20hours.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Macintosh%20HD:Users:Sam:Desktop:MPhil%20figures:Chapter%201:Cell%20viability%20on%20PLGA+fibrin%20over%2096%20hours.xlsx"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Macintosh%20HD:Users:Sam:Desktop:MPhil%20figures:Chapter%201:Cell%20viability%20on%20PLGA+fibrin%20over%2096%20hour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Sam:Desktop:MPhil%20figures:Chapter%202:Cells%20in%20gassed%20cell%20container%2048%20hou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ntrol</c:v>
          </c:tx>
          <c:spPr>
            <a:ln w="12700" cmpd="sng">
              <a:solidFill>
                <a:schemeClr val="tx1"/>
              </a:solidFill>
            </a:ln>
            <a:effectLst/>
          </c:spPr>
          <c:marker>
            <c:symbol val="x"/>
            <c:size val="4"/>
            <c:spPr>
              <a:solidFill>
                <a:schemeClr val="tx1"/>
              </a:solidFill>
              <a:ln w="38100" cap="rnd" cmpd="sng">
                <a:solidFill>
                  <a:schemeClr val="tx1"/>
                </a:solidFill>
              </a:ln>
              <a:effectLst/>
            </c:spPr>
          </c:marker>
          <c:dPt>
            <c:idx val="1"/>
            <c:marker>
              <c:spPr>
                <a:solidFill>
                  <a:schemeClr val="tx1"/>
                </a:solidFill>
                <a:ln w="38100" cap="rnd" cmpd="sng">
                  <a:solidFill>
                    <a:srgbClr val="000000"/>
                  </a:solidFill>
                </a:ln>
                <a:effectLst/>
              </c:spPr>
            </c:marker>
            <c:bubble3D val="0"/>
          </c:dPt>
          <c:errBars>
            <c:errDir val="y"/>
            <c:errBarType val="both"/>
            <c:errValType val="cust"/>
            <c:noEndCap val="0"/>
            <c:plus>
              <c:numRef>
                <c:f>Sheet1!$O$4:$O$6</c:f>
                <c:numCache>
                  <c:formatCode>General</c:formatCode>
                  <c:ptCount val="3"/>
                  <c:pt idx="0">
                    <c:v>0.0042687494916219</c:v>
                  </c:pt>
                  <c:pt idx="1">
                    <c:v>0.00447213595499958</c:v>
                  </c:pt>
                  <c:pt idx="2">
                    <c:v>0.00590668171555645</c:v>
                  </c:pt>
                </c:numCache>
              </c:numRef>
            </c:plus>
            <c:minus>
              <c:numRef>
                <c:f>Sheet1!$O$4:$O$6</c:f>
                <c:numCache>
                  <c:formatCode>General</c:formatCode>
                  <c:ptCount val="3"/>
                  <c:pt idx="0">
                    <c:v>0.0042687494916219</c:v>
                  </c:pt>
                  <c:pt idx="1">
                    <c:v>0.00447213595499958</c:v>
                  </c:pt>
                  <c:pt idx="2">
                    <c:v>0.00590668171555645</c:v>
                  </c:pt>
                </c:numCache>
              </c:numRef>
            </c:minus>
          </c:errBars>
          <c:xVal>
            <c:numRef>
              <c:f>Sheet1!$M$4:$M$6</c:f>
              <c:numCache>
                <c:formatCode>General</c:formatCode>
                <c:ptCount val="3"/>
                <c:pt idx="0">
                  <c:v>24.0</c:v>
                </c:pt>
                <c:pt idx="1">
                  <c:v>48.0</c:v>
                </c:pt>
                <c:pt idx="2">
                  <c:v>96.0</c:v>
                </c:pt>
              </c:numCache>
            </c:numRef>
          </c:xVal>
          <c:yVal>
            <c:numRef>
              <c:f>Sheet1!$N$4:$N$6</c:f>
              <c:numCache>
                <c:formatCode>General</c:formatCode>
                <c:ptCount val="3"/>
                <c:pt idx="0">
                  <c:v>0.0823333333333333</c:v>
                </c:pt>
                <c:pt idx="1">
                  <c:v>0.109</c:v>
                </c:pt>
                <c:pt idx="2">
                  <c:v>0.115666666666667</c:v>
                </c:pt>
              </c:numCache>
            </c:numRef>
          </c:yVal>
          <c:smooth val="0"/>
        </c:ser>
        <c:ser>
          <c:idx val="1"/>
          <c:order val="1"/>
          <c:tx>
            <c:v>Fibrin</c:v>
          </c:tx>
          <c:spPr>
            <a:ln w="12700" cmpd="sng">
              <a:solidFill>
                <a:schemeClr val="tx1"/>
              </a:solidFill>
            </a:ln>
          </c:spPr>
          <c:marker>
            <c:symbol val="square"/>
            <c:size val="6"/>
            <c:spPr>
              <a:solidFill>
                <a:schemeClr val="bg1"/>
              </a:solidFill>
              <a:ln w="6350" cmpd="sng">
                <a:solidFill>
                  <a:schemeClr val="tx1"/>
                </a:solidFill>
              </a:ln>
            </c:spPr>
          </c:marker>
          <c:errBars>
            <c:errDir val="y"/>
            <c:errBarType val="both"/>
            <c:errValType val="cust"/>
            <c:noEndCap val="0"/>
            <c:plus>
              <c:numRef>
                <c:f>Sheet1!$Q$4:$Q$6</c:f>
                <c:numCache>
                  <c:formatCode>General</c:formatCode>
                  <c:ptCount val="3"/>
                  <c:pt idx="0">
                    <c:v>0.0057898378407536</c:v>
                  </c:pt>
                  <c:pt idx="1">
                    <c:v>0.00868267751842073</c:v>
                  </c:pt>
                  <c:pt idx="2">
                    <c:v>0.00728163595782031</c:v>
                  </c:pt>
                </c:numCache>
              </c:numRef>
            </c:plus>
            <c:minus>
              <c:numRef>
                <c:f>Sheet1!$Q$4:$Q$6</c:f>
                <c:numCache>
                  <c:formatCode>General</c:formatCode>
                  <c:ptCount val="3"/>
                  <c:pt idx="0">
                    <c:v>0.0057898378407536</c:v>
                  </c:pt>
                  <c:pt idx="1">
                    <c:v>0.00868267751842073</c:v>
                  </c:pt>
                  <c:pt idx="2">
                    <c:v>0.00728163595782031</c:v>
                  </c:pt>
                </c:numCache>
              </c:numRef>
            </c:minus>
          </c:errBars>
          <c:xVal>
            <c:numRef>
              <c:f>Sheet1!$M$4:$M$6</c:f>
              <c:numCache>
                <c:formatCode>General</c:formatCode>
                <c:ptCount val="3"/>
                <c:pt idx="0">
                  <c:v>24.0</c:v>
                </c:pt>
                <c:pt idx="1">
                  <c:v>48.0</c:v>
                </c:pt>
                <c:pt idx="2">
                  <c:v>96.0</c:v>
                </c:pt>
              </c:numCache>
            </c:numRef>
          </c:xVal>
          <c:yVal>
            <c:numRef>
              <c:f>Sheet1!$P$4:$P$6</c:f>
              <c:numCache>
                <c:formatCode>General</c:formatCode>
                <c:ptCount val="3"/>
                <c:pt idx="0">
                  <c:v>0.0548333333333333</c:v>
                </c:pt>
                <c:pt idx="1">
                  <c:v>0.0568333333333333</c:v>
                </c:pt>
                <c:pt idx="2">
                  <c:v>0.0616666666666667</c:v>
                </c:pt>
              </c:numCache>
            </c:numRef>
          </c:yVal>
          <c:smooth val="0"/>
        </c:ser>
        <c:ser>
          <c:idx val="2"/>
          <c:order val="2"/>
          <c:tx>
            <c:v>PLGA</c:v>
          </c:tx>
          <c:spPr>
            <a:ln w="12700" cmpd="sng">
              <a:solidFill>
                <a:schemeClr val="tx1"/>
              </a:solidFill>
            </a:ln>
          </c:spPr>
          <c:marker>
            <c:symbol val="circle"/>
            <c:size val="3"/>
            <c:spPr>
              <a:solidFill>
                <a:srgbClr val="000000"/>
              </a:solidFill>
              <a:ln w="76200" cap="flat" cmpd="sng">
                <a:solidFill>
                  <a:srgbClr val="000000"/>
                </a:solidFill>
              </a:ln>
            </c:spPr>
          </c:marker>
          <c:errBars>
            <c:errDir val="y"/>
            <c:errBarType val="both"/>
            <c:errValType val="cust"/>
            <c:noEndCap val="0"/>
            <c:plus>
              <c:numRef>
                <c:f>Sheet1!$S$4:$S$6</c:f>
                <c:numCache>
                  <c:formatCode>General</c:formatCode>
                  <c:ptCount val="3"/>
                  <c:pt idx="0">
                    <c:v>0.00833999733546453</c:v>
                  </c:pt>
                  <c:pt idx="1">
                    <c:v>0.00965171257112206</c:v>
                  </c:pt>
                  <c:pt idx="2">
                    <c:v>0.00917060521448829</c:v>
                  </c:pt>
                </c:numCache>
              </c:numRef>
            </c:plus>
            <c:minus>
              <c:numRef>
                <c:f>Sheet1!$S$4:$S$6</c:f>
                <c:numCache>
                  <c:formatCode>General</c:formatCode>
                  <c:ptCount val="3"/>
                  <c:pt idx="0">
                    <c:v>0.00833999733546453</c:v>
                  </c:pt>
                  <c:pt idx="1">
                    <c:v>0.00965171257112206</c:v>
                  </c:pt>
                  <c:pt idx="2">
                    <c:v>0.00917060521448829</c:v>
                  </c:pt>
                </c:numCache>
              </c:numRef>
            </c:minus>
          </c:errBars>
          <c:xVal>
            <c:numRef>
              <c:f>Sheet1!$M$4:$M$6</c:f>
              <c:numCache>
                <c:formatCode>General</c:formatCode>
                <c:ptCount val="3"/>
                <c:pt idx="0">
                  <c:v>24.0</c:v>
                </c:pt>
                <c:pt idx="1">
                  <c:v>48.0</c:v>
                </c:pt>
                <c:pt idx="2">
                  <c:v>96.0</c:v>
                </c:pt>
              </c:numCache>
            </c:numRef>
          </c:xVal>
          <c:yVal>
            <c:numRef>
              <c:f>Sheet1!$R$4:$R$6</c:f>
              <c:numCache>
                <c:formatCode>General</c:formatCode>
                <c:ptCount val="3"/>
                <c:pt idx="0">
                  <c:v>0.0286666666666667</c:v>
                </c:pt>
                <c:pt idx="1">
                  <c:v>0.0446666666666667</c:v>
                </c:pt>
                <c:pt idx="2">
                  <c:v>0.0535</c:v>
                </c:pt>
              </c:numCache>
            </c:numRef>
          </c:yVal>
          <c:smooth val="0"/>
        </c:ser>
        <c:dLbls>
          <c:showLegendKey val="0"/>
          <c:showVal val="0"/>
          <c:showCatName val="0"/>
          <c:showSerName val="0"/>
          <c:showPercent val="0"/>
          <c:showBubbleSize val="0"/>
        </c:dLbls>
        <c:axId val="-2130541848"/>
        <c:axId val="-2129876792"/>
      </c:scatterChart>
      <c:valAx>
        <c:axId val="-2130541848"/>
        <c:scaling>
          <c:orientation val="minMax"/>
        </c:scaling>
        <c:delete val="0"/>
        <c:axPos val="b"/>
        <c:title>
          <c:tx>
            <c:rich>
              <a:bodyPr/>
              <a:lstStyle/>
              <a:p>
                <a:pPr>
                  <a:defRPr/>
                </a:pPr>
                <a:r>
                  <a:rPr lang="en-US"/>
                  <a:t>Hours after cell seeding</a:t>
                </a:r>
              </a:p>
            </c:rich>
          </c:tx>
          <c:layout/>
          <c:overlay val="0"/>
        </c:title>
        <c:numFmt formatCode="General" sourceLinked="1"/>
        <c:majorTickMark val="out"/>
        <c:minorTickMark val="none"/>
        <c:tickLblPos val="nextTo"/>
        <c:crossAx val="-2129876792"/>
        <c:crosses val="autoZero"/>
        <c:crossBetween val="midCat"/>
      </c:valAx>
      <c:valAx>
        <c:axId val="-2129876792"/>
        <c:scaling>
          <c:orientation val="minMax"/>
        </c:scaling>
        <c:delete val="0"/>
        <c:axPos val="l"/>
        <c:majorGridlines/>
        <c:title>
          <c:tx>
            <c:rich>
              <a:bodyPr rot="-5400000" vert="horz"/>
              <a:lstStyle/>
              <a:p>
                <a:pPr>
                  <a:defRPr/>
                </a:pPr>
                <a:r>
                  <a:rPr lang="en-US"/>
                  <a:t>Absorbance at 530nm</a:t>
                </a:r>
              </a:p>
            </c:rich>
          </c:tx>
          <c:layout/>
          <c:overlay val="0"/>
        </c:title>
        <c:numFmt formatCode="General" sourceLinked="1"/>
        <c:majorTickMark val="out"/>
        <c:minorTickMark val="none"/>
        <c:tickLblPos val="nextTo"/>
        <c:crossAx val="-2130541848"/>
        <c:crosses val="autoZero"/>
        <c:crossBetween val="midCat"/>
      </c:valAx>
    </c:plotArea>
    <c:legend>
      <c:legendPos val="r"/>
      <c:layout/>
      <c:overlay val="0"/>
      <c:spPr>
        <a:ln>
          <a:solidFill>
            <a:schemeClr val="tx1"/>
          </a:solidFill>
        </a:ln>
      </c:spPr>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b="1" i="0" u="none" strike="noStrike" baseline="0">
                <a:effectLst/>
              </a:rPr>
              <a:t>Effect of CO</a:t>
            </a:r>
            <a:r>
              <a:rPr lang="en-US" sz="1600" b="1" i="0" u="none" strike="noStrike" baseline="-25000">
                <a:effectLst/>
              </a:rPr>
              <a:t>2</a:t>
            </a:r>
            <a:r>
              <a:rPr lang="en-US" sz="1600" b="1" i="0" u="none" strike="noStrike" baseline="0">
                <a:effectLst/>
              </a:rPr>
              <a:t> gassing and temperature on </a:t>
            </a:r>
            <a:r>
              <a:rPr lang="en-US" sz="1600"/>
              <a:t>ADSC</a:t>
            </a:r>
            <a:r>
              <a:rPr lang="en-US" sz="1600" baseline="0"/>
              <a:t> viability when </a:t>
            </a:r>
            <a:r>
              <a:rPr lang="en-US" sz="1600"/>
              <a:t>encapsulated in fibrin</a:t>
            </a:r>
          </a:p>
        </c:rich>
      </c:tx>
      <c:layout/>
      <c:overlay val="0"/>
    </c:title>
    <c:autoTitleDeleted val="0"/>
    <c:plotArea>
      <c:layout/>
      <c:barChart>
        <c:barDir val="col"/>
        <c:grouping val="clustered"/>
        <c:varyColors val="0"/>
        <c:ser>
          <c:idx val="0"/>
          <c:order val="0"/>
          <c:tx>
            <c:strRef>
              <c:f>Sheet1!$B$90</c:f>
              <c:strCache>
                <c:ptCount val="1"/>
                <c:pt idx="0">
                  <c:v>ADSCs encapsulated in fibrin</c:v>
                </c:pt>
              </c:strCache>
            </c:strRef>
          </c:tx>
          <c:invertIfNegative val="0"/>
          <c:errBars>
            <c:errBarType val="both"/>
            <c:errValType val="cust"/>
            <c:noEndCap val="0"/>
            <c:plus>
              <c:numRef>
                <c:f>Sheet1!$M$91:$M$93</c:f>
                <c:numCache>
                  <c:formatCode>General</c:formatCode>
                  <c:ptCount val="3"/>
                  <c:pt idx="0">
                    <c:v>0.00147510200526131</c:v>
                  </c:pt>
                  <c:pt idx="1">
                    <c:v>0.0011097213530799</c:v>
                  </c:pt>
                  <c:pt idx="2">
                    <c:v>0.00202072594216369</c:v>
                  </c:pt>
                </c:numCache>
              </c:numRef>
            </c:plus>
            <c:minus>
              <c:numRef>
                <c:f>Sheet1!$M$91:$M$93</c:f>
                <c:numCache>
                  <c:formatCode>General</c:formatCode>
                  <c:ptCount val="3"/>
                  <c:pt idx="0">
                    <c:v>0.00147510200526131</c:v>
                  </c:pt>
                  <c:pt idx="1">
                    <c:v>0.0011097213530799</c:v>
                  </c:pt>
                  <c:pt idx="2">
                    <c:v>0.00202072594216369</c:v>
                  </c:pt>
                </c:numCache>
              </c:numRef>
            </c:minus>
          </c:errBars>
          <c:cat>
            <c:strRef>
              <c:f>Sheet1!$A$91:$A$93</c:f>
              <c:strCache>
                <c:ptCount val="3"/>
                <c:pt idx="0">
                  <c:v>22°C</c:v>
                </c:pt>
                <c:pt idx="1">
                  <c:v>22°C + 5% CO₂</c:v>
                </c:pt>
                <c:pt idx="2">
                  <c:v>37°C + 5% CO₂ </c:v>
                </c:pt>
              </c:strCache>
            </c:strRef>
          </c:cat>
          <c:val>
            <c:numRef>
              <c:f>Sheet1!$K$94:$K$96</c:f>
              <c:numCache>
                <c:formatCode>General</c:formatCode>
                <c:ptCount val="3"/>
                <c:pt idx="0">
                  <c:v>0.0235555555555556</c:v>
                </c:pt>
                <c:pt idx="1">
                  <c:v>0.0492222222222222</c:v>
                </c:pt>
                <c:pt idx="2">
                  <c:v>0.0516666666666667</c:v>
                </c:pt>
              </c:numCache>
            </c:numRef>
          </c:val>
        </c:ser>
        <c:dLbls>
          <c:showLegendKey val="0"/>
          <c:showVal val="0"/>
          <c:showCatName val="0"/>
          <c:showSerName val="0"/>
          <c:showPercent val="0"/>
          <c:showBubbleSize val="0"/>
        </c:dLbls>
        <c:gapWidth val="150"/>
        <c:axId val="-2136057816"/>
        <c:axId val="-2136061816"/>
      </c:barChart>
      <c:catAx>
        <c:axId val="-2136057816"/>
        <c:scaling>
          <c:orientation val="minMax"/>
        </c:scaling>
        <c:delete val="0"/>
        <c:axPos val="b"/>
        <c:numFmt formatCode="General" sourceLinked="0"/>
        <c:majorTickMark val="out"/>
        <c:minorTickMark val="none"/>
        <c:tickLblPos val="nextTo"/>
        <c:crossAx val="-2136061816"/>
        <c:crosses val="autoZero"/>
        <c:auto val="1"/>
        <c:lblAlgn val="ctr"/>
        <c:lblOffset val="100"/>
        <c:noMultiLvlLbl val="0"/>
      </c:catAx>
      <c:valAx>
        <c:axId val="-2136061816"/>
        <c:scaling>
          <c:orientation val="minMax"/>
        </c:scaling>
        <c:delete val="0"/>
        <c:axPos val="l"/>
        <c:majorGridlines/>
        <c:title>
          <c:tx>
            <c:rich>
              <a:bodyPr rot="-5400000" vert="horz"/>
              <a:lstStyle/>
              <a:p>
                <a:pPr>
                  <a:defRPr/>
                </a:pPr>
                <a:r>
                  <a:rPr lang="en-US"/>
                  <a:t>MTT absorbance at 570nm</a:t>
                </a:r>
              </a:p>
            </c:rich>
          </c:tx>
          <c:layout/>
          <c:overlay val="0"/>
        </c:title>
        <c:numFmt formatCode="General" sourceLinked="1"/>
        <c:majorTickMark val="out"/>
        <c:minorTickMark val="none"/>
        <c:tickLblPos val="nextTo"/>
        <c:crossAx val="-213605781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ntrol</c:v>
          </c:tx>
          <c:spPr>
            <a:ln w="12700" cmpd="sng">
              <a:solidFill>
                <a:schemeClr val="tx1"/>
              </a:solidFill>
            </a:ln>
            <a:effectLst/>
          </c:spPr>
          <c:marker>
            <c:symbol val="x"/>
            <c:size val="4"/>
            <c:spPr>
              <a:solidFill>
                <a:schemeClr val="tx1"/>
              </a:solidFill>
              <a:ln w="38100" cap="rnd" cmpd="sng">
                <a:solidFill>
                  <a:schemeClr val="tx1"/>
                </a:solidFill>
              </a:ln>
              <a:effectLst/>
            </c:spPr>
          </c:marker>
          <c:dPt>
            <c:idx val="1"/>
            <c:marker>
              <c:spPr>
                <a:solidFill>
                  <a:schemeClr val="tx1"/>
                </a:solidFill>
                <a:ln w="38100" cap="rnd" cmpd="sng">
                  <a:solidFill>
                    <a:srgbClr val="000000"/>
                  </a:solidFill>
                </a:ln>
                <a:effectLst/>
              </c:spPr>
            </c:marker>
            <c:bubble3D val="0"/>
          </c:dPt>
          <c:errBars>
            <c:errDir val="y"/>
            <c:errBarType val="both"/>
            <c:errValType val="cust"/>
            <c:noEndCap val="0"/>
            <c:plus>
              <c:numRef>
                <c:f>Sheet1!$O$19:$O$21</c:f>
                <c:numCache>
                  <c:formatCode>General</c:formatCode>
                  <c:ptCount val="3"/>
                  <c:pt idx="0">
                    <c:v>0.00337474278855276</c:v>
                  </c:pt>
                  <c:pt idx="1">
                    <c:v>0.00525039681040077</c:v>
                  </c:pt>
                  <c:pt idx="2">
                    <c:v>0.00845708118810634</c:v>
                  </c:pt>
                </c:numCache>
              </c:numRef>
            </c:plus>
            <c:minus>
              <c:numRef>
                <c:f>Sheet1!$O$19:$O$21</c:f>
                <c:numCache>
                  <c:formatCode>General</c:formatCode>
                  <c:ptCount val="3"/>
                  <c:pt idx="0">
                    <c:v>0.00337474278855276</c:v>
                  </c:pt>
                  <c:pt idx="1">
                    <c:v>0.00525039681040077</c:v>
                  </c:pt>
                  <c:pt idx="2">
                    <c:v>0.00845708118810634</c:v>
                  </c:pt>
                </c:numCache>
              </c:numRef>
            </c:minus>
          </c:errBars>
          <c:xVal>
            <c:numRef>
              <c:f>Sheet1!$M$19:$M$21</c:f>
              <c:numCache>
                <c:formatCode>General</c:formatCode>
                <c:ptCount val="3"/>
                <c:pt idx="0">
                  <c:v>24.0</c:v>
                </c:pt>
                <c:pt idx="1">
                  <c:v>48.0</c:v>
                </c:pt>
                <c:pt idx="2">
                  <c:v>96.0</c:v>
                </c:pt>
              </c:numCache>
            </c:numRef>
          </c:xVal>
          <c:yVal>
            <c:numRef>
              <c:f>Sheet1!$N$19:$N$21</c:f>
              <c:numCache>
                <c:formatCode>General</c:formatCode>
                <c:ptCount val="3"/>
                <c:pt idx="0">
                  <c:v>0.0398333333333333</c:v>
                </c:pt>
                <c:pt idx="1">
                  <c:v>0.0455</c:v>
                </c:pt>
                <c:pt idx="2">
                  <c:v>0.0491666666666667</c:v>
                </c:pt>
              </c:numCache>
            </c:numRef>
          </c:yVal>
          <c:smooth val="0"/>
        </c:ser>
        <c:ser>
          <c:idx val="1"/>
          <c:order val="1"/>
          <c:tx>
            <c:v>Fibrin</c:v>
          </c:tx>
          <c:spPr>
            <a:ln w="12700" cmpd="sng">
              <a:solidFill>
                <a:schemeClr val="tx1"/>
              </a:solidFill>
            </a:ln>
          </c:spPr>
          <c:marker>
            <c:symbol val="square"/>
            <c:size val="6"/>
            <c:spPr>
              <a:solidFill>
                <a:schemeClr val="bg1"/>
              </a:solidFill>
              <a:ln w="6350" cmpd="sng">
                <a:solidFill>
                  <a:schemeClr val="tx1"/>
                </a:solidFill>
              </a:ln>
            </c:spPr>
          </c:marker>
          <c:errBars>
            <c:errDir val="y"/>
            <c:errBarType val="both"/>
            <c:errValType val="cust"/>
            <c:noEndCap val="0"/>
            <c:plus>
              <c:numRef>
                <c:f>Sheet1!$Q$19:$Q$21</c:f>
                <c:numCache>
                  <c:formatCode>General</c:formatCode>
                  <c:ptCount val="3"/>
                  <c:pt idx="0">
                    <c:v>0.0044522154285504</c:v>
                  </c:pt>
                  <c:pt idx="1">
                    <c:v>0.00458136321294098</c:v>
                  </c:pt>
                  <c:pt idx="2">
                    <c:v>0.003590109871423</c:v>
                  </c:pt>
                </c:numCache>
              </c:numRef>
            </c:plus>
            <c:minus>
              <c:numRef>
                <c:f>Sheet1!$Q$19:$Q$21</c:f>
                <c:numCache>
                  <c:formatCode>General</c:formatCode>
                  <c:ptCount val="3"/>
                  <c:pt idx="0">
                    <c:v>0.0044522154285504</c:v>
                  </c:pt>
                  <c:pt idx="1">
                    <c:v>0.00458136321294098</c:v>
                  </c:pt>
                  <c:pt idx="2">
                    <c:v>0.003590109871423</c:v>
                  </c:pt>
                </c:numCache>
              </c:numRef>
            </c:minus>
          </c:errBars>
          <c:xVal>
            <c:numRef>
              <c:f>Sheet1!$M$19:$M$21</c:f>
              <c:numCache>
                <c:formatCode>General</c:formatCode>
                <c:ptCount val="3"/>
                <c:pt idx="0">
                  <c:v>24.0</c:v>
                </c:pt>
                <c:pt idx="1">
                  <c:v>48.0</c:v>
                </c:pt>
                <c:pt idx="2">
                  <c:v>96.0</c:v>
                </c:pt>
              </c:numCache>
            </c:numRef>
          </c:xVal>
          <c:yVal>
            <c:numRef>
              <c:f>Sheet1!$P$19:$P$21</c:f>
              <c:numCache>
                <c:formatCode>General</c:formatCode>
                <c:ptCount val="3"/>
                <c:pt idx="0">
                  <c:v>0.0166666666666667</c:v>
                </c:pt>
                <c:pt idx="1">
                  <c:v>0.0161666666666667</c:v>
                </c:pt>
                <c:pt idx="2">
                  <c:v>0.0163333333333333</c:v>
                </c:pt>
              </c:numCache>
            </c:numRef>
          </c:yVal>
          <c:smooth val="0"/>
        </c:ser>
        <c:ser>
          <c:idx val="2"/>
          <c:order val="2"/>
          <c:tx>
            <c:v>PLGA</c:v>
          </c:tx>
          <c:spPr>
            <a:ln w="12700" cmpd="sng">
              <a:solidFill>
                <a:schemeClr val="tx1"/>
              </a:solidFill>
            </a:ln>
          </c:spPr>
          <c:marker>
            <c:symbol val="circle"/>
            <c:size val="3"/>
            <c:spPr>
              <a:solidFill>
                <a:srgbClr val="000000"/>
              </a:solidFill>
              <a:ln w="76200" cap="flat" cmpd="sng">
                <a:solidFill>
                  <a:srgbClr val="000000"/>
                </a:solidFill>
              </a:ln>
            </c:spPr>
          </c:marker>
          <c:errBars>
            <c:errDir val="y"/>
            <c:errBarType val="both"/>
            <c:errValType val="cust"/>
            <c:noEndCap val="0"/>
            <c:plus>
              <c:numRef>
                <c:f>Sheet1!$S$19:$S$21</c:f>
                <c:numCache>
                  <c:formatCode>General</c:formatCode>
                  <c:ptCount val="3"/>
                  <c:pt idx="0">
                    <c:v>0.00650196551479286</c:v>
                  </c:pt>
                  <c:pt idx="1">
                    <c:v>0.00555477772332571</c:v>
                  </c:pt>
                  <c:pt idx="2">
                    <c:v>0.00599930551536314</c:v>
                  </c:pt>
                </c:numCache>
              </c:numRef>
            </c:plus>
            <c:minus>
              <c:numRef>
                <c:f>Sheet1!$S$19:$S$21</c:f>
                <c:numCache>
                  <c:formatCode>General</c:formatCode>
                  <c:ptCount val="3"/>
                  <c:pt idx="0">
                    <c:v>0.00650196551479286</c:v>
                  </c:pt>
                  <c:pt idx="1">
                    <c:v>0.00555477772332571</c:v>
                  </c:pt>
                  <c:pt idx="2">
                    <c:v>0.00599930551536314</c:v>
                  </c:pt>
                </c:numCache>
              </c:numRef>
            </c:minus>
          </c:errBars>
          <c:xVal>
            <c:numRef>
              <c:f>Sheet1!$M$19:$M$21</c:f>
              <c:numCache>
                <c:formatCode>General</c:formatCode>
                <c:ptCount val="3"/>
                <c:pt idx="0">
                  <c:v>24.0</c:v>
                </c:pt>
                <c:pt idx="1">
                  <c:v>48.0</c:v>
                </c:pt>
                <c:pt idx="2">
                  <c:v>96.0</c:v>
                </c:pt>
              </c:numCache>
            </c:numRef>
          </c:xVal>
          <c:yVal>
            <c:numRef>
              <c:f>Sheet1!$R$19:$R$21</c:f>
              <c:numCache>
                <c:formatCode>General</c:formatCode>
                <c:ptCount val="3"/>
                <c:pt idx="0">
                  <c:v>0.0128666666666667</c:v>
                </c:pt>
                <c:pt idx="1">
                  <c:v>0.0148333333333333</c:v>
                </c:pt>
                <c:pt idx="2">
                  <c:v>0.01575</c:v>
                </c:pt>
              </c:numCache>
            </c:numRef>
          </c:yVal>
          <c:smooth val="0"/>
        </c:ser>
        <c:dLbls>
          <c:showLegendKey val="0"/>
          <c:showVal val="0"/>
          <c:showCatName val="0"/>
          <c:showSerName val="0"/>
          <c:showPercent val="0"/>
          <c:showBubbleSize val="0"/>
        </c:dLbls>
        <c:axId val="-2132470344"/>
        <c:axId val="2053822920"/>
      </c:scatterChart>
      <c:valAx>
        <c:axId val="-2132470344"/>
        <c:scaling>
          <c:orientation val="minMax"/>
        </c:scaling>
        <c:delete val="0"/>
        <c:axPos val="b"/>
        <c:title>
          <c:tx>
            <c:rich>
              <a:bodyPr/>
              <a:lstStyle/>
              <a:p>
                <a:pPr>
                  <a:defRPr/>
                </a:pPr>
                <a:r>
                  <a:rPr lang="en-US"/>
                  <a:t>Hours</a:t>
                </a:r>
                <a:r>
                  <a:rPr lang="en-US" baseline="0"/>
                  <a:t> after cell seeding</a:t>
                </a:r>
                <a:endParaRPr lang="en-US"/>
              </a:p>
            </c:rich>
          </c:tx>
          <c:layout/>
          <c:overlay val="0"/>
        </c:title>
        <c:numFmt formatCode="General" sourceLinked="1"/>
        <c:majorTickMark val="out"/>
        <c:minorTickMark val="none"/>
        <c:tickLblPos val="nextTo"/>
        <c:crossAx val="2053822920"/>
        <c:crosses val="autoZero"/>
        <c:crossBetween val="midCat"/>
      </c:valAx>
      <c:valAx>
        <c:axId val="2053822920"/>
        <c:scaling>
          <c:orientation val="minMax"/>
        </c:scaling>
        <c:delete val="0"/>
        <c:axPos val="l"/>
        <c:majorGridlines/>
        <c:title>
          <c:tx>
            <c:rich>
              <a:bodyPr rot="-5400000" vert="horz"/>
              <a:lstStyle/>
              <a:p>
                <a:pPr>
                  <a:defRPr/>
                </a:pPr>
                <a:r>
                  <a:rPr lang="en-US"/>
                  <a:t>Absorbance</a:t>
                </a:r>
                <a:r>
                  <a:rPr lang="en-US" baseline="0"/>
                  <a:t> at 530nm</a:t>
                </a:r>
                <a:endParaRPr lang="en-US"/>
              </a:p>
            </c:rich>
          </c:tx>
          <c:layout/>
          <c:overlay val="0"/>
        </c:title>
        <c:numFmt formatCode="General" sourceLinked="1"/>
        <c:majorTickMark val="out"/>
        <c:minorTickMark val="none"/>
        <c:tickLblPos val="nextTo"/>
        <c:crossAx val="-2132470344"/>
        <c:crosses val="autoZero"/>
        <c:crossBetween val="midCat"/>
      </c:valAx>
    </c:plotArea>
    <c:legend>
      <c:legendPos val="r"/>
      <c:layout/>
      <c:overlay val="0"/>
      <c:spPr>
        <a:ln>
          <a:solidFill>
            <a:schemeClr val="tx1"/>
          </a:solidFill>
        </a:ln>
      </c:sp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ntrol</c:v>
          </c:tx>
          <c:spPr>
            <a:ln w="12700" cmpd="sng">
              <a:solidFill>
                <a:schemeClr val="tx1"/>
              </a:solidFill>
            </a:ln>
            <a:effectLst/>
          </c:spPr>
          <c:marker>
            <c:symbol val="x"/>
            <c:size val="4"/>
            <c:spPr>
              <a:solidFill>
                <a:schemeClr val="tx1"/>
              </a:solidFill>
              <a:ln w="38100" cap="rnd" cmpd="sng">
                <a:solidFill>
                  <a:schemeClr val="tx1"/>
                </a:solidFill>
              </a:ln>
              <a:effectLst/>
            </c:spPr>
          </c:marker>
          <c:dPt>
            <c:idx val="1"/>
            <c:marker>
              <c:spPr>
                <a:solidFill>
                  <a:schemeClr val="tx1"/>
                </a:solidFill>
                <a:ln w="38100" cap="rnd" cmpd="sng">
                  <a:solidFill>
                    <a:srgbClr val="000000"/>
                  </a:solidFill>
                </a:ln>
                <a:effectLst/>
              </c:spPr>
            </c:marker>
            <c:bubble3D val="0"/>
          </c:dPt>
          <c:errBars>
            <c:errDir val="y"/>
            <c:errBarType val="both"/>
            <c:errValType val="cust"/>
            <c:noEndCap val="0"/>
            <c:plus>
              <c:numRef>
                <c:f>Sheet1!$O$14:$O$16</c:f>
                <c:numCache>
                  <c:formatCode>General</c:formatCode>
                  <c:ptCount val="3"/>
                  <c:pt idx="0">
                    <c:v>0.00317104959840674</c:v>
                  </c:pt>
                  <c:pt idx="1">
                    <c:v>0.00392852813828962</c:v>
                  </c:pt>
                  <c:pt idx="2">
                    <c:v>0.00333499958354154</c:v>
                  </c:pt>
                </c:numCache>
              </c:numRef>
            </c:plus>
            <c:minus>
              <c:numRef>
                <c:f>Sheet1!$O$14:$O$16</c:f>
                <c:numCache>
                  <c:formatCode>General</c:formatCode>
                  <c:ptCount val="3"/>
                  <c:pt idx="0">
                    <c:v>0.00317104959840674</c:v>
                  </c:pt>
                  <c:pt idx="1">
                    <c:v>0.00392852813828962</c:v>
                  </c:pt>
                  <c:pt idx="2">
                    <c:v>0.00333499958354154</c:v>
                  </c:pt>
                </c:numCache>
              </c:numRef>
            </c:minus>
          </c:errBars>
          <c:xVal>
            <c:numRef>
              <c:f>Sheet1!$M$14:$M$16</c:f>
              <c:numCache>
                <c:formatCode>General</c:formatCode>
                <c:ptCount val="3"/>
                <c:pt idx="0">
                  <c:v>24.0</c:v>
                </c:pt>
                <c:pt idx="1">
                  <c:v>48.0</c:v>
                </c:pt>
                <c:pt idx="2">
                  <c:v>96.0</c:v>
                </c:pt>
              </c:numCache>
            </c:numRef>
          </c:xVal>
          <c:yVal>
            <c:numRef>
              <c:f>Sheet1!$N$14:$N$16</c:f>
              <c:numCache>
                <c:formatCode>General</c:formatCode>
                <c:ptCount val="3"/>
                <c:pt idx="0">
                  <c:v>0.0671666666666667</c:v>
                </c:pt>
                <c:pt idx="1">
                  <c:v>0.0755</c:v>
                </c:pt>
                <c:pt idx="2">
                  <c:v>0.0798333333333333</c:v>
                </c:pt>
              </c:numCache>
            </c:numRef>
          </c:yVal>
          <c:smooth val="0"/>
        </c:ser>
        <c:ser>
          <c:idx val="1"/>
          <c:order val="1"/>
          <c:tx>
            <c:v>Fibrin</c:v>
          </c:tx>
          <c:spPr>
            <a:ln w="12700" cmpd="sng">
              <a:solidFill>
                <a:schemeClr val="tx1"/>
              </a:solidFill>
            </a:ln>
          </c:spPr>
          <c:marker>
            <c:symbol val="square"/>
            <c:size val="6"/>
            <c:spPr>
              <a:solidFill>
                <a:schemeClr val="bg1"/>
              </a:solidFill>
              <a:ln w="6350" cmpd="sng">
                <a:solidFill>
                  <a:schemeClr val="tx1"/>
                </a:solidFill>
              </a:ln>
            </c:spPr>
          </c:marker>
          <c:errBars>
            <c:errDir val="y"/>
            <c:errBarType val="both"/>
            <c:errValType val="cust"/>
            <c:noEndCap val="0"/>
            <c:plus>
              <c:numRef>
                <c:f>Sheet1!$Q$14:$Q$16</c:f>
                <c:numCache>
                  <c:formatCode>General</c:formatCode>
                  <c:ptCount val="3"/>
                  <c:pt idx="0">
                    <c:v>0.00677003200386329</c:v>
                  </c:pt>
                  <c:pt idx="1">
                    <c:v>0.00838583461691334</c:v>
                  </c:pt>
                  <c:pt idx="2">
                    <c:v>0.00794494947889678</c:v>
                  </c:pt>
                </c:numCache>
              </c:numRef>
            </c:plus>
            <c:minus>
              <c:numRef>
                <c:f>Sheet1!$Q$14:$Q$16</c:f>
                <c:numCache>
                  <c:formatCode>General</c:formatCode>
                  <c:ptCount val="3"/>
                  <c:pt idx="0">
                    <c:v>0.00677003200386329</c:v>
                  </c:pt>
                  <c:pt idx="1">
                    <c:v>0.00838583461691334</c:v>
                  </c:pt>
                  <c:pt idx="2">
                    <c:v>0.00794494947889678</c:v>
                  </c:pt>
                </c:numCache>
              </c:numRef>
            </c:minus>
          </c:errBars>
          <c:xVal>
            <c:numRef>
              <c:f>Sheet1!$M$14:$M$16</c:f>
              <c:numCache>
                <c:formatCode>General</c:formatCode>
                <c:ptCount val="3"/>
                <c:pt idx="0">
                  <c:v>24.0</c:v>
                </c:pt>
                <c:pt idx="1">
                  <c:v>48.0</c:v>
                </c:pt>
                <c:pt idx="2">
                  <c:v>96.0</c:v>
                </c:pt>
              </c:numCache>
            </c:numRef>
          </c:xVal>
          <c:yVal>
            <c:numRef>
              <c:f>Sheet1!$P$14:$P$16</c:f>
              <c:numCache>
                <c:formatCode>General</c:formatCode>
                <c:ptCount val="3"/>
                <c:pt idx="0">
                  <c:v>0.0375</c:v>
                </c:pt>
                <c:pt idx="1">
                  <c:v>0.0391666666666667</c:v>
                </c:pt>
                <c:pt idx="2">
                  <c:v>0.0431666666666667</c:v>
                </c:pt>
              </c:numCache>
            </c:numRef>
          </c:yVal>
          <c:smooth val="0"/>
        </c:ser>
        <c:ser>
          <c:idx val="2"/>
          <c:order val="2"/>
          <c:tx>
            <c:strRef>
              <c:f>Sheet1!$R$13</c:f>
              <c:strCache>
                <c:ptCount val="1"/>
                <c:pt idx="0">
                  <c:v>PLGA</c:v>
                </c:pt>
              </c:strCache>
            </c:strRef>
          </c:tx>
          <c:spPr>
            <a:ln w="12700" cmpd="sng">
              <a:solidFill>
                <a:schemeClr val="tx1"/>
              </a:solidFill>
            </a:ln>
          </c:spPr>
          <c:marker>
            <c:symbol val="circle"/>
            <c:size val="3"/>
            <c:spPr>
              <a:solidFill>
                <a:srgbClr val="000000"/>
              </a:solidFill>
              <a:ln w="76200" cap="flat" cmpd="sng">
                <a:solidFill>
                  <a:srgbClr val="000000"/>
                </a:solidFill>
              </a:ln>
            </c:spPr>
          </c:marker>
          <c:errBars>
            <c:errDir val="y"/>
            <c:errBarType val="both"/>
            <c:errValType val="cust"/>
            <c:noEndCap val="0"/>
            <c:plus>
              <c:numRef>
                <c:f>Sheet1!$S$14:$S$16</c:f>
                <c:numCache>
                  <c:formatCode>General</c:formatCode>
                  <c:ptCount val="3"/>
                  <c:pt idx="0">
                    <c:v>0.00581950742474539</c:v>
                  </c:pt>
                  <c:pt idx="1">
                    <c:v>0.00568037557443754</c:v>
                  </c:pt>
                  <c:pt idx="2">
                    <c:v>0.00910494371207203</c:v>
                  </c:pt>
                </c:numCache>
              </c:numRef>
            </c:plus>
            <c:minus>
              <c:numRef>
                <c:f>Sheet1!$S$14:$S$16</c:f>
                <c:numCache>
                  <c:formatCode>General</c:formatCode>
                  <c:ptCount val="3"/>
                  <c:pt idx="0">
                    <c:v>0.00581950742474539</c:v>
                  </c:pt>
                  <c:pt idx="1">
                    <c:v>0.00568037557443754</c:v>
                  </c:pt>
                  <c:pt idx="2">
                    <c:v>0.00910494371207203</c:v>
                  </c:pt>
                </c:numCache>
              </c:numRef>
            </c:minus>
          </c:errBars>
          <c:xVal>
            <c:numRef>
              <c:f>Sheet1!$M$14:$M$16</c:f>
              <c:numCache>
                <c:formatCode>General</c:formatCode>
                <c:ptCount val="3"/>
                <c:pt idx="0">
                  <c:v>24.0</c:v>
                </c:pt>
                <c:pt idx="1">
                  <c:v>48.0</c:v>
                </c:pt>
                <c:pt idx="2">
                  <c:v>96.0</c:v>
                </c:pt>
              </c:numCache>
            </c:numRef>
          </c:xVal>
          <c:yVal>
            <c:numRef>
              <c:f>Sheet1!$R$14:$R$16</c:f>
              <c:numCache>
                <c:formatCode>General</c:formatCode>
                <c:ptCount val="3"/>
                <c:pt idx="0">
                  <c:v>0.016</c:v>
                </c:pt>
                <c:pt idx="1">
                  <c:v>0.035</c:v>
                </c:pt>
                <c:pt idx="2">
                  <c:v>0.0395</c:v>
                </c:pt>
              </c:numCache>
            </c:numRef>
          </c:yVal>
          <c:smooth val="0"/>
        </c:ser>
        <c:dLbls>
          <c:showLegendKey val="0"/>
          <c:showVal val="0"/>
          <c:showCatName val="0"/>
          <c:showSerName val="0"/>
          <c:showPercent val="0"/>
          <c:showBubbleSize val="0"/>
        </c:dLbls>
        <c:axId val="2103916024"/>
        <c:axId val="2119334600"/>
      </c:scatterChart>
      <c:valAx>
        <c:axId val="2103916024"/>
        <c:scaling>
          <c:orientation val="minMax"/>
        </c:scaling>
        <c:delete val="0"/>
        <c:axPos val="b"/>
        <c:title>
          <c:tx>
            <c:rich>
              <a:bodyPr/>
              <a:lstStyle/>
              <a:p>
                <a:pPr>
                  <a:defRPr/>
                </a:pPr>
                <a:r>
                  <a:rPr lang="en-US"/>
                  <a:t>Hours after cell seeding</a:t>
                </a:r>
              </a:p>
            </c:rich>
          </c:tx>
          <c:layout/>
          <c:overlay val="0"/>
        </c:title>
        <c:numFmt formatCode="General" sourceLinked="1"/>
        <c:majorTickMark val="out"/>
        <c:minorTickMark val="none"/>
        <c:tickLblPos val="nextTo"/>
        <c:crossAx val="2119334600"/>
        <c:crosses val="autoZero"/>
        <c:crossBetween val="midCat"/>
      </c:valAx>
      <c:valAx>
        <c:axId val="2119334600"/>
        <c:scaling>
          <c:orientation val="minMax"/>
        </c:scaling>
        <c:delete val="0"/>
        <c:axPos val="l"/>
        <c:majorGridlines/>
        <c:title>
          <c:tx>
            <c:rich>
              <a:bodyPr rot="-5400000" vert="horz"/>
              <a:lstStyle/>
              <a:p>
                <a:pPr>
                  <a:defRPr/>
                </a:pPr>
                <a:r>
                  <a:rPr lang="en-US"/>
                  <a:t>Absorbance at 530nm</a:t>
                </a:r>
              </a:p>
            </c:rich>
          </c:tx>
          <c:layout/>
          <c:overlay val="0"/>
        </c:title>
        <c:numFmt formatCode="General" sourceLinked="1"/>
        <c:majorTickMark val="out"/>
        <c:minorTickMark val="none"/>
        <c:tickLblPos val="nextTo"/>
        <c:crossAx val="2103916024"/>
        <c:crosses val="autoZero"/>
        <c:crossBetween val="midCat"/>
      </c:valAx>
    </c:plotArea>
    <c:legend>
      <c:legendPos val="r"/>
      <c:layout/>
      <c:overlay val="0"/>
      <c:spPr>
        <a:ln>
          <a:solidFill>
            <a:schemeClr val="tx1"/>
          </a:solidFill>
        </a:ln>
      </c:sp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Control</c:v>
          </c:tx>
          <c:spPr>
            <a:ln w="12700" cmpd="sng">
              <a:solidFill>
                <a:schemeClr val="tx1"/>
              </a:solidFill>
            </a:ln>
            <a:effectLst/>
          </c:spPr>
          <c:marker>
            <c:symbol val="x"/>
            <c:size val="4"/>
            <c:spPr>
              <a:solidFill>
                <a:schemeClr val="tx1"/>
              </a:solidFill>
              <a:ln w="38100" cap="rnd" cmpd="sng">
                <a:solidFill>
                  <a:schemeClr val="tx1"/>
                </a:solidFill>
              </a:ln>
              <a:effectLst/>
            </c:spPr>
          </c:marker>
          <c:dPt>
            <c:idx val="1"/>
            <c:marker>
              <c:spPr>
                <a:solidFill>
                  <a:schemeClr val="tx1"/>
                </a:solidFill>
                <a:ln w="38100" cap="rnd" cmpd="sng">
                  <a:solidFill>
                    <a:srgbClr val="000000"/>
                  </a:solidFill>
                </a:ln>
                <a:effectLst/>
              </c:spPr>
            </c:marker>
            <c:bubble3D val="0"/>
          </c:dPt>
          <c:errBars>
            <c:errDir val="y"/>
            <c:errBarType val="both"/>
            <c:errValType val="cust"/>
            <c:noEndCap val="0"/>
            <c:plus>
              <c:numRef>
                <c:f>Sheet1!$O$9:$O$11</c:f>
                <c:numCache>
                  <c:formatCode>General</c:formatCode>
                  <c:ptCount val="3"/>
                  <c:pt idx="0">
                    <c:v>0.00270801280154532</c:v>
                  </c:pt>
                  <c:pt idx="1">
                    <c:v>0.00291356978445495</c:v>
                  </c:pt>
                  <c:pt idx="2">
                    <c:v>0.00254732975660571</c:v>
                  </c:pt>
                </c:numCache>
              </c:numRef>
            </c:plus>
            <c:minus>
              <c:numRef>
                <c:f>Sheet1!$O$9:$O$11</c:f>
                <c:numCache>
                  <c:formatCode>General</c:formatCode>
                  <c:ptCount val="3"/>
                  <c:pt idx="0">
                    <c:v>0.00270801280154532</c:v>
                  </c:pt>
                  <c:pt idx="1">
                    <c:v>0.00291356978445495</c:v>
                  </c:pt>
                  <c:pt idx="2">
                    <c:v>0.00254732975660571</c:v>
                  </c:pt>
                </c:numCache>
              </c:numRef>
            </c:minus>
          </c:errBars>
          <c:xVal>
            <c:numRef>
              <c:f>Sheet1!$M$9:$M$11</c:f>
              <c:numCache>
                <c:formatCode>General</c:formatCode>
                <c:ptCount val="3"/>
                <c:pt idx="0">
                  <c:v>24.0</c:v>
                </c:pt>
                <c:pt idx="1">
                  <c:v>48.0</c:v>
                </c:pt>
                <c:pt idx="2">
                  <c:v>96.0</c:v>
                </c:pt>
              </c:numCache>
            </c:numRef>
          </c:xVal>
          <c:yVal>
            <c:numRef>
              <c:f>Sheet1!$N$9:$N$11</c:f>
              <c:numCache>
                <c:formatCode>General</c:formatCode>
                <c:ptCount val="3"/>
                <c:pt idx="0">
                  <c:v>0.066</c:v>
                </c:pt>
                <c:pt idx="1">
                  <c:v>0.0733333333333333</c:v>
                </c:pt>
                <c:pt idx="2">
                  <c:v>0.0896666666666666</c:v>
                </c:pt>
              </c:numCache>
            </c:numRef>
          </c:yVal>
          <c:smooth val="0"/>
        </c:ser>
        <c:ser>
          <c:idx val="1"/>
          <c:order val="1"/>
          <c:tx>
            <c:v>Fibrin</c:v>
          </c:tx>
          <c:spPr>
            <a:ln w="12700" cmpd="sng">
              <a:solidFill>
                <a:schemeClr val="tx1"/>
              </a:solidFill>
            </a:ln>
          </c:spPr>
          <c:marker>
            <c:symbol val="square"/>
            <c:size val="6"/>
            <c:spPr>
              <a:solidFill>
                <a:schemeClr val="bg1"/>
              </a:solidFill>
              <a:ln w="6350" cmpd="sng">
                <a:solidFill>
                  <a:schemeClr val="tx1"/>
                </a:solidFill>
              </a:ln>
            </c:spPr>
          </c:marker>
          <c:errBars>
            <c:errDir val="y"/>
            <c:errBarType val="both"/>
            <c:errValType val="cust"/>
            <c:noEndCap val="0"/>
            <c:plus>
              <c:numRef>
                <c:f>Sheet1!$Q$9:$Q$11</c:f>
                <c:numCache>
                  <c:formatCode>General</c:formatCode>
                  <c:ptCount val="3"/>
                  <c:pt idx="0">
                    <c:v>0.00988882646671934</c:v>
                  </c:pt>
                  <c:pt idx="1">
                    <c:v>0.00898702768809948</c:v>
                  </c:pt>
                  <c:pt idx="2">
                    <c:v>0.00900678756395542</c:v>
                  </c:pt>
                </c:numCache>
              </c:numRef>
            </c:plus>
            <c:minus>
              <c:numRef>
                <c:f>Sheet1!$Q$9:$Q$11</c:f>
                <c:numCache>
                  <c:formatCode>General</c:formatCode>
                  <c:ptCount val="3"/>
                  <c:pt idx="0">
                    <c:v>0.00988882646671934</c:v>
                  </c:pt>
                  <c:pt idx="1">
                    <c:v>0.00898702768809948</c:v>
                  </c:pt>
                  <c:pt idx="2">
                    <c:v>0.00900678756395542</c:v>
                  </c:pt>
                </c:numCache>
              </c:numRef>
            </c:minus>
          </c:errBars>
          <c:xVal>
            <c:numRef>
              <c:f>Sheet1!$M$9:$M$11</c:f>
              <c:numCache>
                <c:formatCode>General</c:formatCode>
                <c:ptCount val="3"/>
                <c:pt idx="0">
                  <c:v>24.0</c:v>
                </c:pt>
                <c:pt idx="1">
                  <c:v>48.0</c:v>
                </c:pt>
                <c:pt idx="2">
                  <c:v>96.0</c:v>
                </c:pt>
              </c:numCache>
            </c:numRef>
          </c:xVal>
          <c:yVal>
            <c:numRef>
              <c:f>Sheet1!$P$9:$P$11</c:f>
              <c:numCache>
                <c:formatCode>General</c:formatCode>
                <c:ptCount val="3"/>
                <c:pt idx="0">
                  <c:v>0.0478333333333333</c:v>
                </c:pt>
                <c:pt idx="1">
                  <c:v>0.0515</c:v>
                </c:pt>
                <c:pt idx="2">
                  <c:v>0.0648333333333333</c:v>
                </c:pt>
              </c:numCache>
            </c:numRef>
          </c:yVal>
          <c:smooth val="0"/>
        </c:ser>
        <c:ser>
          <c:idx val="2"/>
          <c:order val="2"/>
          <c:tx>
            <c:v>PLGA</c:v>
          </c:tx>
          <c:spPr>
            <a:ln w="12700" cmpd="sng">
              <a:solidFill>
                <a:schemeClr val="tx1"/>
              </a:solidFill>
            </a:ln>
          </c:spPr>
          <c:marker>
            <c:symbol val="circle"/>
            <c:size val="3"/>
            <c:spPr>
              <a:solidFill>
                <a:srgbClr val="000000"/>
              </a:solidFill>
              <a:ln w="76200" cap="flat" cmpd="sng">
                <a:solidFill>
                  <a:srgbClr val="000000"/>
                </a:solidFill>
              </a:ln>
            </c:spPr>
          </c:marker>
          <c:errBars>
            <c:errDir val="y"/>
            <c:errBarType val="both"/>
            <c:errValType val="cust"/>
            <c:noEndCap val="0"/>
            <c:plus>
              <c:numRef>
                <c:f>Sheet1!$S$9:$S$11</c:f>
                <c:numCache>
                  <c:formatCode>General</c:formatCode>
                  <c:ptCount val="3"/>
                  <c:pt idx="0">
                    <c:v>0.00497661196665629</c:v>
                  </c:pt>
                  <c:pt idx="1">
                    <c:v>0.00927122190196931</c:v>
                  </c:pt>
                  <c:pt idx="2">
                    <c:v>0.0104907366545708</c:v>
                  </c:pt>
                </c:numCache>
              </c:numRef>
            </c:plus>
            <c:minus>
              <c:numRef>
                <c:f>Sheet1!$S$9:$S$11</c:f>
                <c:numCache>
                  <c:formatCode>General</c:formatCode>
                  <c:ptCount val="3"/>
                  <c:pt idx="0">
                    <c:v>0.00497661196665629</c:v>
                  </c:pt>
                  <c:pt idx="1">
                    <c:v>0.00927122190196931</c:v>
                  </c:pt>
                  <c:pt idx="2">
                    <c:v>0.0104907366545708</c:v>
                  </c:pt>
                </c:numCache>
              </c:numRef>
            </c:minus>
          </c:errBars>
          <c:xVal>
            <c:numRef>
              <c:f>Sheet1!$M$9:$M$11</c:f>
              <c:numCache>
                <c:formatCode>General</c:formatCode>
                <c:ptCount val="3"/>
                <c:pt idx="0">
                  <c:v>24.0</c:v>
                </c:pt>
                <c:pt idx="1">
                  <c:v>48.0</c:v>
                </c:pt>
                <c:pt idx="2">
                  <c:v>96.0</c:v>
                </c:pt>
              </c:numCache>
            </c:numRef>
          </c:xVal>
          <c:yVal>
            <c:numRef>
              <c:f>Sheet1!$R$9:$R$11</c:f>
              <c:numCache>
                <c:formatCode>General</c:formatCode>
                <c:ptCount val="3"/>
                <c:pt idx="0">
                  <c:v>0.0145</c:v>
                </c:pt>
                <c:pt idx="1">
                  <c:v>0.0363333333333333</c:v>
                </c:pt>
                <c:pt idx="2">
                  <c:v>0.0501666666666667</c:v>
                </c:pt>
              </c:numCache>
            </c:numRef>
          </c:yVal>
          <c:smooth val="0"/>
        </c:ser>
        <c:dLbls>
          <c:showLegendKey val="0"/>
          <c:showVal val="0"/>
          <c:showCatName val="0"/>
          <c:showSerName val="0"/>
          <c:showPercent val="0"/>
          <c:showBubbleSize val="0"/>
        </c:dLbls>
        <c:axId val="2103866120"/>
        <c:axId val="-2132145256"/>
      </c:scatterChart>
      <c:valAx>
        <c:axId val="2103866120"/>
        <c:scaling>
          <c:orientation val="minMax"/>
        </c:scaling>
        <c:delete val="0"/>
        <c:axPos val="b"/>
        <c:title>
          <c:tx>
            <c:rich>
              <a:bodyPr/>
              <a:lstStyle/>
              <a:p>
                <a:pPr>
                  <a:defRPr/>
                </a:pPr>
                <a:r>
                  <a:rPr lang="en-US"/>
                  <a:t>Hours after cell seeding</a:t>
                </a:r>
              </a:p>
            </c:rich>
          </c:tx>
          <c:layout/>
          <c:overlay val="0"/>
        </c:title>
        <c:numFmt formatCode="General" sourceLinked="1"/>
        <c:majorTickMark val="out"/>
        <c:minorTickMark val="none"/>
        <c:tickLblPos val="nextTo"/>
        <c:crossAx val="-2132145256"/>
        <c:crosses val="autoZero"/>
        <c:crossBetween val="midCat"/>
      </c:valAx>
      <c:valAx>
        <c:axId val="-2132145256"/>
        <c:scaling>
          <c:orientation val="minMax"/>
        </c:scaling>
        <c:delete val="0"/>
        <c:axPos val="l"/>
        <c:majorGridlines/>
        <c:title>
          <c:tx>
            <c:rich>
              <a:bodyPr rot="-5400000" vert="horz"/>
              <a:lstStyle/>
              <a:p>
                <a:pPr>
                  <a:defRPr/>
                </a:pPr>
                <a:r>
                  <a:rPr lang="en-US"/>
                  <a:t>Absorbance at 530nm</a:t>
                </a:r>
              </a:p>
            </c:rich>
          </c:tx>
          <c:layout/>
          <c:overlay val="0"/>
        </c:title>
        <c:numFmt formatCode="General" sourceLinked="1"/>
        <c:majorTickMark val="out"/>
        <c:minorTickMark val="none"/>
        <c:tickLblPos val="nextTo"/>
        <c:crossAx val="2103866120"/>
        <c:crosses val="autoZero"/>
        <c:crossBetween val="midCat"/>
      </c:valAx>
    </c:plotArea>
    <c:legend>
      <c:legendPos val="r"/>
      <c:layout/>
      <c:overlay val="0"/>
      <c:spPr>
        <a:ln>
          <a:solidFill>
            <a:schemeClr val="tx1"/>
          </a:solidFill>
        </a:ln>
      </c:spPr>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b="1" i="0" u="none" strike="noStrike" baseline="0">
                <a:effectLst/>
              </a:rPr>
              <a:t>Effect of CO</a:t>
            </a:r>
            <a:r>
              <a:rPr lang="en-US" sz="1600" b="1" i="0" u="none" strike="noStrike" baseline="-25000">
                <a:effectLst/>
              </a:rPr>
              <a:t>2</a:t>
            </a:r>
            <a:r>
              <a:rPr lang="en-US" sz="1600" b="1" i="0" u="none" strike="noStrike" baseline="0">
                <a:effectLst/>
              </a:rPr>
              <a:t> gassing and temperature on hDF viability on TCP</a:t>
            </a:r>
            <a:endParaRPr lang="en-US" sz="1600" b="1"/>
          </a:p>
        </c:rich>
      </c:tx>
      <c:layout/>
      <c:overlay val="0"/>
    </c:title>
    <c:autoTitleDeleted val="0"/>
    <c:plotArea>
      <c:layout/>
      <c:barChart>
        <c:barDir val="col"/>
        <c:grouping val="clustered"/>
        <c:varyColors val="0"/>
        <c:ser>
          <c:idx val="0"/>
          <c:order val="0"/>
          <c:tx>
            <c:strRef>
              <c:f>Sheet1!$B$72</c:f>
              <c:strCache>
                <c:ptCount val="1"/>
                <c:pt idx="0">
                  <c:v>Fibroblasts seeded on tissue culture plastic</c:v>
                </c:pt>
              </c:strCache>
            </c:strRef>
          </c:tx>
          <c:invertIfNegative val="0"/>
          <c:errBars>
            <c:errBarType val="both"/>
            <c:errValType val="cust"/>
            <c:noEndCap val="0"/>
            <c:plus>
              <c:numRef>
                <c:f>Sheet1!$M$73:$M$75</c:f>
                <c:numCache>
                  <c:formatCode>General</c:formatCode>
                  <c:ptCount val="3"/>
                  <c:pt idx="0">
                    <c:v>0.00119023807142381</c:v>
                  </c:pt>
                  <c:pt idx="1">
                    <c:v>0.00144657961847684</c:v>
                  </c:pt>
                  <c:pt idx="2">
                    <c:v>0.00216024689946929</c:v>
                  </c:pt>
                </c:numCache>
              </c:numRef>
            </c:plus>
            <c:minus>
              <c:numRef>
                <c:f>Sheet1!$M$73:$M$75</c:f>
                <c:numCache>
                  <c:formatCode>General</c:formatCode>
                  <c:ptCount val="3"/>
                  <c:pt idx="0">
                    <c:v>0.00119023807142381</c:v>
                  </c:pt>
                  <c:pt idx="1">
                    <c:v>0.00144657961847684</c:v>
                  </c:pt>
                  <c:pt idx="2">
                    <c:v>0.00216024689946929</c:v>
                  </c:pt>
                </c:numCache>
              </c:numRef>
            </c:minus>
          </c:errBars>
          <c:cat>
            <c:strRef>
              <c:f>Sheet1!$A$73:$A$75</c:f>
              <c:strCache>
                <c:ptCount val="3"/>
                <c:pt idx="0">
                  <c:v>22°C</c:v>
                </c:pt>
                <c:pt idx="1">
                  <c:v>22°C + 5% CO₂</c:v>
                </c:pt>
                <c:pt idx="2">
                  <c:v>37°C + 5% CO₂ </c:v>
                </c:pt>
              </c:strCache>
            </c:strRef>
          </c:cat>
          <c:val>
            <c:numRef>
              <c:f>Sheet1!$K$76:$K$78</c:f>
              <c:numCache>
                <c:formatCode>General</c:formatCode>
                <c:ptCount val="3"/>
                <c:pt idx="0">
                  <c:v>0.006</c:v>
                </c:pt>
                <c:pt idx="1">
                  <c:v>0.0974444444444444</c:v>
                </c:pt>
                <c:pt idx="2">
                  <c:v>0.0973333333333333</c:v>
                </c:pt>
              </c:numCache>
            </c:numRef>
          </c:val>
        </c:ser>
        <c:dLbls>
          <c:showLegendKey val="0"/>
          <c:showVal val="0"/>
          <c:showCatName val="0"/>
          <c:showSerName val="0"/>
          <c:showPercent val="0"/>
          <c:showBubbleSize val="0"/>
        </c:dLbls>
        <c:gapWidth val="150"/>
        <c:axId val="-2129317144"/>
        <c:axId val="-2129314232"/>
      </c:barChart>
      <c:catAx>
        <c:axId val="-2129317144"/>
        <c:scaling>
          <c:orientation val="minMax"/>
        </c:scaling>
        <c:delete val="0"/>
        <c:axPos val="b"/>
        <c:numFmt formatCode="General" sourceLinked="0"/>
        <c:majorTickMark val="out"/>
        <c:minorTickMark val="none"/>
        <c:tickLblPos val="nextTo"/>
        <c:crossAx val="-2129314232"/>
        <c:crosses val="autoZero"/>
        <c:auto val="1"/>
        <c:lblAlgn val="ctr"/>
        <c:lblOffset val="100"/>
        <c:noMultiLvlLbl val="0"/>
      </c:catAx>
      <c:valAx>
        <c:axId val="-2129314232"/>
        <c:scaling>
          <c:orientation val="minMax"/>
        </c:scaling>
        <c:delete val="0"/>
        <c:axPos val="l"/>
        <c:majorGridlines/>
        <c:title>
          <c:tx>
            <c:rich>
              <a:bodyPr rot="-5400000" vert="horz"/>
              <a:lstStyle/>
              <a:p>
                <a:pPr>
                  <a:defRPr/>
                </a:pPr>
                <a:r>
                  <a:rPr lang="en-US"/>
                  <a:t>MTT absorbance at 570nm</a:t>
                </a:r>
              </a:p>
            </c:rich>
          </c:tx>
          <c:layout/>
          <c:overlay val="0"/>
        </c:title>
        <c:numFmt formatCode="General" sourceLinked="1"/>
        <c:majorTickMark val="out"/>
        <c:minorTickMark val="none"/>
        <c:tickLblPos val="nextTo"/>
        <c:crossAx val="-2129317144"/>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b="1" i="0" u="none" strike="noStrike" baseline="0">
                <a:effectLst/>
              </a:rPr>
              <a:t>Effect of CO</a:t>
            </a:r>
            <a:r>
              <a:rPr lang="en-US" sz="1600" b="1" i="0" u="none" strike="noStrike" baseline="-25000">
                <a:effectLst/>
              </a:rPr>
              <a:t>2</a:t>
            </a:r>
            <a:r>
              <a:rPr lang="en-US" sz="1600" b="1" i="0" u="none" strike="noStrike" baseline="0">
                <a:effectLst/>
              </a:rPr>
              <a:t> gassing and temperature on hDK viability on TCP</a:t>
            </a:r>
            <a:endParaRPr lang="en-US" sz="1600"/>
          </a:p>
        </c:rich>
      </c:tx>
      <c:layout/>
      <c:overlay val="0"/>
    </c:title>
    <c:autoTitleDeleted val="0"/>
    <c:plotArea>
      <c:layout/>
      <c:barChart>
        <c:barDir val="col"/>
        <c:grouping val="clustered"/>
        <c:varyColors val="0"/>
        <c:ser>
          <c:idx val="0"/>
          <c:order val="0"/>
          <c:tx>
            <c:strRef>
              <c:f>Sheet1!$B$80</c:f>
              <c:strCache>
                <c:ptCount val="1"/>
                <c:pt idx="0">
                  <c:v>Keratinocytes seeded on tissue culture plastic</c:v>
                </c:pt>
              </c:strCache>
            </c:strRef>
          </c:tx>
          <c:invertIfNegative val="0"/>
          <c:errBars>
            <c:errBarType val="both"/>
            <c:errValType val="cust"/>
            <c:noEndCap val="0"/>
            <c:plus>
              <c:numRef>
                <c:f>Sheet1!$M$81:$M$83</c:f>
                <c:numCache>
                  <c:formatCode>General</c:formatCode>
                  <c:ptCount val="3"/>
                  <c:pt idx="0">
                    <c:v>0.000254587538608658</c:v>
                  </c:pt>
                  <c:pt idx="1">
                    <c:v>0.00386340858904747</c:v>
                  </c:pt>
                  <c:pt idx="2">
                    <c:v>0.00486293616533755</c:v>
                  </c:pt>
                </c:numCache>
              </c:numRef>
            </c:plus>
            <c:minus>
              <c:numRef>
                <c:f>Sheet1!$M$81:$M$83</c:f>
                <c:numCache>
                  <c:formatCode>General</c:formatCode>
                  <c:ptCount val="3"/>
                  <c:pt idx="0">
                    <c:v>0.000254587538608658</c:v>
                  </c:pt>
                  <c:pt idx="1">
                    <c:v>0.00386340858904747</c:v>
                  </c:pt>
                  <c:pt idx="2">
                    <c:v>0.00486293616533755</c:v>
                  </c:pt>
                </c:numCache>
              </c:numRef>
            </c:minus>
          </c:errBars>
          <c:cat>
            <c:strRef>
              <c:f>Sheet1!$A$81:$A$83</c:f>
              <c:strCache>
                <c:ptCount val="3"/>
                <c:pt idx="0">
                  <c:v>22°C</c:v>
                </c:pt>
                <c:pt idx="1">
                  <c:v>22°C + 5% CO₂</c:v>
                </c:pt>
                <c:pt idx="2">
                  <c:v>37°C + 5% CO₂ </c:v>
                </c:pt>
              </c:strCache>
            </c:strRef>
          </c:cat>
          <c:val>
            <c:numRef>
              <c:f>Sheet1!$K$84:$K$86</c:f>
              <c:numCache>
                <c:formatCode>General</c:formatCode>
                <c:ptCount val="3"/>
                <c:pt idx="0">
                  <c:v>0.00177777777777778</c:v>
                </c:pt>
                <c:pt idx="1">
                  <c:v>0.0375555555555556</c:v>
                </c:pt>
                <c:pt idx="2">
                  <c:v>0.0432222222222222</c:v>
                </c:pt>
              </c:numCache>
            </c:numRef>
          </c:val>
        </c:ser>
        <c:dLbls>
          <c:showLegendKey val="0"/>
          <c:showVal val="0"/>
          <c:showCatName val="0"/>
          <c:showSerName val="0"/>
          <c:showPercent val="0"/>
          <c:showBubbleSize val="0"/>
        </c:dLbls>
        <c:gapWidth val="150"/>
        <c:axId val="2119459320"/>
        <c:axId val="2119457752"/>
      </c:barChart>
      <c:catAx>
        <c:axId val="2119459320"/>
        <c:scaling>
          <c:orientation val="minMax"/>
        </c:scaling>
        <c:delete val="0"/>
        <c:axPos val="b"/>
        <c:numFmt formatCode="General" sourceLinked="0"/>
        <c:majorTickMark val="out"/>
        <c:minorTickMark val="none"/>
        <c:tickLblPos val="nextTo"/>
        <c:crossAx val="2119457752"/>
        <c:crosses val="autoZero"/>
        <c:auto val="1"/>
        <c:lblAlgn val="ctr"/>
        <c:lblOffset val="100"/>
        <c:noMultiLvlLbl val="0"/>
      </c:catAx>
      <c:valAx>
        <c:axId val="2119457752"/>
        <c:scaling>
          <c:orientation val="minMax"/>
        </c:scaling>
        <c:delete val="0"/>
        <c:axPos val="l"/>
        <c:majorGridlines/>
        <c:title>
          <c:tx>
            <c:rich>
              <a:bodyPr rot="-5400000" vert="horz"/>
              <a:lstStyle/>
              <a:p>
                <a:pPr>
                  <a:defRPr/>
                </a:pPr>
                <a:r>
                  <a:rPr lang="en-US"/>
                  <a:t>MTT absorbance at 570nm</a:t>
                </a:r>
              </a:p>
            </c:rich>
          </c:tx>
          <c:layout/>
          <c:overlay val="0"/>
        </c:title>
        <c:numFmt formatCode="General" sourceLinked="1"/>
        <c:majorTickMark val="out"/>
        <c:minorTickMark val="none"/>
        <c:tickLblPos val="nextTo"/>
        <c:crossAx val="211945932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a:t>Effect of CO</a:t>
            </a:r>
            <a:r>
              <a:rPr lang="en-US" sz="1600" baseline="-25000"/>
              <a:t>2</a:t>
            </a:r>
            <a:r>
              <a:rPr lang="en-US" sz="1600"/>
              <a:t> gassing and temperature on BMSC</a:t>
            </a:r>
            <a:r>
              <a:rPr lang="en-US" sz="1600" baseline="0"/>
              <a:t> viability on TCP</a:t>
            </a:r>
            <a:endParaRPr lang="en-US" sz="1600"/>
          </a:p>
        </c:rich>
      </c:tx>
      <c:layout/>
      <c:overlay val="0"/>
    </c:title>
    <c:autoTitleDeleted val="0"/>
    <c:plotArea>
      <c:layout/>
      <c:barChart>
        <c:barDir val="col"/>
        <c:grouping val="clustered"/>
        <c:varyColors val="0"/>
        <c:ser>
          <c:idx val="0"/>
          <c:order val="0"/>
          <c:tx>
            <c:strRef>
              <c:f>Sheet1!$B$64</c:f>
              <c:strCache>
                <c:ptCount val="1"/>
                <c:pt idx="0">
                  <c:v>BMSCs seeded on tissue culture plastic</c:v>
                </c:pt>
              </c:strCache>
            </c:strRef>
          </c:tx>
          <c:invertIfNegative val="0"/>
          <c:errBars>
            <c:errBarType val="both"/>
            <c:errValType val="cust"/>
            <c:noEndCap val="0"/>
            <c:plus>
              <c:numRef>
                <c:f>Sheet1!$M$65:$M$67</c:f>
                <c:numCache>
                  <c:formatCode>General</c:formatCode>
                  <c:ptCount val="3"/>
                  <c:pt idx="0">
                    <c:v>0.00073282810879294</c:v>
                  </c:pt>
                  <c:pt idx="1">
                    <c:v>0.00340886643480943</c:v>
                  </c:pt>
                  <c:pt idx="2">
                    <c:v>0.00108440118310795</c:v>
                  </c:pt>
                </c:numCache>
              </c:numRef>
            </c:plus>
            <c:minus>
              <c:numRef>
                <c:f>Sheet1!$M$65:$M$67</c:f>
                <c:numCache>
                  <c:formatCode>General</c:formatCode>
                  <c:ptCount val="3"/>
                  <c:pt idx="0">
                    <c:v>0.00073282810879294</c:v>
                  </c:pt>
                  <c:pt idx="1">
                    <c:v>0.00340886643480943</c:v>
                  </c:pt>
                  <c:pt idx="2">
                    <c:v>0.00108440118310795</c:v>
                  </c:pt>
                </c:numCache>
              </c:numRef>
            </c:minus>
          </c:errBars>
          <c:cat>
            <c:strRef>
              <c:f>Sheet1!$A$65:$A$67</c:f>
              <c:strCache>
                <c:ptCount val="3"/>
                <c:pt idx="0">
                  <c:v>22°C</c:v>
                </c:pt>
                <c:pt idx="1">
                  <c:v>22°C + 5% CO₂</c:v>
                </c:pt>
                <c:pt idx="2">
                  <c:v>37°C + 5% CO₂ </c:v>
                </c:pt>
              </c:strCache>
            </c:strRef>
          </c:cat>
          <c:val>
            <c:numRef>
              <c:f>Sheet1!$K$68:$K$70</c:f>
              <c:numCache>
                <c:formatCode>General</c:formatCode>
                <c:ptCount val="3"/>
                <c:pt idx="0">
                  <c:v>0.00211111111111111</c:v>
                </c:pt>
                <c:pt idx="1">
                  <c:v>0.0468888888888889</c:v>
                </c:pt>
                <c:pt idx="2">
                  <c:v>0.0664444444444444</c:v>
                </c:pt>
              </c:numCache>
            </c:numRef>
          </c:val>
        </c:ser>
        <c:dLbls>
          <c:showLegendKey val="0"/>
          <c:showVal val="0"/>
          <c:showCatName val="0"/>
          <c:showSerName val="0"/>
          <c:showPercent val="0"/>
          <c:showBubbleSize val="0"/>
        </c:dLbls>
        <c:gapWidth val="150"/>
        <c:axId val="-2138886632"/>
        <c:axId val="-2138241608"/>
      </c:barChart>
      <c:catAx>
        <c:axId val="-2138886632"/>
        <c:scaling>
          <c:orientation val="minMax"/>
        </c:scaling>
        <c:delete val="0"/>
        <c:axPos val="b"/>
        <c:numFmt formatCode="General" sourceLinked="0"/>
        <c:majorTickMark val="out"/>
        <c:minorTickMark val="none"/>
        <c:tickLblPos val="nextTo"/>
        <c:crossAx val="-2138241608"/>
        <c:crosses val="autoZero"/>
        <c:auto val="1"/>
        <c:lblAlgn val="ctr"/>
        <c:lblOffset val="100"/>
        <c:noMultiLvlLbl val="0"/>
      </c:catAx>
      <c:valAx>
        <c:axId val="-2138241608"/>
        <c:scaling>
          <c:orientation val="minMax"/>
        </c:scaling>
        <c:delete val="0"/>
        <c:axPos val="l"/>
        <c:majorGridlines/>
        <c:title>
          <c:tx>
            <c:rich>
              <a:bodyPr rot="-5400000" vert="horz"/>
              <a:lstStyle/>
              <a:p>
                <a:pPr>
                  <a:defRPr/>
                </a:pPr>
                <a:r>
                  <a:rPr lang="en-US"/>
                  <a:t>MTT absorbance at 570nm</a:t>
                </a:r>
              </a:p>
            </c:rich>
          </c:tx>
          <c:layout/>
          <c:overlay val="0"/>
        </c:title>
        <c:numFmt formatCode="General" sourceLinked="1"/>
        <c:majorTickMark val="out"/>
        <c:minorTickMark val="none"/>
        <c:tickLblPos val="nextTo"/>
        <c:crossAx val="-2138886632"/>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a:t>Effect</a:t>
            </a:r>
            <a:r>
              <a:rPr lang="en-US" sz="1600" baseline="0"/>
              <a:t> of CO</a:t>
            </a:r>
            <a:r>
              <a:rPr lang="en-US" sz="1600" baseline="-25000"/>
              <a:t>2</a:t>
            </a:r>
            <a:r>
              <a:rPr lang="en-US" sz="1600" baseline="0"/>
              <a:t> gassing and temperature on ADSC viability on TCP </a:t>
            </a:r>
            <a:endParaRPr lang="en-US" sz="1600"/>
          </a:p>
        </c:rich>
      </c:tx>
      <c:layout/>
      <c:overlay val="0"/>
    </c:title>
    <c:autoTitleDeleted val="0"/>
    <c:plotArea>
      <c:layout/>
      <c:barChart>
        <c:barDir val="col"/>
        <c:grouping val="clustered"/>
        <c:varyColors val="0"/>
        <c:ser>
          <c:idx val="0"/>
          <c:order val="0"/>
          <c:tx>
            <c:strRef>
              <c:f>Sheet1!$B$56</c:f>
              <c:strCache>
                <c:ptCount val="1"/>
                <c:pt idx="0">
                  <c:v>ADSCs seeded on tissue culture plastic</c:v>
                </c:pt>
              </c:strCache>
            </c:strRef>
          </c:tx>
          <c:invertIfNegative val="0"/>
          <c:errBars>
            <c:errBarType val="both"/>
            <c:errValType val="cust"/>
            <c:noEndCap val="0"/>
            <c:plus>
              <c:numRef>
                <c:f>Sheet1!$M$57:$M$59</c:f>
                <c:numCache>
                  <c:formatCode>General</c:formatCode>
                  <c:ptCount val="3"/>
                  <c:pt idx="0">
                    <c:v>0.000254587538608658</c:v>
                  </c:pt>
                  <c:pt idx="1">
                    <c:v>0.00276050183306774</c:v>
                  </c:pt>
                  <c:pt idx="2">
                    <c:v>0.00174270968237313</c:v>
                  </c:pt>
                </c:numCache>
              </c:numRef>
            </c:plus>
            <c:minus>
              <c:numRef>
                <c:f>Sheet1!$M$57:$M$59</c:f>
                <c:numCache>
                  <c:formatCode>General</c:formatCode>
                  <c:ptCount val="3"/>
                  <c:pt idx="0">
                    <c:v>0.000254587538608658</c:v>
                  </c:pt>
                  <c:pt idx="1">
                    <c:v>0.00276050183306774</c:v>
                  </c:pt>
                  <c:pt idx="2">
                    <c:v>0.00174270968237313</c:v>
                  </c:pt>
                </c:numCache>
              </c:numRef>
            </c:minus>
          </c:errBars>
          <c:cat>
            <c:strRef>
              <c:f>(Sheet1!$A$57,Sheet1!$A$58,Sheet1!$A$59)</c:f>
              <c:strCache>
                <c:ptCount val="3"/>
                <c:pt idx="0">
                  <c:v>22°C</c:v>
                </c:pt>
                <c:pt idx="1">
                  <c:v>22°C + 5% CO₂</c:v>
                </c:pt>
                <c:pt idx="2">
                  <c:v>37°C + 5% CO₂ </c:v>
                </c:pt>
              </c:strCache>
            </c:strRef>
          </c:cat>
          <c:val>
            <c:numRef>
              <c:f>Sheet1!$K$60:$K$62</c:f>
              <c:numCache>
                <c:formatCode>General</c:formatCode>
                <c:ptCount val="3"/>
                <c:pt idx="0">
                  <c:v>0.00177777777777778</c:v>
                </c:pt>
                <c:pt idx="1">
                  <c:v>0.082111111111111</c:v>
                </c:pt>
                <c:pt idx="2">
                  <c:v>0.0801111111111111</c:v>
                </c:pt>
              </c:numCache>
            </c:numRef>
          </c:val>
        </c:ser>
        <c:dLbls>
          <c:showLegendKey val="0"/>
          <c:showVal val="0"/>
          <c:showCatName val="0"/>
          <c:showSerName val="0"/>
          <c:showPercent val="0"/>
          <c:showBubbleSize val="0"/>
        </c:dLbls>
        <c:gapWidth val="150"/>
        <c:axId val="-2122948328"/>
        <c:axId val="-2122945352"/>
      </c:barChart>
      <c:catAx>
        <c:axId val="-2122948328"/>
        <c:scaling>
          <c:orientation val="minMax"/>
        </c:scaling>
        <c:delete val="0"/>
        <c:axPos val="b"/>
        <c:numFmt formatCode="General" sourceLinked="0"/>
        <c:majorTickMark val="out"/>
        <c:minorTickMark val="none"/>
        <c:tickLblPos val="nextTo"/>
        <c:crossAx val="-2122945352"/>
        <c:crosses val="autoZero"/>
        <c:auto val="1"/>
        <c:lblAlgn val="ctr"/>
        <c:lblOffset val="100"/>
        <c:noMultiLvlLbl val="0"/>
      </c:catAx>
      <c:valAx>
        <c:axId val="-2122945352"/>
        <c:scaling>
          <c:orientation val="minMax"/>
        </c:scaling>
        <c:delete val="0"/>
        <c:axPos val="l"/>
        <c:majorGridlines/>
        <c:title>
          <c:tx>
            <c:rich>
              <a:bodyPr rot="-5400000" vert="horz"/>
              <a:lstStyle/>
              <a:p>
                <a:pPr>
                  <a:defRPr/>
                </a:pPr>
                <a:r>
                  <a:rPr lang="en-US"/>
                  <a:t>MTT absorbance at 570nm</a:t>
                </a:r>
              </a:p>
            </c:rich>
          </c:tx>
          <c:layout/>
          <c:overlay val="0"/>
        </c:title>
        <c:numFmt formatCode="General" sourceLinked="1"/>
        <c:majorTickMark val="out"/>
        <c:minorTickMark val="none"/>
        <c:tickLblPos val="nextTo"/>
        <c:crossAx val="-212294832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600" b="1" i="0" u="none" strike="noStrike" baseline="0">
                <a:effectLst/>
              </a:rPr>
              <a:t>Effect of CO</a:t>
            </a:r>
            <a:r>
              <a:rPr lang="en-US" sz="1600" b="1" i="0" u="none" strike="noStrike" baseline="-25000">
                <a:effectLst/>
              </a:rPr>
              <a:t>2</a:t>
            </a:r>
            <a:r>
              <a:rPr lang="en-US" sz="1600" b="1" i="0" u="none" strike="noStrike" baseline="0">
                <a:effectLst/>
              </a:rPr>
              <a:t> gassing and temperature on ADSC viability when seeded on PLGA</a:t>
            </a:r>
            <a:endParaRPr lang="en-US" sz="1600"/>
          </a:p>
        </c:rich>
      </c:tx>
      <c:layout/>
      <c:overlay val="0"/>
    </c:title>
    <c:autoTitleDeleted val="0"/>
    <c:plotArea>
      <c:layout/>
      <c:barChart>
        <c:barDir val="col"/>
        <c:grouping val="clustered"/>
        <c:varyColors val="0"/>
        <c:ser>
          <c:idx val="0"/>
          <c:order val="0"/>
          <c:tx>
            <c:strRef>
              <c:f>Sheet1!$B$98</c:f>
              <c:strCache>
                <c:ptCount val="1"/>
                <c:pt idx="0">
                  <c:v>ADSCs seeded onto electrospun PLGA</c:v>
                </c:pt>
              </c:strCache>
            </c:strRef>
          </c:tx>
          <c:invertIfNegative val="0"/>
          <c:errBars>
            <c:errBarType val="both"/>
            <c:errValType val="cust"/>
            <c:noEndCap val="0"/>
            <c:plus>
              <c:numRef>
                <c:f>Sheet1!$M$99:$M$101</c:f>
                <c:numCache>
                  <c:formatCode>General</c:formatCode>
                  <c:ptCount val="3"/>
                  <c:pt idx="0">
                    <c:v>0.00158113883008419</c:v>
                  </c:pt>
                  <c:pt idx="1">
                    <c:v>0.00103176404135686</c:v>
                  </c:pt>
                  <c:pt idx="2">
                    <c:v>0.00116611097877295</c:v>
                  </c:pt>
                </c:numCache>
              </c:numRef>
            </c:plus>
            <c:minus>
              <c:numRef>
                <c:f>Sheet1!$M$99:$M$101</c:f>
                <c:numCache>
                  <c:formatCode>General</c:formatCode>
                  <c:ptCount val="3"/>
                  <c:pt idx="0">
                    <c:v>0.00158113883008419</c:v>
                  </c:pt>
                  <c:pt idx="1">
                    <c:v>0.00103176404135686</c:v>
                  </c:pt>
                  <c:pt idx="2">
                    <c:v>0.00116611097877295</c:v>
                  </c:pt>
                </c:numCache>
              </c:numRef>
            </c:minus>
          </c:errBars>
          <c:cat>
            <c:strRef>
              <c:f>Sheet1!$A$99:$A$101</c:f>
              <c:strCache>
                <c:ptCount val="3"/>
                <c:pt idx="0">
                  <c:v>22°C</c:v>
                </c:pt>
                <c:pt idx="1">
                  <c:v>22°C + 5% CO₂</c:v>
                </c:pt>
                <c:pt idx="2">
                  <c:v>37°C + 5% CO₂ </c:v>
                </c:pt>
              </c:strCache>
            </c:strRef>
          </c:cat>
          <c:val>
            <c:numRef>
              <c:f>Sheet1!$K$102:$K$104</c:f>
              <c:numCache>
                <c:formatCode>General</c:formatCode>
                <c:ptCount val="3"/>
                <c:pt idx="0">
                  <c:v>0.00633333333333333</c:v>
                </c:pt>
                <c:pt idx="1">
                  <c:v>0.0273888888888889</c:v>
                </c:pt>
                <c:pt idx="2">
                  <c:v>0.0275222222222222</c:v>
                </c:pt>
              </c:numCache>
            </c:numRef>
          </c:val>
        </c:ser>
        <c:dLbls>
          <c:showLegendKey val="0"/>
          <c:showVal val="0"/>
          <c:showCatName val="0"/>
          <c:showSerName val="0"/>
          <c:showPercent val="0"/>
          <c:showBubbleSize val="0"/>
        </c:dLbls>
        <c:gapWidth val="150"/>
        <c:axId val="-2122729672"/>
        <c:axId val="-2122726696"/>
      </c:barChart>
      <c:catAx>
        <c:axId val="-2122729672"/>
        <c:scaling>
          <c:orientation val="minMax"/>
        </c:scaling>
        <c:delete val="0"/>
        <c:axPos val="b"/>
        <c:numFmt formatCode="General" sourceLinked="0"/>
        <c:majorTickMark val="out"/>
        <c:minorTickMark val="none"/>
        <c:tickLblPos val="nextTo"/>
        <c:crossAx val="-2122726696"/>
        <c:crosses val="autoZero"/>
        <c:auto val="1"/>
        <c:lblAlgn val="ctr"/>
        <c:lblOffset val="100"/>
        <c:noMultiLvlLbl val="0"/>
      </c:catAx>
      <c:valAx>
        <c:axId val="-2122726696"/>
        <c:scaling>
          <c:orientation val="minMax"/>
        </c:scaling>
        <c:delete val="0"/>
        <c:axPos val="l"/>
        <c:majorGridlines/>
        <c:title>
          <c:tx>
            <c:rich>
              <a:bodyPr rot="-5400000" vert="horz"/>
              <a:lstStyle/>
              <a:p>
                <a:pPr>
                  <a:defRPr/>
                </a:pPr>
                <a:r>
                  <a:rPr lang="en-US"/>
                  <a:t>MTT absorbanec at 570nm</a:t>
                </a:r>
              </a:p>
            </c:rich>
          </c:tx>
          <c:layout/>
          <c:overlay val="0"/>
        </c:title>
        <c:numFmt formatCode="General" sourceLinked="1"/>
        <c:majorTickMark val="out"/>
        <c:minorTickMark val="none"/>
        <c:tickLblPos val="nextTo"/>
        <c:crossAx val="-21227296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JDo93</b:Tag>
    <b:SourceType>JournalArticle</b:SourceType>
    <b:Guid>{BAF92B65-71CC-4D49-BB54-F7BD51CDEA32}</b:Guid>
    <b:LCID>uz-Cyrl-UZ</b:LCID>
    <b:Author>
      <b:Author>
        <b:NameList>
          <b:Person>
            <b:Last>J Doshi</b:Last>
            <b:First>D</b:First>
            <b:Middle>Reneker</b:Middle>
          </b:Person>
        </b:NameList>
      </b:Author>
    </b:Author>
    <b:Title>Electrospinning Process and Applications of Electrospun Fibers</b:Title>
    <b:Year>1995</b:Year>
    <b:Publisher>Elsevier Science</b:Publisher>
    <b:City>Amsterdam</b:City>
    <b:Volume>35</b:Volume>
    <b:StandardNumber>ISSN: 0304-3886</b:StandardNumber>
    <b:RefOrder>1</b:RefOrder>
  </b:Source>
  <b:Source>
    <b:Tag>Vir01</b:Tag>
    <b:SourceType>InternetSite</b:SourceType>
    <b:Guid>{8E2C3AB2-40F8-47CE-A42E-614670B89CFE}</b:Guid>
    <b:LCID>uz-Cyrl-UZ</b:LCID>
    <b:Author>
      <b:Author>
        <b:Corporate>Virginia Tech</b:Corporate>
      </b:Author>
    </b:Author>
    <b:Title>Electrospinning</b:Title>
    <b:InternetSiteTitle>Chemical Engineering - Virginia Tech</b:InternetSiteTitle>
    <b:Year>2001</b:Year>
    <b:Month>October</b:Month>
    <b:Day>21</b:Day>
    <b:YearAccessed>2011</b:YearAccessed>
    <b:MonthAccessed>December</b:MonthAccessed>
    <b:DayAccessed>11</b:DayAccessed>
    <b:URL>http://www.che.vt.edu/Wilkes/electrospinning/Slide1.JPG</b:URL>
    <b:RefOrder>2</b:RefOrder>
  </b:Source>
  <b:Source>
    <b:Tag>AIg96</b:Tag>
    <b:SourceType>JournalArticle</b:SourceType>
    <b:Guid>{A216B0B7-8B05-4605-B640-C8566A42828E}</b:Guid>
    <b:LCID>uz-Cyrl-UZ</b:LCID>
    <b:Author>
      <b:Author>
        <b:NameList>
          <b:Person>
            <b:Last>A Ignatius</b:Last>
            <b:First>L</b:First>
            <b:Middle>Claes</b:Middle>
          </b:Person>
        </b:NameList>
      </b:Author>
    </b:Author>
    <b:Title>In vitro biocompatibility of bioresorbable polymers: poly(L, DL-Lactide) and poly(L-lactide-co-glycolide)</b:Title>
    <b:Year>1996</b:Year>
    <b:Publisher>Elsevier Science Ltd</b:Publisher>
    <b:City>Oxford</b:City>
    <b:Volume>17</b:Volume>
    <b:Issue>8</b:Issue>
    <b:StandardNumber>ISSN: 0142-9612</b:StandardNumber>
    <b:RefOrder>3</b:RefOrder>
  </b:Source>
  <b:Source>
    <b:Tag>XWu00</b:Tag>
    <b:SourceType>JournalArticle</b:SourceType>
    <b:Guid>{DACF27DD-CD6D-4B4D-8881-8900DB79C8B7}</b:Guid>
    <b:LCID>uz-Cyrl-UZ</b:LCID>
    <b:Author>
      <b:Author>
        <b:NameList>
          <b:Person>
            <b:Last>X Wu</b:Last>
            <b:First>N</b:First>
            <b:Middle>Wang</b:Middle>
          </b:Person>
        </b:NameList>
      </b:Author>
    </b:Author>
    <b:Title>Synthesis, characterization, biodegradation, and drug delivery application of biodegradable lactic/glycolic acid polymers. Part II: Biodegradation</b:Title>
    <b:Year>2001</b:Year>
    <b:Publisher>Journal of Biomaterial Science, Polymer Edition</b:Publisher>
    <b:City>Zeist</b:City>
    <b:Volume>12</b:Volume>
    <b:Issue>1</b:Issue>
    <b:StandardNumber>ISSN: 0920-5063</b:StandardNumber>
    <b:RefOrder>4</b:RefOrder>
  </b:Source>
</b:Sources>
</file>

<file path=customXml/itemProps1.xml><?xml version="1.0" encoding="utf-8"?>
<ds:datastoreItem xmlns:ds="http://schemas.openxmlformats.org/officeDocument/2006/customXml" ds:itemID="{E8855653-FDB5-274B-ADE7-C5A8985C7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1</Pages>
  <Words>113290</Words>
  <Characters>645759</Characters>
  <Application>Microsoft Macintosh Word</Application>
  <DocSecurity>0</DocSecurity>
  <Lines>5381</Lines>
  <Paragraphs>1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eckett</dc:creator>
  <cp:keywords/>
  <dc:description/>
  <cp:lastModifiedBy>Samuel Beckett</cp:lastModifiedBy>
  <cp:revision>4</cp:revision>
  <cp:lastPrinted>2017-02-13T16:38:00Z</cp:lastPrinted>
  <dcterms:created xsi:type="dcterms:W3CDTF">2017-07-24T21:18:00Z</dcterms:created>
  <dcterms:modified xsi:type="dcterms:W3CDTF">2017-07-2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2V5YHXGS"/&gt;&lt;style id="http://www.zotero.org/styles/ieee"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0"/&gt;&lt;/prefs&gt;&lt;/data&gt;</vt:lpwstr>
  </property>
</Properties>
</file>